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74504F" w14:textId="622E1E2B" w:rsidR="00254BD7" w:rsidRPr="00D677C8" w:rsidRDefault="002D026B" w:rsidP="009A510C">
      <w:pPr>
        <w:pStyle w:val="Noidung"/>
        <w:spacing w:line="240" w:lineRule="auto"/>
        <w:jc w:val="center"/>
        <w:rPr>
          <w:sz w:val="30"/>
          <w:szCs w:val="30"/>
        </w:rPr>
      </w:pPr>
      <w:bookmarkStart w:id="0" w:name="_Toc181946627"/>
      <w:bookmarkStart w:id="1" w:name="_Toc181968264"/>
      <w:bookmarkStart w:id="2" w:name="_Toc181968579"/>
      <w:bookmarkStart w:id="3" w:name="_Toc181970079"/>
      <w:bookmarkStart w:id="4" w:name="_Toc181971727"/>
      <w:bookmarkStart w:id="5" w:name="_Toc181971770"/>
      <w:bookmarkStart w:id="6" w:name="_Toc181971914"/>
      <w:r w:rsidRPr="00D677C8">
        <w:rPr>
          <w:sz w:val="30"/>
          <w:szCs w:val="30"/>
        </w:rPr>
        <w:t>TRƯỜNG</w:t>
      </w:r>
      <w:r w:rsidR="00254BD7" w:rsidRPr="00D677C8">
        <w:rPr>
          <w:sz w:val="30"/>
          <w:szCs w:val="30"/>
        </w:rPr>
        <w:t xml:space="preserve"> KỸ THUẬT VÀ CÔNG NGHỆ</w:t>
      </w:r>
      <w:bookmarkEnd w:id="0"/>
      <w:bookmarkEnd w:id="1"/>
      <w:bookmarkEnd w:id="2"/>
      <w:bookmarkEnd w:id="3"/>
      <w:bookmarkEnd w:id="4"/>
      <w:bookmarkEnd w:id="5"/>
      <w:bookmarkEnd w:id="6"/>
    </w:p>
    <w:p w14:paraId="423993CE" w14:textId="7206F7AC" w:rsidR="00254BD7" w:rsidRPr="00D677C8" w:rsidRDefault="0069553A" w:rsidP="009A510C">
      <w:pPr>
        <w:pStyle w:val="Noidung"/>
        <w:spacing w:line="240" w:lineRule="auto"/>
        <w:jc w:val="center"/>
        <w:rPr>
          <w:b/>
          <w:sz w:val="30"/>
          <w:szCs w:val="30"/>
        </w:rPr>
      </w:pPr>
      <w:bookmarkStart w:id="7" w:name="_Toc181946628"/>
      <w:bookmarkStart w:id="8" w:name="_Toc181968265"/>
      <w:bookmarkStart w:id="9" w:name="_Toc181968580"/>
      <w:bookmarkStart w:id="10" w:name="_Toc181970080"/>
      <w:bookmarkStart w:id="11" w:name="_Toc181971728"/>
      <w:bookmarkStart w:id="12" w:name="_Toc181971771"/>
      <w:bookmarkStart w:id="13" w:name="_Toc181971915"/>
      <w:r w:rsidRPr="00D677C8">
        <w:rPr>
          <w:b/>
          <w:sz w:val="30"/>
          <w:szCs w:val="30"/>
        </w:rPr>
        <w:t>KHOA</w:t>
      </w:r>
      <w:r w:rsidR="00254BD7" w:rsidRPr="00D677C8">
        <w:rPr>
          <w:b/>
          <w:sz w:val="30"/>
          <w:szCs w:val="30"/>
        </w:rPr>
        <w:t xml:space="preserve"> CÔNG NGHỆ THÔNG TIN</w:t>
      </w:r>
      <w:bookmarkEnd w:id="7"/>
      <w:bookmarkEnd w:id="8"/>
      <w:bookmarkEnd w:id="9"/>
      <w:bookmarkEnd w:id="10"/>
      <w:bookmarkEnd w:id="11"/>
      <w:bookmarkEnd w:id="12"/>
      <w:bookmarkEnd w:id="13"/>
    </w:p>
    <w:p w14:paraId="35E82D03" w14:textId="77777777" w:rsidR="00254BD7" w:rsidRPr="008F0335" w:rsidRDefault="00254BD7" w:rsidP="00254BD7">
      <w:pPr>
        <w:spacing w:line="360" w:lineRule="auto"/>
        <w:jc w:val="center"/>
        <w:rPr>
          <w:sz w:val="26"/>
          <w:szCs w:val="26"/>
          <w:lang w:val="vi-VN"/>
        </w:rPr>
      </w:pPr>
    </w:p>
    <w:p w14:paraId="2713AA80" w14:textId="77777777" w:rsidR="0093037D" w:rsidRPr="008F0335" w:rsidRDefault="0093037D" w:rsidP="002E4526">
      <w:pPr>
        <w:spacing w:line="360" w:lineRule="auto"/>
        <w:jc w:val="center"/>
        <w:rPr>
          <w:sz w:val="26"/>
          <w:szCs w:val="26"/>
          <w:lang w:val="vi-VN"/>
        </w:rPr>
      </w:pPr>
    </w:p>
    <w:p w14:paraId="3880C53F" w14:textId="4C2DABF3" w:rsidR="00254BD7" w:rsidRDefault="003A3DD1" w:rsidP="002E4526">
      <w:pPr>
        <w:spacing w:line="360" w:lineRule="auto"/>
        <w:jc w:val="center"/>
        <w:rPr>
          <w:sz w:val="26"/>
          <w:szCs w:val="26"/>
        </w:rPr>
      </w:pPr>
      <w:r w:rsidRPr="0084274B">
        <w:rPr>
          <w:b/>
          <w:noProof/>
          <w:sz w:val="48"/>
        </w:rPr>
        <w:drawing>
          <wp:inline distT="0" distB="0" distL="0" distR="0" wp14:anchorId="74352B71" wp14:editId="478BB3B0">
            <wp:extent cx="914400" cy="8928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3F1BC612" w14:textId="77777777" w:rsidR="008C1DEC" w:rsidRDefault="008C1DEC" w:rsidP="008C1DEC">
      <w:pPr>
        <w:spacing w:line="360" w:lineRule="auto"/>
        <w:jc w:val="center"/>
        <w:rPr>
          <w:b/>
          <w:sz w:val="26"/>
          <w:szCs w:val="26"/>
        </w:rPr>
      </w:pPr>
    </w:p>
    <w:p w14:paraId="0834D984" w14:textId="77777777" w:rsidR="008C1DEC" w:rsidRDefault="008C1DEC" w:rsidP="008C1DEC">
      <w:pPr>
        <w:spacing w:line="360" w:lineRule="auto"/>
        <w:jc w:val="center"/>
        <w:rPr>
          <w:b/>
          <w:sz w:val="26"/>
          <w:szCs w:val="26"/>
        </w:rPr>
      </w:pPr>
    </w:p>
    <w:p w14:paraId="6E894BA2" w14:textId="518A0404" w:rsidR="008C1DEC" w:rsidRPr="00D677C8" w:rsidRDefault="00FA05A8" w:rsidP="0031012B">
      <w:pPr>
        <w:pStyle w:val="Noidung"/>
        <w:spacing w:line="240" w:lineRule="auto"/>
        <w:jc w:val="center"/>
        <w:rPr>
          <w:b/>
          <w:bCs/>
          <w:sz w:val="32"/>
          <w:szCs w:val="32"/>
        </w:rPr>
      </w:pPr>
      <w:bookmarkStart w:id="14" w:name="_Toc181946629"/>
      <w:bookmarkStart w:id="15" w:name="_Toc181968266"/>
      <w:bookmarkStart w:id="16" w:name="_Toc181968581"/>
      <w:bookmarkStart w:id="17" w:name="_Toc181970081"/>
      <w:bookmarkStart w:id="18" w:name="_Toc181971729"/>
      <w:bookmarkStart w:id="19" w:name="_Toc181971772"/>
      <w:bookmarkStart w:id="20" w:name="_Toc181971916"/>
      <w:r w:rsidRPr="00D677C8">
        <w:rPr>
          <w:b/>
          <w:bCs/>
          <w:sz w:val="32"/>
          <w:szCs w:val="32"/>
        </w:rPr>
        <w:t xml:space="preserve">THỰC TẬP </w:t>
      </w:r>
      <w:r w:rsidR="002768F3" w:rsidRPr="00D677C8">
        <w:rPr>
          <w:b/>
          <w:bCs/>
          <w:sz w:val="32"/>
          <w:szCs w:val="32"/>
        </w:rPr>
        <w:t xml:space="preserve">ĐỒ ÁN </w:t>
      </w:r>
      <w:bookmarkEnd w:id="14"/>
      <w:r w:rsidR="00EB0667" w:rsidRPr="00D677C8">
        <w:rPr>
          <w:b/>
          <w:bCs/>
          <w:sz w:val="32"/>
          <w:szCs w:val="32"/>
        </w:rPr>
        <w:t>CHUYÊN</w:t>
      </w:r>
      <w:r w:rsidR="00765D58" w:rsidRPr="00D677C8">
        <w:rPr>
          <w:b/>
          <w:bCs/>
          <w:sz w:val="32"/>
          <w:szCs w:val="32"/>
        </w:rPr>
        <w:t xml:space="preserve"> NGÀNH</w:t>
      </w:r>
      <w:bookmarkEnd w:id="15"/>
      <w:bookmarkEnd w:id="16"/>
      <w:bookmarkEnd w:id="17"/>
      <w:bookmarkEnd w:id="18"/>
      <w:bookmarkEnd w:id="19"/>
      <w:bookmarkEnd w:id="20"/>
    </w:p>
    <w:p w14:paraId="242765E9" w14:textId="31A18B5F" w:rsidR="008C1DEC" w:rsidRPr="00D677C8" w:rsidRDefault="00E00262" w:rsidP="0031012B">
      <w:pPr>
        <w:pStyle w:val="Noidung"/>
        <w:spacing w:line="240" w:lineRule="auto"/>
        <w:jc w:val="center"/>
        <w:rPr>
          <w:b/>
          <w:bCs/>
          <w:sz w:val="32"/>
          <w:szCs w:val="32"/>
        </w:rPr>
      </w:pPr>
      <w:r w:rsidRPr="00D677C8">
        <w:rPr>
          <w:b/>
          <w:bCs/>
          <w:sz w:val="32"/>
          <w:szCs w:val="32"/>
        </w:rPr>
        <w:t xml:space="preserve">HỌC KỲ </w:t>
      </w:r>
      <w:r w:rsidR="00DD3276" w:rsidRPr="00D677C8">
        <w:rPr>
          <w:b/>
          <w:bCs/>
          <w:sz w:val="32"/>
          <w:szCs w:val="32"/>
        </w:rPr>
        <w:t>I</w:t>
      </w:r>
      <w:r w:rsidR="008C1DEC" w:rsidRPr="00D677C8">
        <w:rPr>
          <w:b/>
          <w:bCs/>
          <w:sz w:val="32"/>
          <w:szCs w:val="32"/>
        </w:rPr>
        <w:t xml:space="preserve">, NĂM HỌC </w:t>
      </w:r>
      <w:r w:rsidR="00EB0667" w:rsidRPr="00D677C8">
        <w:rPr>
          <w:b/>
          <w:bCs/>
          <w:sz w:val="32"/>
          <w:szCs w:val="32"/>
        </w:rPr>
        <w:t>2025</w:t>
      </w:r>
      <w:r w:rsidR="00DD3276" w:rsidRPr="00D677C8">
        <w:rPr>
          <w:b/>
          <w:bCs/>
          <w:sz w:val="32"/>
          <w:szCs w:val="32"/>
        </w:rPr>
        <w:t>-</w:t>
      </w:r>
      <w:r w:rsidR="00EB0667" w:rsidRPr="00D677C8">
        <w:rPr>
          <w:b/>
          <w:bCs/>
          <w:sz w:val="32"/>
          <w:szCs w:val="32"/>
        </w:rPr>
        <w:t>2026</w:t>
      </w:r>
    </w:p>
    <w:p w14:paraId="06FF78A5" w14:textId="77777777" w:rsidR="00EF4DD3" w:rsidRDefault="00EF4DD3" w:rsidP="008C1DEC">
      <w:pPr>
        <w:spacing w:line="360" w:lineRule="auto"/>
        <w:jc w:val="center"/>
        <w:rPr>
          <w:b/>
          <w:sz w:val="26"/>
          <w:szCs w:val="26"/>
          <w:lang w:val="vi-VN"/>
        </w:rPr>
      </w:pPr>
    </w:p>
    <w:p w14:paraId="6548A96E" w14:textId="77777777" w:rsidR="00FC459B" w:rsidRPr="00EF4DD3" w:rsidRDefault="00FC459B" w:rsidP="008C1DEC">
      <w:pPr>
        <w:spacing w:line="360" w:lineRule="auto"/>
        <w:jc w:val="center"/>
        <w:rPr>
          <w:b/>
          <w:sz w:val="26"/>
          <w:szCs w:val="26"/>
          <w:lang w:val="vi-VN"/>
        </w:rPr>
      </w:pPr>
    </w:p>
    <w:p w14:paraId="23EDFE13" w14:textId="165F08AE" w:rsidR="00DE76DA" w:rsidRDefault="00DE76DA" w:rsidP="00DE76DA">
      <w:pPr>
        <w:jc w:val="center"/>
        <w:rPr>
          <w:rFonts w:asciiTheme="majorHAnsi" w:hAnsiTheme="majorHAnsi" w:cstheme="majorHAnsi"/>
          <w:b/>
          <w:sz w:val="44"/>
          <w:szCs w:val="44"/>
          <w:lang w:val="vi-VN"/>
        </w:rPr>
      </w:pPr>
      <w:r w:rsidRPr="00DE76DA">
        <w:rPr>
          <w:rFonts w:asciiTheme="majorHAnsi" w:hAnsiTheme="majorHAnsi" w:cstheme="majorHAnsi"/>
          <w:b/>
          <w:sz w:val="44"/>
          <w:szCs w:val="44"/>
          <w:lang w:val="vi-VN"/>
        </w:rPr>
        <w:t xml:space="preserve">XÂY DỰNG HỆ THỐNG </w:t>
      </w:r>
      <w:r w:rsidR="00FF42C4">
        <w:rPr>
          <w:rFonts w:asciiTheme="majorHAnsi" w:hAnsiTheme="majorHAnsi" w:cstheme="majorHAnsi"/>
          <w:b/>
          <w:sz w:val="44"/>
          <w:szCs w:val="44"/>
          <w:lang w:val="vi-VN"/>
        </w:rPr>
        <w:t>BACKEND</w:t>
      </w:r>
      <w:r w:rsidRPr="00DE76DA">
        <w:rPr>
          <w:rFonts w:asciiTheme="majorHAnsi" w:hAnsiTheme="majorHAnsi" w:cstheme="majorHAnsi"/>
          <w:b/>
          <w:sz w:val="44"/>
          <w:szCs w:val="44"/>
          <w:lang w:val="vi-VN"/>
        </w:rPr>
        <w:t xml:space="preserve"> CHO NỀN TẢNG HỌC TẬP TRỰC TUYẾN </w:t>
      </w:r>
    </w:p>
    <w:p w14:paraId="654D7083" w14:textId="584D2E17" w:rsidR="0093037D" w:rsidRPr="00DE76DA" w:rsidRDefault="00DE76DA" w:rsidP="00DE76DA">
      <w:pPr>
        <w:jc w:val="center"/>
        <w:rPr>
          <w:rFonts w:asciiTheme="majorHAnsi" w:hAnsiTheme="majorHAnsi" w:cstheme="majorHAnsi"/>
          <w:b/>
          <w:sz w:val="44"/>
          <w:szCs w:val="44"/>
          <w:lang w:val="vi-VN"/>
        </w:rPr>
      </w:pPr>
      <w:r w:rsidRPr="00DE76DA">
        <w:rPr>
          <w:rFonts w:asciiTheme="majorHAnsi" w:hAnsiTheme="majorHAnsi" w:cstheme="majorHAnsi"/>
          <w:b/>
          <w:sz w:val="44"/>
          <w:szCs w:val="44"/>
          <w:lang w:val="vi-VN"/>
        </w:rPr>
        <w:t>CÓ TÍCH HỢP YẾU TỐ TRÒ CHƠI</w:t>
      </w:r>
    </w:p>
    <w:p w14:paraId="66E236AB" w14:textId="77777777" w:rsidR="00254BD7" w:rsidRPr="008E3C0E" w:rsidRDefault="00254BD7" w:rsidP="00254BD7">
      <w:pPr>
        <w:spacing w:line="360" w:lineRule="auto"/>
        <w:jc w:val="center"/>
        <w:rPr>
          <w:sz w:val="26"/>
          <w:szCs w:val="26"/>
          <w:lang w:val="vi-VN"/>
        </w:rPr>
      </w:pPr>
    </w:p>
    <w:p w14:paraId="29BFD825" w14:textId="77777777" w:rsidR="00EF4DD3" w:rsidRDefault="00EF4DD3" w:rsidP="00254BD7">
      <w:pPr>
        <w:spacing w:line="360" w:lineRule="auto"/>
        <w:rPr>
          <w:sz w:val="26"/>
          <w:szCs w:val="26"/>
          <w:lang w:val="vi-VN"/>
        </w:rPr>
      </w:pPr>
    </w:p>
    <w:p w14:paraId="3D24ED1B" w14:textId="77777777" w:rsidR="00EF4DD3" w:rsidRDefault="00EF4DD3" w:rsidP="00254BD7">
      <w:pPr>
        <w:spacing w:line="360" w:lineRule="auto"/>
        <w:rPr>
          <w:sz w:val="26"/>
          <w:szCs w:val="26"/>
          <w:lang w:val="vi-VN"/>
        </w:rPr>
      </w:pPr>
    </w:p>
    <w:p w14:paraId="0F58193D" w14:textId="097C8B55" w:rsidR="00254BD7" w:rsidRPr="008E3C0E" w:rsidRDefault="00D677C8" w:rsidP="00254BD7">
      <w:pPr>
        <w:spacing w:line="360" w:lineRule="auto"/>
        <w:rPr>
          <w:sz w:val="26"/>
          <w:szCs w:val="26"/>
          <w:lang w:val="vi-VN"/>
        </w:rPr>
      </w:pPr>
      <w:r>
        <w:rPr>
          <w:noProof/>
          <w:sz w:val="26"/>
          <w:szCs w:val="26"/>
        </w:rPr>
        <mc:AlternateContent>
          <mc:Choice Requires="wps">
            <w:drawing>
              <wp:anchor distT="0" distB="0" distL="114300" distR="114300" simplePos="0" relativeHeight="251655680" behindDoc="0" locked="0" layoutInCell="1" allowOverlap="1" wp14:anchorId="52878F6B" wp14:editId="03DA5222">
                <wp:simplePos x="0" y="0"/>
                <wp:positionH relativeFrom="column">
                  <wp:posOffset>3216910</wp:posOffset>
                </wp:positionH>
                <wp:positionV relativeFrom="paragraph">
                  <wp:posOffset>290195</wp:posOffset>
                </wp:positionV>
                <wp:extent cx="2159876" cy="1213944"/>
                <wp:effectExtent l="0" t="0" r="0" b="5715"/>
                <wp:wrapNone/>
                <wp:docPr id="126229737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876" cy="12139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028888" w14:textId="77777777" w:rsidR="00C82EEA" w:rsidRPr="00D677C8" w:rsidRDefault="00C82EEA" w:rsidP="00D677C8">
                            <w:pPr>
                              <w:spacing w:line="360" w:lineRule="auto"/>
                              <w:rPr>
                                <w:i/>
                                <w:sz w:val="28"/>
                                <w:szCs w:val="28"/>
                              </w:rPr>
                            </w:pPr>
                            <w:r w:rsidRPr="00D677C8">
                              <w:rPr>
                                <w:i/>
                                <w:sz w:val="28"/>
                                <w:szCs w:val="28"/>
                              </w:rPr>
                              <w:t>Sinh viên thực hiện:</w:t>
                            </w:r>
                          </w:p>
                          <w:p w14:paraId="073C729F" w14:textId="77777777" w:rsidR="00C82EEA" w:rsidRPr="00D677C8" w:rsidRDefault="00C82EEA" w:rsidP="00D677C8">
                            <w:pPr>
                              <w:spacing w:line="360" w:lineRule="auto"/>
                              <w:rPr>
                                <w:sz w:val="28"/>
                                <w:szCs w:val="28"/>
                                <w:lang w:val="vi-VN"/>
                              </w:rPr>
                            </w:pPr>
                            <w:r w:rsidRPr="00D677C8">
                              <w:rPr>
                                <w:sz w:val="28"/>
                                <w:szCs w:val="28"/>
                              </w:rPr>
                              <w:t>Họ tên:</w:t>
                            </w:r>
                            <w:r w:rsidRPr="00D677C8">
                              <w:rPr>
                                <w:sz w:val="28"/>
                                <w:szCs w:val="28"/>
                                <w:lang w:val="vi-VN"/>
                              </w:rPr>
                              <w:t xml:space="preserve"> Nguyễn Văn Tổng</w:t>
                            </w:r>
                          </w:p>
                          <w:p w14:paraId="3505ED7E" w14:textId="77777777" w:rsidR="00C82EEA" w:rsidRPr="00D677C8" w:rsidRDefault="00C82EEA" w:rsidP="00D677C8">
                            <w:pPr>
                              <w:spacing w:line="360" w:lineRule="auto"/>
                              <w:rPr>
                                <w:sz w:val="28"/>
                                <w:szCs w:val="28"/>
                                <w:lang w:val="vi-VN"/>
                              </w:rPr>
                            </w:pPr>
                            <w:r w:rsidRPr="00D677C8">
                              <w:rPr>
                                <w:sz w:val="28"/>
                                <w:szCs w:val="28"/>
                              </w:rPr>
                              <w:t>MSSV:</w:t>
                            </w:r>
                            <w:r w:rsidRPr="00D677C8">
                              <w:rPr>
                                <w:sz w:val="28"/>
                                <w:szCs w:val="28"/>
                                <w:lang w:val="vi-VN"/>
                              </w:rPr>
                              <w:t xml:space="preserve"> 110122188</w:t>
                            </w:r>
                          </w:p>
                          <w:p w14:paraId="3F74C94C" w14:textId="77777777" w:rsidR="00C82EEA" w:rsidRPr="00765D58" w:rsidRDefault="00C82EEA" w:rsidP="00D677C8">
                            <w:pPr>
                              <w:spacing w:line="360" w:lineRule="auto"/>
                              <w:rPr>
                                <w:lang w:val="vi-VN"/>
                              </w:rPr>
                            </w:pPr>
                            <w:r w:rsidRPr="00D677C8">
                              <w:rPr>
                                <w:sz w:val="28"/>
                                <w:szCs w:val="28"/>
                              </w:rPr>
                              <w:t>Lớp:</w:t>
                            </w:r>
                            <w:r w:rsidRPr="00D677C8">
                              <w:rPr>
                                <w:sz w:val="28"/>
                                <w:szCs w:val="28"/>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878F6B" id="_x0000_t202" coordsize="21600,21600" o:spt="202" path="m,l,21600r21600,l21600,xe">
                <v:stroke joinstyle="miter"/>
                <v:path gradientshapeok="t" o:connecttype="rect"/>
              </v:shapetype>
              <v:shape id="Text Box 3" o:spid="_x0000_s1026" type="#_x0000_t202" style="position:absolute;margin-left:253.3pt;margin-top:22.85pt;width:170.05pt;height:95.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" stroked="f">
                <v:textbox>
                  <w:txbxContent>
                    <w:p w14:paraId="07028888" w14:textId="77777777" w:rsidR="00C82EEA" w:rsidRPr="00D677C8" w:rsidRDefault="00C82EEA" w:rsidP="00D677C8">
                      <w:pPr>
                        <w:spacing w:line="360" w:lineRule="auto"/>
                        <w:rPr>
                          <w:i/>
                          <w:sz w:val="28"/>
                          <w:szCs w:val="28"/>
                        </w:rPr>
                      </w:pPr>
                      <w:r w:rsidRPr="00D677C8">
                        <w:rPr>
                          <w:i/>
                          <w:sz w:val="28"/>
                          <w:szCs w:val="28"/>
                        </w:rPr>
                        <w:t>Sinh viên thực hiện:</w:t>
                      </w:r>
                    </w:p>
                    <w:p w14:paraId="073C729F" w14:textId="77777777" w:rsidR="00C82EEA" w:rsidRPr="00D677C8" w:rsidRDefault="00C82EEA" w:rsidP="00D677C8">
                      <w:pPr>
                        <w:spacing w:line="360" w:lineRule="auto"/>
                        <w:rPr>
                          <w:sz w:val="28"/>
                          <w:szCs w:val="28"/>
                          <w:lang w:val="vi-VN"/>
                        </w:rPr>
                      </w:pPr>
                      <w:r w:rsidRPr="00D677C8">
                        <w:rPr>
                          <w:sz w:val="28"/>
                          <w:szCs w:val="28"/>
                        </w:rPr>
                        <w:t>Họ tên:</w:t>
                      </w:r>
                      <w:r w:rsidRPr="00D677C8">
                        <w:rPr>
                          <w:sz w:val="28"/>
                          <w:szCs w:val="28"/>
                          <w:lang w:val="vi-VN"/>
                        </w:rPr>
                        <w:t xml:space="preserve"> Nguyễn Văn Tổng</w:t>
                      </w:r>
                    </w:p>
                    <w:p w14:paraId="3505ED7E" w14:textId="77777777" w:rsidR="00C82EEA" w:rsidRPr="00D677C8" w:rsidRDefault="00C82EEA" w:rsidP="00D677C8">
                      <w:pPr>
                        <w:spacing w:line="360" w:lineRule="auto"/>
                        <w:rPr>
                          <w:sz w:val="28"/>
                          <w:szCs w:val="28"/>
                          <w:lang w:val="vi-VN"/>
                        </w:rPr>
                      </w:pPr>
                      <w:r w:rsidRPr="00D677C8">
                        <w:rPr>
                          <w:sz w:val="28"/>
                          <w:szCs w:val="28"/>
                        </w:rPr>
                        <w:t>MSSV:</w:t>
                      </w:r>
                      <w:r w:rsidRPr="00D677C8">
                        <w:rPr>
                          <w:sz w:val="28"/>
                          <w:szCs w:val="28"/>
                          <w:lang w:val="vi-VN"/>
                        </w:rPr>
                        <w:t xml:space="preserve"> 110122188</w:t>
                      </w:r>
                    </w:p>
                    <w:p w14:paraId="3F74C94C" w14:textId="77777777" w:rsidR="00C82EEA" w:rsidRPr="00765D58" w:rsidRDefault="00C82EEA" w:rsidP="00D677C8">
                      <w:pPr>
                        <w:spacing w:line="360" w:lineRule="auto"/>
                        <w:rPr>
                          <w:lang w:val="vi-VN"/>
                        </w:rPr>
                      </w:pPr>
                      <w:r w:rsidRPr="00D677C8">
                        <w:rPr>
                          <w:sz w:val="28"/>
                          <w:szCs w:val="28"/>
                        </w:rPr>
                        <w:t>Lớp:</w:t>
                      </w:r>
                      <w:r w:rsidRPr="00D677C8">
                        <w:rPr>
                          <w:sz w:val="28"/>
                          <w:szCs w:val="28"/>
                          <w:lang w:val="vi-VN"/>
                        </w:rPr>
                        <w:t xml:space="preserve"> DA22TTC</w:t>
                      </w:r>
                    </w:p>
                  </w:txbxContent>
                </v:textbox>
              </v:shape>
            </w:pict>
          </mc:Fallback>
        </mc:AlternateContent>
      </w:r>
      <w:r w:rsidR="003A3DD1">
        <w:rPr>
          <w:noProof/>
          <w:sz w:val="26"/>
          <w:szCs w:val="26"/>
        </w:rPr>
        <mc:AlternateContent>
          <mc:Choice Requires="wps">
            <w:drawing>
              <wp:anchor distT="0" distB="0" distL="114300" distR="114300" simplePos="0" relativeHeight="251654656" behindDoc="0" locked="0" layoutInCell="1" allowOverlap="1" wp14:anchorId="3A89C641" wp14:editId="698D9EBE">
                <wp:simplePos x="0" y="0"/>
                <wp:positionH relativeFrom="column">
                  <wp:posOffset>331470</wp:posOffset>
                </wp:positionH>
                <wp:positionV relativeFrom="paragraph">
                  <wp:posOffset>290195</wp:posOffset>
                </wp:positionV>
                <wp:extent cx="2363098" cy="685800"/>
                <wp:effectExtent l="0" t="0" r="0" b="0"/>
                <wp:wrapNone/>
                <wp:docPr id="1895718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3098"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519AE3" w14:textId="77777777" w:rsidR="00C82EEA" w:rsidRDefault="00C82EEA" w:rsidP="00D677C8">
                            <w:pPr>
                              <w:spacing w:line="360" w:lineRule="auto"/>
                              <w:rPr>
                                <w:i/>
                              </w:rPr>
                            </w:pPr>
                            <w:r>
                              <w:rPr>
                                <w:i/>
                              </w:rPr>
                              <w:t>Giảng</w:t>
                            </w:r>
                            <w:r w:rsidRPr="008C1DEC">
                              <w:rPr>
                                <w:i/>
                              </w:rPr>
                              <w:t xml:space="preserve"> viên hướng dẫn:</w:t>
                            </w:r>
                          </w:p>
                          <w:p w14:paraId="39AFD83F" w14:textId="6D9F68F1" w:rsidR="00C82EEA" w:rsidRDefault="00C82EEA" w:rsidP="00D677C8">
                            <w:pPr>
                              <w:spacing w:line="360" w:lineRule="auto"/>
                              <w:rPr>
                                <w:iCs/>
                                <w:lang w:val="vi-VN"/>
                              </w:rPr>
                            </w:pPr>
                            <w:r w:rsidRPr="006961F5">
                              <w:rPr>
                                <w:iCs/>
                              </w:rPr>
                              <w:t>ThS.</w:t>
                            </w:r>
                            <w:r>
                              <w:rPr>
                                <w:iCs/>
                                <w:lang w:val="vi-VN"/>
                              </w:rPr>
                              <w:t xml:space="preserve"> </w:t>
                            </w:r>
                            <w:r w:rsidRPr="00D677C8">
                              <w:rPr>
                                <w:iCs/>
                                <w:sz w:val="28"/>
                                <w:szCs w:val="28"/>
                                <w:lang w:val="vi-VN"/>
                              </w:rPr>
                              <w:t>Nguyễn</w:t>
                            </w:r>
                            <w:r>
                              <w:rPr>
                                <w:iCs/>
                                <w:lang w:val="vi-VN"/>
                              </w:rPr>
                              <w:t xml:space="preserve"> Ngọc Đan Thanh</w:t>
                            </w:r>
                          </w:p>
                          <w:p w14:paraId="1D68AFA8" w14:textId="77777777" w:rsidR="00C82EEA" w:rsidRPr="00AA71BA" w:rsidRDefault="00C82EEA" w:rsidP="00FD6DB9">
                            <w:pPr>
                              <w:rPr>
                                <w:iCs/>
                                <w:lang w:val="vi-VN"/>
                              </w:rPr>
                            </w:pPr>
                          </w:p>
                          <w:p w14:paraId="4C41487B" w14:textId="77777777" w:rsidR="00C82EEA" w:rsidRPr="00B84B68" w:rsidRDefault="00C82EEA" w:rsidP="00FD6DB9">
                            <w:pPr>
                              <w:rPr>
                                <w:lang w:val="vi-V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89C641" id="Text Box 2" o:spid="_x0000_s1027" type="#_x0000_t202" style="position:absolute;margin-left:26.1pt;margin-top:22.85pt;width:186.05pt;height:5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" stroked="f">
                <v:textbox>
                  <w:txbxContent>
                    <w:p w14:paraId="34519AE3" w14:textId="77777777" w:rsidR="00C82EEA" w:rsidRDefault="00C82EEA" w:rsidP="00D677C8">
                      <w:pPr>
                        <w:spacing w:line="360" w:lineRule="auto"/>
                        <w:rPr>
                          <w:i/>
                        </w:rPr>
                      </w:pPr>
                      <w:r>
                        <w:rPr>
                          <w:i/>
                        </w:rPr>
                        <w:t>Giảng</w:t>
                      </w:r>
                      <w:r w:rsidRPr="008C1DEC">
                        <w:rPr>
                          <w:i/>
                        </w:rPr>
                        <w:t xml:space="preserve"> viên hướng dẫn:</w:t>
                      </w:r>
                    </w:p>
                    <w:p w14:paraId="39AFD83F" w14:textId="6D9F68F1" w:rsidR="00C82EEA" w:rsidRDefault="00C82EEA" w:rsidP="00D677C8">
                      <w:pPr>
                        <w:spacing w:line="360" w:lineRule="auto"/>
                        <w:rPr>
                          <w:iCs/>
                          <w:lang w:val="vi-VN"/>
                        </w:rPr>
                      </w:pPr>
                      <w:r w:rsidRPr="006961F5">
                        <w:rPr>
                          <w:iCs/>
                        </w:rPr>
                        <w:t>ThS.</w:t>
                      </w:r>
                      <w:r>
                        <w:rPr>
                          <w:iCs/>
                          <w:lang w:val="vi-VN"/>
                        </w:rPr>
                        <w:t xml:space="preserve"> </w:t>
                      </w:r>
                      <w:r w:rsidRPr="00D677C8">
                        <w:rPr>
                          <w:iCs/>
                          <w:sz w:val="28"/>
                          <w:szCs w:val="28"/>
                          <w:lang w:val="vi-VN"/>
                        </w:rPr>
                        <w:t>Nguyễn</w:t>
                      </w:r>
                      <w:r>
                        <w:rPr>
                          <w:iCs/>
                          <w:lang w:val="vi-VN"/>
                        </w:rPr>
                        <w:t xml:space="preserve"> Ngọc Đan Thanh</w:t>
                      </w:r>
                    </w:p>
                    <w:p w14:paraId="1D68AFA8" w14:textId="77777777" w:rsidR="00C82EEA" w:rsidRPr="00AA71BA" w:rsidRDefault="00C82EEA" w:rsidP="00FD6DB9">
                      <w:pPr>
                        <w:rPr>
                          <w:iCs/>
                          <w:lang w:val="vi-VN"/>
                        </w:rPr>
                      </w:pPr>
                    </w:p>
                    <w:p w14:paraId="4C41487B" w14:textId="77777777" w:rsidR="00C82EEA" w:rsidRPr="00B84B68" w:rsidRDefault="00C82EEA" w:rsidP="00FD6DB9">
                      <w:pPr>
                        <w:rPr>
                          <w:lang w:val="vi-VN"/>
                        </w:rPr>
                      </w:pPr>
                    </w:p>
                  </w:txbxContent>
                </v:textbox>
              </v:shape>
            </w:pict>
          </mc:Fallback>
        </mc:AlternateContent>
      </w:r>
    </w:p>
    <w:p w14:paraId="41CCE7D7" w14:textId="5AEE77F3" w:rsidR="00254BD7" w:rsidRPr="008E3C0E" w:rsidRDefault="00254BD7" w:rsidP="00254BD7">
      <w:pPr>
        <w:spacing w:line="360" w:lineRule="auto"/>
        <w:jc w:val="center"/>
        <w:rPr>
          <w:sz w:val="26"/>
          <w:szCs w:val="26"/>
          <w:lang w:val="vi-VN"/>
        </w:rPr>
      </w:pPr>
    </w:p>
    <w:p w14:paraId="6CE70329" w14:textId="77777777" w:rsidR="00683997" w:rsidRPr="008E3C0E" w:rsidRDefault="00683997" w:rsidP="00254BD7">
      <w:pPr>
        <w:spacing w:line="360" w:lineRule="auto"/>
        <w:rPr>
          <w:sz w:val="26"/>
          <w:szCs w:val="26"/>
          <w:lang w:val="vi-VN"/>
        </w:rPr>
      </w:pPr>
    </w:p>
    <w:p w14:paraId="757136D9" w14:textId="77777777" w:rsidR="00683997" w:rsidRPr="008E3C0E" w:rsidRDefault="00683997" w:rsidP="00254BD7">
      <w:pPr>
        <w:spacing w:line="360" w:lineRule="auto"/>
        <w:rPr>
          <w:sz w:val="26"/>
          <w:szCs w:val="26"/>
          <w:lang w:val="vi-VN"/>
        </w:rPr>
      </w:pPr>
    </w:p>
    <w:p w14:paraId="135225E2" w14:textId="77777777" w:rsidR="00683997" w:rsidRPr="008E3C0E" w:rsidRDefault="00683997" w:rsidP="00254BD7">
      <w:pPr>
        <w:spacing w:line="360" w:lineRule="auto"/>
        <w:rPr>
          <w:sz w:val="26"/>
          <w:szCs w:val="26"/>
          <w:lang w:val="vi-VN"/>
        </w:rPr>
      </w:pPr>
    </w:p>
    <w:p w14:paraId="51841D1A" w14:textId="77777777" w:rsidR="00ED287E" w:rsidRPr="008E3C0E" w:rsidRDefault="00ED287E" w:rsidP="00254BD7">
      <w:pPr>
        <w:spacing w:line="360" w:lineRule="auto"/>
        <w:rPr>
          <w:sz w:val="26"/>
          <w:szCs w:val="26"/>
          <w:lang w:val="vi-VN"/>
        </w:rPr>
      </w:pPr>
    </w:p>
    <w:p w14:paraId="545D4BA8" w14:textId="77777777" w:rsidR="00ED287E" w:rsidRDefault="00ED287E" w:rsidP="00254BD7">
      <w:pPr>
        <w:spacing w:line="360" w:lineRule="auto"/>
        <w:rPr>
          <w:sz w:val="26"/>
          <w:szCs w:val="26"/>
          <w:lang w:val="vi-VN"/>
        </w:rPr>
      </w:pPr>
    </w:p>
    <w:p w14:paraId="2F807026" w14:textId="77777777" w:rsidR="00DE76DA" w:rsidRPr="008E3C0E" w:rsidRDefault="00DE76DA" w:rsidP="00254BD7">
      <w:pPr>
        <w:spacing w:line="360" w:lineRule="auto"/>
        <w:rPr>
          <w:sz w:val="26"/>
          <w:szCs w:val="26"/>
          <w:lang w:val="vi-VN"/>
        </w:rPr>
      </w:pPr>
    </w:p>
    <w:p w14:paraId="5D653F60" w14:textId="0974C108" w:rsidR="00BB5C5B" w:rsidRPr="00EF4DD3" w:rsidRDefault="00BB5C5B" w:rsidP="00254BD7">
      <w:pPr>
        <w:spacing w:line="360" w:lineRule="auto"/>
        <w:rPr>
          <w:sz w:val="26"/>
          <w:szCs w:val="26"/>
          <w:lang w:val="vi-VN"/>
        </w:rPr>
      </w:pPr>
    </w:p>
    <w:p w14:paraId="162707F0" w14:textId="26EDD4F8" w:rsidR="008C1DEC" w:rsidRPr="00C84FFC" w:rsidRDefault="008C1DEC" w:rsidP="003071A1">
      <w:pPr>
        <w:spacing w:line="360" w:lineRule="auto"/>
        <w:jc w:val="center"/>
        <w:rPr>
          <w:sz w:val="30"/>
          <w:szCs w:val="30"/>
          <w:lang w:val="vi-VN"/>
        </w:rPr>
      </w:pPr>
    </w:p>
    <w:p w14:paraId="7EB45C5D" w14:textId="77777777" w:rsidR="00D677C8" w:rsidRPr="00C84FFC" w:rsidRDefault="00D677C8" w:rsidP="00D677C8">
      <w:pPr>
        <w:spacing w:line="360" w:lineRule="auto"/>
        <w:jc w:val="center"/>
        <w:rPr>
          <w:b/>
          <w:bCs/>
          <w:i/>
          <w:sz w:val="28"/>
          <w:szCs w:val="28"/>
          <w:lang w:val="vi-VN"/>
        </w:rPr>
      </w:pPr>
      <w:bookmarkStart w:id="21" w:name="_Toc181946630"/>
      <w:bookmarkStart w:id="22" w:name="_Toc181968267"/>
      <w:bookmarkStart w:id="23" w:name="_Toc181968582"/>
      <w:bookmarkStart w:id="24" w:name="_Toc181970082"/>
      <w:bookmarkStart w:id="25" w:name="_Toc181971730"/>
      <w:bookmarkStart w:id="26" w:name="_Toc181971773"/>
      <w:bookmarkStart w:id="27" w:name="_Toc181971917"/>
      <w:r w:rsidRPr="00C84FFC">
        <w:rPr>
          <w:b/>
          <w:bCs/>
          <w:i/>
          <w:sz w:val="28"/>
          <w:szCs w:val="28"/>
          <w:lang w:val="vi-VN"/>
        </w:rPr>
        <w:t>Vĩnh</w:t>
      </w:r>
      <w:r w:rsidRPr="00D677C8">
        <w:rPr>
          <w:b/>
          <w:bCs/>
          <w:i/>
          <w:sz w:val="28"/>
          <w:szCs w:val="28"/>
          <w:lang w:val="vi-VN"/>
        </w:rPr>
        <w:t xml:space="preserve"> Long</w:t>
      </w:r>
      <w:r w:rsidRPr="00C84FFC">
        <w:rPr>
          <w:b/>
          <w:bCs/>
          <w:i/>
          <w:sz w:val="28"/>
          <w:szCs w:val="28"/>
          <w:lang w:val="vi-VN"/>
        </w:rPr>
        <w:t>, tháng 12 năm 2025</w:t>
      </w:r>
    </w:p>
    <w:p w14:paraId="231BE9B7" w14:textId="6304BE91" w:rsidR="00254BD7" w:rsidRPr="00C84FFC" w:rsidRDefault="00D677C8" w:rsidP="00D677C8">
      <w:pPr>
        <w:jc w:val="center"/>
        <w:rPr>
          <w:sz w:val="30"/>
          <w:szCs w:val="30"/>
          <w:lang w:val="vi-VN"/>
        </w:rPr>
      </w:pPr>
      <w:r w:rsidRPr="00C84FFC">
        <w:rPr>
          <w:b/>
          <w:bCs/>
          <w:i/>
          <w:sz w:val="28"/>
          <w:szCs w:val="28"/>
          <w:lang w:val="vi-VN"/>
        </w:rPr>
        <w:br w:type="page"/>
      </w:r>
      <w:r w:rsidR="002D026B" w:rsidRPr="00C84FFC">
        <w:rPr>
          <w:sz w:val="30"/>
          <w:szCs w:val="30"/>
          <w:lang w:val="vi-VN"/>
        </w:rPr>
        <w:lastRenderedPageBreak/>
        <w:t>TRƯỜNG</w:t>
      </w:r>
      <w:r w:rsidR="00254BD7" w:rsidRPr="00C84FFC">
        <w:rPr>
          <w:sz w:val="30"/>
          <w:szCs w:val="30"/>
          <w:lang w:val="vi-VN"/>
        </w:rPr>
        <w:t xml:space="preserve"> KỸ THUẬT VÀ CÔNG NGHỆ</w:t>
      </w:r>
      <w:bookmarkEnd w:id="21"/>
      <w:bookmarkEnd w:id="22"/>
      <w:bookmarkEnd w:id="23"/>
      <w:bookmarkEnd w:id="24"/>
      <w:bookmarkEnd w:id="25"/>
      <w:bookmarkEnd w:id="26"/>
      <w:bookmarkEnd w:id="27"/>
    </w:p>
    <w:p w14:paraId="00E1E122" w14:textId="0E77372B" w:rsidR="00254BD7" w:rsidRPr="00D677C8" w:rsidRDefault="00A96E9F" w:rsidP="009A510C">
      <w:pPr>
        <w:pStyle w:val="Noidung"/>
        <w:spacing w:line="240" w:lineRule="auto"/>
        <w:jc w:val="center"/>
        <w:rPr>
          <w:b/>
          <w:sz w:val="30"/>
          <w:szCs w:val="30"/>
        </w:rPr>
      </w:pPr>
      <w:bookmarkStart w:id="28" w:name="_Toc181946631"/>
      <w:bookmarkStart w:id="29" w:name="_Toc181968268"/>
      <w:bookmarkStart w:id="30" w:name="_Toc181968583"/>
      <w:bookmarkStart w:id="31" w:name="_Toc181970083"/>
      <w:bookmarkStart w:id="32" w:name="_Toc181971731"/>
      <w:bookmarkStart w:id="33" w:name="_Toc181971774"/>
      <w:bookmarkStart w:id="34" w:name="_Toc181971918"/>
      <w:r w:rsidRPr="00D677C8">
        <w:rPr>
          <w:b/>
          <w:sz w:val="30"/>
          <w:szCs w:val="30"/>
        </w:rPr>
        <w:t>KHOA</w:t>
      </w:r>
      <w:r w:rsidR="00254BD7" w:rsidRPr="00D677C8">
        <w:rPr>
          <w:b/>
          <w:sz w:val="30"/>
          <w:szCs w:val="30"/>
        </w:rPr>
        <w:t xml:space="preserve"> CÔNG NGHỆ THÔNG TIN</w:t>
      </w:r>
      <w:bookmarkEnd w:id="28"/>
      <w:bookmarkEnd w:id="29"/>
      <w:bookmarkEnd w:id="30"/>
      <w:bookmarkEnd w:id="31"/>
      <w:bookmarkEnd w:id="32"/>
      <w:bookmarkEnd w:id="33"/>
      <w:bookmarkEnd w:id="34"/>
    </w:p>
    <w:p w14:paraId="74868C0C" w14:textId="77777777" w:rsidR="00254BD7" w:rsidRPr="008E3C0E" w:rsidRDefault="00254BD7" w:rsidP="00254BD7">
      <w:pPr>
        <w:spacing w:line="360" w:lineRule="auto"/>
        <w:jc w:val="center"/>
        <w:rPr>
          <w:sz w:val="26"/>
          <w:szCs w:val="26"/>
          <w:lang w:val="vi-VN"/>
        </w:rPr>
      </w:pPr>
    </w:p>
    <w:p w14:paraId="68B79920" w14:textId="77777777" w:rsidR="0093037D" w:rsidRPr="008E3C0E" w:rsidRDefault="0093037D" w:rsidP="002E4526">
      <w:pPr>
        <w:spacing w:line="360" w:lineRule="auto"/>
        <w:jc w:val="center"/>
        <w:rPr>
          <w:sz w:val="26"/>
          <w:szCs w:val="26"/>
          <w:lang w:val="vi-VN"/>
        </w:rPr>
      </w:pPr>
    </w:p>
    <w:p w14:paraId="667A543D" w14:textId="72F07454" w:rsidR="00254BD7" w:rsidRDefault="003A3DD1" w:rsidP="002E4526">
      <w:pPr>
        <w:spacing w:line="360" w:lineRule="auto"/>
        <w:jc w:val="center"/>
        <w:rPr>
          <w:sz w:val="26"/>
          <w:szCs w:val="26"/>
        </w:rPr>
      </w:pPr>
      <w:r w:rsidRPr="0084274B">
        <w:rPr>
          <w:b/>
          <w:noProof/>
          <w:sz w:val="48"/>
        </w:rPr>
        <w:drawing>
          <wp:inline distT="0" distB="0" distL="0" distR="0" wp14:anchorId="36D07155" wp14:editId="14381BB5">
            <wp:extent cx="914400" cy="89281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7DFE8C69" w14:textId="77777777" w:rsidR="008C1DEC" w:rsidRDefault="008C1DEC" w:rsidP="008C1DEC">
      <w:pPr>
        <w:spacing w:line="360" w:lineRule="auto"/>
        <w:jc w:val="center"/>
        <w:rPr>
          <w:b/>
          <w:sz w:val="26"/>
          <w:szCs w:val="26"/>
        </w:rPr>
      </w:pPr>
    </w:p>
    <w:p w14:paraId="06DE1DC1" w14:textId="77777777" w:rsidR="008C1DEC" w:rsidRPr="00DE76DA" w:rsidRDefault="008C1DEC" w:rsidP="00DE76DA">
      <w:pPr>
        <w:spacing w:line="360" w:lineRule="auto"/>
        <w:rPr>
          <w:b/>
          <w:sz w:val="26"/>
          <w:szCs w:val="26"/>
          <w:lang w:val="vi-VN"/>
        </w:rPr>
      </w:pPr>
    </w:p>
    <w:p w14:paraId="122831A9" w14:textId="7BD709AD" w:rsidR="008C1DEC" w:rsidRPr="00D677C8" w:rsidRDefault="00FA05A8" w:rsidP="0031012B">
      <w:pPr>
        <w:pStyle w:val="Noidung"/>
        <w:spacing w:line="240" w:lineRule="auto"/>
        <w:jc w:val="center"/>
        <w:rPr>
          <w:b/>
          <w:bCs/>
          <w:sz w:val="32"/>
          <w:szCs w:val="32"/>
        </w:rPr>
      </w:pPr>
      <w:bookmarkStart w:id="35" w:name="_Toc181946632"/>
      <w:bookmarkStart w:id="36" w:name="_Toc181968269"/>
      <w:bookmarkStart w:id="37" w:name="_Toc181968584"/>
      <w:bookmarkStart w:id="38" w:name="_Toc181970084"/>
      <w:bookmarkStart w:id="39" w:name="_Toc181971732"/>
      <w:bookmarkStart w:id="40" w:name="_Toc181971775"/>
      <w:bookmarkStart w:id="41" w:name="_Toc181971919"/>
      <w:r w:rsidRPr="00D677C8">
        <w:rPr>
          <w:b/>
          <w:bCs/>
          <w:sz w:val="32"/>
          <w:szCs w:val="32"/>
        </w:rPr>
        <w:t xml:space="preserve">THỰC TẬP </w:t>
      </w:r>
      <w:r w:rsidR="002768F3" w:rsidRPr="00D677C8">
        <w:rPr>
          <w:b/>
          <w:bCs/>
          <w:sz w:val="32"/>
          <w:szCs w:val="32"/>
        </w:rPr>
        <w:t xml:space="preserve">ĐỒ ÁN </w:t>
      </w:r>
      <w:bookmarkEnd w:id="35"/>
      <w:r w:rsidR="00A96E9F" w:rsidRPr="00D677C8">
        <w:rPr>
          <w:b/>
          <w:bCs/>
          <w:sz w:val="32"/>
          <w:szCs w:val="32"/>
        </w:rPr>
        <w:t xml:space="preserve">CHUYÊN </w:t>
      </w:r>
      <w:r w:rsidR="00765D58" w:rsidRPr="00D677C8">
        <w:rPr>
          <w:b/>
          <w:bCs/>
          <w:sz w:val="32"/>
          <w:szCs w:val="32"/>
        </w:rPr>
        <w:t>NGÀNH</w:t>
      </w:r>
      <w:bookmarkEnd w:id="36"/>
      <w:bookmarkEnd w:id="37"/>
      <w:bookmarkEnd w:id="38"/>
      <w:bookmarkEnd w:id="39"/>
      <w:bookmarkEnd w:id="40"/>
      <w:bookmarkEnd w:id="41"/>
    </w:p>
    <w:p w14:paraId="2B05CAE1" w14:textId="7903F2C8" w:rsidR="008C1DEC" w:rsidRPr="00D677C8" w:rsidRDefault="00E00262" w:rsidP="0031012B">
      <w:pPr>
        <w:pStyle w:val="Noidung"/>
        <w:spacing w:line="240" w:lineRule="auto"/>
        <w:jc w:val="center"/>
        <w:rPr>
          <w:b/>
          <w:bCs/>
          <w:sz w:val="32"/>
          <w:szCs w:val="32"/>
          <w:lang w:val="en-US"/>
        </w:rPr>
      </w:pPr>
      <w:r w:rsidRPr="00D677C8">
        <w:rPr>
          <w:b/>
          <w:bCs/>
          <w:sz w:val="32"/>
          <w:szCs w:val="32"/>
        </w:rPr>
        <w:t xml:space="preserve">HỌC KỲ </w:t>
      </w:r>
      <w:r w:rsidR="00DD3276" w:rsidRPr="00D677C8">
        <w:rPr>
          <w:b/>
          <w:bCs/>
          <w:sz w:val="32"/>
          <w:szCs w:val="32"/>
        </w:rPr>
        <w:t>I</w:t>
      </w:r>
      <w:r w:rsidR="008C1DEC" w:rsidRPr="00D677C8">
        <w:rPr>
          <w:b/>
          <w:bCs/>
          <w:sz w:val="32"/>
          <w:szCs w:val="32"/>
        </w:rPr>
        <w:t xml:space="preserve">, NĂM HỌC </w:t>
      </w:r>
      <w:r w:rsidR="00DD3276" w:rsidRPr="00D677C8">
        <w:rPr>
          <w:b/>
          <w:bCs/>
          <w:sz w:val="32"/>
          <w:szCs w:val="32"/>
        </w:rPr>
        <w:t>202</w:t>
      </w:r>
      <w:r w:rsidR="00D677C8">
        <w:rPr>
          <w:b/>
          <w:bCs/>
          <w:sz w:val="32"/>
          <w:szCs w:val="32"/>
          <w:lang w:val="en-US"/>
        </w:rPr>
        <w:t>5</w:t>
      </w:r>
      <w:r w:rsidR="00DD3276" w:rsidRPr="00D677C8">
        <w:rPr>
          <w:b/>
          <w:bCs/>
          <w:sz w:val="32"/>
          <w:szCs w:val="32"/>
        </w:rPr>
        <w:t>-202</w:t>
      </w:r>
      <w:r w:rsidR="00D677C8">
        <w:rPr>
          <w:b/>
          <w:bCs/>
          <w:sz w:val="32"/>
          <w:szCs w:val="32"/>
          <w:lang w:val="en-US"/>
        </w:rPr>
        <w:t>6</w:t>
      </w:r>
    </w:p>
    <w:p w14:paraId="3D0B87F7" w14:textId="77777777" w:rsidR="00DE76DA" w:rsidRDefault="00DE76DA" w:rsidP="0031012B">
      <w:pPr>
        <w:pStyle w:val="Noidung"/>
        <w:spacing w:line="240" w:lineRule="auto"/>
        <w:jc w:val="center"/>
        <w:rPr>
          <w:b/>
          <w:bCs/>
          <w:szCs w:val="26"/>
        </w:rPr>
      </w:pPr>
    </w:p>
    <w:p w14:paraId="52F48A71" w14:textId="77777777" w:rsidR="00006016" w:rsidRDefault="00006016" w:rsidP="0031012B">
      <w:pPr>
        <w:pStyle w:val="Noidung"/>
        <w:spacing w:line="240" w:lineRule="auto"/>
        <w:jc w:val="center"/>
        <w:rPr>
          <w:b/>
          <w:bCs/>
          <w:szCs w:val="26"/>
        </w:rPr>
      </w:pPr>
    </w:p>
    <w:p w14:paraId="484618C2" w14:textId="77777777" w:rsidR="00D677C8" w:rsidRPr="0031012B" w:rsidRDefault="00D677C8" w:rsidP="0031012B">
      <w:pPr>
        <w:pStyle w:val="Noidung"/>
        <w:spacing w:line="240" w:lineRule="auto"/>
        <w:jc w:val="center"/>
        <w:rPr>
          <w:b/>
          <w:bCs/>
          <w:szCs w:val="26"/>
        </w:rPr>
      </w:pPr>
    </w:p>
    <w:p w14:paraId="1B60065C" w14:textId="6EDAFCEE" w:rsidR="00DE76DA" w:rsidRDefault="00DE76DA" w:rsidP="00DE76DA">
      <w:pPr>
        <w:jc w:val="center"/>
        <w:rPr>
          <w:rFonts w:asciiTheme="majorHAnsi" w:hAnsiTheme="majorHAnsi" w:cstheme="majorHAnsi"/>
          <w:b/>
          <w:sz w:val="44"/>
          <w:szCs w:val="44"/>
          <w:lang w:val="vi-VN"/>
        </w:rPr>
      </w:pPr>
      <w:r w:rsidRPr="00DE76DA">
        <w:rPr>
          <w:rFonts w:asciiTheme="majorHAnsi" w:hAnsiTheme="majorHAnsi" w:cstheme="majorHAnsi"/>
          <w:b/>
          <w:sz w:val="44"/>
          <w:szCs w:val="44"/>
          <w:lang w:val="vi-VN"/>
        </w:rPr>
        <w:t xml:space="preserve">XÂY DỰNG HỆ THỐNG </w:t>
      </w:r>
      <w:r w:rsidR="00FF42C4">
        <w:rPr>
          <w:rFonts w:asciiTheme="majorHAnsi" w:hAnsiTheme="majorHAnsi" w:cstheme="majorHAnsi"/>
          <w:b/>
          <w:sz w:val="44"/>
          <w:szCs w:val="44"/>
          <w:lang w:val="vi-VN"/>
        </w:rPr>
        <w:t>BACKEND</w:t>
      </w:r>
      <w:r w:rsidRPr="00DE76DA">
        <w:rPr>
          <w:rFonts w:asciiTheme="majorHAnsi" w:hAnsiTheme="majorHAnsi" w:cstheme="majorHAnsi"/>
          <w:b/>
          <w:sz w:val="44"/>
          <w:szCs w:val="44"/>
          <w:lang w:val="vi-VN"/>
        </w:rPr>
        <w:t xml:space="preserve"> CHO NỀN TẢNG HỌC TẬP TRỰC TUYẾN </w:t>
      </w:r>
    </w:p>
    <w:p w14:paraId="1844F335" w14:textId="1275DF2D" w:rsidR="00254BD7" w:rsidRPr="00DE76DA" w:rsidRDefault="00DE76DA" w:rsidP="00DE76DA">
      <w:pPr>
        <w:jc w:val="center"/>
        <w:rPr>
          <w:rFonts w:asciiTheme="majorHAnsi" w:hAnsiTheme="majorHAnsi" w:cstheme="majorHAnsi"/>
          <w:b/>
          <w:sz w:val="44"/>
          <w:szCs w:val="44"/>
          <w:lang w:val="vi-VN"/>
        </w:rPr>
      </w:pPr>
      <w:r w:rsidRPr="00DE76DA">
        <w:rPr>
          <w:rFonts w:asciiTheme="majorHAnsi" w:hAnsiTheme="majorHAnsi" w:cstheme="majorHAnsi"/>
          <w:b/>
          <w:sz w:val="44"/>
          <w:szCs w:val="44"/>
          <w:lang w:val="vi-VN"/>
        </w:rPr>
        <w:t>CÓ TÍCH HỢP YẾU TỐ TRÒ CHƠI</w:t>
      </w:r>
    </w:p>
    <w:p w14:paraId="2832E716" w14:textId="77777777" w:rsidR="0093037D" w:rsidRPr="008F0335" w:rsidRDefault="0093037D" w:rsidP="00254BD7">
      <w:pPr>
        <w:spacing w:line="360" w:lineRule="auto"/>
        <w:jc w:val="center"/>
        <w:rPr>
          <w:b/>
          <w:sz w:val="26"/>
          <w:szCs w:val="26"/>
          <w:lang w:val="vi-VN"/>
        </w:rPr>
      </w:pPr>
    </w:p>
    <w:p w14:paraId="43D7FEA0" w14:textId="77777777" w:rsidR="0093037D" w:rsidRDefault="0093037D" w:rsidP="00683997">
      <w:pPr>
        <w:spacing w:line="360" w:lineRule="auto"/>
        <w:rPr>
          <w:b/>
          <w:sz w:val="26"/>
          <w:szCs w:val="26"/>
          <w:lang w:val="vi-VN"/>
        </w:rPr>
      </w:pPr>
    </w:p>
    <w:p w14:paraId="2B25A982" w14:textId="77777777" w:rsidR="00EF4DD3" w:rsidRPr="00EF4DD3" w:rsidRDefault="00EF4DD3" w:rsidP="00683997">
      <w:pPr>
        <w:spacing w:line="360" w:lineRule="auto"/>
        <w:rPr>
          <w:b/>
          <w:sz w:val="26"/>
          <w:szCs w:val="26"/>
          <w:lang w:val="vi-VN"/>
        </w:rPr>
      </w:pPr>
    </w:p>
    <w:p w14:paraId="50500C7A" w14:textId="55388DCA" w:rsidR="00254BD7" w:rsidRPr="008F0335" w:rsidRDefault="00D677C8" w:rsidP="00254BD7">
      <w:pPr>
        <w:spacing w:line="360" w:lineRule="auto"/>
        <w:jc w:val="center"/>
        <w:rPr>
          <w:sz w:val="26"/>
          <w:szCs w:val="26"/>
          <w:lang w:val="vi-VN"/>
        </w:rPr>
      </w:pPr>
      <w:r w:rsidRPr="00D677C8">
        <w:rPr>
          <w:noProof/>
          <w:sz w:val="26"/>
          <w:szCs w:val="26"/>
        </w:rPr>
        <mc:AlternateContent>
          <mc:Choice Requires="wps">
            <w:drawing>
              <wp:anchor distT="0" distB="0" distL="114300" distR="114300" simplePos="0" relativeHeight="251661824" behindDoc="0" locked="0" layoutInCell="1" allowOverlap="1" wp14:anchorId="527C28F5" wp14:editId="7C5256A2">
                <wp:simplePos x="0" y="0"/>
                <wp:positionH relativeFrom="column">
                  <wp:posOffset>404495</wp:posOffset>
                </wp:positionH>
                <wp:positionV relativeFrom="paragraph">
                  <wp:posOffset>157480</wp:posOffset>
                </wp:positionV>
                <wp:extent cx="2362835" cy="68580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835"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36B77B" w14:textId="77777777" w:rsidR="00C82EEA" w:rsidRDefault="00C82EEA" w:rsidP="00D677C8">
                            <w:pPr>
                              <w:spacing w:line="360" w:lineRule="auto"/>
                              <w:rPr>
                                <w:i/>
                              </w:rPr>
                            </w:pPr>
                            <w:r>
                              <w:rPr>
                                <w:i/>
                              </w:rPr>
                              <w:t>Giảng</w:t>
                            </w:r>
                            <w:r w:rsidRPr="008C1DEC">
                              <w:rPr>
                                <w:i/>
                              </w:rPr>
                              <w:t xml:space="preserve"> viên hướng dẫn:</w:t>
                            </w:r>
                          </w:p>
                          <w:p w14:paraId="1529EC83" w14:textId="77777777" w:rsidR="00C82EEA" w:rsidRDefault="00C82EEA" w:rsidP="00D677C8">
                            <w:pPr>
                              <w:spacing w:line="360" w:lineRule="auto"/>
                              <w:rPr>
                                <w:iCs/>
                                <w:lang w:val="vi-VN"/>
                              </w:rPr>
                            </w:pPr>
                            <w:r w:rsidRPr="006961F5">
                              <w:rPr>
                                <w:iCs/>
                              </w:rPr>
                              <w:t>ThS.</w:t>
                            </w:r>
                            <w:r>
                              <w:rPr>
                                <w:iCs/>
                                <w:lang w:val="vi-VN"/>
                              </w:rPr>
                              <w:t xml:space="preserve"> </w:t>
                            </w:r>
                            <w:r w:rsidRPr="00D677C8">
                              <w:rPr>
                                <w:iCs/>
                                <w:sz w:val="28"/>
                                <w:szCs w:val="28"/>
                                <w:lang w:val="vi-VN"/>
                              </w:rPr>
                              <w:t>Nguyễn</w:t>
                            </w:r>
                            <w:r>
                              <w:rPr>
                                <w:iCs/>
                                <w:lang w:val="vi-VN"/>
                              </w:rPr>
                              <w:t xml:space="preserve"> Ngọc Đan Thanh</w:t>
                            </w:r>
                          </w:p>
                          <w:p w14:paraId="046316C4" w14:textId="77777777" w:rsidR="00C82EEA" w:rsidRPr="00AA71BA" w:rsidRDefault="00C82EEA" w:rsidP="00D677C8">
                            <w:pPr>
                              <w:rPr>
                                <w:iCs/>
                                <w:lang w:val="vi-VN"/>
                              </w:rPr>
                            </w:pPr>
                          </w:p>
                          <w:p w14:paraId="686D0104" w14:textId="77777777" w:rsidR="00C82EEA" w:rsidRPr="00B84B68" w:rsidRDefault="00C82EEA" w:rsidP="00D677C8">
                            <w:pPr>
                              <w:rPr>
                                <w:lang w:val="vi-V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7C28F5" id="_x0000_s1028" type="#_x0000_t202" style="position:absolute;left:0;text-align:left;margin-left:31.85pt;margin-top:12.4pt;width:186.05pt;height:54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" stroked="f">
                <v:textbox>
                  <w:txbxContent>
                    <w:p w14:paraId="7336B77B" w14:textId="77777777" w:rsidR="00C82EEA" w:rsidRDefault="00C82EEA" w:rsidP="00D677C8">
                      <w:pPr>
                        <w:spacing w:line="360" w:lineRule="auto"/>
                        <w:rPr>
                          <w:i/>
                        </w:rPr>
                      </w:pPr>
                      <w:r>
                        <w:rPr>
                          <w:i/>
                        </w:rPr>
                        <w:t>Giảng</w:t>
                      </w:r>
                      <w:r w:rsidRPr="008C1DEC">
                        <w:rPr>
                          <w:i/>
                        </w:rPr>
                        <w:t xml:space="preserve"> viên hướng dẫn:</w:t>
                      </w:r>
                    </w:p>
                    <w:p w14:paraId="1529EC83" w14:textId="77777777" w:rsidR="00C82EEA" w:rsidRDefault="00C82EEA" w:rsidP="00D677C8">
                      <w:pPr>
                        <w:spacing w:line="360" w:lineRule="auto"/>
                        <w:rPr>
                          <w:iCs/>
                          <w:lang w:val="vi-VN"/>
                        </w:rPr>
                      </w:pPr>
                      <w:r w:rsidRPr="006961F5">
                        <w:rPr>
                          <w:iCs/>
                        </w:rPr>
                        <w:t>ThS.</w:t>
                      </w:r>
                      <w:r>
                        <w:rPr>
                          <w:iCs/>
                          <w:lang w:val="vi-VN"/>
                        </w:rPr>
                        <w:t xml:space="preserve"> </w:t>
                      </w:r>
                      <w:r w:rsidRPr="00D677C8">
                        <w:rPr>
                          <w:iCs/>
                          <w:sz w:val="28"/>
                          <w:szCs w:val="28"/>
                          <w:lang w:val="vi-VN"/>
                        </w:rPr>
                        <w:t>Nguyễn</w:t>
                      </w:r>
                      <w:r>
                        <w:rPr>
                          <w:iCs/>
                          <w:lang w:val="vi-VN"/>
                        </w:rPr>
                        <w:t xml:space="preserve"> Ngọc Đan Thanh</w:t>
                      </w:r>
                    </w:p>
                    <w:p w14:paraId="046316C4" w14:textId="77777777" w:rsidR="00C82EEA" w:rsidRPr="00AA71BA" w:rsidRDefault="00C82EEA" w:rsidP="00D677C8">
                      <w:pPr>
                        <w:rPr>
                          <w:iCs/>
                          <w:lang w:val="vi-VN"/>
                        </w:rPr>
                      </w:pPr>
                    </w:p>
                    <w:p w14:paraId="686D0104" w14:textId="77777777" w:rsidR="00C82EEA" w:rsidRPr="00B84B68" w:rsidRDefault="00C82EEA" w:rsidP="00D677C8">
                      <w:pPr>
                        <w:rPr>
                          <w:lang w:val="vi-VN"/>
                        </w:rPr>
                      </w:pPr>
                    </w:p>
                  </w:txbxContent>
                </v:textbox>
              </v:shape>
            </w:pict>
          </mc:Fallback>
        </mc:AlternateContent>
      </w:r>
      <w:r w:rsidRPr="00D677C8">
        <w:rPr>
          <w:noProof/>
          <w:sz w:val="26"/>
          <w:szCs w:val="26"/>
        </w:rPr>
        <mc:AlternateContent>
          <mc:Choice Requires="wps">
            <w:drawing>
              <wp:anchor distT="0" distB="0" distL="114300" distR="114300" simplePos="0" relativeHeight="251662848" behindDoc="0" locked="0" layoutInCell="1" allowOverlap="1" wp14:anchorId="1B5B761C" wp14:editId="5A9AB659">
                <wp:simplePos x="0" y="0"/>
                <wp:positionH relativeFrom="column">
                  <wp:posOffset>3289935</wp:posOffset>
                </wp:positionH>
                <wp:positionV relativeFrom="paragraph">
                  <wp:posOffset>157589</wp:posOffset>
                </wp:positionV>
                <wp:extent cx="2159635" cy="1213485"/>
                <wp:effectExtent l="0" t="0" r="0" b="5715"/>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635" cy="1213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CCEFEA" w14:textId="77777777" w:rsidR="00C82EEA" w:rsidRPr="00D677C8" w:rsidRDefault="00C82EEA" w:rsidP="00D677C8">
                            <w:pPr>
                              <w:spacing w:line="360" w:lineRule="auto"/>
                              <w:rPr>
                                <w:i/>
                                <w:sz w:val="28"/>
                                <w:szCs w:val="28"/>
                              </w:rPr>
                            </w:pPr>
                            <w:r w:rsidRPr="00D677C8">
                              <w:rPr>
                                <w:i/>
                                <w:sz w:val="28"/>
                                <w:szCs w:val="28"/>
                              </w:rPr>
                              <w:t>Sinh viên thực hiện:</w:t>
                            </w:r>
                          </w:p>
                          <w:p w14:paraId="291CA858" w14:textId="77777777" w:rsidR="00C82EEA" w:rsidRPr="00D677C8" w:rsidRDefault="00C82EEA" w:rsidP="00D677C8">
                            <w:pPr>
                              <w:spacing w:line="360" w:lineRule="auto"/>
                              <w:rPr>
                                <w:sz w:val="28"/>
                                <w:szCs w:val="28"/>
                                <w:lang w:val="vi-VN"/>
                              </w:rPr>
                            </w:pPr>
                            <w:r w:rsidRPr="00D677C8">
                              <w:rPr>
                                <w:sz w:val="28"/>
                                <w:szCs w:val="28"/>
                              </w:rPr>
                              <w:t>Họ tên:</w:t>
                            </w:r>
                            <w:r w:rsidRPr="00D677C8">
                              <w:rPr>
                                <w:sz w:val="28"/>
                                <w:szCs w:val="28"/>
                                <w:lang w:val="vi-VN"/>
                              </w:rPr>
                              <w:t xml:space="preserve"> Nguyễn Văn Tổng</w:t>
                            </w:r>
                          </w:p>
                          <w:p w14:paraId="4B73049F" w14:textId="77777777" w:rsidR="00C82EEA" w:rsidRPr="00D677C8" w:rsidRDefault="00C82EEA" w:rsidP="00D677C8">
                            <w:pPr>
                              <w:spacing w:line="360" w:lineRule="auto"/>
                              <w:rPr>
                                <w:sz w:val="28"/>
                                <w:szCs w:val="28"/>
                                <w:lang w:val="vi-VN"/>
                              </w:rPr>
                            </w:pPr>
                            <w:r w:rsidRPr="00D677C8">
                              <w:rPr>
                                <w:sz w:val="28"/>
                                <w:szCs w:val="28"/>
                              </w:rPr>
                              <w:t>MSSV:</w:t>
                            </w:r>
                            <w:r w:rsidRPr="00D677C8">
                              <w:rPr>
                                <w:sz w:val="28"/>
                                <w:szCs w:val="28"/>
                                <w:lang w:val="vi-VN"/>
                              </w:rPr>
                              <w:t xml:space="preserve"> 110122188</w:t>
                            </w:r>
                          </w:p>
                          <w:p w14:paraId="16851AA3" w14:textId="77777777" w:rsidR="00C82EEA" w:rsidRPr="00765D58" w:rsidRDefault="00C82EEA" w:rsidP="00D677C8">
                            <w:pPr>
                              <w:spacing w:line="360" w:lineRule="auto"/>
                              <w:rPr>
                                <w:lang w:val="vi-VN"/>
                              </w:rPr>
                            </w:pPr>
                            <w:r w:rsidRPr="00D677C8">
                              <w:rPr>
                                <w:sz w:val="28"/>
                                <w:szCs w:val="28"/>
                              </w:rPr>
                              <w:t>Lớp:</w:t>
                            </w:r>
                            <w:r w:rsidRPr="00D677C8">
                              <w:rPr>
                                <w:sz w:val="28"/>
                                <w:szCs w:val="28"/>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5B761C" id="_x0000_s1029" type="#_x0000_t202" style="position:absolute;left:0;text-align:left;margin-left:259.05pt;margin-top:12.4pt;width:170.05pt;height:95.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" stroked="f">
                <v:textbox>
                  <w:txbxContent>
                    <w:p w14:paraId="38CCEFEA" w14:textId="77777777" w:rsidR="00C82EEA" w:rsidRPr="00D677C8" w:rsidRDefault="00C82EEA" w:rsidP="00D677C8">
                      <w:pPr>
                        <w:spacing w:line="360" w:lineRule="auto"/>
                        <w:rPr>
                          <w:i/>
                          <w:sz w:val="28"/>
                          <w:szCs w:val="28"/>
                        </w:rPr>
                      </w:pPr>
                      <w:r w:rsidRPr="00D677C8">
                        <w:rPr>
                          <w:i/>
                          <w:sz w:val="28"/>
                          <w:szCs w:val="28"/>
                        </w:rPr>
                        <w:t>Sinh viên thực hiện:</w:t>
                      </w:r>
                    </w:p>
                    <w:p w14:paraId="291CA858" w14:textId="77777777" w:rsidR="00C82EEA" w:rsidRPr="00D677C8" w:rsidRDefault="00C82EEA" w:rsidP="00D677C8">
                      <w:pPr>
                        <w:spacing w:line="360" w:lineRule="auto"/>
                        <w:rPr>
                          <w:sz w:val="28"/>
                          <w:szCs w:val="28"/>
                          <w:lang w:val="vi-VN"/>
                        </w:rPr>
                      </w:pPr>
                      <w:r w:rsidRPr="00D677C8">
                        <w:rPr>
                          <w:sz w:val="28"/>
                          <w:szCs w:val="28"/>
                        </w:rPr>
                        <w:t>Họ tên:</w:t>
                      </w:r>
                      <w:r w:rsidRPr="00D677C8">
                        <w:rPr>
                          <w:sz w:val="28"/>
                          <w:szCs w:val="28"/>
                          <w:lang w:val="vi-VN"/>
                        </w:rPr>
                        <w:t xml:space="preserve"> Nguyễn Văn Tổng</w:t>
                      </w:r>
                    </w:p>
                    <w:p w14:paraId="4B73049F" w14:textId="77777777" w:rsidR="00C82EEA" w:rsidRPr="00D677C8" w:rsidRDefault="00C82EEA" w:rsidP="00D677C8">
                      <w:pPr>
                        <w:spacing w:line="360" w:lineRule="auto"/>
                        <w:rPr>
                          <w:sz w:val="28"/>
                          <w:szCs w:val="28"/>
                          <w:lang w:val="vi-VN"/>
                        </w:rPr>
                      </w:pPr>
                      <w:r w:rsidRPr="00D677C8">
                        <w:rPr>
                          <w:sz w:val="28"/>
                          <w:szCs w:val="28"/>
                        </w:rPr>
                        <w:t>MSSV:</w:t>
                      </w:r>
                      <w:r w:rsidRPr="00D677C8">
                        <w:rPr>
                          <w:sz w:val="28"/>
                          <w:szCs w:val="28"/>
                          <w:lang w:val="vi-VN"/>
                        </w:rPr>
                        <w:t xml:space="preserve"> 110122188</w:t>
                      </w:r>
                    </w:p>
                    <w:p w14:paraId="16851AA3" w14:textId="77777777" w:rsidR="00C82EEA" w:rsidRPr="00765D58" w:rsidRDefault="00C82EEA" w:rsidP="00D677C8">
                      <w:pPr>
                        <w:spacing w:line="360" w:lineRule="auto"/>
                        <w:rPr>
                          <w:lang w:val="vi-VN"/>
                        </w:rPr>
                      </w:pPr>
                      <w:r w:rsidRPr="00D677C8">
                        <w:rPr>
                          <w:sz w:val="28"/>
                          <w:szCs w:val="28"/>
                        </w:rPr>
                        <w:t>Lớp:</w:t>
                      </w:r>
                      <w:r w:rsidRPr="00D677C8">
                        <w:rPr>
                          <w:sz w:val="28"/>
                          <w:szCs w:val="28"/>
                          <w:lang w:val="vi-VN"/>
                        </w:rPr>
                        <w:t xml:space="preserve"> DA22TTC</w:t>
                      </w:r>
                    </w:p>
                  </w:txbxContent>
                </v:textbox>
              </v:shape>
            </w:pict>
          </mc:Fallback>
        </mc:AlternateContent>
      </w:r>
    </w:p>
    <w:p w14:paraId="29FB81AF" w14:textId="2C63CA32" w:rsidR="00254BD7" w:rsidRPr="008F0335" w:rsidRDefault="00254BD7" w:rsidP="00254BD7">
      <w:pPr>
        <w:spacing w:line="360" w:lineRule="auto"/>
        <w:rPr>
          <w:sz w:val="26"/>
          <w:szCs w:val="26"/>
          <w:lang w:val="vi-VN"/>
        </w:rPr>
      </w:pPr>
    </w:p>
    <w:p w14:paraId="30AAD67D" w14:textId="7A0D5145" w:rsidR="00254BD7" w:rsidRPr="008F0335" w:rsidRDefault="00254BD7" w:rsidP="00254BD7">
      <w:pPr>
        <w:spacing w:line="360" w:lineRule="auto"/>
        <w:jc w:val="center"/>
        <w:rPr>
          <w:sz w:val="26"/>
          <w:szCs w:val="26"/>
          <w:lang w:val="vi-VN"/>
        </w:rPr>
      </w:pPr>
    </w:p>
    <w:p w14:paraId="24F350EE" w14:textId="77777777" w:rsidR="00683997" w:rsidRPr="008F0335" w:rsidRDefault="00683997" w:rsidP="00254BD7">
      <w:pPr>
        <w:spacing w:line="360" w:lineRule="auto"/>
        <w:rPr>
          <w:sz w:val="26"/>
          <w:szCs w:val="26"/>
          <w:lang w:val="vi-VN"/>
        </w:rPr>
      </w:pPr>
    </w:p>
    <w:p w14:paraId="257473EF" w14:textId="77777777" w:rsidR="00683997" w:rsidRPr="008F0335" w:rsidRDefault="00683997" w:rsidP="00254BD7">
      <w:pPr>
        <w:spacing w:line="360" w:lineRule="auto"/>
        <w:rPr>
          <w:sz w:val="26"/>
          <w:szCs w:val="26"/>
          <w:lang w:val="vi-VN"/>
        </w:rPr>
      </w:pPr>
    </w:p>
    <w:p w14:paraId="7F905782" w14:textId="77777777" w:rsidR="00683997" w:rsidRPr="008F0335" w:rsidRDefault="00683997" w:rsidP="00254BD7">
      <w:pPr>
        <w:spacing w:line="360" w:lineRule="auto"/>
        <w:rPr>
          <w:sz w:val="26"/>
          <w:szCs w:val="26"/>
          <w:lang w:val="vi-VN"/>
        </w:rPr>
      </w:pPr>
    </w:p>
    <w:p w14:paraId="44FD213E" w14:textId="77777777" w:rsidR="008C1DEC" w:rsidRPr="00181ECE" w:rsidRDefault="008C1DEC" w:rsidP="00254BD7">
      <w:pPr>
        <w:spacing w:line="360" w:lineRule="auto"/>
        <w:rPr>
          <w:sz w:val="26"/>
          <w:szCs w:val="26"/>
          <w:lang w:val="vi-VN"/>
        </w:rPr>
      </w:pPr>
    </w:p>
    <w:p w14:paraId="3DF12350" w14:textId="77777777" w:rsidR="008C1DEC" w:rsidRDefault="008C1DEC" w:rsidP="00254BD7">
      <w:pPr>
        <w:spacing w:line="360" w:lineRule="auto"/>
        <w:rPr>
          <w:sz w:val="26"/>
          <w:szCs w:val="26"/>
          <w:lang w:val="vi-VN"/>
        </w:rPr>
      </w:pPr>
    </w:p>
    <w:p w14:paraId="38E70CE5" w14:textId="77777777" w:rsidR="00EF4DD3" w:rsidRDefault="00EF4DD3" w:rsidP="00254BD7">
      <w:pPr>
        <w:spacing w:line="360" w:lineRule="auto"/>
        <w:rPr>
          <w:sz w:val="26"/>
          <w:szCs w:val="26"/>
          <w:lang w:val="vi-VN"/>
        </w:rPr>
      </w:pPr>
    </w:p>
    <w:p w14:paraId="6653290C" w14:textId="77777777" w:rsidR="00254BD7" w:rsidRPr="009A510C" w:rsidRDefault="00254BD7" w:rsidP="00254BD7">
      <w:pPr>
        <w:spacing w:line="360" w:lineRule="auto"/>
        <w:rPr>
          <w:i/>
          <w:sz w:val="26"/>
          <w:szCs w:val="26"/>
          <w:lang w:val="vi-VN"/>
        </w:rPr>
      </w:pPr>
    </w:p>
    <w:p w14:paraId="1F5AAFB1" w14:textId="0BBCB11B" w:rsidR="00797DBE" w:rsidRPr="00D677C8" w:rsidRDefault="00A96E9F" w:rsidP="00254BD7">
      <w:pPr>
        <w:spacing w:line="360" w:lineRule="auto"/>
        <w:jc w:val="center"/>
        <w:rPr>
          <w:b/>
          <w:bCs/>
          <w:i/>
          <w:sz w:val="28"/>
          <w:szCs w:val="28"/>
          <w:lang w:val="vi-VN"/>
        </w:rPr>
        <w:sectPr w:rsidR="00797DBE" w:rsidRPr="00D677C8" w:rsidSect="00D677C8">
          <w:footerReference w:type="even" r:id="rId9"/>
          <w:pgSz w:w="11907" w:h="16840" w:code="9"/>
          <w:pgMar w:top="1134" w:right="851" w:bottom="1134" w:left="1985" w:header="720" w:footer="720" w:gutter="0"/>
          <w:pgBorders>
            <w:top w:val="twistedLines1" w:sz="18" w:space="4" w:color="auto"/>
            <w:left w:val="twistedLines1" w:sz="18" w:space="4" w:color="auto"/>
            <w:bottom w:val="twistedLines1" w:sz="18" w:space="4" w:color="auto"/>
            <w:right w:val="twistedLines1" w:sz="18" w:space="4" w:color="auto"/>
          </w:pgBorders>
          <w:pgNumType w:start="1"/>
          <w:cols w:space="720"/>
        </w:sectPr>
      </w:pPr>
      <w:r w:rsidRPr="00D677C8">
        <w:rPr>
          <w:b/>
          <w:bCs/>
          <w:i/>
          <w:sz w:val="28"/>
          <w:szCs w:val="28"/>
        </w:rPr>
        <w:t>Vĩnh</w:t>
      </w:r>
      <w:r w:rsidRPr="00D677C8">
        <w:rPr>
          <w:b/>
          <w:bCs/>
          <w:i/>
          <w:sz w:val="28"/>
          <w:szCs w:val="28"/>
          <w:lang w:val="vi-VN"/>
        </w:rPr>
        <w:t xml:space="preserve"> Long</w:t>
      </w:r>
      <w:r w:rsidR="003F7B28" w:rsidRPr="00D677C8">
        <w:rPr>
          <w:b/>
          <w:bCs/>
          <w:i/>
          <w:sz w:val="28"/>
          <w:szCs w:val="28"/>
        </w:rPr>
        <w:t>, tháng</w:t>
      </w:r>
      <w:r w:rsidR="00DD3276" w:rsidRPr="00D677C8">
        <w:rPr>
          <w:b/>
          <w:bCs/>
          <w:i/>
          <w:sz w:val="28"/>
          <w:szCs w:val="28"/>
        </w:rPr>
        <w:t xml:space="preserve"> </w:t>
      </w:r>
      <w:r w:rsidR="00031646" w:rsidRPr="00D677C8">
        <w:rPr>
          <w:b/>
          <w:bCs/>
          <w:i/>
          <w:sz w:val="28"/>
          <w:szCs w:val="28"/>
        </w:rPr>
        <w:t>12</w:t>
      </w:r>
      <w:r w:rsidR="003F7B28" w:rsidRPr="00D677C8">
        <w:rPr>
          <w:b/>
          <w:bCs/>
          <w:i/>
          <w:sz w:val="28"/>
          <w:szCs w:val="28"/>
        </w:rPr>
        <w:t xml:space="preserve"> năm</w:t>
      </w:r>
      <w:r w:rsidR="00DD3276" w:rsidRPr="00D677C8">
        <w:rPr>
          <w:b/>
          <w:bCs/>
          <w:i/>
          <w:sz w:val="28"/>
          <w:szCs w:val="28"/>
        </w:rPr>
        <w:t xml:space="preserve"> </w:t>
      </w:r>
      <w:r w:rsidR="00031646" w:rsidRPr="00D677C8">
        <w:rPr>
          <w:b/>
          <w:bCs/>
          <w:i/>
          <w:sz w:val="28"/>
          <w:szCs w:val="28"/>
        </w:rPr>
        <w:t>2025</w:t>
      </w:r>
    </w:p>
    <w:p w14:paraId="7512D637" w14:textId="5E0287C9" w:rsidR="00A92A3E" w:rsidRPr="005428DD" w:rsidRDefault="003A3DD1" w:rsidP="00A92A3E">
      <w:pPr>
        <w:spacing w:line="360" w:lineRule="auto"/>
        <w:ind w:left="360"/>
        <w:rPr>
          <w:sz w:val="26"/>
          <w:szCs w:val="26"/>
        </w:rPr>
      </w:pPr>
      <w:r>
        <w:rPr>
          <w:b/>
          <w:bCs/>
          <w:noProof/>
          <w:sz w:val="26"/>
          <w:szCs w:val="26"/>
        </w:rPr>
        <w:lastRenderedPageBreak/>
        <mc:AlternateContent>
          <mc:Choice Requires="wps">
            <w:drawing>
              <wp:anchor distT="0" distB="0" distL="114300" distR="114300" simplePos="0" relativeHeight="251658752" behindDoc="0" locked="0" layoutInCell="1" allowOverlap="1" wp14:anchorId="785721D5" wp14:editId="5CAE1582">
                <wp:simplePos x="0" y="0"/>
                <wp:positionH relativeFrom="margin">
                  <wp:align>right</wp:align>
                </wp:positionH>
                <wp:positionV relativeFrom="paragraph">
                  <wp:posOffset>22860</wp:posOffset>
                </wp:positionV>
                <wp:extent cx="5609230" cy="8818360"/>
                <wp:effectExtent l="0" t="0" r="10795" b="20955"/>
                <wp:wrapNone/>
                <wp:docPr id="80960718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09230" cy="8818360"/>
                        </a:xfrm>
                        <a:prstGeom prst="rect">
                          <a:avLst/>
                        </a:prstGeom>
                        <a:solidFill>
                          <a:srgbClr val="FFFFFF"/>
                        </a:solidFill>
                        <a:ln w="9525">
                          <a:solidFill>
                            <a:srgbClr val="000000"/>
                          </a:solidFill>
                          <a:miter lim="800000"/>
                          <a:headEnd/>
                          <a:tailEnd/>
                        </a:ln>
                      </wps:spPr>
                      <wps:txbx>
                        <w:txbxContent>
                          <w:p w14:paraId="7384AB64" w14:textId="77777777" w:rsidR="00C82EEA" w:rsidRDefault="00C82EEA" w:rsidP="002C777D">
                            <w:pPr>
                              <w:jc w:val="center"/>
                            </w:pPr>
                          </w:p>
                          <w:p w14:paraId="43B0038E" w14:textId="77777777" w:rsidR="00C82EEA" w:rsidRPr="0031012B" w:rsidRDefault="00C82EEA" w:rsidP="0031012B">
                            <w:pPr>
                              <w:pStyle w:val="Heading1"/>
                              <w:numPr>
                                <w:ilvl w:val="0"/>
                                <w:numId w:val="0"/>
                              </w:numPr>
                              <w:ind w:left="432"/>
                              <w:rPr>
                                <w:sz w:val="24"/>
                              </w:rPr>
                            </w:pPr>
                            <w:bookmarkStart w:id="42" w:name="_Toc217741270"/>
                            <w:r w:rsidRPr="0031012B">
                              <w:rPr>
                                <w:sz w:val="24"/>
                              </w:rPr>
                              <w:t>NHẬN XÉT CỦA GIẢNG VIÊN HƯỚNG DẪN</w:t>
                            </w:r>
                            <w:bookmarkEnd w:id="42"/>
                          </w:p>
                          <w:p w14:paraId="52852B89" w14:textId="77777777" w:rsidR="00C82EEA" w:rsidRDefault="00C82EEA" w:rsidP="002C777D">
                            <w:pPr>
                              <w:jc w:val="center"/>
                              <w:rPr>
                                <w:b/>
                              </w:rPr>
                            </w:pPr>
                          </w:p>
                          <w:p w14:paraId="1E1A2E44" w14:textId="77777777" w:rsidR="00C82EEA" w:rsidRDefault="00C82EEA" w:rsidP="00AE7CD0">
                            <w:pPr>
                              <w:tabs>
                                <w:tab w:val="right" w:leader="dot" w:pos="8505"/>
                              </w:tabs>
                              <w:ind w:left="170" w:right="170" w:firstLine="567"/>
                              <w:jc w:val="both"/>
                            </w:pPr>
                            <w:r>
                              <w:tab/>
                            </w:r>
                            <w:r>
                              <w:tab/>
                            </w:r>
                          </w:p>
                          <w:p w14:paraId="20DA8739" w14:textId="77777777" w:rsidR="00C82EEA" w:rsidRDefault="00C82EEA" w:rsidP="00AE7CD0">
                            <w:pPr>
                              <w:tabs>
                                <w:tab w:val="right" w:leader="dot" w:pos="8505"/>
                              </w:tabs>
                              <w:ind w:left="170" w:right="170"/>
                              <w:jc w:val="both"/>
                            </w:pPr>
                            <w:r>
                              <w:tab/>
                            </w:r>
                            <w:r>
                              <w:tab/>
                            </w:r>
                          </w:p>
                          <w:p w14:paraId="7A824A14" w14:textId="77777777" w:rsidR="00C82EEA" w:rsidRDefault="00C82EEA" w:rsidP="00AE7CD0">
                            <w:pPr>
                              <w:tabs>
                                <w:tab w:val="right" w:leader="dot" w:pos="8505"/>
                              </w:tabs>
                              <w:ind w:left="170" w:right="170"/>
                              <w:jc w:val="both"/>
                            </w:pPr>
                            <w:r>
                              <w:tab/>
                            </w:r>
                            <w:r>
                              <w:tab/>
                            </w:r>
                          </w:p>
                          <w:p w14:paraId="7360E031" w14:textId="77777777" w:rsidR="00C82EEA" w:rsidRDefault="00C82EEA" w:rsidP="00AE7CD0">
                            <w:pPr>
                              <w:tabs>
                                <w:tab w:val="right" w:leader="dot" w:pos="8505"/>
                              </w:tabs>
                              <w:ind w:left="170" w:right="170"/>
                              <w:jc w:val="both"/>
                            </w:pPr>
                            <w:r>
                              <w:tab/>
                            </w:r>
                            <w:r>
                              <w:tab/>
                            </w:r>
                          </w:p>
                          <w:p w14:paraId="6685AC9D" w14:textId="77777777" w:rsidR="00C82EEA" w:rsidRDefault="00C82EEA" w:rsidP="00AE7CD0">
                            <w:pPr>
                              <w:tabs>
                                <w:tab w:val="right" w:leader="dot" w:pos="8505"/>
                              </w:tabs>
                              <w:ind w:left="170" w:right="170"/>
                              <w:jc w:val="both"/>
                            </w:pPr>
                            <w:r>
                              <w:tab/>
                            </w:r>
                            <w:r>
                              <w:tab/>
                            </w:r>
                          </w:p>
                          <w:p w14:paraId="313BE3C5" w14:textId="77777777" w:rsidR="00C82EEA" w:rsidRDefault="00C82EEA" w:rsidP="00AE7CD0">
                            <w:pPr>
                              <w:tabs>
                                <w:tab w:val="right" w:leader="dot" w:pos="8505"/>
                              </w:tabs>
                              <w:ind w:left="170" w:right="170"/>
                              <w:jc w:val="both"/>
                            </w:pPr>
                            <w:r>
                              <w:tab/>
                            </w:r>
                            <w:r>
                              <w:tab/>
                            </w:r>
                          </w:p>
                          <w:p w14:paraId="619DC326" w14:textId="77777777" w:rsidR="00C82EEA" w:rsidRDefault="00C82EEA" w:rsidP="00AE7CD0">
                            <w:pPr>
                              <w:tabs>
                                <w:tab w:val="right" w:leader="dot" w:pos="8505"/>
                              </w:tabs>
                              <w:ind w:left="170" w:right="170"/>
                              <w:jc w:val="both"/>
                            </w:pPr>
                            <w:r>
                              <w:tab/>
                            </w:r>
                            <w:r>
                              <w:tab/>
                            </w:r>
                          </w:p>
                          <w:p w14:paraId="7C5466B0" w14:textId="77777777" w:rsidR="00C82EEA" w:rsidRDefault="00C82EEA" w:rsidP="00AE7CD0">
                            <w:pPr>
                              <w:tabs>
                                <w:tab w:val="right" w:leader="dot" w:pos="8505"/>
                              </w:tabs>
                              <w:ind w:left="170" w:right="170"/>
                              <w:jc w:val="both"/>
                            </w:pPr>
                            <w:r>
                              <w:tab/>
                            </w:r>
                            <w:r>
                              <w:tab/>
                            </w:r>
                          </w:p>
                          <w:p w14:paraId="5A9B4D83" w14:textId="24578D4F" w:rsidR="00C82EEA" w:rsidRDefault="00C82EEA" w:rsidP="00AE7CD0">
                            <w:pPr>
                              <w:tabs>
                                <w:tab w:val="right" w:leader="dot" w:pos="8505"/>
                              </w:tabs>
                              <w:ind w:left="170" w:right="170"/>
                              <w:jc w:val="both"/>
                            </w:pPr>
                            <w:r>
                              <w:tab/>
                            </w:r>
                            <w:r>
                              <w:tab/>
                            </w:r>
                            <w:r>
                              <w:tab/>
                            </w:r>
                          </w:p>
                          <w:p w14:paraId="12F972B5" w14:textId="77777777" w:rsidR="00C82EEA" w:rsidRDefault="00C82EEA" w:rsidP="00AE7CD0">
                            <w:pPr>
                              <w:tabs>
                                <w:tab w:val="right" w:leader="dot" w:pos="8505"/>
                              </w:tabs>
                              <w:ind w:left="170" w:right="170"/>
                              <w:jc w:val="both"/>
                            </w:pPr>
                            <w:r>
                              <w:tab/>
                            </w:r>
                            <w:r>
                              <w:tab/>
                            </w:r>
                          </w:p>
                          <w:p w14:paraId="06B2549C" w14:textId="77777777" w:rsidR="00C82EEA" w:rsidRDefault="00C82EEA" w:rsidP="00AE7CD0">
                            <w:pPr>
                              <w:tabs>
                                <w:tab w:val="right" w:leader="dot" w:pos="8505"/>
                              </w:tabs>
                              <w:ind w:left="170" w:right="170"/>
                              <w:jc w:val="both"/>
                            </w:pPr>
                            <w:r>
                              <w:tab/>
                            </w:r>
                            <w:r>
                              <w:tab/>
                            </w:r>
                          </w:p>
                          <w:p w14:paraId="0264A9C3" w14:textId="77777777" w:rsidR="00C82EEA" w:rsidRDefault="00C82EEA" w:rsidP="00AE7CD0">
                            <w:pPr>
                              <w:tabs>
                                <w:tab w:val="right" w:leader="dot" w:pos="8505"/>
                              </w:tabs>
                              <w:ind w:left="170" w:right="170"/>
                              <w:jc w:val="both"/>
                            </w:pPr>
                            <w:r>
                              <w:tab/>
                            </w:r>
                            <w:r>
                              <w:tab/>
                            </w:r>
                          </w:p>
                          <w:p w14:paraId="6AD13D15" w14:textId="77777777" w:rsidR="00C82EEA" w:rsidRDefault="00C82EEA" w:rsidP="00AE7CD0">
                            <w:pPr>
                              <w:tabs>
                                <w:tab w:val="right" w:leader="dot" w:pos="8505"/>
                              </w:tabs>
                              <w:ind w:left="170" w:right="170"/>
                              <w:jc w:val="both"/>
                            </w:pPr>
                            <w:r>
                              <w:tab/>
                            </w:r>
                            <w:r>
                              <w:tab/>
                            </w:r>
                          </w:p>
                          <w:p w14:paraId="78214504" w14:textId="77777777" w:rsidR="00C82EEA" w:rsidRDefault="00C82EEA" w:rsidP="00AE7CD0">
                            <w:pPr>
                              <w:tabs>
                                <w:tab w:val="right" w:leader="dot" w:pos="8505"/>
                              </w:tabs>
                              <w:ind w:left="170" w:right="170"/>
                              <w:jc w:val="both"/>
                            </w:pPr>
                            <w:r>
                              <w:tab/>
                            </w:r>
                            <w:r>
                              <w:tab/>
                            </w:r>
                          </w:p>
                          <w:p w14:paraId="2F619B12" w14:textId="77777777" w:rsidR="00C82EEA" w:rsidRDefault="00C82EEA" w:rsidP="00AE7CD0">
                            <w:pPr>
                              <w:tabs>
                                <w:tab w:val="right" w:leader="dot" w:pos="8505"/>
                              </w:tabs>
                              <w:ind w:left="170" w:right="170"/>
                              <w:jc w:val="both"/>
                            </w:pPr>
                            <w:r>
                              <w:tab/>
                            </w:r>
                            <w:r>
                              <w:tab/>
                            </w:r>
                          </w:p>
                          <w:p w14:paraId="4E86DBAD" w14:textId="77777777" w:rsidR="00C82EEA" w:rsidRDefault="00C82EEA" w:rsidP="00AE7CD0">
                            <w:pPr>
                              <w:tabs>
                                <w:tab w:val="right" w:leader="dot" w:pos="8505"/>
                              </w:tabs>
                              <w:ind w:left="170" w:right="170"/>
                              <w:jc w:val="both"/>
                            </w:pPr>
                            <w:r>
                              <w:tab/>
                            </w:r>
                            <w:r>
                              <w:tab/>
                            </w:r>
                          </w:p>
                          <w:p w14:paraId="26A66965" w14:textId="77777777" w:rsidR="00C82EEA" w:rsidRDefault="00C82EEA" w:rsidP="00AE7CD0">
                            <w:pPr>
                              <w:tabs>
                                <w:tab w:val="right" w:leader="dot" w:pos="8505"/>
                              </w:tabs>
                              <w:ind w:left="170" w:right="170"/>
                              <w:jc w:val="both"/>
                            </w:pPr>
                            <w:r>
                              <w:tab/>
                            </w:r>
                            <w:r>
                              <w:tab/>
                            </w:r>
                          </w:p>
                          <w:p w14:paraId="6C3BA16E" w14:textId="5B333D07" w:rsidR="00C82EEA" w:rsidRPr="00D50A37" w:rsidRDefault="00C82EEA" w:rsidP="00D94BE9">
                            <w:pPr>
                              <w:jc w:val="right"/>
                              <w:rPr>
                                <w:i/>
                              </w:rPr>
                            </w:pPr>
                            <w:r>
                              <w:rPr>
                                <w:i/>
                              </w:rPr>
                              <w:t>Vĩnh Long</w:t>
                            </w:r>
                            <w:r w:rsidRPr="00D50A37">
                              <w:rPr>
                                <w:i/>
                              </w:rPr>
                              <w:t xml:space="preserve">, ngày ….. tháng </w:t>
                            </w:r>
                            <w:r>
                              <w:rPr>
                                <w:i/>
                              </w:rPr>
                              <w:t>12</w:t>
                            </w:r>
                            <w:r w:rsidRPr="00D50A37">
                              <w:rPr>
                                <w:i/>
                              </w:rPr>
                              <w:t xml:space="preserve"> năm </w:t>
                            </w:r>
                            <w:r>
                              <w:rPr>
                                <w:i/>
                              </w:rPr>
                              <w:t>2025</w:t>
                            </w:r>
                          </w:p>
                          <w:p w14:paraId="46ACE53B" w14:textId="77777777" w:rsidR="00C82EEA" w:rsidRPr="00D50A37" w:rsidRDefault="00C82EEA" w:rsidP="00D94BE9">
                            <w:pPr>
                              <w:tabs>
                                <w:tab w:val="center" w:pos="5310"/>
                              </w:tabs>
                              <w:jc w:val="center"/>
                              <w:rPr>
                                <w:b/>
                              </w:rPr>
                            </w:pPr>
                            <w:r>
                              <w:rPr>
                                <w:b/>
                              </w:rPr>
                              <w:tab/>
                            </w:r>
                            <w:r w:rsidRPr="00D50A37">
                              <w:rPr>
                                <w:b/>
                              </w:rPr>
                              <w:t>Giáo viên hướng dẫn</w:t>
                            </w:r>
                          </w:p>
                          <w:p w14:paraId="71E2F467" w14:textId="77777777" w:rsidR="00C82EEA" w:rsidRDefault="00C82EEA" w:rsidP="00D94BE9">
                            <w:pPr>
                              <w:tabs>
                                <w:tab w:val="center" w:pos="5310"/>
                              </w:tabs>
                              <w:jc w:val="center"/>
                              <w:rPr>
                                <w:i/>
                              </w:rPr>
                            </w:pPr>
                            <w:r>
                              <w:rPr>
                                <w:i/>
                              </w:rPr>
                              <w:tab/>
                              <w:t>(Ký tên và ghi rõ họ tên)</w:t>
                            </w:r>
                          </w:p>
                          <w:p w14:paraId="2AC709CE" w14:textId="77777777" w:rsidR="00C82EEA" w:rsidRDefault="00C82EEA" w:rsidP="00D94BE9">
                            <w:pPr>
                              <w:tabs>
                                <w:tab w:val="center" w:pos="5310"/>
                              </w:tabs>
                              <w:jc w:val="center"/>
                              <w:rPr>
                                <w:i/>
                              </w:rPr>
                            </w:pPr>
                          </w:p>
                          <w:p w14:paraId="30CFFD60" w14:textId="77777777" w:rsidR="00C82EEA" w:rsidRDefault="00C82EEA" w:rsidP="002C777D">
                            <w:pPr>
                              <w:jc w:val="center"/>
                            </w:pPr>
                          </w:p>
                          <w:p w14:paraId="3638280A" w14:textId="77777777" w:rsidR="00C82EEA" w:rsidRDefault="00C82EEA" w:rsidP="002C777D">
                            <w:pPr>
                              <w:jc w:val="center"/>
                            </w:pPr>
                          </w:p>
                          <w:p w14:paraId="2364CB25" w14:textId="77777777" w:rsidR="00C82EEA" w:rsidRDefault="00C82EEA" w:rsidP="002C777D">
                            <w:pPr>
                              <w:jc w:val="center"/>
                            </w:pPr>
                          </w:p>
                          <w:p w14:paraId="6CD2172A" w14:textId="77777777" w:rsidR="00C82EEA" w:rsidRDefault="00C82EEA" w:rsidP="002C777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5721D5" id="Rectangle 7" o:spid="_x0000_s1030" style="position:absolute;left:0;text-align:left;margin-left:390.45pt;margin-top:1.8pt;width:441.65pt;height:694.3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">
                <v:textbox>
                  <w:txbxContent>
                    <w:p w14:paraId="7384AB64" w14:textId="77777777" w:rsidR="00C82EEA" w:rsidRDefault="00C82EEA" w:rsidP="002C777D">
                      <w:pPr>
                        <w:jc w:val="center"/>
                      </w:pPr>
                    </w:p>
                    <w:p w14:paraId="43B0038E" w14:textId="77777777" w:rsidR="00C82EEA" w:rsidRPr="0031012B" w:rsidRDefault="00C82EEA" w:rsidP="0031012B">
                      <w:pPr>
                        <w:pStyle w:val="Heading1"/>
                        <w:numPr>
                          <w:ilvl w:val="0"/>
                          <w:numId w:val="0"/>
                        </w:numPr>
                        <w:ind w:left="432"/>
                        <w:rPr>
                          <w:sz w:val="24"/>
                        </w:rPr>
                      </w:pPr>
                      <w:bookmarkStart w:id="43" w:name="_Toc217741270"/>
                      <w:r w:rsidRPr="0031012B">
                        <w:rPr>
                          <w:sz w:val="24"/>
                        </w:rPr>
                        <w:t>NHẬN XÉT CỦA GIẢNG VIÊN HƯỚNG DẪN</w:t>
                      </w:r>
                      <w:bookmarkEnd w:id="43"/>
                    </w:p>
                    <w:p w14:paraId="52852B89" w14:textId="77777777" w:rsidR="00C82EEA" w:rsidRDefault="00C82EEA" w:rsidP="002C777D">
                      <w:pPr>
                        <w:jc w:val="center"/>
                        <w:rPr>
                          <w:b/>
                        </w:rPr>
                      </w:pPr>
                    </w:p>
                    <w:p w14:paraId="1E1A2E44" w14:textId="77777777" w:rsidR="00C82EEA" w:rsidRDefault="00C82EEA" w:rsidP="00AE7CD0">
                      <w:pPr>
                        <w:tabs>
                          <w:tab w:val="right" w:leader="dot" w:pos="8505"/>
                        </w:tabs>
                        <w:ind w:left="170" w:right="170" w:firstLine="567"/>
                        <w:jc w:val="both"/>
                      </w:pPr>
                      <w:r>
                        <w:tab/>
                      </w:r>
                      <w:r>
                        <w:tab/>
                      </w:r>
                    </w:p>
                    <w:p w14:paraId="20DA8739" w14:textId="77777777" w:rsidR="00C82EEA" w:rsidRDefault="00C82EEA" w:rsidP="00AE7CD0">
                      <w:pPr>
                        <w:tabs>
                          <w:tab w:val="right" w:leader="dot" w:pos="8505"/>
                        </w:tabs>
                        <w:ind w:left="170" w:right="170"/>
                        <w:jc w:val="both"/>
                      </w:pPr>
                      <w:r>
                        <w:tab/>
                      </w:r>
                      <w:r>
                        <w:tab/>
                      </w:r>
                    </w:p>
                    <w:p w14:paraId="7A824A14" w14:textId="77777777" w:rsidR="00C82EEA" w:rsidRDefault="00C82EEA" w:rsidP="00AE7CD0">
                      <w:pPr>
                        <w:tabs>
                          <w:tab w:val="right" w:leader="dot" w:pos="8505"/>
                        </w:tabs>
                        <w:ind w:left="170" w:right="170"/>
                        <w:jc w:val="both"/>
                      </w:pPr>
                      <w:r>
                        <w:tab/>
                      </w:r>
                      <w:r>
                        <w:tab/>
                      </w:r>
                    </w:p>
                    <w:p w14:paraId="7360E031" w14:textId="77777777" w:rsidR="00C82EEA" w:rsidRDefault="00C82EEA" w:rsidP="00AE7CD0">
                      <w:pPr>
                        <w:tabs>
                          <w:tab w:val="right" w:leader="dot" w:pos="8505"/>
                        </w:tabs>
                        <w:ind w:left="170" w:right="170"/>
                        <w:jc w:val="both"/>
                      </w:pPr>
                      <w:r>
                        <w:tab/>
                      </w:r>
                      <w:r>
                        <w:tab/>
                      </w:r>
                    </w:p>
                    <w:p w14:paraId="6685AC9D" w14:textId="77777777" w:rsidR="00C82EEA" w:rsidRDefault="00C82EEA" w:rsidP="00AE7CD0">
                      <w:pPr>
                        <w:tabs>
                          <w:tab w:val="right" w:leader="dot" w:pos="8505"/>
                        </w:tabs>
                        <w:ind w:left="170" w:right="170"/>
                        <w:jc w:val="both"/>
                      </w:pPr>
                      <w:r>
                        <w:tab/>
                      </w:r>
                      <w:r>
                        <w:tab/>
                      </w:r>
                    </w:p>
                    <w:p w14:paraId="313BE3C5" w14:textId="77777777" w:rsidR="00C82EEA" w:rsidRDefault="00C82EEA" w:rsidP="00AE7CD0">
                      <w:pPr>
                        <w:tabs>
                          <w:tab w:val="right" w:leader="dot" w:pos="8505"/>
                        </w:tabs>
                        <w:ind w:left="170" w:right="170"/>
                        <w:jc w:val="both"/>
                      </w:pPr>
                      <w:r>
                        <w:tab/>
                      </w:r>
                      <w:r>
                        <w:tab/>
                      </w:r>
                    </w:p>
                    <w:p w14:paraId="619DC326" w14:textId="77777777" w:rsidR="00C82EEA" w:rsidRDefault="00C82EEA" w:rsidP="00AE7CD0">
                      <w:pPr>
                        <w:tabs>
                          <w:tab w:val="right" w:leader="dot" w:pos="8505"/>
                        </w:tabs>
                        <w:ind w:left="170" w:right="170"/>
                        <w:jc w:val="both"/>
                      </w:pPr>
                      <w:r>
                        <w:tab/>
                      </w:r>
                      <w:r>
                        <w:tab/>
                      </w:r>
                    </w:p>
                    <w:p w14:paraId="7C5466B0" w14:textId="77777777" w:rsidR="00C82EEA" w:rsidRDefault="00C82EEA" w:rsidP="00AE7CD0">
                      <w:pPr>
                        <w:tabs>
                          <w:tab w:val="right" w:leader="dot" w:pos="8505"/>
                        </w:tabs>
                        <w:ind w:left="170" w:right="170"/>
                        <w:jc w:val="both"/>
                      </w:pPr>
                      <w:r>
                        <w:tab/>
                      </w:r>
                      <w:r>
                        <w:tab/>
                      </w:r>
                    </w:p>
                    <w:p w14:paraId="5A9B4D83" w14:textId="24578D4F" w:rsidR="00C82EEA" w:rsidRDefault="00C82EEA" w:rsidP="00AE7CD0">
                      <w:pPr>
                        <w:tabs>
                          <w:tab w:val="right" w:leader="dot" w:pos="8505"/>
                        </w:tabs>
                        <w:ind w:left="170" w:right="170"/>
                        <w:jc w:val="both"/>
                      </w:pPr>
                      <w:r>
                        <w:tab/>
                      </w:r>
                      <w:r>
                        <w:tab/>
                      </w:r>
                      <w:r>
                        <w:tab/>
                      </w:r>
                    </w:p>
                    <w:p w14:paraId="12F972B5" w14:textId="77777777" w:rsidR="00C82EEA" w:rsidRDefault="00C82EEA" w:rsidP="00AE7CD0">
                      <w:pPr>
                        <w:tabs>
                          <w:tab w:val="right" w:leader="dot" w:pos="8505"/>
                        </w:tabs>
                        <w:ind w:left="170" w:right="170"/>
                        <w:jc w:val="both"/>
                      </w:pPr>
                      <w:r>
                        <w:tab/>
                      </w:r>
                      <w:r>
                        <w:tab/>
                      </w:r>
                    </w:p>
                    <w:p w14:paraId="06B2549C" w14:textId="77777777" w:rsidR="00C82EEA" w:rsidRDefault="00C82EEA" w:rsidP="00AE7CD0">
                      <w:pPr>
                        <w:tabs>
                          <w:tab w:val="right" w:leader="dot" w:pos="8505"/>
                        </w:tabs>
                        <w:ind w:left="170" w:right="170"/>
                        <w:jc w:val="both"/>
                      </w:pPr>
                      <w:r>
                        <w:tab/>
                      </w:r>
                      <w:r>
                        <w:tab/>
                      </w:r>
                    </w:p>
                    <w:p w14:paraId="0264A9C3" w14:textId="77777777" w:rsidR="00C82EEA" w:rsidRDefault="00C82EEA" w:rsidP="00AE7CD0">
                      <w:pPr>
                        <w:tabs>
                          <w:tab w:val="right" w:leader="dot" w:pos="8505"/>
                        </w:tabs>
                        <w:ind w:left="170" w:right="170"/>
                        <w:jc w:val="both"/>
                      </w:pPr>
                      <w:r>
                        <w:tab/>
                      </w:r>
                      <w:r>
                        <w:tab/>
                      </w:r>
                    </w:p>
                    <w:p w14:paraId="6AD13D15" w14:textId="77777777" w:rsidR="00C82EEA" w:rsidRDefault="00C82EEA" w:rsidP="00AE7CD0">
                      <w:pPr>
                        <w:tabs>
                          <w:tab w:val="right" w:leader="dot" w:pos="8505"/>
                        </w:tabs>
                        <w:ind w:left="170" w:right="170"/>
                        <w:jc w:val="both"/>
                      </w:pPr>
                      <w:r>
                        <w:tab/>
                      </w:r>
                      <w:r>
                        <w:tab/>
                      </w:r>
                    </w:p>
                    <w:p w14:paraId="78214504" w14:textId="77777777" w:rsidR="00C82EEA" w:rsidRDefault="00C82EEA" w:rsidP="00AE7CD0">
                      <w:pPr>
                        <w:tabs>
                          <w:tab w:val="right" w:leader="dot" w:pos="8505"/>
                        </w:tabs>
                        <w:ind w:left="170" w:right="170"/>
                        <w:jc w:val="both"/>
                      </w:pPr>
                      <w:r>
                        <w:tab/>
                      </w:r>
                      <w:r>
                        <w:tab/>
                      </w:r>
                    </w:p>
                    <w:p w14:paraId="2F619B12" w14:textId="77777777" w:rsidR="00C82EEA" w:rsidRDefault="00C82EEA" w:rsidP="00AE7CD0">
                      <w:pPr>
                        <w:tabs>
                          <w:tab w:val="right" w:leader="dot" w:pos="8505"/>
                        </w:tabs>
                        <w:ind w:left="170" w:right="170"/>
                        <w:jc w:val="both"/>
                      </w:pPr>
                      <w:r>
                        <w:tab/>
                      </w:r>
                      <w:r>
                        <w:tab/>
                      </w:r>
                    </w:p>
                    <w:p w14:paraId="4E86DBAD" w14:textId="77777777" w:rsidR="00C82EEA" w:rsidRDefault="00C82EEA" w:rsidP="00AE7CD0">
                      <w:pPr>
                        <w:tabs>
                          <w:tab w:val="right" w:leader="dot" w:pos="8505"/>
                        </w:tabs>
                        <w:ind w:left="170" w:right="170"/>
                        <w:jc w:val="both"/>
                      </w:pPr>
                      <w:r>
                        <w:tab/>
                      </w:r>
                      <w:r>
                        <w:tab/>
                      </w:r>
                    </w:p>
                    <w:p w14:paraId="26A66965" w14:textId="77777777" w:rsidR="00C82EEA" w:rsidRDefault="00C82EEA" w:rsidP="00AE7CD0">
                      <w:pPr>
                        <w:tabs>
                          <w:tab w:val="right" w:leader="dot" w:pos="8505"/>
                        </w:tabs>
                        <w:ind w:left="170" w:right="170"/>
                        <w:jc w:val="both"/>
                      </w:pPr>
                      <w:r>
                        <w:tab/>
                      </w:r>
                      <w:r>
                        <w:tab/>
                      </w:r>
                    </w:p>
                    <w:p w14:paraId="6C3BA16E" w14:textId="5B333D07" w:rsidR="00C82EEA" w:rsidRPr="00D50A37" w:rsidRDefault="00C82EEA" w:rsidP="00D94BE9">
                      <w:pPr>
                        <w:jc w:val="right"/>
                        <w:rPr>
                          <w:i/>
                        </w:rPr>
                      </w:pPr>
                      <w:r>
                        <w:rPr>
                          <w:i/>
                        </w:rPr>
                        <w:t>Vĩnh Long</w:t>
                      </w:r>
                      <w:r w:rsidRPr="00D50A37">
                        <w:rPr>
                          <w:i/>
                        </w:rPr>
                        <w:t xml:space="preserve">, ngày ….. tháng </w:t>
                      </w:r>
                      <w:r>
                        <w:rPr>
                          <w:i/>
                        </w:rPr>
                        <w:t>12</w:t>
                      </w:r>
                      <w:r w:rsidRPr="00D50A37">
                        <w:rPr>
                          <w:i/>
                        </w:rPr>
                        <w:t xml:space="preserve"> năm </w:t>
                      </w:r>
                      <w:r>
                        <w:rPr>
                          <w:i/>
                        </w:rPr>
                        <w:t>2025</w:t>
                      </w:r>
                    </w:p>
                    <w:p w14:paraId="46ACE53B" w14:textId="77777777" w:rsidR="00C82EEA" w:rsidRPr="00D50A37" w:rsidRDefault="00C82EEA" w:rsidP="00D94BE9">
                      <w:pPr>
                        <w:tabs>
                          <w:tab w:val="center" w:pos="5310"/>
                        </w:tabs>
                        <w:jc w:val="center"/>
                        <w:rPr>
                          <w:b/>
                        </w:rPr>
                      </w:pPr>
                      <w:r>
                        <w:rPr>
                          <w:b/>
                        </w:rPr>
                        <w:tab/>
                      </w:r>
                      <w:r w:rsidRPr="00D50A37">
                        <w:rPr>
                          <w:b/>
                        </w:rPr>
                        <w:t>Giáo viên hướng dẫn</w:t>
                      </w:r>
                    </w:p>
                    <w:p w14:paraId="71E2F467" w14:textId="77777777" w:rsidR="00C82EEA" w:rsidRDefault="00C82EEA" w:rsidP="00D94BE9">
                      <w:pPr>
                        <w:tabs>
                          <w:tab w:val="center" w:pos="5310"/>
                        </w:tabs>
                        <w:jc w:val="center"/>
                        <w:rPr>
                          <w:i/>
                        </w:rPr>
                      </w:pPr>
                      <w:r>
                        <w:rPr>
                          <w:i/>
                        </w:rPr>
                        <w:tab/>
                        <w:t>(Ký tên và ghi rõ họ tên)</w:t>
                      </w:r>
                    </w:p>
                    <w:p w14:paraId="2AC709CE" w14:textId="77777777" w:rsidR="00C82EEA" w:rsidRDefault="00C82EEA" w:rsidP="00D94BE9">
                      <w:pPr>
                        <w:tabs>
                          <w:tab w:val="center" w:pos="5310"/>
                        </w:tabs>
                        <w:jc w:val="center"/>
                        <w:rPr>
                          <w:i/>
                        </w:rPr>
                      </w:pPr>
                    </w:p>
                    <w:p w14:paraId="30CFFD60" w14:textId="77777777" w:rsidR="00C82EEA" w:rsidRDefault="00C82EEA" w:rsidP="002C777D">
                      <w:pPr>
                        <w:jc w:val="center"/>
                      </w:pPr>
                    </w:p>
                    <w:p w14:paraId="3638280A" w14:textId="77777777" w:rsidR="00C82EEA" w:rsidRDefault="00C82EEA" w:rsidP="002C777D">
                      <w:pPr>
                        <w:jc w:val="center"/>
                      </w:pPr>
                    </w:p>
                    <w:p w14:paraId="2364CB25" w14:textId="77777777" w:rsidR="00C82EEA" w:rsidRDefault="00C82EEA" w:rsidP="002C777D">
                      <w:pPr>
                        <w:jc w:val="center"/>
                      </w:pPr>
                    </w:p>
                    <w:p w14:paraId="6CD2172A" w14:textId="77777777" w:rsidR="00C82EEA" w:rsidRDefault="00C82EEA" w:rsidP="002C777D">
                      <w:pPr>
                        <w:jc w:val="center"/>
                      </w:pPr>
                    </w:p>
                  </w:txbxContent>
                </v:textbox>
                <w10:wrap anchorx="margin"/>
              </v:rect>
            </w:pict>
          </mc:Fallback>
        </mc:AlternateContent>
      </w:r>
    </w:p>
    <w:p w14:paraId="6EB0EFAB" w14:textId="42E6D230" w:rsidR="00D62FA4" w:rsidRDefault="00D62FA4" w:rsidP="00103C94">
      <w:pPr>
        <w:spacing w:after="200" w:line="276" w:lineRule="auto"/>
        <w:jc w:val="center"/>
        <w:rPr>
          <w:b/>
          <w:bCs/>
          <w:sz w:val="26"/>
          <w:szCs w:val="26"/>
        </w:rPr>
      </w:pPr>
    </w:p>
    <w:p w14:paraId="14E75E59" w14:textId="77777777" w:rsidR="00D62FA4" w:rsidRPr="00D62FA4" w:rsidRDefault="00D62FA4" w:rsidP="00D62FA4">
      <w:pPr>
        <w:rPr>
          <w:sz w:val="26"/>
          <w:szCs w:val="26"/>
        </w:rPr>
      </w:pPr>
    </w:p>
    <w:p w14:paraId="0B1B2D1D" w14:textId="23ADD0BF" w:rsidR="00D62FA4" w:rsidRPr="00F811DE" w:rsidRDefault="00D62FA4" w:rsidP="00D62FA4">
      <w:pPr>
        <w:spacing w:after="200" w:line="276" w:lineRule="auto"/>
        <w:rPr>
          <w:sz w:val="26"/>
          <w:szCs w:val="26"/>
          <w:lang w:val="vi-VN"/>
        </w:rPr>
      </w:pPr>
    </w:p>
    <w:p w14:paraId="264491D5" w14:textId="453B79D7" w:rsidR="00AE7CD0" w:rsidRDefault="00A92A3E">
      <w:pPr>
        <w:rPr>
          <w:b/>
          <w:caps/>
          <w:sz w:val="28"/>
          <w:lang w:val="x-none" w:eastAsia="x-none"/>
        </w:rPr>
      </w:pPr>
      <w:r w:rsidRPr="00D62FA4">
        <w:br w:type="page"/>
      </w:r>
      <w:r w:rsidR="00AE7CD0">
        <w:lastRenderedPageBreak/>
        <w:br w:type="page"/>
      </w:r>
      <w:r w:rsidR="00AE7CD0">
        <w:rPr>
          <w:noProof/>
        </w:rPr>
        <mc:AlternateContent>
          <mc:Choice Requires="wps">
            <w:drawing>
              <wp:anchor distT="0" distB="0" distL="114300" distR="114300" simplePos="0" relativeHeight="251664896" behindDoc="0" locked="0" layoutInCell="1" allowOverlap="1" wp14:anchorId="15BE133C" wp14:editId="37F4AE61">
                <wp:simplePos x="0" y="0"/>
                <wp:positionH relativeFrom="margin">
                  <wp:posOffset>0</wp:posOffset>
                </wp:positionH>
                <wp:positionV relativeFrom="paragraph">
                  <wp:posOffset>-635</wp:posOffset>
                </wp:positionV>
                <wp:extent cx="5691117" cy="8804564"/>
                <wp:effectExtent l="0" t="0" r="24130" b="15875"/>
                <wp:wrapNone/>
                <wp:docPr id="54415300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91117" cy="8804564"/>
                        </a:xfrm>
                        <a:prstGeom prst="rect">
                          <a:avLst/>
                        </a:prstGeom>
                        <a:solidFill>
                          <a:srgbClr val="FFFFFF"/>
                        </a:solidFill>
                        <a:ln w="9525">
                          <a:solidFill>
                            <a:srgbClr val="000000"/>
                          </a:solidFill>
                          <a:miter lim="800000"/>
                          <a:headEnd/>
                          <a:tailEnd/>
                        </a:ln>
                      </wps:spPr>
                      <wps:txbx>
                        <w:txbxContent>
                          <w:p w14:paraId="2F9B59F1" w14:textId="77777777" w:rsidR="00C82EEA" w:rsidRDefault="00C82EEA" w:rsidP="00AE7CD0">
                            <w:pPr>
                              <w:jc w:val="center"/>
                            </w:pPr>
                          </w:p>
                          <w:p w14:paraId="75D649EA" w14:textId="77777777" w:rsidR="00C82EEA" w:rsidRPr="0031012B" w:rsidRDefault="00C82EEA" w:rsidP="00AE7CD0">
                            <w:pPr>
                              <w:pStyle w:val="Heading1"/>
                              <w:numPr>
                                <w:ilvl w:val="0"/>
                                <w:numId w:val="0"/>
                              </w:numPr>
                              <w:ind w:left="432"/>
                              <w:rPr>
                                <w:sz w:val="24"/>
                              </w:rPr>
                            </w:pPr>
                            <w:bookmarkStart w:id="44" w:name="_Toc217741271"/>
                            <w:r w:rsidRPr="0031012B">
                              <w:rPr>
                                <w:sz w:val="24"/>
                              </w:rPr>
                              <w:t>NHẬN XÉT CỦA THÀNH VIÊN HỘI ĐỒNG</w:t>
                            </w:r>
                            <w:bookmarkEnd w:id="44"/>
                          </w:p>
                          <w:p w14:paraId="38DE8E45" w14:textId="77777777" w:rsidR="00C82EEA" w:rsidRDefault="00C82EEA" w:rsidP="00AE7CD0">
                            <w:pPr>
                              <w:jc w:val="center"/>
                              <w:rPr>
                                <w:b/>
                              </w:rPr>
                            </w:pPr>
                          </w:p>
                          <w:p w14:paraId="4D04B512" w14:textId="77777777" w:rsidR="00C82EEA" w:rsidRDefault="00C82EEA" w:rsidP="00AE7CD0">
                            <w:pPr>
                              <w:tabs>
                                <w:tab w:val="right" w:leader="dot" w:pos="8505"/>
                              </w:tabs>
                              <w:ind w:left="170" w:right="170" w:firstLine="567"/>
                              <w:jc w:val="both"/>
                            </w:pPr>
                            <w:r>
                              <w:tab/>
                            </w:r>
                            <w:r>
                              <w:tab/>
                            </w:r>
                          </w:p>
                          <w:p w14:paraId="48A362BC" w14:textId="77777777" w:rsidR="00C82EEA" w:rsidRDefault="00C82EEA" w:rsidP="00AE7CD0">
                            <w:pPr>
                              <w:tabs>
                                <w:tab w:val="right" w:leader="dot" w:pos="8505"/>
                              </w:tabs>
                              <w:ind w:left="170" w:right="170"/>
                              <w:jc w:val="both"/>
                            </w:pPr>
                            <w:r>
                              <w:tab/>
                            </w:r>
                            <w:r>
                              <w:tab/>
                            </w:r>
                          </w:p>
                          <w:p w14:paraId="3F0F8F0D" w14:textId="77777777" w:rsidR="00C82EEA" w:rsidRDefault="00C82EEA" w:rsidP="00AE7CD0">
                            <w:pPr>
                              <w:tabs>
                                <w:tab w:val="right" w:leader="dot" w:pos="8505"/>
                              </w:tabs>
                              <w:ind w:left="170" w:right="170"/>
                              <w:jc w:val="both"/>
                            </w:pPr>
                            <w:r>
                              <w:tab/>
                            </w:r>
                            <w:r>
                              <w:tab/>
                            </w:r>
                          </w:p>
                          <w:p w14:paraId="52EFCDDF" w14:textId="77777777" w:rsidR="00C82EEA" w:rsidRDefault="00C82EEA" w:rsidP="00AE7CD0">
                            <w:pPr>
                              <w:tabs>
                                <w:tab w:val="right" w:leader="dot" w:pos="8505"/>
                              </w:tabs>
                              <w:ind w:left="170" w:right="170"/>
                              <w:jc w:val="both"/>
                            </w:pPr>
                            <w:r>
                              <w:tab/>
                            </w:r>
                            <w:r>
                              <w:tab/>
                            </w:r>
                          </w:p>
                          <w:p w14:paraId="54B9D048" w14:textId="77777777" w:rsidR="00C82EEA" w:rsidRDefault="00C82EEA" w:rsidP="00AE7CD0">
                            <w:pPr>
                              <w:tabs>
                                <w:tab w:val="right" w:leader="dot" w:pos="8505"/>
                              </w:tabs>
                              <w:ind w:left="170" w:right="170"/>
                              <w:jc w:val="both"/>
                            </w:pPr>
                            <w:r>
                              <w:tab/>
                            </w:r>
                            <w:r>
                              <w:tab/>
                            </w:r>
                          </w:p>
                          <w:p w14:paraId="7778460D" w14:textId="77777777" w:rsidR="00C82EEA" w:rsidRDefault="00C82EEA" w:rsidP="00AE7CD0">
                            <w:pPr>
                              <w:tabs>
                                <w:tab w:val="right" w:leader="dot" w:pos="8505"/>
                              </w:tabs>
                              <w:ind w:left="170" w:right="170"/>
                              <w:jc w:val="both"/>
                            </w:pPr>
                            <w:r>
                              <w:tab/>
                            </w:r>
                            <w:r>
                              <w:tab/>
                            </w:r>
                          </w:p>
                          <w:p w14:paraId="5C245024" w14:textId="77777777" w:rsidR="00C82EEA" w:rsidRDefault="00C82EEA" w:rsidP="00AE7CD0">
                            <w:pPr>
                              <w:tabs>
                                <w:tab w:val="right" w:leader="dot" w:pos="8505"/>
                              </w:tabs>
                              <w:ind w:left="170" w:right="170"/>
                              <w:jc w:val="both"/>
                            </w:pPr>
                            <w:r>
                              <w:tab/>
                            </w:r>
                            <w:r>
                              <w:tab/>
                            </w:r>
                          </w:p>
                          <w:p w14:paraId="782352CF" w14:textId="77777777" w:rsidR="00C82EEA" w:rsidRDefault="00C82EEA" w:rsidP="00AE7CD0">
                            <w:pPr>
                              <w:tabs>
                                <w:tab w:val="right" w:leader="dot" w:pos="8505"/>
                              </w:tabs>
                              <w:ind w:left="170" w:right="170"/>
                              <w:jc w:val="both"/>
                            </w:pPr>
                            <w:r>
                              <w:tab/>
                            </w:r>
                            <w:r>
                              <w:tab/>
                            </w:r>
                          </w:p>
                          <w:p w14:paraId="7E2CD851" w14:textId="77777777" w:rsidR="00C82EEA" w:rsidRDefault="00C82EEA" w:rsidP="00AE7CD0">
                            <w:pPr>
                              <w:tabs>
                                <w:tab w:val="right" w:leader="dot" w:pos="8505"/>
                              </w:tabs>
                              <w:ind w:left="170" w:right="170"/>
                              <w:jc w:val="both"/>
                            </w:pPr>
                            <w:r>
                              <w:tab/>
                            </w:r>
                            <w:r>
                              <w:tab/>
                            </w:r>
                            <w:r>
                              <w:tab/>
                            </w:r>
                          </w:p>
                          <w:p w14:paraId="197384DA" w14:textId="77777777" w:rsidR="00C82EEA" w:rsidRDefault="00C82EEA" w:rsidP="00AE7CD0">
                            <w:pPr>
                              <w:tabs>
                                <w:tab w:val="right" w:leader="dot" w:pos="8505"/>
                              </w:tabs>
                              <w:ind w:left="170" w:right="170"/>
                              <w:jc w:val="both"/>
                            </w:pPr>
                            <w:r>
                              <w:tab/>
                            </w:r>
                            <w:r>
                              <w:tab/>
                            </w:r>
                          </w:p>
                          <w:p w14:paraId="7FBC688C" w14:textId="77777777" w:rsidR="00C82EEA" w:rsidRDefault="00C82EEA" w:rsidP="00AE7CD0">
                            <w:pPr>
                              <w:tabs>
                                <w:tab w:val="right" w:leader="dot" w:pos="8505"/>
                              </w:tabs>
                              <w:ind w:left="170" w:right="170"/>
                              <w:jc w:val="both"/>
                            </w:pPr>
                            <w:r>
                              <w:tab/>
                            </w:r>
                            <w:r>
                              <w:tab/>
                            </w:r>
                          </w:p>
                          <w:p w14:paraId="7A03BC64" w14:textId="77777777" w:rsidR="00C82EEA" w:rsidRDefault="00C82EEA" w:rsidP="00AE7CD0">
                            <w:pPr>
                              <w:tabs>
                                <w:tab w:val="right" w:leader="dot" w:pos="8505"/>
                              </w:tabs>
                              <w:ind w:left="170" w:right="170"/>
                              <w:jc w:val="both"/>
                            </w:pPr>
                            <w:r>
                              <w:tab/>
                            </w:r>
                            <w:r>
                              <w:tab/>
                            </w:r>
                          </w:p>
                          <w:p w14:paraId="7C5F3A24" w14:textId="77777777" w:rsidR="00C82EEA" w:rsidRDefault="00C82EEA" w:rsidP="00AE7CD0">
                            <w:pPr>
                              <w:tabs>
                                <w:tab w:val="right" w:leader="dot" w:pos="8505"/>
                              </w:tabs>
                              <w:ind w:left="170" w:right="170"/>
                              <w:jc w:val="both"/>
                            </w:pPr>
                            <w:r>
                              <w:tab/>
                            </w:r>
                            <w:r>
                              <w:tab/>
                            </w:r>
                          </w:p>
                          <w:p w14:paraId="6C4673FB" w14:textId="77777777" w:rsidR="00C82EEA" w:rsidRDefault="00C82EEA" w:rsidP="00AE7CD0">
                            <w:pPr>
                              <w:tabs>
                                <w:tab w:val="right" w:leader="dot" w:pos="8505"/>
                              </w:tabs>
                              <w:ind w:left="170" w:right="170"/>
                              <w:jc w:val="both"/>
                            </w:pPr>
                            <w:r>
                              <w:tab/>
                            </w:r>
                            <w:r>
                              <w:tab/>
                            </w:r>
                          </w:p>
                          <w:p w14:paraId="65DC5C97" w14:textId="77777777" w:rsidR="00C82EEA" w:rsidRDefault="00C82EEA" w:rsidP="00AE7CD0">
                            <w:pPr>
                              <w:tabs>
                                <w:tab w:val="right" w:leader="dot" w:pos="8505"/>
                              </w:tabs>
                              <w:ind w:left="170" w:right="170"/>
                              <w:jc w:val="both"/>
                            </w:pPr>
                            <w:r>
                              <w:tab/>
                            </w:r>
                            <w:r>
                              <w:tab/>
                            </w:r>
                          </w:p>
                          <w:p w14:paraId="51D90929" w14:textId="77777777" w:rsidR="00C82EEA" w:rsidRDefault="00C82EEA" w:rsidP="00AE7CD0">
                            <w:pPr>
                              <w:tabs>
                                <w:tab w:val="right" w:leader="dot" w:pos="8505"/>
                              </w:tabs>
                              <w:ind w:left="170" w:right="170"/>
                              <w:jc w:val="both"/>
                            </w:pPr>
                            <w:r>
                              <w:tab/>
                            </w:r>
                            <w:r>
                              <w:tab/>
                            </w:r>
                          </w:p>
                          <w:p w14:paraId="3ACB7110" w14:textId="77777777" w:rsidR="00C82EEA" w:rsidRDefault="00C82EEA" w:rsidP="00AE7CD0">
                            <w:pPr>
                              <w:tabs>
                                <w:tab w:val="right" w:leader="dot" w:pos="8505"/>
                              </w:tabs>
                              <w:ind w:left="170" w:right="170"/>
                              <w:jc w:val="both"/>
                            </w:pPr>
                            <w:r>
                              <w:tab/>
                            </w:r>
                          </w:p>
                          <w:p w14:paraId="290EBC34" w14:textId="77777777" w:rsidR="00C82EEA" w:rsidRDefault="00C82EEA" w:rsidP="00C82EEA">
                            <w:pPr>
                              <w:tabs>
                                <w:tab w:val="right" w:leader="dot" w:pos="8505"/>
                              </w:tabs>
                              <w:ind w:left="170" w:right="170"/>
                              <w:jc w:val="both"/>
                            </w:pPr>
                            <w:r>
                              <w:tab/>
                            </w:r>
                          </w:p>
                          <w:p w14:paraId="3556E557" w14:textId="77777777" w:rsidR="00C82EEA" w:rsidRDefault="00C82EEA" w:rsidP="00C82EEA">
                            <w:pPr>
                              <w:tabs>
                                <w:tab w:val="right" w:leader="dot" w:pos="8505"/>
                              </w:tabs>
                              <w:ind w:left="170" w:right="170"/>
                              <w:jc w:val="both"/>
                            </w:pPr>
                            <w:r>
                              <w:tab/>
                            </w:r>
                            <w:r>
                              <w:tab/>
                            </w:r>
                          </w:p>
                          <w:p w14:paraId="61A91B43" w14:textId="77777777" w:rsidR="00C82EEA" w:rsidRDefault="00C82EEA" w:rsidP="00C82EEA">
                            <w:pPr>
                              <w:tabs>
                                <w:tab w:val="right" w:leader="dot" w:pos="8505"/>
                              </w:tabs>
                              <w:ind w:left="170" w:right="170"/>
                              <w:jc w:val="both"/>
                            </w:pPr>
                            <w:r>
                              <w:tab/>
                            </w:r>
                            <w:r>
                              <w:tab/>
                            </w:r>
                          </w:p>
                          <w:p w14:paraId="2F87BF52" w14:textId="77777777" w:rsidR="00C82EEA" w:rsidRDefault="00C82EEA" w:rsidP="00C82EEA">
                            <w:pPr>
                              <w:tabs>
                                <w:tab w:val="right" w:leader="dot" w:pos="8505"/>
                              </w:tabs>
                              <w:ind w:left="170" w:right="170"/>
                              <w:jc w:val="both"/>
                            </w:pPr>
                            <w:r>
                              <w:tab/>
                            </w:r>
                            <w:r>
                              <w:tab/>
                            </w:r>
                          </w:p>
                          <w:p w14:paraId="05C36870" w14:textId="77777777" w:rsidR="00C82EEA" w:rsidRDefault="00C82EEA" w:rsidP="00C82EEA">
                            <w:pPr>
                              <w:tabs>
                                <w:tab w:val="right" w:leader="dot" w:pos="8505"/>
                              </w:tabs>
                              <w:ind w:left="170" w:right="170"/>
                              <w:jc w:val="both"/>
                            </w:pPr>
                            <w:r>
                              <w:tab/>
                            </w:r>
                            <w:r>
                              <w:tab/>
                            </w:r>
                          </w:p>
                          <w:p w14:paraId="348A3448" w14:textId="77777777" w:rsidR="00C82EEA" w:rsidRDefault="00C82EEA" w:rsidP="00C82EEA">
                            <w:pPr>
                              <w:tabs>
                                <w:tab w:val="right" w:leader="dot" w:pos="8505"/>
                              </w:tabs>
                              <w:ind w:left="170" w:right="170"/>
                              <w:jc w:val="both"/>
                            </w:pPr>
                            <w:r>
                              <w:tab/>
                            </w:r>
                            <w:r>
                              <w:tab/>
                            </w:r>
                          </w:p>
                          <w:p w14:paraId="31C408EB" w14:textId="77777777" w:rsidR="00C82EEA" w:rsidRDefault="00C82EEA" w:rsidP="00C82EEA">
                            <w:pPr>
                              <w:tabs>
                                <w:tab w:val="right" w:leader="dot" w:pos="8505"/>
                              </w:tabs>
                              <w:ind w:left="170" w:right="170"/>
                              <w:jc w:val="both"/>
                            </w:pPr>
                            <w:r>
                              <w:tab/>
                            </w:r>
                            <w:r>
                              <w:tab/>
                            </w:r>
                            <w:r>
                              <w:tab/>
                            </w:r>
                          </w:p>
                          <w:p w14:paraId="4896DE63" w14:textId="77777777" w:rsidR="00C82EEA" w:rsidRDefault="00C82EEA" w:rsidP="00C82EEA">
                            <w:pPr>
                              <w:tabs>
                                <w:tab w:val="right" w:leader="dot" w:pos="8505"/>
                              </w:tabs>
                              <w:ind w:left="170" w:right="170"/>
                              <w:jc w:val="both"/>
                            </w:pPr>
                            <w:r>
                              <w:tab/>
                            </w:r>
                            <w:r>
                              <w:tab/>
                            </w:r>
                          </w:p>
                          <w:p w14:paraId="5EDE4C96" w14:textId="77777777" w:rsidR="00C82EEA" w:rsidRDefault="00C82EEA" w:rsidP="00C82EEA">
                            <w:pPr>
                              <w:tabs>
                                <w:tab w:val="right" w:leader="dot" w:pos="8505"/>
                              </w:tabs>
                              <w:ind w:left="170" w:right="170"/>
                              <w:jc w:val="both"/>
                            </w:pPr>
                            <w:r>
                              <w:tab/>
                            </w:r>
                            <w:r>
                              <w:tab/>
                            </w:r>
                          </w:p>
                          <w:p w14:paraId="112D016B" w14:textId="77777777" w:rsidR="00C82EEA" w:rsidRDefault="00C82EEA" w:rsidP="00C82EEA">
                            <w:pPr>
                              <w:tabs>
                                <w:tab w:val="right" w:leader="dot" w:pos="8505"/>
                              </w:tabs>
                              <w:ind w:left="170" w:right="170"/>
                              <w:jc w:val="both"/>
                            </w:pPr>
                            <w:r>
                              <w:tab/>
                            </w:r>
                            <w:r>
                              <w:tab/>
                            </w:r>
                          </w:p>
                          <w:p w14:paraId="069C2111" w14:textId="77777777" w:rsidR="00C82EEA" w:rsidRDefault="00C82EEA" w:rsidP="00C82EEA">
                            <w:pPr>
                              <w:tabs>
                                <w:tab w:val="right" w:leader="dot" w:pos="8505"/>
                              </w:tabs>
                              <w:ind w:left="170" w:right="170"/>
                              <w:jc w:val="both"/>
                            </w:pPr>
                            <w:r>
                              <w:tab/>
                            </w:r>
                            <w:r>
                              <w:tab/>
                            </w:r>
                          </w:p>
                          <w:p w14:paraId="2EAD4FAF" w14:textId="77777777" w:rsidR="00C82EEA" w:rsidRDefault="00C82EEA" w:rsidP="00C82EEA">
                            <w:pPr>
                              <w:tabs>
                                <w:tab w:val="right" w:leader="dot" w:pos="8505"/>
                              </w:tabs>
                              <w:ind w:left="170" w:right="170"/>
                              <w:jc w:val="both"/>
                            </w:pPr>
                            <w:r>
                              <w:tab/>
                            </w:r>
                            <w:r>
                              <w:tab/>
                            </w:r>
                          </w:p>
                          <w:p w14:paraId="0E4150D9" w14:textId="1CBF5D6A" w:rsidR="00C82EEA" w:rsidRDefault="00C82EEA" w:rsidP="00C82EEA">
                            <w:pPr>
                              <w:tabs>
                                <w:tab w:val="right" w:leader="dot" w:pos="8505"/>
                              </w:tabs>
                              <w:ind w:left="170" w:right="170"/>
                              <w:jc w:val="both"/>
                            </w:pPr>
                            <w:r>
                              <w:tab/>
                            </w:r>
                            <w:r>
                              <w:tab/>
                            </w:r>
                            <w:r>
                              <w:tab/>
                            </w:r>
                          </w:p>
                          <w:p w14:paraId="746F67F9" w14:textId="533BDB50" w:rsidR="00C82EEA" w:rsidRDefault="00C82EEA" w:rsidP="00C82EEA">
                            <w:pPr>
                              <w:tabs>
                                <w:tab w:val="right" w:leader="dot" w:pos="8505"/>
                              </w:tabs>
                              <w:ind w:left="170" w:right="170"/>
                              <w:jc w:val="both"/>
                            </w:pPr>
                            <w:r>
                              <w:tab/>
                            </w:r>
                          </w:p>
                          <w:p w14:paraId="3A5979FC" w14:textId="738D5EE6" w:rsidR="00C82EEA" w:rsidRDefault="00C82EEA" w:rsidP="00C82EEA">
                            <w:pPr>
                              <w:tabs>
                                <w:tab w:val="right" w:leader="dot" w:pos="8505"/>
                              </w:tabs>
                              <w:ind w:left="170" w:right="170"/>
                              <w:jc w:val="both"/>
                            </w:pPr>
                            <w:r>
                              <w:tab/>
                            </w:r>
                          </w:p>
                          <w:p w14:paraId="7AC75E55" w14:textId="77777777" w:rsidR="00C82EEA" w:rsidRPr="00D50A37" w:rsidRDefault="00C82EEA" w:rsidP="00C82EEA">
                            <w:pPr>
                              <w:ind w:left="3969"/>
                              <w:jc w:val="center"/>
                              <w:rPr>
                                <w:i/>
                              </w:rPr>
                            </w:pPr>
                            <w:r>
                              <w:rPr>
                                <w:i/>
                              </w:rPr>
                              <w:t>Vĩnh Long</w:t>
                            </w:r>
                            <w:r w:rsidRPr="00D50A37">
                              <w:rPr>
                                <w:i/>
                              </w:rPr>
                              <w:t xml:space="preserve">, ngày ….. tháng </w:t>
                            </w:r>
                            <w:r>
                              <w:rPr>
                                <w:i/>
                              </w:rPr>
                              <w:t>12</w:t>
                            </w:r>
                            <w:r w:rsidRPr="00D50A37">
                              <w:rPr>
                                <w:i/>
                              </w:rPr>
                              <w:t xml:space="preserve"> năm </w:t>
                            </w:r>
                            <w:r>
                              <w:rPr>
                                <w:i/>
                              </w:rPr>
                              <w:t>2025</w:t>
                            </w:r>
                          </w:p>
                          <w:p w14:paraId="4D7AEA59" w14:textId="7B155713" w:rsidR="00C82EEA" w:rsidRPr="00D50A37" w:rsidRDefault="00C82EEA" w:rsidP="00C82EEA">
                            <w:pPr>
                              <w:tabs>
                                <w:tab w:val="center" w:pos="5310"/>
                              </w:tabs>
                              <w:ind w:left="3969"/>
                              <w:jc w:val="center"/>
                              <w:rPr>
                                <w:b/>
                              </w:rPr>
                            </w:pPr>
                            <w:r>
                              <w:rPr>
                                <w:b/>
                              </w:rPr>
                              <w:t>Thành viên hội đồng</w:t>
                            </w:r>
                          </w:p>
                          <w:p w14:paraId="7F7D41C1" w14:textId="7CBA5CB9" w:rsidR="00C82EEA" w:rsidRDefault="00C82EEA" w:rsidP="00C82EEA">
                            <w:pPr>
                              <w:tabs>
                                <w:tab w:val="center" w:pos="5310"/>
                              </w:tabs>
                              <w:ind w:left="3969"/>
                              <w:jc w:val="center"/>
                              <w:rPr>
                                <w:i/>
                              </w:rPr>
                            </w:pPr>
                            <w:r>
                              <w:rPr>
                                <w:i/>
                              </w:rPr>
                              <w:t>(Ký tên và ghi rõ họ tên)</w:t>
                            </w:r>
                          </w:p>
                          <w:p w14:paraId="035078C3" w14:textId="77777777" w:rsidR="00C82EEA" w:rsidRDefault="00C82EEA" w:rsidP="00AE7CD0">
                            <w:pPr>
                              <w:tabs>
                                <w:tab w:val="center" w:pos="5310"/>
                              </w:tabs>
                              <w:jc w:val="center"/>
                              <w:rPr>
                                <w:i/>
                              </w:rPr>
                            </w:pPr>
                          </w:p>
                          <w:p w14:paraId="413576D4" w14:textId="77777777" w:rsidR="00C82EEA" w:rsidRDefault="00C82EEA" w:rsidP="00AE7CD0">
                            <w:pPr>
                              <w:jc w:val="center"/>
                            </w:pPr>
                          </w:p>
                          <w:p w14:paraId="3B1C8061" w14:textId="77777777" w:rsidR="00C82EEA" w:rsidRDefault="00C82EEA" w:rsidP="00AE7CD0">
                            <w:pPr>
                              <w:jc w:val="center"/>
                            </w:pPr>
                          </w:p>
                          <w:p w14:paraId="4F75E028" w14:textId="77777777" w:rsidR="00C82EEA" w:rsidRDefault="00C82EEA" w:rsidP="00AE7CD0">
                            <w:pPr>
                              <w:jc w:val="center"/>
                            </w:pPr>
                          </w:p>
                          <w:p w14:paraId="78252CFA" w14:textId="77777777" w:rsidR="00C82EEA" w:rsidRDefault="00C82EEA" w:rsidP="00AE7CD0">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BE133C" id="Rectangle 11" o:spid="_x0000_s1031" style="position:absolute;margin-left:0;margin-top:-.05pt;width:448.1pt;height:693.25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">
                <v:textbox>
                  <w:txbxContent>
                    <w:p w14:paraId="2F9B59F1" w14:textId="77777777" w:rsidR="00C82EEA" w:rsidRDefault="00C82EEA" w:rsidP="00AE7CD0">
                      <w:pPr>
                        <w:jc w:val="center"/>
                      </w:pPr>
                    </w:p>
                    <w:p w14:paraId="75D649EA" w14:textId="77777777" w:rsidR="00C82EEA" w:rsidRPr="0031012B" w:rsidRDefault="00C82EEA" w:rsidP="00AE7CD0">
                      <w:pPr>
                        <w:pStyle w:val="Heading1"/>
                        <w:numPr>
                          <w:ilvl w:val="0"/>
                          <w:numId w:val="0"/>
                        </w:numPr>
                        <w:ind w:left="432"/>
                        <w:rPr>
                          <w:sz w:val="24"/>
                        </w:rPr>
                      </w:pPr>
                      <w:bookmarkStart w:id="45" w:name="_Toc217741271"/>
                      <w:r w:rsidRPr="0031012B">
                        <w:rPr>
                          <w:sz w:val="24"/>
                        </w:rPr>
                        <w:t>NHẬN XÉT CỦA THÀNH VIÊN HỘI ĐỒNG</w:t>
                      </w:r>
                      <w:bookmarkEnd w:id="45"/>
                    </w:p>
                    <w:p w14:paraId="38DE8E45" w14:textId="77777777" w:rsidR="00C82EEA" w:rsidRDefault="00C82EEA" w:rsidP="00AE7CD0">
                      <w:pPr>
                        <w:jc w:val="center"/>
                        <w:rPr>
                          <w:b/>
                        </w:rPr>
                      </w:pPr>
                    </w:p>
                    <w:p w14:paraId="4D04B512" w14:textId="77777777" w:rsidR="00C82EEA" w:rsidRDefault="00C82EEA" w:rsidP="00AE7CD0">
                      <w:pPr>
                        <w:tabs>
                          <w:tab w:val="right" w:leader="dot" w:pos="8505"/>
                        </w:tabs>
                        <w:ind w:left="170" w:right="170" w:firstLine="567"/>
                        <w:jc w:val="both"/>
                      </w:pPr>
                      <w:r>
                        <w:tab/>
                      </w:r>
                      <w:r>
                        <w:tab/>
                      </w:r>
                    </w:p>
                    <w:p w14:paraId="48A362BC" w14:textId="77777777" w:rsidR="00C82EEA" w:rsidRDefault="00C82EEA" w:rsidP="00AE7CD0">
                      <w:pPr>
                        <w:tabs>
                          <w:tab w:val="right" w:leader="dot" w:pos="8505"/>
                        </w:tabs>
                        <w:ind w:left="170" w:right="170"/>
                        <w:jc w:val="both"/>
                      </w:pPr>
                      <w:r>
                        <w:tab/>
                      </w:r>
                      <w:r>
                        <w:tab/>
                      </w:r>
                    </w:p>
                    <w:p w14:paraId="3F0F8F0D" w14:textId="77777777" w:rsidR="00C82EEA" w:rsidRDefault="00C82EEA" w:rsidP="00AE7CD0">
                      <w:pPr>
                        <w:tabs>
                          <w:tab w:val="right" w:leader="dot" w:pos="8505"/>
                        </w:tabs>
                        <w:ind w:left="170" w:right="170"/>
                        <w:jc w:val="both"/>
                      </w:pPr>
                      <w:r>
                        <w:tab/>
                      </w:r>
                      <w:r>
                        <w:tab/>
                      </w:r>
                    </w:p>
                    <w:p w14:paraId="52EFCDDF" w14:textId="77777777" w:rsidR="00C82EEA" w:rsidRDefault="00C82EEA" w:rsidP="00AE7CD0">
                      <w:pPr>
                        <w:tabs>
                          <w:tab w:val="right" w:leader="dot" w:pos="8505"/>
                        </w:tabs>
                        <w:ind w:left="170" w:right="170"/>
                        <w:jc w:val="both"/>
                      </w:pPr>
                      <w:r>
                        <w:tab/>
                      </w:r>
                      <w:r>
                        <w:tab/>
                      </w:r>
                    </w:p>
                    <w:p w14:paraId="54B9D048" w14:textId="77777777" w:rsidR="00C82EEA" w:rsidRDefault="00C82EEA" w:rsidP="00AE7CD0">
                      <w:pPr>
                        <w:tabs>
                          <w:tab w:val="right" w:leader="dot" w:pos="8505"/>
                        </w:tabs>
                        <w:ind w:left="170" w:right="170"/>
                        <w:jc w:val="both"/>
                      </w:pPr>
                      <w:r>
                        <w:tab/>
                      </w:r>
                      <w:r>
                        <w:tab/>
                      </w:r>
                    </w:p>
                    <w:p w14:paraId="7778460D" w14:textId="77777777" w:rsidR="00C82EEA" w:rsidRDefault="00C82EEA" w:rsidP="00AE7CD0">
                      <w:pPr>
                        <w:tabs>
                          <w:tab w:val="right" w:leader="dot" w:pos="8505"/>
                        </w:tabs>
                        <w:ind w:left="170" w:right="170"/>
                        <w:jc w:val="both"/>
                      </w:pPr>
                      <w:r>
                        <w:tab/>
                      </w:r>
                      <w:r>
                        <w:tab/>
                      </w:r>
                    </w:p>
                    <w:p w14:paraId="5C245024" w14:textId="77777777" w:rsidR="00C82EEA" w:rsidRDefault="00C82EEA" w:rsidP="00AE7CD0">
                      <w:pPr>
                        <w:tabs>
                          <w:tab w:val="right" w:leader="dot" w:pos="8505"/>
                        </w:tabs>
                        <w:ind w:left="170" w:right="170"/>
                        <w:jc w:val="both"/>
                      </w:pPr>
                      <w:r>
                        <w:tab/>
                      </w:r>
                      <w:r>
                        <w:tab/>
                      </w:r>
                    </w:p>
                    <w:p w14:paraId="782352CF" w14:textId="77777777" w:rsidR="00C82EEA" w:rsidRDefault="00C82EEA" w:rsidP="00AE7CD0">
                      <w:pPr>
                        <w:tabs>
                          <w:tab w:val="right" w:leader="dot" w:pos="8505"/>
                        </w:tabs>
                        <w:ind w:left="170" w:right="170"/>
                        <w:jc w:val="both"/>
                      </w:pPr>
                      <w:r>
                        <w:tab/>
                      </w:r>
                      <w:r>
                        <w:tab/>
                      </w:r>
                    </w:p>
                    <w:p w14:paraId="7E2CD851" w14:textId="77777777" w:rsidR="00C82EEA" w:rsidRDefault="00C82EEA" w:rsidP="00AE7CD0">
                      <w:pPr>
                        <w:tabs>
                          <w:tab w:val="right" w:leader="dot" w:pos="8505"/>
                        </w:tabs>
                        <w:ind w:left="170" w:right="170"/>
                        <w:jc w:val="both"/>
                      </w:pPr>
                      <w:r>
                        <w:tab/>
                      </w:r>
                      <w:r>
                        <w:tab/>
                      </w:r>
                      <w:r>
                        <w:tab/>
                      </w:r>
                    </w:p>
                    <w:p w14:paraId="197384DA" w14:textId="77777777" w:rsidR="00C82EEA" w:rsidRDefault="00C82EEA" w:rsidP="00AE7CD0">
                      <w:pPr>
                        <w:tabs>
                          <w:tab w:val="right" w:leader="dot" w:pos="8505"/>
                        </w:tabs>
                        <w:ind w:left="170" w:right="170"/>
                        <w:jc w:val="both"/>
                      </w:pPr>
                      <w:r>
                        <w:tab/>
                      </w:r>
                      <w:r>
                        <w:tab/>
                      </w:r>
                    </w:p>
                    <w:p w14:paraId="7FBC688C" w14:textId="77777777" w:rsidR="00C82EEA" w:rsidRDefault="00C82EEA" w:rsidP="00AE7CD0">
                      <w:pPr>
                        <w:tabs>
                          <w:tab w:val="right" w:leader="dot" w:pos="8505"/>
                        </w:tabs>
                        <w:ind w:left="170" w:right="170"/>
                        <w:jc w:val="both"/>
                      </w:pPr>
                      <w:r>
                        <w:tab/>
                      </w:r>
                      <w:r>
                        <w:tab/>
                      </w:r>
                    </w:p>
                    <w:p w14:paraId="7A03BC64" w14:textId="77777777" w:rsidR="00C82EEA" w:rsidRDefault="00C82EEA" w:rsidP="00AE7CD0">
                      <w:pPr>
                        <w:tabs>
                          <w:tab w:val="right" w:leader="dot" w:pos="8505"/>
                        </w:tabs>
                        <w:ind w:left="170" w:right="170"/>
                        <w:jc w:val="both"/>
                      </w:pPr>
                      <w:r>
                        <w:tab/>
                      </w:r>
                      <w:r>
                        <w:tab/>
                      </w:r>
                    </w:p>
                    <w:p w14:paraId="7C5F3A24" w14:textId="77777777" w:rsidR="00C82EEA" w:rsidRDefault="00C82EEA" w:rsidP="00AE7CD0">
                      <w:pPr>
                        <w:tabs>
                          <w:tab w:val="right" w:leader="dot" w:pos="8505"/>
                        </w:tabs>
                        <w:ind w:left="170" w:right="170"/>
                        <w:jc w:val="both"/>
                      </w:pPr>
                      <w:r>
                        <w:tab/>
                      </w:r>
                      <w:r>
                        <w:tab/>
                      </w:r>
                    </w:p>
                    <w:p w14:paraId="6C4673FB" w14:textId="77777777" w:rsidR="00C82EEA" w:rsidRDefault="00C82EEA" w:rsidP="00AE7CD0">
                      <w:pPr>
                        <w:tabs>
                          <w:tab w:val="right" w:leader="dot" w:pos="8505"/>
                        </w:tabs>
                        <w:ind w:left="170" w:right="170"/>
                        <w:jc w:val="both"/>
                      </w:pPr>
                      <w:r>
                        <w:tab/>
                      </w:r>
                      <w:r>
                        <w:tab/>
                      </w:r>
                    </w:p>
                    <w:p w14:paraId="65DC5C97" w14:textId="77777777" w:rsidR="00C82EEA" w:rsidRDefault="00C82EEA" w:rsidP="00AE7CD0">
                      <w:pPr>
                        <w:tabs>
                          <w:tab w:val="right" w:leader="dot" w:pos="8505"/>
                        </w:tabs>
                        <w:ind w:left="170" w:right="170"/>
                        <w:jc w:val="both"/>
                      </w:pPr>
                      <w:r>
                        <w:tab/>
                      </w:r>
                      <w:r>
                        <w:tab/>
                      </w:r>
                    </w:p>
                    <w:p w14:paraId="51D90929" w14:textId="77777777" w:rsidR="00C82EEA" w:rsidRDefault="00C82EEA" w:rsidP="00AE7CD0">
                      <w:pPr>
                        <w:tabs>
                          <w:tab w:val="right" w:leader="dot" w:pos="8505"/>
                        </w:tabs>
                        <w:ind w:left="170" w:right="170"/>
                        <w:jc w:val="both"/>
                      </w:pPr>
                      <w:r>
                        <w:tab/>
                      </w:r>
                      <w:r>
                        <w:tab/>
                      </w:r>
                    </w:p>
                    <w:p w14:paraId="3ACB7110" w14:textId="77777777" w:rsidR="00C82EEA" w:rsidRDefault="00C82EEA" w:rsidP="00AE7CD0">
                      <w:pPr>
                        <w:tabs>
                          <w:tab w:val="right" w:leader="dot" w:pos="8505"/>
                        </w:tabs>
                        <w:ind w:left="170" w:right="170"/>
                        <w:jc w:val="both"/>
                      </w:pPr>
                      <w:r>
                        <w:tab/>
                      </w:r>
                    </w:p>
                    <w:p w14:paraId="290EBC34" w14:textId="77777777" w:rsidR="00C82EEA" w:rsidRDefault="00C82EEA" w:rsidP="00C82EEA">
                      <w:pPr>
                        <w:tabs>
                          <w:tab w:val="right" w:leader="dot" w:pos="8505"/>
                        </w:tabs>
                        <w:ind w:left="170" w:right="170"/>
                        <w:jc w:val="both"/>
                      </w:pPr>
                      <w:r>
                        <w:tab/>
                      </w:r>
                    </w:p>
                    <w:p w14:paraId="3556E557" w14:textId="77777777" w:rsidR="00C82EEA" w:rsidRDefault="00C82EEA" w:rsidP="00C82EEA">
                      <w:pPr>
                        <w:tabs>
                          <w:tab w:val="right" w:leader="dot" w:pos="8505"/>
                        </w:tabs>
                        <w:ind w:left="170" w:right="170"/>
                        <w:jc w:val="both"/>
                      </w:pPr>
                      <w:r>
                        <w:tab/>
                      </w:r>
                      <w:r>
                        <w:tab/>
                      </w:r>
                    </w:p>
                    <w:p w14:paraId="61A91B43" w14:textId="77777777" w:rsidR="00C82EEA" w:rsidRDefault="00C82EEA" w:rsidP="00C82EEA">
                      <w:pPr>
                        <w:tabs>
                          <w:tab w:val="right" w:leader="dot" w:pos="8505"/>
                        </w:tabs>
                        <w:ind w:left="170" w:right="170"/>
                        <w:jc w:val="both"/>
                      </w:pPr>
                      <w:r>
                        <w:tab/>
                      </w:r>
                      <w:r>
                        <w:tab/>
                      </w:r>
                    </w:p>
                    <w:p w14:paraId="2F87BF52" w14:textId="77777777" w:rsidR="00C82EEA" w:rsidRDefault="00C82EEA" w:rsidP="00C82EEA">
                      <w:pPr>
                        <w:tabs>
                          <w:tab w:val="right" w:leader="dot" w:pos="8505"/>
                        </w:tabs>
                        <w:ind w:left="170" w:right="170"/>
                        <w:jc w:val="both"/>
                      </w:pPr>
                      <w:r>
                        <w:tab/>
                      </w:r>
                      <w:r>
                        <w:tab/>
                      </w:r>
                    </w:p>
                    <w:p w14:paraId="05C36870" w14:textId="77777777" w:rsidR="00C82EEA" w:rsidRDefault="00C82EEA" w:rsidP="00C82EEA">
                      <w:pPr>
                        <w:tabs>
                          <w:tab w:val="right" w:leader="dot" w:pos="8505"/>
                        </w:tabs>
                        <w:ind w:left="170" w:right="170"/>
                        <w:jc w:val="both"/>
                      </w:pPr>
                      <w:r>
                        <w:tab/>
                      </w:r>
                      <w:r>
                        <w:tab/>
                      </w:r>
                    </w:p>
                    <w:p w14:paraId="348A3448" w14:textId="77777777" w:rsidR="00C82EEA" w:rsidRDefault="00C82EEA" w:rsidP="00C82EEA">
                      <w:pPr>
                        <w:tabs>
                          <w:tab w:val="right" w:leader="dot" w:pos="8505"/>
                        </w:tabs>
                        <w:ind w:left="170" w:right="170"/>
                        <w:jc w:val="both"/>
                      </w:pPr>
                      <w:r>
                        <w:tab/>
                      </w:r>
                      <w:r>
                        <w:tab/>
                      </w:r>
                    </w:p>
                    <w:p w14:paraId="31C408EB" w14:textId="77777777" w:rsidR="00C82EEA" w:rsidRDefault="00C82EEA" w:rsidP="00C82EEA">
                      <w:pPr>
                        <w:tabs>
                          <w:tab w:val="right" w:leader="dot" w:pos="8505"/>
                        </w:tabs>
                        <w:ind w:left="170" w:right="170"/>
                        <w:jc w:val="both"/>
                      </w:pPr>
                      <w:r>
                        <w:tab/>
                      </w:r>
                      <w:r>
                        <w:tab/>
                      </w:r>
                      <w:r>
                        <w:tab/>
                      </w:r>
                    </w:p>
                    <w:p w14:paraId="4896DE63" w14:textId="77777777" w:rsidR="00C82EEA" w:rsidRDefault="00C82EEA" w:rsidP="00C82EEA">
                      <w:pPr>
                        <w:tabs>
                          <w:tab w:val="right" w:leader="dot" w:pos="8505"/>
                        </w:tabs>
                        <w:ind w:left="170" w:right="170"/>
                        <w:jc w:val="both"/>
                      </w:pPr>
                      <w:r>
                        <w:tab/>
                      </w:r>
                      <w:r>
                        <w:tab/>
                      </w:r>
                    </w:p>
                    <w:p w14:paraId="5EDE4C96" w14:textId="77777777" w:rsidR="00C82EEA" w:rsidRDefault="00C82EEA" w:rsidP="00C82EEA">
                      <w:pPr>
                        <w:tabs>
                          <w:tab w:val="right" w:leader="dot" w:pos="8505"/>
                        </w:tabs>
                        <w:ind w:left="170" w:right="170"/>
                        <w:jc w:val="both"/>
                      </w:pPr>
                      <w:r>
                        <w:tab/>
                      </w:r>
                      <w:r>
                        <w:tab/>
                      </w:r>
                    </w:p>
                    <w:p w14:paraId="112D016B" w14:textId="77777777" w:rsidR="00C82EEA" w:rsidRDefault="00C82EEA" w:rsidP="00C82EEA">
                      <w:pPr>
                        <w:tabs>
                          <w:tab w:val="right" w:leader="dot" w:pos="8505"/>
                        </w:tabs>
                        <w:ind w:left="170" w:right="170"/>
                        <w:jc w:val="both"/>
                      </w:pPr>
                      <w:r>
                        <w:tab/>
                      </w:r>
                      <w:r>
                        <w:tab/>
                      </w:r>
                    </w:p>
                    <w:p w14:paraId="069C2111" w14:textId="77777777" w:rsidR="00C82EEA" w:rsidRDefault="00C82EEA" w:rsidP="00C82EEA">
                      <w:pPr>
                        <w:tabs>
                          <w:tab w:val="right" w:leader="dot" w:pos="8505"/>
                        </w:tabs>
                        <w:ind w:left="170" w:right="170"/>
                        <w:jc w:val="both"/>
                      </w:pPr>
                      <w:r>
                        <w:tab/>
                      </w:r>
                      <w:r>
                        <w:tab/>
                      </w:r>
                    </w:p>
                    <w:p w14:paraId="2EAD4FAF" w14:textId="77777777" w:rsidR="00C82EEA" w:rsidRDefault="00C82EEA" w:rsidP="00C82EEA">
                      <w:pPr>
                        <w:tabs>
                          <w:tab w:val="right" w:leader="dot" w:pos="8505"/>
                        </w:tabs>
                        <w:ind w:left="170" w:right="170"/>
                        <w:jc w:val="both"/>
                      </w:pPr>
                      <w:r>
                        <w:tab/>
                      </w:r>
                      <w:r>
                        <w:tab/>
                      </w:r>
                    </w:p>
                    <w:p w14:paraId="0E4150D9" w14:textId="1CBF5D6A" w:rsidR="00C82EEA" w:rsidRDefault="00C82EEA" w:rsidP="00C82EEA">
                      <w:pPr>
                        <w:tabs>
                          <w:tab w:val="right" w:leader="dot" w:pos="8505"/>
                        </w:tabs>
                        <w:ind w:left="170" w:right="170"/>
                        <w:jc w:val="both"/>
                      </w:pPr>
                      <w:r>
                        <w:tab/>
                      </w:r>
                      <w:r>
                        <w:tab/>
                      </w:r>
                      <w:r>
                        <w:tab/>
                      </w:r>
                    </w:p>
                    <w:p w14:paraId="746F67F9" w14:textId="533BDB50" w:rsidR="00C82EEA" w:rsidRDefault="00C82EEA" w:rsidP="00C82EEA">
                      <w:pPr>
                        <w:tabs>
                          <w:tab w:val="right" w:leader="dot" w:pos="8505"/>
                        </w:tabs>
                        <w:ind w:left="170" w:right="170"/>
                        <w:jc w:val="both"/>
                      </w:pPr>
                      <w:r>
                        <w:tab/>
                      </w:r>
                    </w:p>
                    <w:p w14:paraId="3A5979FC" w14:textId="738D5EE6" w:rsidR="00C82EEA" w:rsidRDefault="00C82EEA" w:rsidP="00C82EEA">
                      <w:pPr>
                        <w:tabs>
                          <w:tab w:val="right" w:leader="dot" w:pos="8505"/>
                        </w:tabs>
                        <w:ind w:left="170" w:right="170"/>
                        <w:jc w:val="both"/>
                      </w:pPr>
                      <w:r>
                        <w:tab/>
                      </w:r>
                    </w:p>
                    <w:p w14:paraId="7AC75E55" w14:textId="77777777" w:rsidR="00C82EEA" w:rsidRPr="00D50A37" w:rsidRDefault="00C82EEA" w:rsidP="00C82EEA">
                      <w:pPr>
                        <w:ind w:left="3969"/>
                        <w:jc w:val="center"/>
                        <w:rPr>
                          <w:i/>
                        </w:rPr>
                      </w:pPr>
                      <w:r>
                        <w:rPr>
                          <w:i/>
                        </w:rPr>
                        <w:t>Vĩnh Long</w:t>
                      </w:r>
                      <w:r w:rsidRPr="00D50A37">
                        <w:rPr>
                          <w:i/>
                        </w:rPr>
                        <w:t xml:space="preserve">, ngày ….. tháng </w:t>
                      </w:r>
                      <w:r>
                        <w:rPr>
                          <w:i/>
                        </w:rPr>
                        <w:t>12</w:t>
                      </w:r>
                      <w:r w:rsidRPr="00D50A37">
                        <w:rPr>
                          <w:i/>
                        </w:rPr>
                        <w:t xml:space="preserve"> năm </w:t>
                      </w:r>
                      <w:r>
                        <w:rPr>
                          <w:i/>
                        </w:rPr>
                        <w:t>2025</w:t>
                      </w:r>
                    </w:p>
                    <w:p w14:paraId="4D7AEA59" w14:textId="7B155713" w:rsidR="00C82EEA" w:rsidRPr="00D50A37" w:rsidRDefault="00C82EEA" w:rsidP="00C82EEA">
                      <w:pPr>
                        <w:tabs>
                          <w:tab w:val="center" w:pos="5310"/>
                        </w:tabs>
                        <w:ind w:left="3969"/>
                        <w:jc w:val="center"/>
                        <w:rPr>
                          <w:b/>
                        </w:rPr>
                      </w:pPr>
                      <w:r>
                        <w:rPr>
                          <w:b/>
                        </w:rPr>
                        <w:t>Thành viên hội đồng</w:t>
                      </w:r>
                    </w:p>
                    <w:p w14:paraId="7F7D41C1" w14:textId="7CBA5CB9" w:rsidR="00C82EEA" w:rsidRDefault="00C82EEA" w:rsidP="00C82EEA">
                      <w:pPr>
                        <w:tabs>
                          <w:tab w:val="center" w:pos="5310"/>
                        </w:tabs>
                        <w:ind w:left="3969"/>
                        <w:jc w:val="center"/>
                        <w:rPr>
                          <w:i/>
                        </w:rPr>
                      </w:pPr>
                      <w:r>
                        <w:rPr>
                          <w:i/>
                        </w:rPr>
                        <w:t>(Ký tên và ghi rõ họ tên)</w:t>
                      </w:r>
                    </w:p>
                    <w:p w14:paraId="035078C3" w14:textId="77777777" w:rsidR="00C82EEA" w:rsidRDefault="00C82EEA" w:rsidP="00AE7CD0">
                      <w:pPr>
                        <w:tabs>
                          <w:tab w:val="center" w:pos="5310"/>
                        </w:tabs>
                        <w:jc w:val="center"/>
                        <w:rPr>
                          <w:i/>
                        </w:rPr>
                      </w:pPr>
                    </w:p>
                    <w:p w14:paraId="413576D4" w14:textId="77777777" w:rsidR="00C82EEA" w:rsidRDefault="00C82EEA" w:rsidP="00AE7CD0">
                      <w:pPr>
                        <w:jc w:val="center"/>
                      </w:pPr>
                    </w:p>
                    <w:p w14:paraId="3B1C8061" w14:textId="77777777" w:rsidR="00C82EEA" w:rsidRDefault="00C82EEA" w:rsidP="00AE7CD0">
                      <w:pPr>
                        <w:jc w:val="center"/>
                      </w:pPr>
                    </w:p>
                    <w:p w14:paraId="4F75E028" w14:textId="77777777" w:rsidR="00C82EEA" w:rsidRDefault="00C82EEA" w:rsidP="00AE7CD0">
                      <w:pPr>
                        <w:jc w:val="center"/>
                      </w:pPr>
                    </w:p>
                    <w:p w14:paraId="78252CFA" w14:textId="77777777" w:rsidR="00C82EEA" w:rsidRDefault="00C82EEA" w:rsidP="00AE7CD0">
                      <w:pPr>
                        <w:jc w:val="center"/>
                      </w:pPr>
                    </w:p>
                  </w:txbxContent>
                </v:textbox>
                <w10:wrap anchorx="margin"/>
              </v:rect>
            </w:pict>
          </mc:Fallback>
        </mc:AlternateContent>
      </w:r>
    </w:p>
    <w:p w14:paraId="2C9E6E87" w14:textId="5E2E0361" w:rsidR="00103C94" w:rsidRDefault="00103C94" w:rsidP="0031012B">
      <w:pPr>
        <w:pStyle w:val="Heading1"/>
        <w:numPr>
          <w:ilvl w:val="0"/>
          <w:numId w:val="0"/>
        </w:numPr>
      </w:pPr>
      <w:bookmarkStart w:id="46" w:name="_Toc217741272"/>
      <w:r>
        <w:lastRenderedPageBreak/>
        <w:t>LỜI CẢM ƠN</w:t>
      </w:r>
      <w:bookmarkEnd w:id="46"/>
    </w:p>
    <w:p w14:paraId="0903F48D" w14:textId="42111941" w:rsidR="001A47C0" w:rsidRDefault="001A47C0" w:rsidP="001A47C0">
      <w:pPr>
        <w:pStyle w:val="Noidung"/>
      </w:pPr>
      <w:r>
        <w:t xml:space="preserve">Em muốn cảm ơn sâu sắc cho sự giúp đỡ và hướng dẫn mà em đã nhận được từ giảng viên hướng dẫn trong quá trình hoàn thành </w:t>
      </w:r>
      <w:r w:rsidR="00910A85">
        <w:rPr>
          <w:lang w:val="en-US"/>
        </w:rPr>
        <w:t>đồ án thực tập chuyên ngành</w:t>
      </w:r>
      <w:r>
        <w:t xml:space="preserve"> lĩnh vực Công nghệ Thông tin. </w:t>
      </w:r>
    </w:p>
    <w:p w14:paraId="77C9776C" w14:textId="2502BD8A" w:rsidR="001A47C0" w:rsidRDefault="001A47C0" w:rsidP="001A47C0">
      <w:pPr>
        <w:pStyle w:val="Noidung"/>
      </w:pPr>
      <w:r>
        <w:t xml:space="preserve">Thời gian qua, em đã học được nhiều kinh nghiệm quý giá và kiến thức từ giảng viên hướng dẫn và em rất biết ơn sự hỗ trợ và động viên mà giảng viên hướng dẫn đã cung cấp cho em trong suốt quá trình nghiên cứu. </w:t>
      </w:r>
    </w:p>
    <w:p w14:paraId="06F75EE7" w14:textId="61228E49" w:rsidR="001A47C0" w:rsidRPr="009B623F" w:rsidRDefault="001A47C0" w:rsidP="009B623F">
      <w:pPr>
        <w:pStyle w:val="Noidung"/>
      </w:pPr>
      <w:r w:rsidRPr="009B623F">
        <w:t xml:space="preserve">Thông qua báo cáo này, em xin gửi lời cảm ơn đến cô </w:t>
      </w:r>
      <w:r w:rsidR="00D428D4">
        <w:t>Nguyễn Ngọc Đan Thanh</w:t>
      </w:r>
      <w:r w:rsidR="00910A85" w:rsidRPr="00C84FFC">
        <w:t>-</w:t>
      </w:r>
      <w:r w:rsidRPr="009B623F">
        <w:t xml:space="preserve">giảng viên </w:t>
      </w:r>
      <w:r w:rsidR="00910A85" w:rsidRPr="00C84FFC">
        <w:t>K</w:t>
      </w:r>
      <w:r w:rsidR="00F811DE">
        <w:t xml:space="preserve">hoa </w:t>
      </w:r>
      <w:r w:rsidR="00910A85" w:rsidRPr="00C84FFC">
        <w:t>Công nghệ Thông tin-</w:t>
      </w:r>
      <w:r w:rsidRPr="009B623F">
        <w:t xml:space="preserve">đã trang bị cho em những kiến thức quý báu thông qua </w:t>
      </w:r>
      <w:r w:rsidR="00910A85" w:rsidRPr="00C84FFC">
        <w:t>đồ án chuyên ngành</w:t>
      </w:r>
      <w:r w:rsidRPr="009B623F">
        <w:t xml:space="preserve"> với đề tài “</w:t>
      </w:r>
      <w:r w:rsidR="00D14CB5">
        <w:rPr>
          <w:bCs/>
          <w:szCs w:val="26"/>
        </w:rPr>
        <w:t xml:space="preserve">Xây dựng hệ thống </w:t>
      </w:r>
      <w:r w:rsidR="00FF42C4">
        <w:rPr>
          <w:bCs/>
          <w:szCs w:val="26"/>
        </w:rPr>
        <w:t>Backend</w:t>
      </w:r>
      <w:r w:rsidR="00D14CB5">
        <w:rPr>
          <w:bCs/>
          <w:szCs w:val="26"/>
        </w:rPr>
        <w:t xml:space="preserve"> cho nền tảng học tập trực tuyến có tích hợp yếu tố trò chơi</w:t>
      </w:r>
      <w:r w:rsidRPr="009B623F">
        <w:t>”</w:t>
      </w:r>
      <w:r w:rsidR="00910A85" w:rsidRPr="00C84FFC">
        <w:t>,</w:t>
      </w:r>
      <w:r w:rsidRPr="009B623F">
        <w:t xml:space="preserve"> tạo cơ sở để em thực hiện hoàn </w:t>
      </w:r>
      <w:r w:rsidR="009B623F">
        <w:t>thành đồ án</w:t>
      </w:r>
      <w:r w:rsidRPr="009B623F">
        <w:t>.</w:t>
      </w:r>
    </w:p>
    <w:p w14:paraId="5B007059" w14:textId="36D47703" w:rsidR="001A47C0" w:rsidRDefault="001A47C0" w:rsidP="001A47C0">
      <w:pPr>
        <w:pStyle w:val="Noidung"/>
      </w:pPr>
      <w:r>
        <w:t>Trong quá trình nghiên cứu đề tài, do kiến thức còn hạn chế nên em vẫn còn nhiều thiếu sót trong quá trình tìm hiểu, đánh giá và trình bày đề tài. Em rất mong nhận được những đóng góp ý kiến của thầy/cô để em khắc phục và phát triển để có thể từng bước hoàn thiện hơn.</w:t>
      </w:r>
    </w:p>
    <w:p w14:paraId="3AE2FB85" w14:textId="5CDB455D" w:rsidR="001A47C0" w:rsidRDefault="00910A85" w:rsidP="001A47C0">
      <w:pPr>
        <w:pStyle w:val="Noidung"/>
      </w:pPr>
      <w:r>
        <w:t>Em xin chân thành cảm ơn</w:t>
      </w:r>
      <w:r w:rsidR="001A47C0">
        <w:t>!</w:t>
      </w:r>
      <w:r w:rsidR="001A47C0">
        <w:rPr>
          <w:b/>
        </w:rPr>
        <w:t xml:space="preserve"> </w:t>
      </w:r>
      <w:r w:rsidR="001A47C0">
        <w:t xml:space="preserve"> </w:t>
      </w:r>
    </w:p>
    <w:p w14:paraId="55030556" w14:textId="77777777" w:rsidR="007A413C" w:rsidRPr="002651A5" w:rsidRDefault="007A413C" w:rsidP="007A413C">
      <w:pPr>
        <w:spacing w:before="120" w:after="120" w:line="360" w:lineRule="auto"/>
        <w:ind w:firstLine="720"/>
        <w:jc w:val="both"/>
        <w:rPr>
          <w:bCs/>
          <w:sz w:val="26"/>
          <w:szCs w:val="26"/>
          <w:lang w:val="vi-VN"/>
        </w:rPr>
      </w:pPr>
    </w:p>
    <w:p w14:paraId="7C845668" w14:textId="53BC7527" w:rsidR="00F37FB0" w:rsidRPr="00F1313F" w:rsidRDefault="00103C94" w:rsidP="00F1313F">
      <w:pPr>
        <w:pStyle w:val="Heading1"/>
        <w:numPr>
          <w:ilvl w:val="0"/>
          <w:numId w:val="0"/>
        </w:numPr>
        <w:ind w:left="431"/>
      </w:pPr>
      <w:r>
        <w:br w:type="page"/>
      </w:r>
      <w:bookmarkStart w:id="47" w:name="_Toc217741273"/>
      <w:r>
        <w:lastRenderedPageBreak/>
        <w:t>MỤC LỤC</w:t>
      </w:r>
      <w:bookmarkEnd w:id="47"/>
    </w:p>
    <w:sdt>
      <w:sdtPr>
        <w:rPr>
          <w:rFonts w:ascii="Calibri Light" w:hAnsi="Calibri Light"/>
          <w:caps/>
          <w:color w:val="2F5496"/>
          <w:sz w:val="24"/>
          <w:szCs w:val="32"/>
        </w:rPr>
        <w:id w:val="1647473266"/>
        <w:docPartObj>
          <w:docPartGallery w:val="Table of Contents"/>
          <w:docPartUnique/>
        </w:docPartObj>
      </w:sdtPr>
      <w:sdtEndPr>
        <w:rPr>
          <w:b/>
          <w:bCs/>
          <w:noProof/>
          <w:sz w:val="32"/>
        </w:rPr>
      </w:sdtEndPr>
      <w:sdtContent>
        <w:p w14:paraId="367D4AAE" w14:textId="0C02F054" w:rsidR="00955D9A" w:rsidRDefault="00F1313F">
          <w:pPr>
            <w:pStyle w:val="TOC1"/>
            <w:rPr>
              <w:rFonts w:asciiTheme="minorHAnsi" w:eastAsiaTheme="minorEastAsia" w:hAnsiTheme="minorHAnsi" w:cstheme="minorBidi"/>
              <w:noProof/>
              <w:kern w:val="2"/>
              <w:sz w:val="24"/>
              <w:lang w:val="vi-VN" w:eastAsia="vi-VN"/>
              <w14:ligatures w14:val="standardContextual"/>
            </w:rPr>
          </w:pPr>
          <w:r>
            <w:rPr>
              <w:lang w:val="vi-VN"/>
            </w:rPr>
            <w:fldChar w:fldCharType="begin"/>
          </w:r>
          <w:r>
            <w:rPr>
              <w:lang w:val="vi-VN"/>
            </w:rPr>
            <w:instrText xml:space="preserve"> TOC \o "1-3" \h \z \u </w:instrText>
          </w:r>
          <w:r>
            <w:rPr>
              <w:lang w:val="vi-VN"/>
            </w:rPr>
            <w:fldChar w:fldCharType="separate"/>
          </w:r>
          <w:hyperlink w:anchor="_Toc217741270" w:history="1">
            <w:r w:rsidR="00955D9A" w:rsidRPr="006E07A5">
              <w:rPr>
                <w:rStyle w:val="Hyperlink"/>
                <w:rFonts w:eastAsia="SimSun"/>
                <w:noProof/>
              </w:rPr>
              <w:t>NHẬN XÉT CỦA GIẢNG VIÊN HƯỚNG DẪN</w:t>
            </w:r>
            <w:r w:rsidR="00955D9A">
              <w:rPr>
                <w:noProof/>
                <w:webHidden/>
              </w:rPr>
              <w:tab/>
            </w:r>
            <w:r w:rsidR="00955D9A">
              <w:rPr>
                <w:noProof/>
                <w:webHidden/>
              </w:rPr>
              <w:fldChar w:fldCharType="begin"/>
            </w:r>
            <w:r w:rsidR="00955D9A">
              <w:rPr>
                <w:noProof/>
                <w:webHidden/>
              </w:rPr>
              <w:instrText xml:space="preserve"> PAGEREF _Toc217741270 \h </w:instrText>
            </w:r>
            <w:r w:rsidR="00955D9A">
              <w:rPr>
                <w:noProof/>
                <w:webHidden/>
              </w:rPr>
            </w:r>
            <w:r w:rsidR="00955D9A">
              <w:rPr>
                <w:noProof/>
                <w:webHidden/>
              </w:rPr>
              <w:fldChar w:fldCharType="separate"/>
            </w:r>
            <w:r w:rsidR="00260B56">
              <w:rPr>
                <w:noProof/>
                <w:webHidden/>
              </w:rPr>
              <w:t>i</w:t>
            </w:r>
            <w:r w:rsidR="00955D9A">
              <w:rPr>
                <w:noProof/>
                <w:webHidden/>
              </w:rPr>
              <w:fldChar w:fldCharType="end"/>
            </w:r>
          </w:hyperlink>
        </w:p>
        <w:p w14:paraId="7FA6B2E0" w14:textId="55223004"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271" w:history="1">
            <w:r w:rsidRPr="006E07A5">
              <w:rPr>
                <w:rStyle w:val="Hyperlink"/>
                <w:rFonts w:eastAsia="SimSun"/>
                <w:noProof/>
              </w:rPr>
              <w:t>NHẬN XÉT CỦA THÀNH VIÊN HỘI ĐỒNG</w:t>
            </w:r>
            <w:r>
              <w:rPr>
                <w:noProof/>
                <w:webHidden/>
              </w:rPr>
              <w:tab/>
            </w:r>
            <w:r>
              <w:rPr>
                <w:noProof/>
                <w:webHidden/>
              </w:rPr>
              <w:fldChar w:fldCharType="begin"/>
            </w:r>
            <w:r>
              <w:rPr>
                <w:noProof/>
                <w:webHidden/>
              </w:rPr>
              <w:instrText xml:space="preserve"> PAGEREF _Toc217741271 \h </w:instrText>
            </w:r>
            <w:r>
              <w:rPr>
                <w:noProof/>
                <w:webHidden/>
              </w:rPr>
            </w:r>
            <w:r>
              <w:rPr>
                <w:noProof/>
                <w:webHidden/>
              </w:rPr>
              <w:fldChar w:fldCharType="separate"/>
            </w:r>
            <w:r w:rsidR="00260B56">
              <w:rPr>
                <w:noProof/>
                <w:webHidden/>
              </w:rPr>
              <w:t>ii</w:t>
            </w:r>
            <w:r>
              <w:rPr>
                <w:noProof/>
                <w:webHidden/>
              </w:rPr>
              <w:fldChar w:fldCharType="end"/>
            </w:r>
          </w:hyperlink>
        </w:p>
        <w:p w14:paraId="39292806" w14:textId="522F531C"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272" w:history="1">
            <w:r w:rsidRPr="006E07A5">
              <w:rPr>
                <w:rStyle w:val="Hyperlink"/>
                <w:rFonts w:eastAsia="SimSun"/>
                <w:noProof/>
              </w:rPr>
              <w:t>LỜI CẢM ƠN</w:t>
            </w:r>
            <w:r>
              <w:rPr>
                <w:noProof/>
                <w:webHidden/>
              </w:rPr>
              <w:tab/>
            </w:r>
            <w:r>
              <w:rPr>
                <w:noProof/>
                <w:webHidden/>
              </w:rPr>
              <w:fldChar w:fldCharType="begin"/>
            </w:r>
            <w:r>
              <w:rPr>
                <w:noProof/>
                <w:webHidden/>
              </w:rPr>
              <w:instrText xml:space="preserve"> PAGEREF _Toc217741272 \h </w:instrText>
            </w:r>
            <w:r>
              <w:rPr>
                <w:noProof/>
                <w:webHidden/>
              </w:rPr>
            </w:r>
            <w:r>
              <w:rPr>
                <w:noProof/>
                <w:webHidden/>
              </w:rPr>
              <w:fldChar w:fldCharType="separate"/>
            </w:r>
            <w:r w:rsidR="00260B56">
              <w:rPr>
                <w:noProof/>
                <w:webHidden/>
              </w:rPr>
              <w:t>iii</w:t>
            </w:r>
            <w:r>
              <w:rPr>
                <w:noProof/>
                <w:webHidden/>
              </w:rPr>
              <w:fldChar w:fldCharType="end"/>
            </w:r>
          </w:hyperlink>
        </w:p>
        <w:p w14:paraId="7AF13057" w14:textId="5C254F62"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273" w:history="1">
            <w:r w:rsidRPr="006E07A5">
              <w:rPr>
                <w:rStyle w:val="Hyperlink"/>
                <w:rFonts w:eastAsia="SimSun"/>
                <w:noProof/>
              </w:rPr>
              <w:t>MỤC LỤC</w:t>
            </w:r>
            <w:r>
              <w:rPr>
                <w:noProof/>
                <w:webHidden/>
              </w:rPr>
              <w:tab/>
            </w:r>
            <w:r>
              <w:rPr>
                <w:noProof/>
                <w:webHidden/>
              </w:rPr>
              <w:fldChar w:fldCharType="begin"/>
            </w:r>
            <w:r>
              <w:rPr>
                <w:noProof/>
                <w:webHidden/>
              </w:rPr>
              <w:instrText xml:space="preserve"> PAGEREF _Toc217741273 \h </w:instrText>
            </w:r>
            <w:r>
              <w:rPr>
                <w:noProof/>
                <w:webHidden/>
              </w:rPr>
            </w:r>
            <w:r>
              <w:rPr>
                <w:noProof/>
                <w:webHidden/>
              </w:rPr>
              <w:fldChar w:fldCharType="separate"/>
            </w:r>
            <w:r w:rsidR="00260B56">
              <w:rPr>
                <w:noProof/>
                <w:webHidden/>
              </w:rPr>
              <w:t>iv</w:t>
            </w:r>
            <w:r>
              <w:rPr>
                <w:noProof/>
                <w:webHidden/>
              </w:rPr>
              <w:fldChar w:fldCharType="end"/>
            </w:r>
          </w:hyperlink>
        </w:p>
        <w:p w14:paraId="11D8625C" w14:textId="60128CB9"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274" w:history="1">
            <w:r w:rsidRPr="006E07A5">
              <w:rPr>
                <w:rStyle w:val="Hyperlink"/>
                <w:rFonts w:eastAsia="SimSun"/>
                <w:noProof/>
              </w:rPr>
              <w:t>DANH MỤC HÌNH ẢNH</w:t>
            </w:r>
            <w:r>
              <w:rPr>
                <w:noProof/>
                <w:webHidden/>
              </w:rPr>
              <w:tab/>
            </w:r>
            <w:r>
              <w:rPr>
                <w:noProof/>
                <w:webHidden/>
              </w:rPr>
              <w:fldChar w:fldCharType="begin"/>
            </w:r>
            <w:r>
              <w:rPr>
                <w:noProof/>
                <w:webHidden/>
              </w:rPr>
              <w:instrText xml:space="preserve"> PAGEREF _Toc217741274 \h </w:instrText>
            </w:r>
            <w:r>
              <w:rPr>
                <w:noProof/>
                <w:webHidden/>
              </w:rPr>
            </w:r>
            <w:r>
              <w:rPr>
                <w:noProof/>
                <w:webHidden/>
              </w:rPr>
              <w:fldChar w:fldCharType="separate"/>
            </w:r>
            <w:r w:rsidR="00260B56">
              <w:rPr>
                <w:noProof/>
                <w:webHidden/>
              </w:rPr>
              <w:t>vii</w:t>
            </w:r>
            <w:r>
              <w:rPr>
                <w:noProof/>
                <w:webHidden/>
              </w:rPr>
              <w:fldChar w:fldCharType="end"/>
            </w:r>
          </w:hyperlink>
        </w:p>
        <w:p w14:paraId="35421480" w14:textId="1278B1CF"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275" w:history="1">
            <w:r w:rsidRPr="006E07A5">
              <w:rPr>
                <w:rStyle w:val="Hyperlink"/>
                <w:rFonts w:eastAsia="SimSun"/>
                <w:noProof/>
              </w:rPr>
              <w:t>DANH MỤC BẢNG BIỂU</w:t>
            </w:r>
            <w:r>
              <w:rPr>
                <w:noProof/>
                <w:webHidden/>
              </w:rPr>
              <w:tab/>
            </w:r>
            <w:r>
              <w:rPr>
                <w:noProof/>
                <w:webHidden/>
              </w:rPr>
              <w:fldChar w:fldCharType="begin"/>
            </w:r>
            <w:r>
              <w:rPr>
                <w:noProof/>
                <w:webHidden/>
              </w:rPr>
              <w:instrText xml:space="preserve"> PAGEREF _Toc217741275 \h </w:instrText>
            </w:r>
            <w:r>
              <w:rPr>
                <w:noProof/>
                <w:webHidden/>
              </w:rPr>
            </w:r>
            <w:r>
              <w:rPr>
                <w:noProof/>
                <w:webHidden/>
              </w:rPr>
              <w:fldChar w:fldCharType="separate"/>
            </w:r>
            <w:r w:rsidR="00260B56">
              <w:rPr>
                <w:noProof/>
                <w:webHidden/>
              </w:rPr>
              <w:t>viii</w:t>
            </w:r>
            <w:r>
              <w:rPr>
                <w:noProof/>
                <w:webHidden/>
              </w:rPr>
              <w:fldChar w:fldCharType="end"/>
            </w:r>
          </w:hyperlink>
        </w:p>
        <w:p w14:paraId="43194B5D" w14:textId="256BE59F"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276" w:history="1">
            <w:r w:rsidRPr="006E07A5">
              <w:rPr>
                <w:rStyle w:val="Hyperlink"/>
                <w:rFonts w:eastAsia="SimSun"/>
                <w:noProof/>
              </w:rPr>
              <w:t>DANH MỤC TỪ VIẾT TẮT</w:t>
            </w:r>
            <w:r>
              <w:rPr>
                <w:noProof/>
                <w:webHidden/>
              </w:rPr>
              <w:tab/>
            </w:r>
            <w:r>
              <w:rPr>
                <w:noProof/>
                <w:webHidden/>
              </w:rPr>
              <w:fldChar w:fldCharType="begin"/>
            </w:r>
            <w:r>
              <w:rPr>
                <w:noProof/>
                <w:webHidden/>
              </w:rPr>
              <w:instrText xml:space="preserve"> PAGEREF _Toc217741276 \h </w:instrText>
            </w:r>
            <w:r>
              <w:rPr>
                <w:noProof/>
                <w:webHidden/>
              </w:rPr>
            </w:r>
            <w:r>
              <w:rPr>
                <w:noProof/>
                <w:webHidden/>
              </w:rPr>
              <w:fldChar w:fldCharType="separate"/>
            </w:r>
            <w:r w:rsidR="00260B56">
              <w:rPr>
                <w:noProof/>
                <w:webHidden/>
              </w:rPr>
              <w:t>1</w:t>
            </w:r>
            <w:r>
              <w:rPr>
                <w:noProof/>
                <w:webHidden/>
              </w:rPr>
              <w:fldChar w:fldCharType="end"/>
            </w:r>
          </w:hyperlink>
        </w:p>
        <w:p w14:paraId="3C6D18F6" w14:textId="493B01AD"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277" w:history="1">
            <w:r w:rsidRPr="006E07A5">
              <w:rPr>
                <w:rStyle w:val="Hyperlink"/>
                <w:rFonts w:eastAsia="SimSun"/>
                <w:noProof/>
              </w:rPr>
              <w:t xml:space="preserve">TÓM </w:t>
            </w:r>
            <w:r w:rsidRPr="006E07A5">
              <w:rPr>
                <w:rStyle w:val="Hyperlink"/>
                <w:rFonts w:eastAsia="SimSun"/>
                <w:noProof/>
                <w:lang w:val="vi-VN"/>
              </w:rPr>
              <w:t>TẮT</w:t>
            </w:r>
            <w:r w:rsidRPr="006E07A5">
              <w:rPr>
                <w:rStyle w:val="Hyperlink"/>
                <w:rFonts w:eastAsia="SimSun"/>
                <w:noProof/>
              </w:rPr>
              <w:t xml:space="preserve"> ĐỒ ÁN CHUYÊN NGÀNH</w:t>
            </w:r>
            <w:r>
              <w:rPr>
                <w:noProof/>
                <w:webHidden/>
              </w:rPr>
              <w:tab/>
            </w:r>
            <w:r>
              <w:rPr>
                <w:noProof/>
                <w:webHidden/>
              </w:rPr>
              <w:fldChar w:fldCharType="begin"/>
            </w:r>
            <w:r>
              <w:rPr>
                <w:noProof/>
                <w:webHidden/>
              </w:rPr>
              <w:instrText xml:space="preserve"> PAGEREF _Toc217741277 \h </w:instrText>
            </w:r>
            <w:r>
              <w:rPr>
                <w:noProof/>
                <w:webHidden/>
              </w:rPr>
            </w:r>
            <w:r>
              <w:rPr>
                <w:noProof/>
                <w:webHidden/>
              </w:rPr>
              <w:fldChar w:fldCharType="separate"/>
            </w:r>
            <w:r w:rsidR="00260B56">
              <w:rPr>
                <w:noProof/>
                <w:webHidden/>
              </w:rPr>
              <w:t>2</w:t>
            </w:r>
            <w:r>
              <w:rPr>
                <w:noProof/>
                <w:webHidden/>
              </w:rPr>
              <w:fldChar w:fldCharType="end"/>
            </w:r>
          </w:hyperlink>
        </w:p>
        <w:p w14:paraId="4063579B" w14:textId="0710EFDB"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278" w:history="1">
            <w:r w:rsidRPr="006E07A5">
              <w:rPr>
                <w:rStyle w:val="Hyperlink"/>
                <w:rFonts w:eastAsia="SimSun"/>
                <w:noProof/>
              </w:rPr>
              <w:t>MỞ ĐẦU</w:t>
            </w:r>
            <w:r>
              <w:rPr>
                <w:noProof/>
                <w:webHidden/>
              </w:rPr>
              <w:tab/>
            </w:r>
            <w:r>
              <w:rPr>
                <w:noProof/>
                <w:webHidden/>
              </w:rPr>
              <w:fldChar w:fldCharType="begin"/>
            </w:r>
            <w:r>
              <w:rPr>
                <w:noProof/>
                <w:webHidden/>
              </w:rPr>
              <w:instrText xml:space="preserve"> PAGEREF _Toc217741278 \h </w:instrText>
            </w:r>
            <w:r>
              <w:rPr>
                <w:noProof/>
                <w:webHidden/>
              </w:rPr>
            </w:r>
            <w:r>
              <w:rPr>
                <w:noProof/>
                <w:webHidden/>
              </w:rPr>
              <w:fldChar w:fldCharType="separate"/>
            </w:r>
            <w:r w:rsidR="00260B56">
              <w:rPr>
                <w:noProof/>
                <w:webHidden/>
              </w:rPr>
              <w:t>5</w:t>
            </w:r>
            <w:r>
              <w:rPr>
                <w:noProof/>
                <w:webHidden/>
              </w:rPr>
              <w:fldChar w:fldCharType="end"/>
            </w:r>
          </w:hyperlink>
        </w:p>
        <w:p w14:paraId="3E249EAA" w14:textId="1A1FA26D"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279" w:history="1">
            <w:r w:rsidRPr="006E07A5">
              <w:rPr>
                <w:rStyle w:val="Hyperlink"/>
                <w:rFonts w:eastAsia="SimSun"/>
                <w:noProof/>
              </w:rPr>
              <w:t>CHƯƠNG 1. TỔNG QUAN NGHIÊN CỨU</w:t>
            </w:r>
            <w:r>
              <w:rPr>
                <w:noProof/>
                <w:webHidden/>
              </w:rPr>
              <w:tab/>
            </w:r>
            <w:r>
              <w:rPr>
                <w:noProof/>
                <w:webHidden/>
              </w:rPr>
              <w:fldChar w:fldCharType="begin"/>
            </w:r>
            <w:r>
              <w:rPr>
                <w:noProof/>
                <w:webHidden/>
              </w:rPr>
              <w:instrText xml:space="preserve"> PAGEREF _Toc217741279 \h </w:instrText>
            </w:r>
            <w:r>
              <w:rPr>
                <w:noProof/>
                <w:webHidden/>
              </w:rPr>
            </w:r>
            <w:r>
              <w:rPr>
                <w:noProof/>
                <w:webHidden/>
              </w:rPr>
              <w:fldChar w:fldCharType="separate"/>
            </w:r>
            <w:r w:rsidR="00260B56">
              <w:rPr>
                <w:noProof/>
                <w:webHidden/>
              </w:rPr>
              <w:t>8</w:t>
            </w:r>
            <w:r>
              <w:rPr>
                <w:noProof/>
                <w:webHidden/>
              </w:rPr>
              <w:fldChar w:fldCharType="end"/>
            </w:r>
          </w:hyperlink>
        </w:p>
        <w:p w14:paraId="1DE7B2EE" w14:textId="02983C97"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80" w:history="1">
            <w:r w:rsidRPr="006E07A5">
              <w:rPr>
                <w:rStyle w:val="Hyperlink"/>
                <w:rFonts w:eastAsia="SimSun"/>
                <w:noProof/>
              </w:rPr>
              <w:t>1.1 Giới thiệu đề tài</w:t>
            </w:r>
            <w:r>
              <w:rPr>
                <w:noProof/>
                <w:webHidden/>
              </w:rPr>
              <w:tab/>
            </w:r>
            <w:r>
              <w:rPr>
                <w:noProof/>
                <w:webHidden/>
              </w:rPr>
              <w:fldChar w:fldCharType="begin"/>
            </w:r>
            <w:r>
              <w:rPr>
                <w:noProof/>
                <w:webHidden/>
              </w:rPr>
              <w:instrText xml:space="preserve"> PAGEREF _Toc217741280 \h </w:instrText>
            </w:r>
            <w:r>
              <w:rPr>
                <w:noProof/>
                <w:webHidden/>
              </w:rPr>
            </w:r>
            <w:r>
              <w:rPr>
                <w:noProof/>
                <w:webHidden/>
              </w:rPr>
              <w:fldChar w:fldCharType="separate"/>
            </w:r>
            <w:r w:rsidR="00260B56">
              <w:rPr>
                <w:noProof/>
                <w:webHidden/>
              </w:rPr>
              <w:t>8</w:t>
            </w:r>
            <w:r>
              <w:rPr>
                <w:noProof/>
                <w:webHidden/>
              </w:rPr>
              <w:fldChar w:fldCharType="end"/>
            </w:r>
          </w:hyperlink>
        </w:p>
        <w:p w14:paraId="5CC81FC3" w14:textId="68C11CF6"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81" w:history="1">
            <w:r w:rsidRPr="006E07A5">
              <w:rPr>
                <w:rStyle w:val="Hyperlink"/>
                <w:rFonts w:eastAsia="SimSun"/>
                <w:noProof/>
              </w:rPr>
              <w:t>1.1.1 Đặt vấn đề</w:t>
            </w:r>
            <w:r>
              <w:rPr>
                <w:noProof/>
                <w:webHidden/>
              </w:rPr>
              <w:tab/>
            </w:r>
            <w:r>
              <w:rPr>
                <w:noProof/>
                <w:webHidden/>
              </w:rPr>
              <w:fldChar w:fldCharType="begin"/>
            </w:r>
            <w:r>
              <w:rPr>
                <w:noProof/>
                <w:webHidden/>
              </w:rPr>
              <w:instrText xml:space="preserve"> PAGEREF _Toc217741281 \h </w:instrText>
            </w:r>
            <w:r>
              <w:rPr>
                <w:noProof/>
                <w:webHidden/>
              </w:rPr>
            </w:r>
            <w:r>
              <w:rPr>
                <w:noProof/>
                <w:webHidden/>
              </w:rPr>
              <w:fldChar w:fldCharType="separate"/>
            </w:r>
            <w:r w:rsidR="00260B56">
              <w:rPr>
                <w:noProof/>
                <w:webHidden/>
              </w:rPr>
              <w:t>9</w:t>
            </w:r>
            <w:r>
              <w:rPr>
                <w:noProof/>
                <w:webHidden/>
              </w:rPr>
              <w:fldChar w:fldCharType="end"/>
            </w:r>
          </w:hyperlink>
        </w:p>
        <w:p w14:paraId="04776ABD" w14:textId="18395923"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82" w:history="1">
            <w:r w:rsidRPr="006E07A5">
              <w:rPr>
                <w:rStyle w:val="Hyperlink"/>
                <w:rFonts w:eastAsia="SimSun"/>
                <w:noProof/>
              </w:rPr>
              <w:t>1.1.2 Phạm vi và giới hạn</w:t>
            </w:r>
            <w:r>
              <w:rPr>
                <w:noProof/>
                <w:webHidden/>
              </w:rPr>
              <w:tab/>
            </w:r>
            <w:r>
              <w:rPr>
                <w:noProof/>
                <w:webHidden/>
              </w:rPr>
              <w:fldChar w:fldCharType="begin"/>
            </w:r>
            <w:r>
              <w:rPr>
                <w:noProof/>
                <w:webHidden/>
              </w:rPr>
              <w:instrText xml:space="preserve"> PAGEREF _Toc217741282 \h </w:instrText>
            </w:r>
            <w:r>
              <w:rPr>
                <w:noProof/>
                <w:webHidden/>
              </w:rPr>
            </w:r>
            <w:r>
              <w:rPr>
                <w:noProof/>
                <w:webHidden/>
              </w:rPr>
              <w:fldChar w:fldCharType="separate"/>
            </w:r>
            <w:r w:rsidR="00260B56">
              <w:rPr>
                <w:noProof/>
                <w:webHidden/>
              </w:rPr>
              <w:t>9</w:t>
            </w:r>
            <w:r>
              <w:rPr>
                <w:noProof/>
                <w:webHidden/>
              </w:rPr>
              <w:fldChar w:fldCharType="end"/>
            </w:r>
          </w:hyperlink>
        </w:p>
        <w:p w14:paraId="7446818A" w14:textId="5E3B0938"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83" w:history="1">
            <w:r w:rsidRPr="006E07A5">
              <w:rPr>
                <w:rStyle w:val="Hyperlink"/>
                <w:rFonts w:eastAsia="SimSun"/>
                <w:noProof/>
              </w:rPr>
              <w:t>1.2 Mục đích và yêu cầu</w:t>
            </w:r>
            <w:r>
              <w:rPr>
                <w:noProof/>
                <w:webHidden/>
              </w:rPr>
              <w:tab/>
            </w:r>
            <w:r>
              <w:rPr>
                <w:noProof/>
                <w:webHidden/>
              </w:rPr>
              <w:fldChar w:fldCharType="begin"/>
            </w:r>
            <w:r>
              <w:rPr>
                <w:noProof/>
                <w:webHidden/>
              </w:rPr>
              <w:instrText xml:space="preserve"> PAGEREF _Toc217741283 \h </w:instrText>
            </w:r>
            <w:r>
              <w:rPr>
                <w:noProof/>
                <w:webHidden/>
              </w:rPr>
            </w:r>
            <w:r>
              <w:rPr>
                <w:noProof/>
                <w:webHidden/>
              </w:rPr>
              <w:fldChar w:fldCharType="separate"/>
            </w:r>
            <w:r w:rsidR="00260B56">
              <w:rPr>
                <w:noProof/>
                <w:webHidden/>
              </w:rPr>
              <w:t>10</w:t>
            </w:r>
            <w:r>
              <w:rPr>
                <w:noProof/>
                <w:webHidden/>
              </w:rPr>
              <w:fldChar w:fldCharType="end"/>
            </w:r>
          </w:hyperlink>
        </w:p>
        <w:p w14:paraId="4FE483C4" w14:textId="65B30911"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84" w:history="1">
            <w:r w:rsidRPr="006E07A5">
              <w:rPr>
                <w:rStyle w:val="Hyperlink"/>
                <w:rFonts w:eastAsia="SimSun"/>
                <w:noProof/>
              </w:rPr>
              <w:t>1.2.1 Mục đích</w:t>
            </w:r>
            <w:r>
              <w:rPr>
                <w:noProof/>
                <w:webHidden/>
              </w:rPr>
              <w:tab/>
            </w:r>
            <w:r>
              <w:rPr>
                <w:noProof/>
                <w:webHidden/>
              </w:rPr>
              <w:fldChar w:fldCharType="begin"/>
            </w:r>
            <w:r>
              <w:rPr>
                <w:noProof/>
                <w:webHidden/>
              </w:rPr>
              <w:instrText xml:space="preserve"> PAGEREF _Toc217741284 \h </w:instrText>
            </w:r>
            <w:r>
              <w:rPr>
                <w:noProof/>
                <w:webHidden/>
              </w:rPr>
            </w:r>
            <w:r>
              <w:rPr>
                <w:noProof/>
                <w:webHidden/>
              </w:rPr>
              <w:fldChar w:fldCharType="separate"/>
            </w:r>
            <w:r w:rsidR="00260B56">
              <w:rPr>
                <w:noProof/>
                <w:webHidden/>
              </w:rPr>
              <w:t>10</w:t>
            </w:r>
            <w:r>
              <w:rPr>
                <w:noProof/>
                <w:webHidden/>
              </w:rPr>
              <w:fldChar w:fldCharType="end"/>
            </w:r>
          </w:hyperlink>
        </w:p>
        <w:p w14:paraId="0C9FE121" w14:textId="7A19E66E"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85" w:history="1">
            <w:r w:rsidRPr="006E07A5">
              <w:rPr>
                <w:rStyle w:val="Hyperlink"/>
                <w:rFonts w:eastAsia="SimSun"/>
                <w:noProof/>
              </w:rPr>
              <w:t>1.2.2 Yêu cầu</w:t>
            </w:r>
            <w:r>
              <w:rPr>
                <w:noProof/>
                <w:webHidden/>
              </w:rPr>
              <w:tab/>
            </w:r>
            <w:r>
              <w:rPr>
                <w:noProof/>
                <w:webHidden/>
              </w:rPr>
              <w:fldChar w:fldCharType="begin"/>
            </w:r>
            <w:r>
              <w:rPr>
                <w:noProof/>
                <w:webHidden/>
              </w:rPr>
              <w:instrText xml:space="preserve"> PAGEREF _Toc217741285 \h </w:instrText>
            </w:r>
            <w:r>
              <w:rPr>
                <w:noProof/>
                <w:webHidden/>
              </w:rPr>
            </w:r>
            <w:r>
              <w:rPr>
                <w:noProof/>
                <w:webHidden/>
              </w:rPr>
              <w:fldChar w:fldCharType="separate"/>
            </w:r>
            <w:r w:rsidR="00260B56">
              <w:rPr>
                <w:noProof/>
                <w:webHidden/>
              </w:rPr>
              <w:t>10</w:t>
            </w:r>
            <w:r>
              <w:rPr>
                <w:noProof/>
                <w:webHidden/>
              </w:rPr>
              <w:fldChar w:fldCharType="end"/>
            </w:r>
          </w:hyperlink>
        </w:p>
        <w:p w14:paraId="6C8C6A2E" w14:textId="68892AB7"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86" w:history="1">
            <w:r w:rsidRPr="006E07A5">
              <w:rPr>
                <w:rStyle w:val="Hyperlink"/>
                <w:rFonts w:eastAsia="SimSun"/>
                <w:noProof/>
              </w:rPr>
              <w:t>1.3 Ý nghĩa của đề tài</w:t>
            </w:r>
            <w:r>
              <w:rPr>
                <w:noProof/>
                <w:webHidden/>
              </w:rPr>
              <w:tab/>
            </w:r>
            <w:r>
              <w:rPr>
                <w:noProof/>
                <w:webHidden/>
              </w:rPr>
              <w:fldChar w:fldCharType="begin"/>
            </w:r>
            <w:r>
              <w:rPr>
                <w:noProof/>
                <w:webHidden/>
              </w:rPr>
              <w:instrText xml:space="preserve"> PAGEREF _Toc217741286 \h </w:instrText>
            </w:r>
            <w:r>
              <w:rPr>
                <w:noProof/>
                <w:webHidden/>
              </w:rPr>
            </w:r>
            <w:r>
              <w:rPr>
                <w:noProof/>
                <w:webHidden/>
              </w:rPr>
              <w:fldChar w:fldCharType="separate"/>
            </w:r>
            <w:r w:rsidR="00260B56">
              <w:rPr>
                <w:noProof/>
                <w:webHidden/>
              </w:rPr>
              <w:t>10</w:t>
            </w:r>
            <w:r>
              <w:rPr>
                <w:noProof/>
                <w:webHidden/>
              </w:rPr>
              <w:fldChar w:fldCharType="end"/>
            </w:r>
          </w:hyperlink>
        </w:p>
        <w:p w14:paraId="61D25394" w14:textId="2392C3C7"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87" w:history="1">
            <w:r w:rsidRPr="006E07A5">
              <w:rPr>
                <w:rStyle w:val="Hyperlink"/>
                <w:rFonts w:eastAsia="SimSun"/>
                <w:noProof/>
              </w:rPr>
              <w:t>1.3.1 Đối với sinh viên</w:t>
            </w:r>
            <w:r>
              <w:rPr>
                <w:noProof/>
                <w:webHidden/>
              </w:rPr>
              <w:tab/>
            </w:r>
            <w:r>
              <w:rPr>
                <w:noProof/>
                <w:webHidden/>
              </w:rPr>
              <w:fldChar w:fldCharType="begin"/>
            </w:r>
            <w:r>
              <w:rPr>
                <w:noProof/>
                <w:webHidden/>
              </w:rPr>
              <w:instrText xml:space="preserve"> PAGEREF _Toc217741287 \h </w:instrText>
            </w:r>
            <w:r>
              <w:rPr>
                <w:noProof/>
                <w:webHidden/>
              </w:rPr>
            </w:r>
            <w:r>
              <w:rPr>
                <w:noProof/>
                <w:webHidden/>
              </w:rPr>
              <w:fldChar w:fldCharType="separate"/>
            </w:r>
            <w:r w:rsidR="00260B56">
              <w:rPr>
                <w:noProof/>
                <w:webHidden/>
              </w:rPr>
              <w:t>10</w:t>
            </w:r>
            <w:r>
              <w:rPr>
                <w:noProof/>
                <w:webHidden/>
              </w:rPr>
              <w:fldChar w:fldCharType="end"/>
            </w:r>
          </w:hyperlink>
        </w:p>
        <w:p w14:paraId="5CDD521F" w14:textId="126996C1"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88" w:history="1">
            <w:r w:rsidRPr="006E07A5">
              <w:rPr>
                <w:rStyle w:val="Hyperlink"/>
                <w:rFonts w:eastAsia="SimSun"/>
                <w:noProof/>
              </w:rPr>
              <w:t>1.3.2 Đối với giảng viên</w:t>
            </w:r>
            <w:r>
              <w:rPr>
                <w:noProof/>
                <w:webHidden/>
              </w:rPr>
              <w:tab/>
            </w:r>
            <w:r>
              <w:rPr>
                <w:noProof/>
                <w:webHidden/>
              </w:rPr>
              <w:fldChar w:fldCharType="begin"/>
            </w:r>
            <w:r>
              <w:rPr>
                <w:noProof/>
                <w:webHidden/>
              </w:rPr>
              <w:instrText xml:space="preserve"> PAGEREF _Toc217741288 \h </w:instrText>
            </w:r>
            <w:r>
              <w:rPr>
                <w:noProof/>
                <w:webHidden/>
              </w:rPr>
            </w:r>
            <w:r>
              <w:rPr>
                <w:noProof/>
                <w:webHidden/>
              </w:rPr>
              <w:fldChar w:fldCharType="separate"/>
            </w:r>
            <w:r w:rsidR="00260B56">
              <w:rPr>
                <w:noProof/>
                <w:webHidden/>
              </w:rPr>
              <w:t>11</w:t>
            </w:r>
            <w:r>
              <w:rPr>
                <w:noProof/>
                <w:webHidden/>
              </w:rPr>
              <w:fldChar w:fldCharType="end"/>
            </w:r>
          </w:hyperlink>
        </w:p>
        <w:p w14:paraId="31A444AE" w14:textId="79B4B932"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89" w:history="1">
            <w:r w:rsidRPr="006E07A5">
              <w:rPr>
                <w:rStyle w:val="Hyperlink"/>
                <w:rFonts w:eastAsia="SimSun"/>
                <w:noProof/>
              </w:rPr>
              <w:t>1.4 Đối tượng sử dụng và các kịch bản chính</w:t>
            </w:r>
            <w:r>
              <w:rPr>
                <w:noProof/>
                <w:webHidden/>
              </w:rPr>
              <w:tab/>
            </w:r>
            <w:r>
              <w:rPr>
                <w:noProof/>
                <w:webHidden/>
              </w:rPr>
              <w:fldChar w:fldCharType="begin"/>
            </w:r>
            <w:r>
              <w:rPr>
                <w:noProof/>
                <w:webHidden/>
              </w:rPr>
              <w:instrText xml:space="preserve"> PAGEREF _Toc217741289 \h </w:instrText>
            </w:r>
            <w:r>
              <w:rPr>
                <w:noProof/>
                <w:webHidden/>
              </w:rPr>
            </w:r>
            <w:r>
              <w:rPr>
                <w:noProof/>
                <w:webHidden/>
              </w:rPr>
              <w:fldChar w:fldCharType="separate"/>
            </w:r>
            <w:r w:rsidR="00260B56">
              <w:rPr>
                <w:noProof/>
                <w:webHidden/>
              </w:rPr>
              <w:t>12</w:t>
            </w:r>
            <w:r>
              <w:rPr>
                <w:noProof/>
                <w:webHidden/>
              </w:rPr>
              <w:fldChar w:fldCharType="end"/>
            </w:r>
          </w:hyperlink>
        </w:p>
        <w:p w14:paraId="05EBA3C0" w14:textId="7F0B6B45"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90" w:history="1">
            <w:r w:rsidRPr="006E07A5">
              <w:rPr>
                <w:rStyle w:val="Hyperlink"/>
                <w:rFonts w:eastAsia="SimSun"/>
                <w:noProof/>
                <w:lang w:val="vi-VN"/>
              </w:rPr>
              <w:t>1.5 Các quy trình nghiệp vụ trọng yếu</w:t>
            </w:r>
            <w:r>
              <w:rPr>
                <w:noProof/>
                <w:webHidden/>
              </w:rPr>
              <w:tab/>
            </w:r>
            <w:r>
              <w:rPr>
                <w:noProof/>
                <w:webHidden/>
              </w:rPr>
              <w:fldChar w:fldCharType="begin"/>
            </w:r>
            <w:r>
              <w:rPr>
                <w:noProof/>
                <w:webHidden/>
              </w:rPr>
              <w:instrText xml:space="preserve"> PAGEREF _Toc217741290 \h </w:instrText>
            </w:r>
            <w:r>
              <w:rPr>
                <w:noProof/>
                <w:webHidden/>
              </w:rPr>
            </w:r>
            <w:r>
              <w:rPr>
                <w:noProof/>
                <w:webHidden/>
              </w:rPr>
              <w:fldChar w:fldCharType="separate"/>
            </w:r>
            <w:r w:rsidR="00260B56">
              <w:rPr>
                <w:noProof/>
                <w:webHidden/>
              </w:rPr>
              <w:t>12</w:t>
            </w:r>
            <w:r>
              <w:rPr>
                <w:noProof/>
                <w:webHidden/>
              </w:rPr>
              <w:fldChar w:fldCharType="end"/>
            </w:r>
          </w:hyperlink>
        </w:p>
        <w:p w14:paraId="3BF5BCBD" w14:textId="6D605C27"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291" w:history="1">
            <w:r w:rsidRPr="006E07A5">
              <w:rPr>
                <w:rStyle w:val="Hyperlink"/>
                <w:rFonts w:eastAsia="SimSun"/>
                <w:noProof/>
              </w:rPr>
              <w:t>CHƯƠNG 2. NGHIÊN CỨU LÝ THUYẾT</w:t>
            </w:r>
            <w:r>
              <w:rPr>
                <w:noProof/>
                <w:webHidden/>
              </w:rPr>
              <w:tab/>
            </w:r>
            <w:r>
              <w:rPr>
                <w:noProof/>
                <w:webHidden/>
              </w:rPr>
              <w:fldChar w:fldCharType="begin"/>
            </w:r>
            <w:r>
              <w:rPr>
                <w:noProof/>
                <w:webHidden/>
              </w:rPr>
              <w:instrText xml:space="preserve"> PAGEREF _Toc217741291 \h </w:instrText>
            </w:r>
            <w:r>
              <w:rPr>
                <w:noProof/>
                <w:webHidden/>
              </w:rPr>
            </w:r>
            <w:r>
              <w:rPr>
                <w:noProof/>
                <w:webHidden/>
              </w:rPr>
              <w:fldChar w:fldCharType="separate"/>
            </w:r>
            <w:r w:rsidR="00260B56">
              <w:rPr>
                <w:noProof/>
                <w:webHidden/>
              </w:rPr>
              <w:t>14</w:t>
            </w:r>
            <w:r>
              <w:rPr>
                <w:noProof/>
                <w:webHidden/>
              </w:rPr>
              <w:fldChar w:fldCharType="end"/>
            </w:r>
          </w:hyperlink>
        </w:p>
        <w:p w14:paraId="5D567D25" w14:textId="625BE781"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92" w:history="1">
            <w:r w:rsidRPr="006E07A5">
              <w:rPr>
                <w:rStyle w:val="Hyperlink"/>
                <w:rFonts w:eastAsia="SimSun"/>
                <w:noProof/>
                <w:lang w:val="vi-VN"/>
              </w:rPr>
              <w:t>2.1 Tổng quan về Hệ thống Quản lý học tập</w:t>
            </w:r>
            <w:r>
              <w:rPr>
                <w:noProof/>
                <w:webHidden/>
              </w:rPr>
              <w:tab/>
            </w:r>
            <w:r>
              <w:rPr>
                <w:noProof/>
                <w:webHidden/>
              </w:rPr>
              <w:fldChar w:fldCharType="begin"/>
            </w:r>
            <w:r>
              <w:rPr>
                <w:noProof/>
                <w:webHidden/>
              </w:rPr>
              <w:instrText xml:space="preserve"> PAGEREF _Toc217741292 \h </w:instrText>
            </w:r>
            <w:r>
              <w:rPr>
                <w:noProof/>
                <w:webHidden/>
              </w:rPr>
            </w:r>
            <w:r>
              <w:rPr>
                <w:noProof/>
                <w:webHidden/>
              </w:rPr>
              <w:fldChar w:fldCharType="separate"/>
            </w:r>
            <w:r w:rsidR="00260B56">
              <w:rPr>
                <w:noProof/>
                <w:webHidden/>
              </w:rPr>
              <w:t>14</w:t>
            </w:r>
            <w:r>
              <w:rPr>
                <w:noProof/>
                <w:webHidden/>
              </w:rPr>
              <w:fldChar w:fldCharType="end"/>
            </w:r>
          </w:hyperlink>
        </w:p>
        <w:p w14:paraId="5A0BD027" w14:textId="29FDF8F4"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93" w:history="1">
            <w:r w:rsidRPr="006E07A5">
              <w:rPr>
                <w:rStyle w:val="Hyperlink"/>
                <w:rFonts w:eastAsia="SimSun"/>
                <w:noProof/>
                <w:lang w:val="vi-VN"/>
              </w:rPr>
              <w:t>2.2 Lý thuyết về Trò chơi hóa trong giáo dục</w:t>
            </w:r>
            <w:r>
              <w:rPr>
                <w:noProof/>
                <w:webHidden/>
              </w:rPr>
              <w:tab/>
            </w:r>
            <w:r>
              <w:rPr>
                <w:noProof/>
                <w:webHidden/>
              </w:rPr>
              <w:fldChar w:fldCharType="begin"/>
            </w:r>
            <w:r>
              <w:rPr>
                <w:noProof/>
                <w:webHidden/>
              </w:rPr>
              <w:instrText xml:space="preserve"> PAGEREF _Toc217741293 \h </w:instrText>
            </w:r>
            <w:r>
              <w:rPr>
                <w:noProof/>
                <w:webHidden/>
              </w:rPr>
            </w:r>
            <w:r>
              <w:rPr>
                <w:noProof/>
                <w:webHidden/>
              </w:rPr>
              <w:fldChar w:fldCharType="separate"/>
            </w:r>
            <w:r w:rsidR="00260B56">
              <w:rPr>
                <w:noProof/>
                <w:webHidden/>
              </w:rPr>
              <w:t>15</w:t>
            </w:r>
            <w:r>
              <w:rPr>
                <w:noProof/>
                <w:webHidden/>
              </w:rPr>
              <w:fldChar w:fldCharType="end"/>
            </w:r>
          </w:hyperlink>
        </w:p>
        <w:p w14:paraId="123D4E99" w14:textId="4D077723"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94" w:history="1">
            <w:r w:rsidRPr="006E07A5">
              <w:rPr>
                <w:rStyle w:val="Hyperlink"/>
                <w:rFonts w:eastAsia="SimSun"/>
                <w:noProof/>
                <w:lang w:val="vi-VN"/>
              </w:rPr>
              <w:t>2.3 Các công nghệ và nền tảng phát triển</w:t>
            </w:r>
            <w:r>
              <w:rPr>
                <w:noProof/>
                <w:webHidden/>
              </w:rPr>
              <w:tab/>
            </w:r>
            <w:r>
              <w:rPr>
                <w:noProof/>
                <w:webHidden/>
              </w:rPr>
              <w:fldChar w:fldCharType="begin"/>
            </w:r>
            <w:r>
              <w:rPr>
                <w:noProof/>
                <w:webHidden/>
              </w:rPr>
              <w:instrText xml:space="preserve"> PAGEREF _Toc217741294 \h </w:instrText>
            </w:r>
            <w:r>
              <w:rPr>
                <w:noProof/>
                <w:webHidden/>
              </w:rPr>
            </w:r>
            <w:r>
              <w:rPr>
                <w:noProof/>
                <w:webHidden/>
              </w:rPr>
              <w:fldChar w:fldCharType="separate"/>
            </w:r>
            <w:r w:rsidR="00260B56">
              <w:rPr>
                <w:noProof/>
                <w:webHidden/>
              </w:rPr>
              <w:t>17</w:t>
            </w:r>
            <w:r>
              <w:rPr>
                <w:noProof/>
                <w:webHidden/>
              </w:rPr>
              <w:fldChar w:fldCharType="end"/>
            </w:r>
          </w:hyperlink>
        </w:p>
        <w:p w14:paraId="54FD02AC" w14:textId="69B9A0B3"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95" w:history="1">
            <w:r w:rsidRPr="006E07A5">
              <w:rPr>
                <w:rStyle w:val="Hyperlink"/>
                <w:rFonts w:eastAsia="SimSun"/>
                <w:noProof/>
                <w:lang w:val="vi-VN"/>
              </w:rPr>
              <w:t>2.4 Kết chương</w:t>
            </w:r>
            <w:r>
              <w:rPr>
                <w:noProof/>
                <w:webHidden/>
              </w:rPr>
              <w:tab/>
            </w:r>
            <w:r>
              <w:rPr>
                <w:noProof/>
                <w:webHidden/>
              </w:rPr>
              <w:fldChar w:fldCharType="begin"/>
            </w:r>
            <w:r>
              <w:rPr>
                <w:noProof/>
                <w:webHidden/>
              </w:rPr>
              <w:instrText xml:space="preserve"> PAGEREF _Toc217741295 \h </w:instrText>
            </w:r>
            <w:r>
              <w:rPr>
                <w:noProof/>
                <w:webHidden/>
              </w:rPr>
            </w:r>
            <w:r>
              <w:rPr>
                <w:noProof/>
                <w:webHidden/>
              </w:rPr>
              <w:fldChar w:fldCharType="separate"/>
            </w:r>
            <w:r w:rsidR="00260B56">
              <w:rPr>
                <w:noProof/>
                <w:webHidden/>
              </w:rPr>
              <w:t>19</w:t>
            </w:r>
            <w:r>
              <w:rPr>
                <w:noProof/>
                <w:webHidden/>
              </w:rPr>
              <w:fldChar w:fldCharType="end"/>
            </w:r>
          </w:hyperlink>
        </w:p>
        <w:p w14:paraId="095C5814" w14:textId="4E763ED9"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296" w:history="1">
            <w:r w:rsidRPr="006E07A5">
              <w:rPr>
                <w:rStyle w:val="Hyperlink"/>
                <w:rFonts w:eastAsia="SimSun"/>
                <w:noProof/>
              </w:rPr>
              <w:t>CHƯƠNG 3. HIỆN THỰC</w:t>
            </w:r>
            <w:r w:rsidRPr="006E07A5">
              <w:rPr>
                <w:rStyle w:val="Hyperlink"/>
                <w:rFonts w:eastAsia="SimSun"/>
                <w:noProof/>
                <w:lang w:val="vi-VN"/>
              </w:rPr>
              <w:t xml:space="preserve"> HÓA </w:t>
            </w:r>
            <w:r w:rsidRPr="006E07A5">
              <w:rPr>
                <w:rStyle w:val="Hyperlink"/>
                <w:rFonts w:eastAsia="SimSun"/>
                <w:noProof/>
              </w:rPr>
              <w:t>NGHIÊN CỨU</w:t>
            </w:r>
            <w:r>
              <w:rPr>
                <w:noProof/>
                <w:webHidden/>
              </w:rPr>
              <w:tab/>
            </w:r>
            <w:r>
              <w:rPr>
                <w:noProof/>
                <w:webHidden/>
              </w:rPr>
              <w:fldChar w:fldCharType="begin"/>
            </w:r>
            <w:r>
              <w:rPr>
                <w:noProof/>
                <w:webHidden/>
              </w:rPr>
              <w:instrText xml:space="preserve"> PAGEREF _Toc217741296 \h </w:instrText>
            </w:r>
            <w:r>
              <w:rPr>
                <w:noProof/>
                <w:webHidden/>
              </w:rPr>
            </w:r>
            <w:r>
              <w:rPr>
                <w:noProof/>
                <w:webHidden/>
              </w:rPr>
              <w:fldChar w:fldCharType="separate"/>
            </w:r>
            <w:r w:rsidR="00260B56">
              <w:rPr>
                <w:noProof/>
                <w:webHidden/>
              </w:rPr>
              <w:t>20</w:t>
            </w:r>
            <w:r>
              <w:rPr>
                <w:noProof/>
                <w:webHidden/>
              </w:rPr>
              <w:fldChar w:fldCharType="end"/>
            </w:r>
          </w:hyperlink>
        </w:p>
        <w:p w14:paraId="36ABB7B4" w14:textId="608B5CA3"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97" w:history="1">
            <w:r w:rsidRPr="006E07A5">
              <w:rPr>
                <w:rStyle w:val="Hyperlink"/>
                <w:rFonts w:eastAsia="SimSun"/>
                <w:noProof/>
                <w:lang w:val="vi-VN"/>
              </w:rPr>
              <w:t>3.1 Đặc tả yêu cầu</w:t>
            </w:r>
            <w:r>
              <w:rPr>
                <w:noProof/>
                <w:webHidden/>
              </w:rPr>
              <w:tab/>
            </w:r>
            <w:r>
              <w:rPr>
                <w:noProof/>
                <w:webHidden/>
              </w:rPr>
              <w:fldChar w:fldCharType="begin"/>
            </w:r>
            <w:r>
              <w:rPr>
                <w:noProof/>
                <w:webHidden/>
              </w:rPr>
              <w:instrText xml:space="preserve"> PAGEREF _Toc217741297 \h </w:instrText>
            </w:r>
            <w:r>
              <w:rPr>
                <w:noProof/>
                <w:webHidden/>
              </w:rPr>
            </w:r>
            <w:r>
              <w:rPr>
                <w:noProof/>
                <w:webHidden/>
              </w:rPr>
              <w:fldChar w:fldCharType="separate"/>
            </w:r>
            <w:r w:rsidR="00260B56">
              <w:rPr>
                <w:noProof/>
                <w:webHidden/>
              </w:rPr>
              <w:t>20</w:t>
            </w:r>
            <w:r>
              <w:rPr>
                <w:noProof/>
                <w:webHidden/>
              </w:rPr>
              <w:fldChar w:fldCharType="end"/>
            </w:r>
          </w:hyperlink>
        </w:p>
        <w:p w14:paraId="74B35652" w14:textId="550AAB4A"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98" w:history="1">
            <w:r w:rsidRPr="006E07A5">
              <w:rPr>
                <w:rStyle w:val="Hyperlink"/>
                <w:rFonts w:eastAsia="SimSun"/>
                <w:noProof/>
                <w:lang w:val="vi-VN"/>
              </w:rPr>
              <w:t>3.2 Thiết kế kiến trúc hệ thống</w:t>
            </w:r>
            <w:r>
              <w:rPr>
                <w:noProof/>
                <w:webHidden/>
              </w:rPr>
              <w:tab/>
            </w:r>
            <w:r>
              <w:rPr>
                <w:noProof/>
                <w:webHidden/>
              </w:rPr>
              <w:fldChar w:fldCharType="begin"/>
            </w:r>
            <w:r>
              <w:rPr>
                <w:noProof/>
                <w:webHidden/>
              </w:rPr>
              <w:instrText xml:space="preserve"> PAGEREF _Toc217741298 \h </w:instrText>
            </w:r>
            <w:r>
              <w:rPr>
                <w:noProof/>
                <w:webHidden/>
              </w:rPr>
            </w:r>
            <w:r>
              <w:rPr>
                <w:noProof/>
                <w:webHidden/>
              </w:rPr>
              <w:fldChar w:fldCharType="separate"/>
            </w:r>
            <w:r w:rsidR="00260B56">
              <w:rPr>
                <w:noProof/>
                <w:webHidden/>
              </w:rPr>
              <w:t>24</w:t>
            </w:r>
            <w:r>
              <w:rPr>
                <w:noProof/>
                <w:webHidden/>
              </w:rPr>
              <w:fldChar w:fldCharType="end"/>
            </w:r>
          </w:hyperlink>
        </w:p>
        <w:p w14:paraId="1F037124" w14:textId="3EA65503"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299" w:history="1">
            <w:r w:rsidRPr="006E07A5">
              <w:rPr>
                <w:rStyle w:val="Hyperlink"/>
                <w:rFonts w:eastAsia="SimSun"/>
                <w:noProof/>
                <w:lang w:val="vi-VN"/>
              </w:rPr>
              <w:t>3.3</w:t>
            </w:r>
            <w:r w:rsidRPr="006E07A5">
              <w:rPr>
                <w:rStyle w:val="Hyperlink"/>
                <w:rFonts w:eastAsia="SimSun"/>
                <w:noProof/>
              </w:rPr>
              <w:t xml:space="preserve"> Thiết kế cơ sở dữ liệu</w:t>
            </w:r>
            <w:r>
              <w:rPr>
                <w:noProof/>
                <w:webHidden/>
              </w:rPr>
              <w:tab/>
            </w:r>
            <w:r>
              <w:rPr>
                <w:noProof/>
                <w:webHidden/>
              </w:rPr>
              <w:fldChar w:fldCharType="begin"/>
            </w:r>
            <w:r>
              <w:rPr>
                <w:noProof/>
                <w:webHidden/>
              </w:rPr>
              <w:instrText xml:space="preserve"> PAGEREF _Toc217741299 \h </w:instrText>
            </w:r>
            <w:r>
              <w:rPr>
                <w:noProof/>
                <w:webHidden/>
              </w:rPr>
            </w:r>
            <w:r>
              <w:rPr>
                <w:noProof/>
                <w:webHidden/>
              </w:rPr>
              <w:fldChar w:fldCharType="separate"/>
            </w:r>
            <w:r w:rsidR="00260B56">
              <w:rPr>
                <w:noProof/>
                <w:webHidden/>
              </w:rPr>
              <w:t>26</w:t>
            </w:r>
            <w:r>
              <w:rPr>
                <w:noProof/>
                <w:webHidden/>
              </w:rPr>
              <w:fldChar w:fldCharType="end"/>
            </w:r>
          </w:hyperlink>
        </w:p>
        <w:p w14:paraId="6218348A" w14:textId="50E61249"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00" w:history="1">
            <w:r w:rsidRPr="006E07A5">
              <w:rPr>
                <w:rStyle w:val="Hyperlink"/>
                <w:rFonts w:eastAsia="SimSun"/>
                <w:noProof/>
              </w:rPr>
              <w:t>3.3.1 Mô hình ERD</w:t>
            </w:r>
            <w:r>
              <w:rPr>
                <w:noProof/>
                <w:webHidden/>
              </w:rPr>
              <w:tab/>
            </w:r>
            <w:r>
              <w:rPr>
                <w:noProof/>
                <w:webHidden/>
              </w:rPr>
              <w:fldChar w:fldCharType="begin"/>
            </w:r>
            <w:r>
              <w:rPr>
                <w:noProof/>
                <w:webHidden/>
              </w:rPr>
              <w:instrText xml:space="preserve"> PAGEREF _Toc217741300 \h </w:instrText>
            </w:r>
            <w:r>
              <w:rPr>
                <w:noProof/>
                <w:webHidden/>
              </w:rPr>
            </w:r>
            <w:r>
              <w:rPr>
                <w:noProof/>
                <w:webHidden/>
              </w:rPr>
              <w:fldChar w:fldCharType="separate"/>
            </w:r>
            <w:r w:rsidR="00260B56">
              <w:rPr>
                <w:noProof/>
                <w:webHidden/>
              </w:rPr>
              <w:t>26</w:t>
            </w:r>
            <w:r>
              <w:rPr>
                <w:noProof/>
                <w:webHidden/>
              </w:rPr>
              <w:fldChar w:fldCharType="end"/>
            </w:r>
          </w:hyperlink>
        </w:p>
        <w:p w14:paraId="55A47064" w14:textId="4C40F5B6"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01" w:history="1">
            <w:r w:rsidRPr="006E07A5">
              <w:rPr>
                <w:rStyle w:val="Hyperlink"/>
                <w:rFonts w:eastAsia="SimSun"/>
                <w:noProof/>
              </w:rPr>
              <w:t>3.3.2 Đặc tả các bảng dữ liệu</w:t>
            </w:r>
            <w:r>
              <w:rPr>
                <w:noProof/>
                <w:webHidden/>
              </w:rPr>
              <w:tab/>
            </w:r>
            <w:r>
              <w:rPr>
                <w:noProof/>
                <w:webHidden/>
              </w:rPr>
              <w:fldChar w:fldCharType="begin"/>
            </w:r>
            <w:r>
              <w:rPr>
                <w:noProof/>
                <w:webHidden/>
              </w:rPr>
              <w:instrText xml:space="preserve"> PAGEREF _Toc217741301 \h </w:instrText>
            </w:r>
            <w:r>
              <w:rPr>
                <w:noProof/>
                <w:webHidden/>
              </w:rPr>
            </w:r>
            <w:r>
              <w:rPr>
                <w:noProof/>
                <w:webHidden/>
              </w:rPr>
              <w:fldChar w:fldCharType="separate"/>
            </w:r>
            <w:r w:rsidR="00260B56">
              <w:rPr>
                <w:noProof/>
                <w:webHidden/>
              </w:rPr>
              <w:t>32</w:t>
            </w:r>
            <w:r>
              <w:rPr>
                <w:noProof/>
                <w:webHidden/>
              </w:rPr>
              <w:fldChar w:fldCharType="end"/>
            </w:r>
          </w:hyperlink>
        </w:p>
        <w:p w14:paraId="20789980" w14:textId="0A070249"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02" w:history="1">
            <w:r w:rsidRPr="006E07A5">
              <w:rPr>
                <w:rStyle w:val="Hyperlink"/>
                <w:rFonts w:eastAsia="SimSun"/>
                <w:noProof/>
                <w:lang w:val="vi-VN"/>
              </w:rPr>
              <w:t>3.4</w:t>
            </w:r>
            <w:r w:rsidRPr="006E07A5">
              <w:rPr>
                <w:rStyle w:val="Hyperlink"/>
                <w:rFonts w:eastAsia="SimSun"/>
                <w:noProof/>
              </w:rPr>
              <w:t xml:space="preserve"> Thiết kế Backend API</w:t>
            </w:r>
            <w:r>
              <w:rPr>
                <w:noProof/>
                <w:webHidden/>
              </w:rPr>
              <w:tab/>
            </w:r>
            <w:r>
              <w:rPr>
                <w:noProof/>
                <w:webHidden/>
              </w:rPr>
              <w:fldChar w:fldCharType="begin"/>
            </w:r>
            <w:r>
              <w:rPr>
                <w:noProof/>
                <w:webHidden/>
              </w:rPr>
              <w:instrText xml:space="preserve"> PAGEREF _Toc217741302 \h </w:instrText>
            </w:r>
            <w:r>
              <w:rPr>
                <w:noProof/>
                <w:webHidden/>
              </w:rPr>
            </w:r>
            <w:r>
              <w:rPr>
                <w:noProof/>
                <w:webHidden/>
              </w:rPr>
              <w:fldChar w:fldCharType="separate"/>
            </w:r>
            <w:r w:rsidR="00260B56">
              <w:rPr>
                <w:noProof/>
                <w:webHidden/>
              </w:rPr>
              <w:t>50</w:t>
            </w:r>
            <w:r>
              <w:rPr>
                <w:noProof/>
                <w:webHidden/>
              </w:rPr>
              <w:fldChar w:fldCharType="end"/>
            </w:r>
          </w:hyperlink>
        </w:p>
        <w:p w14:paraId="4DA58FED" w14:textId="0071403E"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03" w:history="1">
            <w:r w:rsidRPr="006E07A5">
              <w:rPr>
                <w:rStyle w:val="Hyperlink"/>
                <w:rFonts w:eastAsia="SimSun"/>
                <w:noProof/>
              </w:rPr>
              <w:t>3.4.1 Kiến trúc API tổng thể</w:t>
            </w:r>
            <w:r>
              <w:rPr>
                <w:noProof/>
                <w:webHidden/>
              </w:rPr>
              <w:tab/>
            </w:r>
            <w:r>
              <w:rPr>
                <w:noProof/>
                <w:webHidden/>
              </w:rPr>
              <w:fldChar w:fldCharType="begin"/>
            </w:r>
            <w:r>
              <w:rPr>
                <w:noProof/>
                <w:webHidden/>
              </w:rPr>
              <w:instrText xml:space="preserve"> PAGEREF _Toc217741303 \h </w:instrText>
            </w:r>
            <w:r>
              <w:rPr>
                <w:noProof/>
                <w:webHidden/>
              </w:rPr>
            </w:r>
            <w:r>
              <w:rPr>
                <w:noProof/>
                <w:webHidden/>
              </w:rPr>
              <w:fldChar w:fldCharType="separate"/>
            </w:r>
            <w:r w:rsidR="00260B56">
              <w:rPr>
                <w:noProof/>
                <w:webHidden/>
              </w:rPr>
              <w:t>50</w:t>
            </w:r>
            <w:r>
              <w:rPr>
                <w:noProof/>
                <w:webHidden/>
              </w:rPr>
              <w:fldChar w:fldCharType="end"/>
            </w:r>
          </w:hyperlink>
        </w:p>
        <w:p w14:paraId="638F5B6D" w14:textId="69CFA458"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04" w:history="1">
            <w:r w:rsidRPr="006E07A5">
              <w:rPr>
                <w:rStyle w:val="Hyperlink"/>
                <w:rFonts w:eastAsia="SimSun"/>
                <w:noProof/>
              </w:rPr>
              <w:t>3.4.2 Cấu trúc Response chuẩn</w:t>
            </w:r>
            <w:r>
              <w:rPr>
                <w:noProof/>
                <w:webHidden/>
              </w:rPr>
              <w:tab/>
            </w:r>
            <w:r>
              <w:rPr>
                <w:noProof/>
                <w:webHidden/>
              </w:rPr>
              <w:fldChar w:fldCharType="begin"/>
            </w:r>
            <w:r>
              <w:rPr>
                <w:noProof/>
                <w:webHidden/>
              </w:rPr>
              <w:instrText xml:space="preserve"> PAGEREF _Toc217741304 \h </w:instrText>
            </w:r>
            <w:r>
              <w:rPr>
                <w:noProof/>
                <w:webHidden/>
              </w:rPr>
            </w:r>
            <w:r>
              <w:rPr>
                <w:noProof/>
                <w:webHidden/>
              </w:rPr>
              <w:fldChar w:fldCharType="separate"/>
            </w:r>
            <w:r w:rsidR="00260B56">
              <w:rPr>
                <w:noProof/>
                <w:webHidden/>
              </w:rPr>
              <w:t>51</w:t>
            </w:r>
            <w:r>
              <w:rPr>
                <w:noProof/>
                <w:webHidden/>
              </w:rPr>
              <w:fldChar w:fldCharType="end"/>
            </w:r>
          </w:hyperlink>
        </w:p>
        <w:p w14:paraId="0DB346C2" w14:textId="11C2F9EB"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05" w:history="1">
            <w:r w:rsidRPr="006E07A5">
              <w:rPr>
                <w:rStyle w:val="Hyperlink"/>
                <w:rFonts w:eastAsia="SimSun"/>
                <w:noProof/>
                <w:lang w:val="vi-VN"/>
              </w:rPr>
              <w:t>3.4.3 Chức năng thời gian thực với Socket.IO và Redis</w:t>
            </w:r>
            <w:r>
              <w:rPr>
                <w:noProof/>
                <w:webHidden/>
              </w:rPr>
              <w:tab/>
            </w:r>
            <w:r>
              <w:rPr>
                <w:noProof/>
                <w:webHidden/>
              </w:rPr>
              <w:fldChar w:fldCharType="begin"/>
            </w:r>
            <w:r>
              <w:rPr>
                <w:noProof/>
                <w:webHidden/>
              </w:rPr>
              <w:instrText xml:space="preserve"> PAGEREF _Toc217741305 \h </w:instrText>
            </w:r>
            <w:r>
              <w:rPr>
                <w:noProof/>
                <w:webHidden/>
              </w:rPr>
            </w:r>
            <w:r>
              <w:rPr>
                <w:noProof/>
                <w:webHidden/>
              </w:rPr>
              <w:fldChar w:fldCharType="separate"/>
            </w:r>
            <w:r w:rsidR="00260B56">
              <w:rPr>
                <w:noProof/>
                <w:webHidden/>
              </w:rPr>
              <w:t>51</w:t>
            </w:r>
            <w:r>
              <w:rPr>
                <w:noProof/>
                <w:webHidden/>
              </w:rPr>
              <w:fldChar w:fldCharType="end"/>
            </w:r>
          </w:hyperlink>
        </w:p>
        <w:p w14:paraId="31AE3201" w14:textId="448F0A3E"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06" w:history="1">
            <w:r w:rsidRPr="006E07A5">
              <w:rPr>
                <w:rStyle w:val="Hyperlink"/>
                <w:rFonts w:eastAsia="SimSun"/>
                <w:noProof/>
              </w:rPr>
              <w:t>3.4.4 Kiến trúc phân lớp</w:t>
            </w:r>
            <w:r>
              <w:rPr>
                <w:noProof/>
                <w:webHidden/>
              </w:rPr>
              <w:tab/>
            </w:r>
            <w:r>
              <w:rPr>
                <w:noProof/>
                <w:webHidden/>
              </w:rPr>
              <w:fldChar w:fldCharType="begin"/>
            </w:r>
            <w:r>
              <w:rPr>
                <w:noProof/>
                <w:webHidden/>
              </w:rPr>
              <w:instrText xml:space="preserve"> PAGEREF _Toc217741306 \h </w:instrText>
            </w:r>
            <w:r>
              <w:rPr>
                <w:noProof/>
                <w:webHidden/>
              </w:rPr>
            </w:r>
            <w:r>
              <w:rPr>
                <w:noProof/>
                <w:webHidden/>
              </w:rPr>
              <w:fldChar w:fldCharType="separate"/>
            </w:r>
            <w:r w:rsidR="00260B56">
              <w:rPr>
                <w:noProof/>
                <w:webHidden/>
              </w:rPr>
              <w:t>53</w:t>
            </w:r>
            <w:r>
              <w:rPr>
                <w:noProof/>
                <w:webHidden/>
              </w:rPr>
              <w:fldChar w:fldCharType="end"/>
            </w:r>
          </w:hyperlink>
        </w:p>
        <w:p w14:paraId="02C12CAE" w14:textId="21FA9AC4"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07" w:history="1">
            <w:r w:rsidRPr="006E07A5">
              <w:rPr>
                <w:rStyle w:val="Hyperlink"/>
                <w:rFonts w:eastAsia="SimSun"/>
                <w:noProof/>
              </w:rPr>
              <w:t>3.4.5</w:t>
            </w:r>
            <w:r w:rsidRPr="006E07A5">
              <w:rPr>
                <w:rStyle w:val="Hyperlink"/>
                <w:rFonts w:eastAsia="SimSun"/>
                <w:noProof/>
                <w:lang w:val="vi-VN"/>
              </w:rPr>
              <w:t xml:space="preserve"> Trò chơi</w:t>
            </w:r>
            <w:r w:rsidRPr="006E07A5">
              <w:rPr>
                <w:rStyle w:val="Hyperlink"/>
                <w:rFonts w:eastAsia="SimSun"/>
                <w:noProof/>
              </w:rPr>
              <w:t xml:space="preserve"> hóa toàn diện</w:t>
            </w:r>
            <w:r>
              <w:rPr>
                <w:noProof/>
                <w:webHidden/>
              </w:rPr>
              <w:tab/>
            </w:r>
            <w:r>
              <w:rPr>
                <w:noProof/>
                <w:webHidden/>
              </w:rPr>
              <w:fldChar w:fldCharType="begin"/>
            </w:r>
            <w:r>
              <w:rPr>
                <w:noProof/>
                <w:webHidden/>
              </w:rPr>
              <w:instrText xml:space="preserve"> PAGEREF _Toc217741307 \h </w:instrText>
            </w:r>
            <w:r>
              <w:rPr>
                <w:noProof/>
                <w:webHidden/>
              </w:rPr>
            </w:r>
            <w:r>
              <w:rPr>
                <w:noProof/>
                <w:webHidden/>
              </w:rPr>
              <w:fldChar w:fldCharType="separate"/>
            </w:r>
            <w:r w:rsidR="00260B56">
              <w:rPr>
                <w:noProof/>
                <w:webHidden/>
              </w:rPr>
              <w:t>53</w:t>
            </w:r>
            <w:r>
              <w:rPr>
                <w:noProof/>
                <w:webHidden/>
              </w:rPr>
              <w:fldChar w:fldCharType="end"/>
            </w:r>
          </w:hyperlink>
        </w:p>
        <w:p w14:paraId="47DBBA4B" w14:textId="542AE3DC"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08" w:history="1">
            <w:r w:rsidRPr="006E07A5">
              <w:rPr>
                <w:rStyle w:val="Hyperlink"/>
                <w:rFonts w:eastAsia="SimSun"/>
                <w:noProof/>
                <w:lang w:val="vi-VN"/>
              </w:rPr>
              <w:t>3.5 Th</w:t>
            </w:r>
            <w:r w:rsidRPr="006E07A5">
              <w:rPr>
                <w:rStyle w:val="Hyperlink"/>
                <w:rFonts w:eastAsia="SimSun"/>
                <w:noProof/>
              </w:rPr>
              <w:t xml:space="preserve">iết kế các </w:t>
            </w:r>
            <w:r w:rsidRPr="006E07A5">
              <w:rPr>
                <w:rStyle w:val="Hyperlink"/>
                <w:rFonts w:eastAsia="SimSun"/>
                <w:noProof/>
                <w:lang w:val="vi-VN"/>
              </w:rPr>
              <w:t>luồ</w:t>
            </w:r>
            <w:r w:rsidRPr="006E07A5">
              <w:rPr>
                <w:rStyle w:val="Hyperlink"/>
                <w:rFonts w:eastAsia="SimSun"/>
                <w:noProof/>
              </w:rPr>
              <w:t>ng xử lý chính</w:t>
            </w:r>
            <w:r>
              <w:rPr>
                <w:noProof/>
                <w:webHidden/>
              </w:rPr>
              <w:tab/>
            </w:r>
            <w:r>
              <w:rPr>
                <w:noProof/>
                <w:webHidden/>
              </w:rPr>
              <w:fldChar w:fldCharType="begin"/>
            </w:r>
            <w:r>
              <w:rPr>
                <w:noProof/>
                <w:webHidden/>
              </w:rPr>
              <w:instrText xml:space="preserve"> PAGEREF _Toc217741308 \h </w:instrText>
            </w:r>
            <w:r>
              <w:rPr>
                <w:noProof/>
                <w:webHidden/>
              </w:rPr>
            </w:r>
            <w:r>
              <w:rPr>
                <w:noProof/>
                <w:webHidden/>
              </w:rPr>
              <w:fldChar w:fldCharType="separate"/>
            </w:r>
            <w:r w:rsidR="00260B56">
              <w:rPr>
                <w:noProof/>
                <w:webHidden/>
              </w:rPr>
              <w:t>54</w:t>
            </w:r>
            <w:r>
              <w:rPr>
                <w:noProof/>
                <w:webHidden/>
              </w:rPr>
              <w:fldChar w:fldCharType="end"/>
            </w:r>
          </w:hyperlink>
        </w:p>
        <w:p w14:paraId="5386BA18" w14:textId="63C7B622"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09" w:history="1">
            <w:r w:rsidRPr="006E07A5">
              <w:rPr>
                <w:rStyle w:val="Hyperlink"/>
                <w:rFonts w:eastAsia="SimSun"/>
                <w:noProof/>
                <w:lang w:val="vi-VN"/>
              </w:rPr>
              <w:t>3.5.1 Cơ chế bảo mật và sơ đồ xử lý xác thực</w:t>
            </w:r>
            <w:r>
              <w:rPr>
                <w:noProof/>
                <w:webHidden/>
              </w:rPr>
              <w:tab/>
            </w:r>
            <w:r>
              <w:rPr>
                <w:noProof/>
                <w:webHidden/>
              </w:rPr>
              <w:fldChar w:fldCharType="begin"/>
            </w:r>
            <w:r>
              <w:rPr>
                <w:noProof/>
                <w:webHidden/>
              </w:rPr>
              <w:instrText xml:space="preserve"> PAGEREF _Toc217741309 \h </w:instrText>
            </w:r>
            <w:r>
              <w:rPr>
                <w:noProof/>
                <w:webHidden/>
              </w:rPr>
            </w:r>
            <w:r>
              <w:rPr>
                <w:noProof/>
                <w:webHidden/>
              </w:rPr>
              <w:fldChar w:fldCharType="separate"/>
            </w:r>
            <w:r w:rsidR="00260B56">
              <w:rPr>
                <w:noProof/>
                <w:webHidden/>
              </w:rPr>
              <w:t>54</w:t>
            </w:r>
            <w:r>
              <w:rPr>
                <w:noProof/>
                <w:webHidden/>
              </w:rPr>
              <w:fldChar w:fldCharType="end"/>
            </w:r>
          </w:hyperlink>
        </w:p>
        <w:p w14:paraId="729E1C4F" w14:textId="2DAB39BC"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10" w:history="1">
            <w:r w:rsidRPr="006E07A5">
              <w:rPr>
                <w:rStyle w:val="Hyperlink"/>
                <w:rFonts w:eastAsia="SimSun"/>
                <w:noProof/>
              </w:rPr>
              <w:t>3.5.2 Luồng kiểm tra thời gian thực</w:t>
            </w:r>
            <w:r>
              <w:rPr>
                <w:noProof/>
                <w:webHidden/>
              </w:rPr>
              <w:tab/>
            </w:r>
            <w:r>
              <w:rPr>
                <w:noProof/>
                <w:webHidden/>
              </w:rPr>
              <w:fldChar w:fldCharType="begin"/>
            </w:r>
            <w:r>
              <w:rPr>
                <w:noProof/>
                <w:webHidden/>
              </w:rPr>
              <w:instrText xml:space="preserve"> PAGEREF _Toc217741310 \h </w:instrText>
            </w:r>
            <w:r>
              <w:rPr>
                <w:noProof/>
                <w:webHidden/>
              </w:rPr>
            </w:r>
            <w:r>
              <w:rPr>
                <w:noProof/>
                <w:webHidden/>
              </w:rPr>
              <w:fldChar w:fldCharType="separate"/>
            </w:r>
            <w:r w:rsidR="00260B56">
              <w:rPr>
                <w:noProof/>
                <w:webHidden/>
              </w:rPr>
              <w:t>55</w:t>
            </w:r>
            <w:r>
              <w:rPr>
                <w:noProof/>
                <w:webHidden/>
              </w:rPr>
              <w:fldChar w:fldCharType="end"/>
            </w:r>
          </w:hyperlink>
        </w:p>
        <w:p w14:paraId="36B0EAA0" w14:textId="56CD3427"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11" w:history="1">
            <w:r w:rsidRPr="006E07A5">
              <w:rPr>
                <w:rStyle w:val="Hyperlink"/>
                <w:rFonts w:eastAsia="SimSun"/>
                <w:noProof/>
                <w:lang w:val="vi-VN"/>
              </w:rPr>
              <w:t>3.5.3</w:t>
            </w:r>
            <w:r w:rsidRPr="006E07A5">
              <w:rPr>
                <w:rStyle w:val="Hyperlink"/>
                <w:rFonts w:eastAsia="SimSun"/>
                <w:noProof/>
              </w:rPr>
              <w:t xml:space="preserve"> Luồng cập nhật Bảng xếp hạng và Trao thưởng</w:t>
            </w:r>
            <w:r>
              <w:rPr>
                <w:noProof/>
                <w:webHidden/>
              </w:rPr>
              <w:tab/>
            </w:r>
            <w:r>
              <w:rPr>
                <w:noProof/>
                <w:webHidden/>
              </w:rPr>
              <w:fldChar w:fldCharType="begin"/>
            </w:r>
            <w:r>
              <w:rPr>
                <w:noProof/>
                <w:webHidden/>
              </w:rPr>
              <w:instrText xml:space="preserve"> PAGEREF _Toc217741311 \h </w:instrText>
            </w:r>
            <w:r>
              <w:rPr>
                <w:noProof/>
                <w:webHidden/>
              </w:rPr>
            </w:r>
            <w:r>
              <w:rPr>
                <w:noProof/>
                <w:webHidden/>
              </w:rPr>
              <w:fldChar w:fldCharType="separate"/>
            </w:r>
            <w:r w:rsidR="00260B56">
              <w:rPr>
                <w:noProof/>
                <w:webHidden/>
              </w:rPr>
              <w:t>59</w:t>
            </w:r>
            <w:r>
              <w:rPr>
                <w:noProof/>
                <w:webHidden/>
              </w:rPr>
              <w:fldChar w:fldCharType="end"/>
            </w:r>
          </w:hyperlink>
        </w:p>
        <w:p w14:paraId="3C25D391" w14:textId="28B7688F"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12" w:history="1">
            <w:r w:rsidRPr="006E07A5">
              <w:rPr>
                <w:rStyle w:val="Hyperlink"/>
                <w:rFonts w:eastAsia="SimSun"/>
                <w:noProof/>
              </w:rPr>
              <w:t xml:space="preserve">3.5.4 Luồng </w:t>
            </w:r>
            <w:r w:rsidRPr="006E07A5">
              <w:rPr>
                <w:rStyle w:val="Hyperlink"/>
                <w:rFonts w:eastAsia="SimSun"/>
                <w:noProof/>
                <w:lang w:val="vi-VN"/>
              </w:rPr>
              <w:t>nhập</w:t>
            </w:r>
            <w:r w:rsidRPr="006E07A5">
              <w:rPr>
                <w:rStyle w:val="Hyperlink"/>
                <w:rFonts w:eastAsia="SimSun"/>
                <w:noProof/>
              </w:rPr>
              <w:t xml:space="preserve"> Câu hỏi hàng loạt file</w:t>
            </w:r>
            <w:r>
              <w:rPr>
                <w:noProof/>
                <w:webHidden/>
              </w:rPr>
              <w:tab/>
            </w:r>
            <w:r>
              <w:rPr>
                <w:noProof/>
                <w:webHidden/>
              </w:rPr>
              <w:fldChar w:fldCharType="begin"/>
            </w:r>
            <w:r>
              <w:rPr>
                <w:noProof/>
                <w:webHidden/>
              </w:rPr>
              <w:instrText xml:space="preserve"> PAGEREF _Toc217741312 \h </w:instrText>
            </w:r>
            <w:r>
              <w:rPr>
                <w:noProof/>
                <w:webHidden/>
              </w:rPr>
            </w:r>
            <w:r>
              <w:rPr>
                <w:noProof/>
                <w:webHidden/>
              </w:rPr>
              <w:fldChar w:fldCharType="separate"/>
            </w:r>
            <w:r w:rsidR="00260B56">
              <w:rPr>
                <w:noProof/>
                <w:webHidden/>
              </w:rPr>
              <w:t>60</w:t>
            </w:r>
            <w:r>
              <w:rPr>
                <w:noProof/>
                <w:webHidden/>
              </w:rPr>
              <w:fldChar w:fldCharType="end"/>
            </w:r>
          </w:hyperlink>
        </w:p>
        <w:p w14:paraId="12323A8B" w14:textId="7FB04693"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313" w:history="1">
            <w:r w:rsidRPr="006E07A5">
              <w:rPr>
                <w:rStyle w:val="Hyperlink"/>
                <w:rFonts w:eastAsia="SimSun"/>
                <w:noProof/>
              </w:rPr>
              <w:t>CHƯƠNG 4.</w:t>
            </w:r>
            <w:r w:rsidRPr="006E07A5">
              <w:rPr>
                <w:rStyle w:val="Hyperlink"/>
                <w:rFonts w:eastAsia="SimSun"/>
                <w:noProof/>
                <w:lang w:val="vi-VN"/>
              </w:rPr>
              <w:t xml:space="preserve"> K</w:t>
            </w:r>
            <w:r w:rsidRPr="006E07A5">
              <w:rPr>
                <w:rStyle w:val="Hyperlink"/>
                <w:rFonts w:eastAsia="SimSun"/>
                <w:noProof/>
              </w:rPr>
              <w:t>ẾT QUẢ NGHIÊN CỨU</w:t>
            </w:r>
            <w:r>
              <w:rPr>
                <w:noProof/>
                <w:webHidden/>
              </w:rPr>
              <w:tab/>
            </w:r>
            <w:r>
              <w:rPr>
                <w:noProof/>
                <w:webHidden/>
              </w:rPr>
              <w:fldChar w:fldCharType="begin"/>
            </w:r>
            <w:r>
              <w:rPr>
                <w:noProof/>
                <w:webHidden/>
              </w:rPr>
              <w:instrText xml:space="preserve"> PAGEREF _Toc217741313 \h </w:instrText>
            </w:r>
            <w:r>
              <w:rPr>
                <w:noProof/>
                <w:webHidden/>
              </w:rPr>
            </w:r>
            <w:r>
              <w:rPr>
                <w:noProof/>
                <w:webHidden/>
              </w:rPr>
              <w:fldChar w:fldCharType="separate"/>
            </w:r>
            <w:r w:rsidR="00260B56">
              <w:rPr>
                <w:noProof/>
                <w:webHidden/>
              </w:rPr>
              <w:t>65</w:t>
            </w:r>
            <w:r>
              <w:rPr>
                <w:noProof/>
                <w:webHidden/>
              </w:rPr>
              <w:fldChar w:fldCharType="end"/>
            </w:r>
          </w:hyperlink>
        </w:p>
        <w:p w14:paraId="2BFCAA4F" w14:textId="4A7DBBBA"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14" w:history="1">
            <w:r w:rsidRPr="006E07A5">
              <w:rPr>
                <w:rStyle w:val="Hyperlink"/>
                <w:rFonts w:eastAsia="SimSun"/>
                <w:noProof/>
                <w:lang w:val="vi-VN"/>
              </w:rPr>
              <w:t>4.1 Giới thiệu chung</w:t>
            </w:r>
            <w:r>
              <w:rPr>
                <w:noProof/>
                <w:webHidden/>
              </w:rPr>
              <w:tab/>
            </w:r>
            <w:r>
              <w:rPr>
                <w:noProof/>
                <w:webHidden/>
              </w:rPr>
              <w:fldChar w:fldCharType="begin"/>
            </w:r>
            <w:r>
              <w:rPr>
                <w:noProof/>
                <w:webHidden/>
              </w:rPr>
              <w:instrText xml:space="preserve"> PAGEREF _Toc217741314 \h </w:instrText>
            </w:r>
            <w:r>
              <w:rPr>
                <w:noProof/>
                <w:webHidden/>
              </w:rPr>
            </w:r>
            <w:r>
              <w:rPr>
                <w:noProof/>
                <w:webHidden/>
              </w:rPr>
              <w:fldChar w:fldCharType="separate"/>
            </w:r>
            <w:r w:rsidR="00260B56">
              <w:rPr>
                <w:noProof/>
                <w:webHidden/>
              </w:rPr>
              <w:t>65</w:t>
            </w:r>
            <w:r>
              <w:rPr>
                <w:noProof/>
                <w:webHidden/>
              </w:rPr>
              <w:fldChar w:fldCharType="end"/>
            </w:r>
          </w:hyperlink>
        </w:p>
        <w:p w14:paraId="171E5AF0" w14:textId="57DA04B0"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15" w:history="1">
            <w:r w:rsidRPr="006E07A5">
              <w:rPr>
                <w:rStyle w:val="Hyperlink"/>
                <w:rFonts w:eastAsia="SimSun"/>
                <w:noProof/>
              </w:rPr>
              <w:t>4.2 Kết quả về kiến trúc và cơ sở dữ liệu</w:t>
            </w:r>
            <w:r>
              <w:rPr>
                <w:noProof/>
                <w:webHidden/>
              </w:rPr>
              <w:tab/>
            </w:r>
            <w:r>
              <w:rPr>
                <w:noProof/>
                <w:webHidden/>
              </w:rPr>
              <w:fldChar w:fldCharType="begin"/>
            </w:r>
            <w:r>
              <w:rPr>
                <w:noProof/>
                <w:webHidden/>
              </w:rPr>
              <w:instrText xml:space="preserve"> PAGEREF _Toc217741315 \h </w:instrText>
            </w:r>
            <w:r>
              <w:rPr>
                <w:noProof/>
                <w:webHidden/>
              </w:rPr>
            </w:r>
            <w:r>
              <w:rPr>
                <w:noProof/>
                <w:webHidden/>
              </w:rPr>
              <w:fldChar w:fldCharType="separate"/>
            </w:r>
            <w:r w:rsidR="00260B56">
              <w:rPr>
                <w:noProof/>
                <w:webHidden/>
              </w:rPr>
              <w:t>65</w:t>
            </w:r>
            <w:r>
              <w:rPr>
                <w:noProof/>
                <w:webHidden/>
              </w:rPr>
              <w:fldChar w:fldCharType="end"/>
            </w:r>
          </w:hyperlink>
        </w:p>
        <w:p w14:paraId="0293728C" w14:textId="37F88655"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16" w:history="1">
            <w:r w:rsidRPr="006E07A5">
              <w:rPr>
                <w:rStyle w:val="Hyperlink"/>
                <w:rFonts w:eastAsia="SimSun"/>
                <w:noProof/>
                <w:lang w:val="vi-VN"/>
              </w:rPr>
              <w:t>4.3 Kết quả về Hệ thống API Backend</w:t>
            </w:r>
            <w:r>
              <w:rPr>
                <w:noProof/>
                <w:webHidden/>
              </w:rPr>
              <w:tab/>
            </w:r>
            <w:r>
              <w:rPr>
                <w:noProof/>
                <w:webHidden/>
              </w:rPr>
              <w:fldChar w:fldCharType="begin"/>
            </w:r>
            <w:r>
              <w:rPr>
                <w:noProof/>
                <w:webHidden/>
              </w:rPr>
              <w:instrText xml:space="preserve"> PAGEREF _Toc217741316 \h </w:instrText>
            </w:r>
            <w:r>
              <w:rPr>
                <w:noProof/>
                <w:webHidden/>
              </w:rPr>
            </w:r>
            <w:r>
              <w:rPr>
                <w:noProof/>
                <w:webHidden/>
              </w:rPr>
              <w:fldChar w:fldCharType="separate"/>
            </w:r>
            <w:r w:rsidR="00260B56">
              <w:rPr>
                <w:noProof/>
                <w:webHidden/>
              </w:rPr>
              <w:t>66</w:t>
            </w:r>
            <w:r>
              <w:rPr>
                <w:noProof/>
                <w:webHidden/>
              </w:rPr>
              <w:fldChar w:fldCharType="end"/>
            </w:r>
          </w:hyperlink>
        </w:p>
        <w:p w14:paraId="6D9E11AA" w14:textId="27DDEBF9"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17" w:history="1">
            <w:r w:rsidRPr="006E07A5">
              <w:rPr>
                <w:rStyle w:val="Hyperlink"/>
                <w:rFonts w:eastAsia="SimSun"/>
                <w:noProof/>
                <w:lang w:val="vi-VN"/>
              </w:rPr>
              <w:t>4.4 Đánh giá hiệu năng hệ thống</w:t>
            </w:r>
            <w:r>
              <w:rPr>
                <w:noProof/>
                <w:webHidden/>
              </w:rPr>
              <w:tab/>
            </w:r>
            <w:r>
              <w:rPr>
                <w:noProof/>
                <w:webHidden/>
              </w:rPr>
              <w:fldChar w:fldCharType="begin"/>
            </w:r>
            <w:r>
              <w:rPr>
                <w:noProof/>
                <w:webHidden/>
              </w:rPr>
              <w:instrText xml:space="preserve"> PAGEREF _Toc217741317 \h </w:instrText>
            </w:r>
            <w:r>
              <w:rPr>
                <w:noProof/>
                <w:webHidden/>
              </w:rPr>
            </w:r>
            <w:r>
              <w:rPr>
                <w:noProof/>
                <w:webHidden/>
              </w:rPr>
              <w:fldChar w:fldCharType="separate"/>
            </w:r>
            <w:r w:rsidR="00260B56">
              <w:rPr>
                <w:noProof/>
                <w:webHidden/>
              </w:rPr>
              <w:t>71</w:t>
            </w:r>
            <w:r>
              <w:rPr>
                <w:noProof/>
                <w:webHidden/>
              </w:rPr>
              <w:fldChar w:fldCharType="end"/>
            </w:r>
          </w:hyperlink>
        </w:p>
        <w:p w14:paraId="6418986D" w14:textId="64CEB6DC"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18" w:history="1">
            <w:r w:rsidRPr="006E07A5">
              <w:rPr>
                <w:rStyle w:val="Hyperlink"/>
                <w:rFonts w:eastAsia="SimSun"/>
                <w:noProof/>
              </w:rPr>
              <w:t>4.4.1 Kiểm thử khả năng chịu tải với tác vụ thời gian thực</w:t>
            </w:r>
            <w:r>
              <w:rPr>
                <w:noProof/>
                <w:webHidden/>
              </w:rPr>
              <w:tab/>
            </w:r>
            <w:r>
              <w:rPr>
                <w:noProof/>
                <w:webHidden/>
              </w:rPr>
              <w:fldChar w:fldCharType="begin"/>
            </w:r>
            <w:r>
              <w:rPr>
                <w:noProof/>
                <w:webHidden/>
              </w:rPr>
              <w:instrText xml:space="preserve"> PAGEREF _Toc217741318 \h </w:instrText>
            </w:r>
            <w:r>
              <w:rPr>
                <w:noProof/>
                <w:webHidden/>
              </w:rPr>
            </w:r>
            <w:r>
              <w:rPr>
                <w:noProof/>
                <w:webHidden/>
              </w:rPr>
              <w:fldChar w:fldCharType="separate"/>
            </w:r>
            <w:r w:rsidR="00260B56">
              <w:rPr>
                <w:noProof/>
                <w:webHidden/>
              </w:rPr>
              <w:t>72</w:t>
            </w:r>
            <w:r>
              <w:rPr>
                <w:noProof/>
                <w:webHidden/>
              </w:rPr>
              <w:fldChar w:fldCharType="end"/>
            </w:r>
          </w:hyperlink>
        </w:p>
        <w:p w14:paraId="1E9C6D22" w14:textId="58B00D46" w:rsidR="00955D9A" w:rsidRDefault="00955D9A">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19" w:history="1">
            <w:r w:rsidRPr="006E07A5">
              <w:rPr>
                <w:rStyle w:val="Hyperlink"/>
                <w:rFonts w:eastAsia="SimSun"/>
                <w:noProof/>
              </w:rPr>
              <w:t>4.4.2 Kiểm thử độ ổn định với tác vụ xử lý dữ liệu nặng</w:t>
            </w:r>
            <w:r>
              <w:rPr>
                <w:noProof/>
                <w:webHidden/>
              </w:rPr>
              <w:tab/>
            </w:r>
            <w:r>
              <w:rPr>
                <w:noProof/>
                <w:webHidden/>
              </w:rPr>
              <w:fldChar w:fldCharType="begin"/>
            </w:r>
            <w:r>
              <w:rPr>
                <w:noProof/>
                <w:webHidden/>
              </w:rPr>
              <w:instrText xml:space="preserve"> PAGEREF _Toc217741319 \h </w:instrText>
            </w:r>
            <w:r>
              <w:rPr>
                <w:noProof/>
                <w:webHidden/>
              </w:rPr>
            </w:r>
            <w:r>
              <w:rPr>
                <w:noProof/>
                <w:webHidden/>
              </w:rPr>
              <w:fldChar w:fldCharType="separate"/>
            </w:r>
            <w:r w:rsidR="00260B56">
              <w:rPr>
                <w:noProof/>
                <w:webHidden/>
              </w:rPr>
              <w:t>73</w:t>
            </w:r>
            <w:r>
              <w:rPr>
                <w:noProof/>
                <w:webHidden/>
              </w:rPr>
              <w:fldChar w:fldCharType="end"/>
            </w:r>
          </w:hyperlink>
        </w:p>
        <w:p w14:paraId="72137B87" w14:textId="37D91E0B"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320" w:history="1">
            <w:r w:rsidRPr="006E07A5">
              <w:rPr>
                <w:rStyle w:val="Hyperlink"/>
                <w:rFonts w:eastAsia="SimSun"/>
                <w:noProof/>
                <w:lang w:val="vi-VN"/>
              </w:rPr>
              <w:t>CHƯƠNG 5.</w:t>
            </w:r>
            <w:r w:rsidRPr="006E07A5">
              <w:rPr>
                <w:rStyle w:val="Hyperlink"/>
                <w:rFonts w:eastAsia="SimSun"/>
                <w:noProof/>
              </w:rPr>
              <w:t xml:space="preserve"> KẾT QUẢ VÀ HƯỚNG PHÁT TRIỂN</w:t>
            </w:r>
            <w:r>
              <w:rPr>
                <w:noProof/>
                <w:webHidden/>
              </w:rPr>
              <w:tab/>
            </w:r>
            <w:r>
              <w:rPr>
                <w:noProof/>
                <w:webHidden/>
              </w:rPr>
              <w:fldChar w:fldCharType="begin"/>
            </w:r>
            <w:r>
              <w:rPr>
                <w:noProof/>
                <w:webHidden/>
              </w:rPr>
              <w:instrText xml:space="preserve"> PAGEREF _Toc217741320 \h </w:instrText>
            </w:r>
            <w:r>
              <w:rPr>
                <w:noProof/>
                <w:webHidden/>
              </w:rPr>
            </w:r>
            <w:r>
              <w:rPr>
                <w:noProof/>
                <w:webHidden/>
              </w:rPr>
              <w:fldChar w:fldCharType="separate"/>
            </w:r>
            <w:r w:rsidR="00260B56">
              <w:rPr>
                <w:noProof/>
                <w:webHidden/>
              </w:rPr>
              <w:t>75</w:t>
            </w:r>
            <w:r>
              <w:rPr>
                <w:noProof/>
                <w:webHidden/>
              </w:rPr>
              <w:fldChar w:fldCharType="end"/>
            </w:r>
          </w:hyperlink>
        </w:p>
        <w:p w14:paraId="7076E380" w14:textId="196E7C82"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21" w:history="1">
            <w:r w:rsidRPr="006E07A5">
              <w:rPr>
                <w:rStyle w:val="Hyperlink"/>
                <w:rFonts w:eastAsia="SimSun"/>
                <w:noProof/>
              </w:rPr>
              <w:t>5.1</w:t>
            </w:r>
            <w:r w:rsidRPr="006E07A5">
              <w:rPr>
                <w:rStyle w:val="Hyperlink"/>
                <w:rFonts w:eastAsia="SimSun"/>
                <w:noProof/>
                <w:lang w:val="vi-VN"/>
              </w:rPr>
              <w:t xml:space="preserve"> Giới thiệu chung</w:t>
            </w:r>
            <w:r>
              <w:rPr>
                <w:noProof/>
                <w:webHidden/>
              </w:rPr>
              <w:tab/>
            </w:r>
            <w:r>
              <w:rPr>
                <w:noProof/>
                <w:webHidden/>
              </w:rPr>
              <w:fldChar w:fldCharType="begin"/>
            </w:r>
            <w:r>
              <w:rPr>
                <w:noProof/>
                <w:webHidden/>
              </w:rPr>
              <w:instrText xml:space="preserve"> PAGEREF _Toc217741321 \h </w:instrText>
            </w:r>
            <w:r>
              <w:rPr>
                <w:noProof/>
                <w:webHidden/>
              </w:rPr>
            </w:r>
            <w:r>
              <w:rPr>
                <w:noProof/>
                <w:webHidden/>
              </w:rPr>
              <w:fldChar w:fldCharType="separate"/>
            </w:r>
            <w:r w:rsidR="00260B56">
              <w:rPr>
                <w:noProof/>
                <w:webHidden/>
              </w:rPr>
              <w:t>75</w:t>
            </w:r>
            <w:r>
              <w:rPr>
                <w:noProof/>
                <w:webHidden/>
              </w:rPr>
              <w:fldChar w:fldCharType="end"/>
            </w:r>
          </w:hyperlink>
        </w:p>
        <w:p w14:paraId="1C029046" w14:textId="4BA149EC"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22" w:history="1">
            <w:r w:rsidRPr="006E07A5">
              <w:rPr>
                <w:rStyle w:val="Hyperlink"/>
                <w:rFonts w:eastAsia="SimSun"/>
                <w:noProof/>
                <w:lang w:val="vi-VN"/>
              </w:rPr>
              <w:t>5.2 Kết luận</w:t>
            </w:r>
            <w:r>
              <w:rPr>
                <w:noProof/>
                <w:webHidden/>
              </w:rPr>
              <w:tab/>
            </w:r>
            <w:r>
              <w:rPr>
                <w:noProof/>
                <w:webHidden/>
              </w:rPr>
              <w:fldChar w:fldCharType="begin"/>
            </w:r>
            <w:r>
              <w:rPr>
                <w:noProof/>
                <w:webHidden/>
              </w:rPr>
              <w:instrText xml:space="preserve"> PAGEREF _Toc217741322 \h </w:instrText>
            </w:r>
            <w:r>
              <w:rPr>
                <w:noProof/>
                <w:webHidden/>
              </w:rPr>
            </w:r>
            <w:r>
              <w:rPr>
                <w:noProof/>
                <w:webHidden/>
              </w:rPr>
              <w:fldChar w:fldCharType="separate"/>
            </w:r>
            <w:r w:rsidR="00260B56">
              <w:rPr>
                <w:noProof/>
                <w:webHidden/>
              </w:rPr>
              <w:t>75</w:t>
            </w:r>
            <w:r>
              <w:rPr>
                <w:noProof/>
                <w:webHidden/>
              </w:rPr>
              <w:fldChar w:fldCharType="end"/>
            </w:r>
          </w:hyperlink>
        </w:p>
        <w:p w14:paraId="2965A120" w14:textId="0FDC5F21"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23" w:history="1">
            <w:r w:rsidRPr="006E07A5">
              <w:rPr>
                <w:rStyle w:val="Hyperlink"/>
                <w:rFonts w:eastAsia="SimSun"/>
                <w:noProof/>
                <w:lang w:val="vi-VN"/>
              </w:rPr>
              <w:t>5.3 Hạn chế của đề tài</w:t>
            </w:r>
            <w:r>
              <w:rPr>
                <w:noProof/>
                <w:webHidden/>
              </w:rPr>
              <w:tab/>
            </w:r>
            <w:r>
              <w:rPr>
                <w:noProof/>
                <w:webHidden/>
              </w:rPr>
              <w:fldChar w:fldCharType="begin"/>
            </w:r>
            <w:r>
              <w:rPr>
                <w:noProof/>
                <w:webHidden/>
              </w:rPr>
              <w:instrText xml:space="preserve"> PAGEREF _Toc217741323 \h </w:instrText>
            </w:r>
            <w:r>
              <w:rPr>
                <w:noProof/>
                <w:webHidden/>
              </w:rPr>
            </w:r>
            <w:r>
              <w:rPr>
                <w:noProof/>
                <w:webHidden/>
              </w:rPr>
              <w:fldChar w:fldCharType="separate"/>
            </w:r>
            <w:r w:rsidR="00260B56">
              <w:rPr>
                <w:noProof/>
                <w:webHidden/>
              </w:rPr>
              <w:t>76</w:t>
            </w:r>
            <w:r>
              <w:rPr>
                <w:noProof/>
                <w:webHidden/>
              </w:rPr>
              <w:fldChar w:fldCharType="end"/>
            </w:r>
          </w:hyperlink>
        </w:p>
        <w:p w14:paraId="3AE31E58" w14:textId="16742BCD" w:rsidR="00955D9A" w:rsidRDefault="00955D9A">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741324" w:history="1">
            <w:r w:rsidRPr="006E07A5">
              <w:rPr>
                <w:rStyle w:val="Hyperlink"/>
                <w:rFonts w:eastAsia="SimSun"/>
                <w:noProof/>
                <w:lang w:val="vi-VN"/>
              </w:rPr>
              <w:t>5.4 Hướng phát triển trong tương lai</w:t>
            </w:r>
            <w:r>
              <w:rPr>
                <w:noProof/>
                <w:webHidden/>
              </w:rPr>
              <w:tab/>
            </w:r>
            <w:r>
              <w:rPr>
                <w:noProof/>
                <w:webHidden/>
              </w:rPr>
              <w:fldChar w:fldCharType="begin"/>
            </w:r>
            <w:r>
              <w:rPr>
                <w:noProof/>
                <w:webHidden/>
              </w:rPr>
              <w:instrText xml:space="preserve"> PAGEREF _Toc217741324 \h </w:instrText>
            </w:r>
            <w:r>
              <w:rPr>
                <w:noProof/>
                <w:webHidden/>
              </w:rPr>
            </w:r>
            <w:r>
              <w:rPr>
                <w:noProof/>
                <w:webHidden/>
              </w:rPr>
              <w:fldChar w:fldCharType="separate"/>
            </w:r>
            <w:r w:rsidR="00260B56">
              <w:rPr>
                <w:noProof/>
                <w:webHidden/>
              </w:rPr>
              <w:t>77</w:t>
            </w:r>
            <w:r>
              <w:rPr>
                <w:noProof/>
                <w:webHidden/>
              </w:rPr>
              <w:fldChar w:fldCharType="end"/>
            </w:r>
          </w:hyperlink>
        </w:p>
        <w:p w14:paraId="360FE804" w14:textId="682982CA" w:rsidR="00955D9A" w:rsidRDefault="00955D9A">
          <w:pPr>
            <w:pStyle w:val="TOC1"/>
            <w:rPr>
              <w:rFonts w:asciiTheme="minorHAnsi" w:eastAsiaTheme="minorEastAsia" w:hAnsiTheme="minorHAnsi" w:cstheme="minorBidi"/>
              <w:noProof/>
              <w:kern w:val="2"/>
              <w:sz w:val="24"/>
              <w:lang w:val="vi-VN" w:eastAsia="vi-VN"/>
              <w14:ligatures w14:val="standardContextual"/>
            </w:rPr>
          </w:pPr>
          <w:hyperlink w:anchor="_Toc217741325" w:history="1">
            <w:r w:rsidRPr="006E07A5">
              <w:rPr>
                <w:rStyle w:val="Hyperlink"/>
                <w:rFonts w:eastAsia="SimSun"/>
                <w:noProof/>
                <w:lang w:val="vi-VN"/>
              </w:rPr>
              <w:t xml:space="preserve">DANH MỤC </w:t>
            </w:r>
            <w:r w:rsidRPr="006E07A5">
              <w:rPr>
                <w:rStyle w:val="Hyperlink"/>
                <w:rFonts w:eastAsia="SimSun"/>
                <w:noProof/>
              </w:rPr>
              <w:t>TÀI LIỆU THAM KHẢO</w:t>
            </w:r>
            <w:r>
              <w:rPr>
                <w:noProof/>
                <w:webHidden/>
              </w:rPr>
              <w:tab/>
            </w:r>
            <w:r>
              <w:rPr>
                <w:noProof/>
                <w:webHidden/>
              </w:rPr>
              <w:fldChar w:fldCharType="begin"/>
            </w:r>
            <w:r>
              <w:rPr>
                <w:noProof/>
                <w:webHidden/>
              </w:rPr>
              <w:instrText xml:space="preserve"> PAGEREF _Toc217741325 \h </w:instrText>
            </w:r>
            <w:r>
              <w:rPr>
                <w:noProof/>
                <w:webHidden/>
              </w:rPr>
            </w:r>
            <w:r>
              <w:rPr>
                <w:noProof/>
                <w:webHidden/>
              </w:rPr>
              <w:fldChar w:fldCharType="separate"/>
            </w:r>
            <w:r w:rsidR="00260B56">
              <w:rPr>
                <w:noProof/>
                <w:webHidden/>
              </w:rPr>
              <w:t>79</w:t>
            </w:r>
            <w:r>
              <w:rPr>
                <w:noProof/>
                <w:webHidden/>
              </w:rPr>
              <w:fldChar w:fldCharType="end"/>
            </w:r>
          </w:hyperlink>
        </w:p>
        <w:p w14:paraId="4387BE33" w14:textId="1B44B753" w:rsidR="008F0335" w:rsidRPr="00F1313F" w:rsidRDefault="00F1313F" w:rsidP="00F1313F">
          <w:pPr>
            <w:pStyle w:val="TOCHeading"/>
            <w:rPr>
              <w:sz w:val="26"/>
              <w:lang w:val="vi-VN"/>
            </w:rPr>
          </w:pPr>
          <w:r>
            <w:rPr>
              <w:lang w:val="vi-VN"/>
            </w:rPr>
            <w:fldChar w:fldCharType="end"/>
          </w:r>
        </w:p>
      </w:sdtContent>
    </w:sdt>
    <w:p w14:paraId="63D6F4F7" w14:textId="77777777" w:rsidR="00DA2AE5" w:rsidRPr="008045BB" w:rsidRDefault="00DA2AE5" w:rsidP="008045BB"/>
    <w:p w14:paraId="0661BF6B" w14:textId="77777777" w:rsidR="00DA2AE5" w:rsidRPr="00F1313F" w:rsidRDefault="00DA2AE5" w:rsidP="00F1313F"/>
    <w:p w14:paraId="68CF4D00" w14:textId="77777777" w:rsidR="00DA2AE5" w:rsidRPr="00F1313F" w:rsidRDefault="00DA2AE5" w:rsidP="00F1313F"/>
    <w:p w14:paraId="2111CF20" w14:textId="77777777" w:rsidR="00DA2AE5" w:rsidRPr="00F1313F" w:rsidRDefault="00DA2AE5" w:rsidP="00F1313F"/>
    <w:p w14:paraId="17CC58D8" w14:textId="77777777" w:rsidR="00DA2AE5" w:rsidRPr="00F1313F" w:rsidRDefault="00DA2AE5" w:rsidP="00F1313F"/>
    <w:p w14:paraId="60261315" w14:textId="77777777" w:rsidR="00DA2AE5" w:rsidRPr="00F1313F" w:rsidRDefault="00DA2AE5" w:rsidP="00F1313F"/>
    <w:p w14:paraId="1B0FA917" w14:textId="77777777" w:rsidR="00DA2AE5" w:rsidRPr="00F1313F" w:rsidRDefault="00DA2AE5" w:rsidP="00F1313F"/>
    <w:p w14:paraId="3D5F0A9E" w14:textId="6623DFB0" w:rsidR="00254930" w:rsidRPr="00F1313F" w:rsidRDefault="00254930" w:rsidP="00F1313F">
      <w:r w:rsidRPr="00F1313F">
        <w:br w:type="page"/>
      </w:r>
    </w:p>
    <w:p w14:paraId="0FB4ADA8" w14:textId="64854F6D" w:rsidR="00DA2AE5" w:rsidRPr="00F1313F" w:rsidRDefault="00CD7198" w:rsidP="00F1313F">
      <w:pPr>
        <w:pStyle w:val="Heading1"/>
        <w:numPr>
          <w:ilvl w:val="0"/>
          <w:numId w:val="0"/>
        </w:numPr>
        <w:ind w:left="431"/>
      </w:pPr>
      <w:bookmarkStart w:id="48" w:name="_Toc217741274"/>
      <w:r w:rsidRPr="007E1507">
        <w:lastRenderedPageBreak/>
        <w:t>DANH MỤC HÌNH ẢNH</w:t>
      </w:r>
      <w:bookmarkEnd w:id="48"/>
    </w:p>
    <w:p w14:paraId="6282F720" w14:textId="31EB5119" w:rsidR="00156518" w:rsidRDefault="002D3B62">
      <w:pPr>
        <w:pStyle w:val="TableofFigures"/>
        <w:tabs>
          <w:tab w:val="right" w:leader="dot" w:pos="9062"/>
        </w:tabs>
        <w:rPr>
          <w:rFonts w:asciiTheme="minorHAnsi" w:eastAsiaTheme="minorEastAsia" w:hAnsiTheme="minorHAnsi" w:cstheme="minorBidi"/>
          <w:noProof/>
          <w:sz w:val="22"/>
          <w:szCs w:val="22"/>
        </w:rPr>
      </w:pPr>
      <w:r>
        <w:rPr>
          <w:b/>
          <w:sz w:val="24"/>
        </w:rPr>
        <w:fldChar w:fldCharType="begin"/>
      </w:r>
      <w:r>
        <w:rPr>
          <w:b/>
          <w:sz w:val="24"/>
        </w:rPr>
        <w:instrText xml:space="preserve"> TOC \h \z \c "Hình" </w:instrText>
      </w:r>
      <w:r>
        <w:rPr>
          <w:b/>
          <w:sz w:val="24"/>
        </w:rPr>
        <w:fldChar w:fldCharType="separate"/>
      </w:r>
      <w:hyperlink w:anchor="_Toc217711232" w:history="1">
        <w:r w:rsidR="00156518" w:rsidRPr="00CA666D">
          <w:rPr>
            <w:rStyle w:val="Hyperlink"/>
            <w:noProof/>
            <w:lang w:val="vi-VN"/>
          </w:rPr>
          <w:t xml:space="preserve">Hình 1 Sơ đồ </w:t>
        </w:r>
        <w:r w:rsidR="00156518" w:rsidRPr="00CA666D">
          <w:rPr>
            <w:rStyle w:val="Hyperlink"/>
            <w:bCs/>
            <w:noProof/>
            <w:lang w:val="vi-VN"/>
          </w:rPr>
          <w:t>một kiến trúc monolithic theo hướng mô-đun hóa</w:t>
        </w:r>
        <w:r w:rsidR="00156518">
          <w:rPr>
            <w:noProof/>
            <w:webHidden/>
          </w:rPr>
          <w:tab/>
        </w:r>
        <w:r w:rsidR="00156518">
          <w:rPr>
            <w:noProof/>
            <w:webHidden/>
          </w:rPr>
          <w:fldChar w:fldCharType="begin"/>
        </w:r>
        <w:r w:rsidR="00156518">
          <w:rPr>
            <w:noProof/>
            <w:webHidden/>
          </w:rPr>
          <w:instrText xml:space="preserve"> PAGEREF _Toc217711232 \h </w:instrText>
        </w:r>
        <w:r w:rsidR="00156518">
          <w:rPr>
            <w:noProof/>
            <w:webHidden/>
          </w:rPr>
        </w:r>
        <w:r w:rsidR="00156518">
          <w:rPr>
            <w:noProof/>
            <w:webHidden/>
          </w:rPr>
          <w:fldChar w:fldCharType="separate"/>
        </w:r>
        <w:r w:rsidR="00260B56">
          <w:rPr>
            <w:noProof/>
            <w:webHidden/>
          </w:rPr>
          <w:t>3</w:t>
        </w:r>
        <w:r w:rsidR="00156518">
          <w:rPr>
            <w:noProof/>
            <w:webHidden/>
          </w:rPr>
          <w:fldChar w:fldCharType="end"/>
        </w:r>
      </w:hyperlink>
    </w:p>
    <w:p w14:paraId="554F7A2A" w14:textId="4353F507"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33" w:history="1">
        <w:r w:rsidRPr="00CA666D">
          <w:rPr>
            <w:rStyle w:val="Hyperlink"/>
            <w:noProof/>
            <w:lang w:val="vi-VN"/>
          </w:rPr>
          <w:t>Hình 3.1 Sơ đồ usecase tổng quát</w:t>
        </w:r>
        <w:r>
          <w:rPr>
            <w:noProof/>
            <w:webHidden/>
          </w:rPr>
          <w:tab/>
        </w:r>
        <w:r>
          <w:rPr>
            <w:noProof/>
            <w:webHidden/>
          </w:rPr>
          <w:fldChar w:fldCharType="begin"/>
        </w:r>
        <w:r>
          <w:rPr>
            <w:noProof/>
            <w:webHidden/>
          </w:rPr>
          <w:instrText xml:space="preserve"> PAGEREF _Toc217711233 \h </w:instrText>
        </w:r>
        <w:r>
          <w:rPr>
            <w:noProof/>
            <w:webHidden/>
          </w:rPr>
        </w:r>
        <w:r>
          <w:rPr>
            <w:noProof/>
            <w:webHidden/>
          </w:rPr>
          <w:fldChar w:fldCharType="separate"/>
        </w:r>
        <w:r w:rsidR="00260B56">
          <w:rPr>
            <w:noProof/>
            <w:webHidden/>
          </w:rPr>
          <w:t>20</w:t>
        </w:r>
        <w:r>
          <w:rPr>
            <w:noProof/>
            <w:webHidden/>
          </w:rPr>
          <w:fldChar w:fldCharType="end"/>
        </w:r>
      </w:hyperlink>
    </w:p>
    <w:p w14:paraId="650E7A8B" w14:textId="206C4B0E"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34" w:history="1">
        <w:r w:rsidRPr="00CA666D">
          <w:rPr>
            <w:rStyle w:val="Hyperlink"/>
            <w:noProof/>
            <w:lang w:val="vi-VN"/>
          </w:rPr>
          <w:t>Hình 3.2 Sơ đồ usecase phân hệ quản lý các tài nguyên đào tạo</w:t>
        </w:r>
        <w:r>
          <w:rPr>
            <w:noProof/>
            <w:webHidden/>
          </w:rPr>
          <w:tab/>
        </w:r>
        <w:r>
          <w:rPr>
            <w:noProof/>
            <w:webHidden/>
          </w:rPr>
          <w:fldChar w:fldCharType="begin"/>
        </w:r>
        <w:r>
          <w:rPr>
            <w:noProof/>
            <w:webHidden/>
          </w:rPr>
          <w:instrText xml:space="preserve"> PAGEREF _Toc217711234 \h </w:instrText>
        </w:r>
        <w:r>
          <w:rPr>
            <w:noProof/>
            <w:webHidden/>
          </w:rPr>
        </w:r>
        <w:r>
          <w:rPr>
            <w:noProof/>
            <w:webHidden/>
          </w:rPr>
          <w:fldChar w:fldCharType="separate"/>
        </w:r>
        <w:r w:rsidR="00260B56">
          <w:rPr>
            <w:noProof/>
            <w:webHidden/>
          </w:rPr>
          <w:t>21</w:t>
        </w:r>
        <w:r>
          <w:rPr>
            <w:noProof/>
            <w:webHidden/>
          </w:rPr>
          <w:fldChar w:fldCharType="end"/>
        </w:r>
      </w:hyperlink>
    </w:p>
    <w:p w14:paraId="778005CD" w14:textId="0260C043"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35" w:history="1">
        <w:r w:rsidRPr="00CA666D">
          <w:rPr>
            <w:rStyle w:val="Hyperlink"/>
            <w:noProof/>
            <w:lang w:val="vi-VN"/>
          </w:rPr>
          <w:t>Hình 3.3 Sơ đồ phân hệ quản lý tiến trình học tập</w:t>
        </w:r>
        <w:r>
          <w:rPr>
            <w:noProof/>
            <w:webHidden/>
          </w:rPr>
          <w:tab/>
        </w:r>
        <w:r>
          <w:rPr>
            <w:noProof/>
            <w:webHidden/>
          </w:rPr>
          <w:fldChar w:fldCharType="begin"/>
        </w:r>
        <w:r>
          <w:rPr>
            <w:noProof/>
            <w:webHidden/>
          </w:rPr>
          <w:instrText xml:space="preserve"> PAGEREF _Toc217711235 \h </w:instrText>
        </w:r>
        <w:r>
          <w:rPr>
            <w:noProof/>
            <w:webHidden/>
          </w:rPr>
        </w:r>
        <w:r>
          <w:rPr>
            <w:noProof/>
            <w:webHidden/>
          </w:rPr>
          <w:fldChar w:fldCharType="separate"/>
        </w:r>
        <w:r w:rsidR="00260B56">
          <w:rPr>
            <w:noProof/>
            <w:webHidden/>
          </w:rPr>
          <w:t>22</w:t>
        </w:r>
        <w:r>
          <w:rPr>
            <w:noProof/>
            <w:webHidden/>
          </w:rPr>
          <w:fldChar w:fldCharType="end"/>
        </w:r>
      </w:hyperlink>
    </w:p>
    <w:p w14:paraId="056B8B7A" w14:textId="5B3CAEBE"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36" w:history="1">
        <w:r w:rsidRPr="00CA666D">
          <w:rPr>
            <w:rStyle w:val="Hyperlink"/>
            <w:noProof/>
            <w:lang w:val="vi-VN"/>
          </w:rPr>
          <w:t>Hình 3.4 Sơ đồ usecae phân hệ quản lý kết quả học tập</w:t>
        </w:r>
        <w:r>
          <w:rPr>
            <w:noProof/>
            <w:webHidden/>
          </w:rPr>
          <w:tab/>
        </w:r>
        <w:r>
          <w:rPr>
            <w:noProof/>
            <w:webHidden/>
          </w:rPr>
          <w:fldChar w:fldCharType="begin"/>
        </w:r>
        <w:r>
          <w:rPr>
            <w:noProof/>
            <w:webHidden/>
          </w:rPr>
          <w:instrText xml:space="preserve"> PAGEREF _Toc217711236 \h </w:instrText>
        </w:r>
        <w:r>
          <w:rPr>
            <w:noProof/>
            <w:webHidden/>
          </w:rPr>
        </w:r>
        <w:r>
          <w:rPr>
            <w:noProof/>
            <w:webHidden/>
          </w:rPr>
          <w:fldChar w:fldCharType="separate"/>
        </w:r>
        <w:r w:rsidR="00260B56">
          <w:rPr>
            <w:noProof/>
            <w:webHidden/>
          </w:rPr>
          <w:t>23</w:t>
        </w:r>
        <w:r>
          <w:rPr>
            <w:noProof/>
            <w:webHidden/>
          </w:rPr>
          <w:fldChar w:fldCharType="end"/>
        </w:r>
      </w:hyperlink>
    </w:p>
    <w:p w14:paraId="09D2807F" w14:textId="5C29BB73"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37" w:history="1">
        <w:r w:rsidRPr="00CA666D">
          <w:rPr>
            <w:rStyle w:val="Hyperlink"/>
            <w:noProof/>
            <w:lang w:val="vi-VN"/>
          </w:rPr>
          <w:t>Hình 3.5 Sơ đồ kiến trúc tổng thể hệ thống</w:t>
        </w:r>
        <w:r>
          <w:rPr>
            <w:noProof/>
            <w:webHidden/>
          </w:rPr>
          <w:tab/>
        </w:r>
        <w:r>
          <w:rPr>
            <w:noProof/>
            <w:webHidden/>
          </w:rPr>
          <w:fldChar w:fldCharType="begin"/>
        </w:r>
        <w:r>
          <w:rPr>
            <w:noProof/>
            <w:webHidden/>
          </w:rPr>
          <w:instrText xml:space="preserve"> PAGEREF _Toc217711237 \h </w:instrText>
        </w:r>
        <w:r>
          <w:rPr>
            <w:noProof/>
            <w:webHidden/>
          </w:rPr>
        </w:r>
        <w:r>
          <w:rPr>
            <w:noProof/>
            <w:webHidden/>
          </w:rPr>
          <w:fldChar w:fldCharType="separate"/>
        </w:r>
        <w:r w:rsidR="00260B56">
          <w:rPr>
            <w:noProof/>
            <w:webHidden/>
          </w:rPr>
          <w:t>24</w:t>
        </w:r>
        <w:r>
          <w:rPr>
            <w:noProof/>
            <w:webHidden/>
          </w:rPr>
          <w:fldChar w:fldCharType="end"/>
        </w:r>
      </w:hyperlink>
    </w:p>
    <w:p w14:paraId="6B982BF3" w14:textId="1C5F1A72"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38" w:history="1">
        <w:r w:rsidRPr="00CA666D">
          <w:rPr>
            <w:rStyle w:val="Hyperlink"/>
            <w:noProof/>
          </w:rPr>
          <w:t>Hình 3.6</w:t>
        </w:r>
        <w:r w:rsidRPr="00CA666D">
          <w:rPr>
            <w:rStyle w:val="Hyperlink"/>
            <w:noProof/>
            <w:lang w:val="vi-VN"/>
          </w:rPr>
          <w:t xml:space="preserve"> Sơ đồ kiến trúc phân lớp Backend</w:t>
        </w:r>
        <w:r>
          <w:rPr>
            <w:noProof/>
            <w:webHidden/>
          </w:rPr>
          <w:tab/>
        </w:r>
        <w:r>
          <w:rPr>
            <w:noProof/>
            <w:webHidden/>
          </w:rPr>
          <w:fldChar w:fldCharType="begin"/>
        </w:r>
        <w:r>
          <w:rPr>
            <w:noProof/>
            <w:webHidden/>
          </w:rPr>
          <w:instrText xml:space="preserve"> PAGEREF _Toc217711238 \h </w:instrText>
        </w:r>
        <w:r>
          <w:rPr>
            <w:noProof/>
            <w:webHidden/>
          </w:rPr>
        </w:r>
        <w:r>
          <w:rPr>
            <w:noProof/>
            <w:webHidden/>
          </w:rPr>
          <w:fldChar w:fldCharType="separate"/>
        </w:r>
        <w:r w:rsidR="00260B56">
          <w:rPr>
            <w:noProof/>
            <w:webHidden/>
          </w:rPr>
          <w:t>25</w:t>
        </w:r>
        <w:r>
          <w:rPr>
            <w:noProof/>
            <w:webHidden/>
          </w:rPr>
          <w:fldChar w:fldCharType="end"/>
        </w:r>
      </w:hyperlink>
    </w:p>
    <w:p w14:paraId="47DB02BC" w14:textId="4431E721"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39" w:history="1">
        <w:r w:rsidRPr="00CA666D">
          <w:rPr>
            <w:rStyle w:val="Hyperlink"/>
            <w:noProof/>
            <w:lang w:val="vi-VN"/>
          </w:rPr>
          <w:t>Hình 3.7 Mô hình ERD tổng quát</w:t>
        </w:r>
        <w:r>
          <w:rPr>
            <w:noProof/>
            <w:webHidden/>
          </w:rPr>
          <w:tab/>
        </w:r>
        <w:r>
          <w:rPr>
            <w:noProof/>
            <w:webHidden/>
          </w:rPr>
          <w:fldChar w:fldCharType="begin"/>
        </w:r>
        <w:r>
          <w:rPr>
            <w:noProof/>
            <w:webHidden/>
          </w:rPr>
          <w:instrText xml:space="preserve"> PAGEREF _Toc217711239 \h </w:instrText>
        </w:r>
        <w:r>
          <w:rPr>
            <w:noProof/>
            <w:webHidden/>
          </w:rPr>
        </w:r>
        <w:r>
          <w:rPr>
            <w:noProof/>
            <w:webHidden/>
          </w:rPr>
          <w:fldChar w:fldCharType="separate"/>
        </w:r>
        <w:r w:rsidR="00260B56">
          <w:rPr>
            <w:noProof/>
            <w:webHidden/>
          </w:rPr>
          <w:t>27</w:t>
        </w:r>
        <w:r>
          <w:rPr>
            <w:noProof/>
            <w:webHidden/>
          </w:rPr>
          <w:fldChar w:fldCharType="end"/>
        </w:r>
      </w:hyperlink>
    </w:p>
    <w:p w14:paraId="3804D112" w14:textId="4FB85D9C"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40" w:history="1">
        <w:r w:rsidRPr="00CA666D">
          <w:rPr>
            <w:rStyle w:val="Hyperlink"/>
            <w:noProof/>
          </w:rPr>
          <w:t>Hình 3.8</w:t>
        </w:r>
        <w:r w:rsidRPr="00CA666D">
          <w:rPr>
            <w:rStyle w:val="Hyperlink"/>
            <w:noProof/>
            <w:lang w:val="vi-VN"/>
          </w:rPr>
          <w:t xml:space="preserve"> Sơ đồ xử lý xác thực</w:t>
        </w:r>
        <w:r>
          <w:rPr>
            <w:noProof/>
            <w:webHidden/>
          </w:rPr>
          <w:tab/>
        </w:r>
        <w:r>
          <w:rPr>
            <w:noProof/>
            <w:webHidden/>
          </w:rPr>
          <w:fldChar w:fldCharType="begin"/>
        </w:r>
        <w:r>
          <w:rPr>
            <w:noProof/>
            <w:webHidden/>
          </w:rPr>
          <w:instrText xml:space="preserve"> PAGEREF _Toc217711240 \h </w:instrText>
        </w:r>
        <w:r>
          <w:rPr>
            <w:noProof/>
            <w:webHidden/>
          </w:rPr>
        </w:r>
        <w:r>
          <w:rPr>
            <w:noProof/>
            <w:webHidden/>
          </w:rPr>
          <w:fldChar w:fldCharType="separate"/>
        </w:r>
        <w:r w:rsidR="00260B56">
          <w:rPr>
            <w:noProof/>
            <w:webHidden/>
          </w:rPr>
          <w:t>54</w:t>
        </w:r>
        <w:r>
          <w:rPr>
            <w:noProof/>
            <w:webHidden/>
          </w:rPr>
          <w:fldChar w:fldCharType="end"/>
        </w:r>
      </w:hyperlink>
    </w:p>
    <w:p w14:paraId="2BD57329" w14:textId="719CCFBF"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41" w:history="1">
        <w:r w:rsidRPr="00CA666D">
          <w:rPr>
            <w:rStyle w:val="Hyperlink"/>
            <w:noProof/>
          </w:rPr>
          <w:t>Hình 3.9</w:t>
        </w:r>
        <w:r w:rsidRPr="00CA666D">
          <w:rPr>
            <w:rStyle w:val="Hyperlink"/>
            <w:noProof/>
            <w:lang w:val="vi-VN"/>
          </w:rPr>
          <w:t xml:space="preserve"> Sơ đồ tham gia bài kiểm tra</w:t>
        </w:r>
        <w:r>
          <w:rPr>
            <w:noProof/>
            <w:webHidden/>
          </w:rPr>
          <w:tab/>
        </w:r>
        <w:r>
          <w:rPr>
            <w:noProof/>
            <w:webHidden/>
          </w:rPr>
          <w:fldChar w:fldCharType="begin"/>
        </w:r>
        <w:r>
          <w:rPr>
            <w:noProof/>
            <w:webHidden/>
          </w:rPr>
          <w:instrText xml:space="preserve"> PAGEREF _Toc217711241 \h </w:instrText>
        </w:r>
        <w:r>
          <w:rPr>
            <w:noProof/>
            <w:webHidden/>
          </w:rPr>
        </w:r>
        <w:r>
          <w:rPr>
            <w:noProof/>
            <w:webHidden/>
          </w:rPr>
          <w:fldChar w:fldCharType="separate"/>
        </w:r>
        <w:r w:rsidR="00260B56">
          <w:rPr>
            <w:noProof/>
            <w:webHidden/>
          </w:rPr>
          <w:t>56</w:t>
        </w:r>
        <w:r>
          <w:rPr>
            <w:noProof/>
            <w:webHidden/>
          </w:rPr>
          <w:fldChar w:fldCharType="end"/>
        </w:r>
      </w:hyperlink>
    </w:p>
    <w:p w14:paraId="36AFBAA5" w14:textId="109FBEAD"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42" w:history="1">
        <w:r w:rsidRPr="00CA666D">
          <w:rPr>
            <w:rStyle w:val="Hyperlink"/>
            <w:noProof/>
          </w:rPr>
          <w:t>Hình 3.10</w:t>
        </w:r>
        <w:r w:rsidRPr="00CA666D">
          <w:rPr>
            <w:rStyle w:val="Hyperlink"/>
            <w:noProof/>
            <w:lang w:val="vi-VN"/>
          </w:rPr>
          <w:t xml:space="preserve"> Sơ đồ làm bài và tương tác</w:t>
        </w:r>
        <w:r>
          <w:rPr>
            <w:noProof/>
            <w:webHidden/>
          </w:rPr>
          <w:tab/>
        </w:r>
        <w:r>
          <w:rPr>
            <w:noProof/>
            <w:webHidden/>
          </w:rPr>
          <w:fldChar w:fldCharType="begin"/>
        </w:r>
        <w:r>
          <w:rPr>
            <w:noProof/>
            <w:webHidden/>
          </w:rPr>
          <w:instrText xml:space="preserve"> PAGEREF _Toc217711242 \h </w:instrText>
        </w:r>
        <w:r>
          <w:rPr>
            <w:noProof/>
            <w:webHidden/>
          </w:rPr>
        </w:r>
        <w:r>
          <w:rPr>
            <w:noProof/>
            <w:webHidden/>
          </w:rPr>
          <w:fldChar w:fldCharType="separate"/>
        </w:r>
        <w:r w:rsidR="00260B56">
          <w:rPr>
            <w:noProof/>
            <w:webHidden/>
          </w:rPr>
          <w:t>57</w:t>
        </w:r>
        <w:r>
          <w:rPr>
            <w:noProof/>
            <w:webHidden/>
          </w:rPr>
          <w:fldChar w:fldCharType="end"/>
        </w:r>
      </w:hyperlink>
    </w:p>
    <w:p w14:paraId="0E98221D" w14:textId="71EFB731"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43" w:history="1">
        <w:r w:rsidRPr="00CA666D">
          <w:rPr>
            <w:rStyle w:val="Hyperlink"/>
            <w:noProof/>
          </w:rPr>
          <w:t>Hình 3.11</w:t>
        </w:r>
        <w:r w:rsidRPr="00CA666D">
          <w:rPr>
            <w:rStyle w:val="Hyperlink"/>
            <w:noProof/>
            <w:lang w:val="vi-VN"/>
          </w:rPr>
          <w:t xml:space="preserve"> Sơ đồ kết thúc và tổng kết kết quả</w:t>
        </w:r>
        <w:r>
          <w:rPr>
            <w:noProof/>
            <w:webHidden/>
          </w:rPr>
          <w:tab/>
        </w:r>
        <w:r>
          <w:rPr>
            <w:noProof/>
            <w:webHidden/>
          </w:rPr>
          <w:fldChar w:fldCharType="begin"/>
        </w:r>
        <w:r>
          <w:rPr>
            <w:noProof/>
            <w:webHidden/>
          </w:rPr>
          <w:instrText xml:space="preserve"> PAGEREF _Toc217711243 \h </w:instrText>
        </w:r>
        <w:r>
          <w:rPr>
            <w:noProof/>
            <w:webHidden/>
          </w:rPr>
        </w:r>
        <w:r>
          <w:rPr>
            <w:noProof/>
            <w:webHidden/>
          </w:rPr>
          <w:fldChar w:fldCharType="separate"/>
        </w:r>
        <w:r w:rsidR="00260B56">
          <w:rPr>
            <w:noProof/>
            <w:webHidden/>
          </w:rPr>
          <w:t>58</w:t>
        </w:r>
        <w:r>
          <w:rPr>
            <w:noProof/>
            <w:webHidden/>
          </w:rPr>
          <w:fldChar w:fldCharType="end"/>
        </w:r>
      </w:hyperlink>
    </w:p>
    <w:p w14:paraId="7D6161A9" w14:textId="6F7677A9"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44" w:history="1">
        <w:r w:rsidRPr="00CA666D">
          <w:rPr>
            <w:rStyle w:val="Hyperlink"/>
            <w:noProof/>
          </w:rPr>
          <w:t>Hình 3.12</w:t>
        </w:r>
        <w:r w:rsidRPr="00CA666D">
          <w:rPr>
            <w:rStyle w:val="Hyperlink"/>
            <w:noProof/>
            <w:lang w:val="vi-VN"/>
          </w:rPr>
          <w:t xml:space="preserve"> Sơ đồ luồng dữ liệu cập nhật Bảng xếp hạng</w:t>
        </w:r>
        <w:r>
          <w:rPr>
            <w:noProof/>
            <w:webHidden/>
          </w:rPr>
          <w:tab/>
        </w:r>
        <w:r>
          <w:rPr>
            <w:noProof/>
            <w:webHidden/>
          </w:rPr>
          <w:fldChar w:fldCharType="begin"/>
        </w:r>
        <w:r>
          <w:rPr>
            <w:noProof/>
            <w:webHidden/>
          </w:rPr>
          <w:instrText xml:space="preserve"> PAGEREF _Toc217711244 \h </w:instrText>
        </w:r>
        <w:r>
          <w:rPr>
            <w:noProof/>
            <w:webHidden/>
          </w:rPr>
        </w:r>
        <w:r>
          <w:rPr>
            <w:noProof/>
            <w:webHidden/>
          </w:rPr>
          <w:fldChar w:fldCharType="separate"/>
        </w:r>
        <w:r w:rsidR="00260B56">
          <w:rPr>
            <w:noProof/>
            <w:webHidden/>
          </w:rPr>
          <w:t>59</w:t>
        </w:r>
        <w:r>
          <w:rPr>
            <w:noProof/>
            <w:webHidden/>
          </w:rPr>
          <w:fldChar w:fldCharType="end"/>
        </w:r>
      </w:hyperlink>
    </w:p>
    <w:p w14:paraId="1BEC9A44" w14:textId="6A79FE53"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45" w:history="1">
        <w:r w:rsidRPr="00CA666D">
          <w:rPr>
            <w:rStyle w:val="Hyperlink"/>
            <w:noProof/>
            <w:lang w:val="vi-VN"/>
          </w:rPr>
          <w:t>Hình 3.13 Sơ đồ tiếp nhận và tiền xử lý yêu cầu</w:t>
        </w:r>
        <w:r>
          <w:rPr>
            <w:noProof/>
            <w:webHidden/>
          </w:rPr>
          <w:tab/>
        </w:r>
        <w:r>
          <w:rPr>
            <w:noProof/>
            <w:webHidden/>
          </w:rPr>
          <w:fldChar w:fldCharType="begin"/>
        </w:r>
        <w:r>
          <w:rPr>
            <w:noProof/>
            <w:webHidden/>
          </w:rPr>
          <w:instrText xml:space="preserve"> PAGEREF _Toc217711245 \h </w:instrText>
        </w:r>
        <w:r>
          <w:rPr>
            <w:noProof/>
            <w:webHidden/>
          </w:rPr>
        </w:r>
        <w:r>
          <w:rPr>
            <w:noProof/>
            <w:webHidden/>
          </w:rPr>
          <w:fldChar w:fldCharType="separate"/>
        </w:r>
        <w:r w:rsidR="00260B56">
          <w:rPr>
            <w:noProof/>
            <w:webHidden/>
          </w:rPr>
          <w:t>61</w:t>
        </w:r>
        <w:r>
          <w:rPr>
            <w:noProof/>
            <w:webHidden/>
          </w:rPr>
          <w:fldChar w:fldCharType="end"/>
        </w:r>
      </w:hyperlink>
    </w:p>
    <w:p w14:paraId="5EE6DE92" w14:textId="64EAC260"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46" w:history="1">
        <w:r w:rsidRPr="00CA666D">
          <w:rPr>
            <w:rStyle w:val="Hyperlink"/>
            <w:noProof/>
          </w:rPr>
          <w:t>Hình 3.14</w:t>
        </w:r>
        <w:r w:rsidRPr="00CA666D">
          <w:rPr>
            <w:rStyle w:val="Hyperlink"/>
            <w:noProof/>
            <w:lang w:val="vi-VN"/>
          </w:rPr>
          <w:t xml:space="preserve"> </w:t>
        </w:r>
        <w:r w:rsidRPr="00CA666D">
          <w:rPr>
            <w:rStyle w:val="Hyperlink"/>
            <w:noProof/>
          </w:rPr>
          <w:t>Sơ đồ phân tích, xác thực và ánh xạ dữ liệu</w:t>
        </w:r>
        <w:r>
          <w:rPr>
            <w:noProof/>
            <w:webHidden/>
          </w:rPr>
          <w:tab/>
        </w:r>
        <w:r>
          <w:rPr>
            <w:noProof/>
            <w:webHidden/>
          </w:rPr>
          <w:fldChar w:fldCharType="begin"/>
        </w:r>
        <w:r>
          <w:rPr>
            <w:noProof/>
            <w:webHidden/>
          </w:rPr>
          <w:instrText xml:space="preserve"> PAGEREF _Toc217711246 \h </w:instrText>
        </w:r>
        <w:r>
          <w:rPr>
            <w:noProof/>
            <w:webHidden/>
          </w:rPr>
        </w:r>
        <w:r>
          <w:rPr>
            <w:noProof/>
            <w:webHidden/>
          </w:rPr>
          <w:fldChar w:fldCharType="separate"/>
        </w:r>
        <w:r w:rsidR="00260B56">
          <w:rPr>
            <w:noProof/>
            <w:webHidden/>
          </w:rPr>
          <w:t>62</w:t>
        </w:r>
        <w:r>
          <w:rPr>
            <w:noProof/>
            <w:webHidden/>
          </w:rPr>
          <w:fldChar w:fldCharType="end"/>
        </w:r>
      </w:hyperlink>
    </w:p>
    <w:p w14:paraId="59F565E6" w14:textId="502CFAD8"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47" w:history="1">
        <w:r w:rsidRPr="00CA666D">
          <w:rPr>
            <w:rStyle w:val="Hyperlink"/>
            <w:noProof/>
          </w:rPr>
          <w:t>Hình 3.15</w:t>
        </w:r>
        <w:r w:rsidRPr="00CA666D">
          <w:rPr>
            <w:rStyle w:val="Hyperlink"/>
            <w:noProof/>
            <w:lang w:val="vi-VN"/>
          </w:rPr>
          <w:t xml:space="preserve"> Sơ đồ </w:t>
        </w:r>
        <w:r w:rsidRPr="00CA666D">
          <w:rPr>
            <w:rStyle w:val="Hyperlink"/>
            <w:noProof/>
          </w:rPr>
          <w:t>xử lý hình ảnh và ghi vào cơ sở dữ liệu</w:t>
        </w:r>
        <w:r>
          <w:rPr>
            <w:noProof/>
            <w:webHidden/>
          </w:rPr>
          <w:tab/>
        </w:r>
        <w:r>
          <w:rPr>
            <w:noProof/>
            <w:webHidden/>
          </w:rPr>
          <w:fldChar w:fldCharType="begin"/>
        </w:r>
        <w:r>
          <w:rPr>
            <w:noProof/>
            <w:webHidden/>
          </w:rPr>
          <w:instrText xml:space="preserve"> PAGEREF _Toc217711247 \h </w:instrText>
        </w:r>
        <w:r>
          <w:rPr>
            <w:noProof/>
            <w:webHidden/>
          </w:rPr>
        </w:r>
        <w:r>
          <w:rPr>
            <w:noProof/>
            <w:webHidden/>
          </w:rPr>
          <w:fldChar w:fldCharType="separate"/>
        </w:r>
        <w:r w:rsidR="00260B56">
          <w:rPr>
            <w:noProof/>
            <w:webHidden/>
          </w:rPr>
          <w:t>63</w:t>
        </w:r>
        <w:r>
          <w:rPr>
            <w:noProof/>
            <w:webHidden/>
          </w:rPr>
          <w:fldChar w:fldCharType="end"/>
        </w:r>
      </w:hyperlink>
    </w:p>
    <w:p w14:paraId="365300BF" w14:textId="5D39FB92"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48" w:history="1">
        <w:r w:rsidRPr="00CA666D">
          <w:rPr>
            <w:rStyle w:val="Hyperlink"/>
            <w:noProof/>
          </w:rPr>
          <w:t>Hình 4.1</w:t>
        </w:r>
        <w:r w:rsidRPr="00CA666D">
          <w:rPr>
            <w:rStyle w:val="Hyperlink"/>
            <w:noProof/>
            <w:lang w:val="vi-VN"/>
          </w:rPr>
          <w:t xml:space="preserve"> Kết quả kiểm thử khả năng chịu tải thời gian thực</w:t>
        </w:r>
        <w:r>
          <w:rPr>
            <w:noProof/>
            <w:webHidden/>
          </w:rPr>
          <w:tab/>
        </w:r>
        <w:r>
          <w:rPr>
            <w:noProof/>
            <w:webHidden/>
          </w:rPr>
          <w:fldChar w:fldCharType="begin"/>
        </w:r>
        <w:r>
          <w:rPr>
            <w:noProof/>
            <w:webHidden/>
          </w:rPr>
          <w:instrText xml:space="preserve"> PAGEREF _Toc217711248 \h </w:instrText>
        </w:r>
        <w:r>
          <w:rPr>
            <w:noProof/>
            <w:webHidden/>
          </w:rPr>
        </w:r>
        <w:r>
          <w:rPr>
            <w:noProof/>
            <w:webHidden/>
          </w:rPr>
          <w:fldChar w:fldCharType="separate"/>
        </w:r>
        <w:r w:rsidR="00260B56">
          <w:rPr>
            <w:noProof/>
            <w:webHidden/>
          </w:rPr>
          <w:t>72</w:t>
        </w:r>
        <w:r>
          <w:rPr>
            <w:noProof/>
            <w:webHidden/>
          </w:rPr>
          <w:fldChar w:fldCharType="end"/>
        </w:r>
      </w:hyperlink>
    </w:p>
    <w:p w14:paraId="29507136" w14:textId="65D27C2C"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49" w:history="1">
        <w:r w:rsidRPr="00CA666D">
          <w:rPr>
            <w:rStyle w:val="Hyperlink"/>
            <w:noProof/>
          </w:rPr>
          <w:t>Hình 4.2</w:t>
        </w:r>
        <w:r w:rsidRPr="00CA666D">
          <w:rPr>
            <w:rStyle w:val="Hyperlink"/>
            <w:noProof/>
            <w:lang w:val="vi-VN"/>
          </w:rPr>
          <w:t xml:space="preserve"> Kết quả kiểm thử ổn định với tác vụ xử lý dữ liệu nặng</w:t>
        </w:r>
        <w:r>
          <w:rPr>
            <w:noProof/>
            <w:webHidden/>
          </w:rPr>
          <w:tab/>
        </w:r>
        <w:r>
          <w:rPr>
            <w:noProof/>
            <w:webHidden/>
          </w:rPr>
          <w:fldChar w:fldCharType="begin"/>
        </w:r>
        <w:r>
          <w:rPr>
            <w:noProof/>
            <w:webHidden/>
          </w:rPr>
          <w:instrText xml:space="preserve"> PAGEREF _Toc217711249 \h </w:instrText>
        </w:r>
        <w:r>
          <w:rPr>
            <w:noProof/>
            <w:webHidden/>
          </w:rPr>
        </w:r>
        <w:r>
          <w:rPr>
            <w:noProof/>
            <w:webHidden/>
          </w:rPr>
          <w:fldChar w:fldCharType="separate"/>
        </w:r>
        <w:r w:rsidR="00260B56">
          <w:rPr>
            <w:noProof/>
            <w:webHidden/>
          </w:rPr>
          <w:t>73</w:t>
        </w:r>
        <w:r>
          <w:rPr>
            <w:noProof/>
            <w:webHidden/>
          </w:rPr>
          <w:fldChar w:fldCharType="end"/>
        </w:r>
      </w:hyperlink>
    </w:p>
    <w:p w14:paraId="050C8AFA" w14:textId="598871CF" w:rsidR="00DA2AE5" w:rsidRPr="00E74A17" w:rsidRDefault="002D3B62" w:rsidP="00F1313F">
      <w:pPr>
        <w:rPr>
          <w:lang w:val="vi-VN"/>
        </w:rPr>
      </w:pPr>
      <w:r>
        <w:fldChar w:fldCharType="end"/>
      </w:r>
    </w:p>
    <w:p w14:paraId="1ABB4EA4" w14:textId="77777777" w:rsidR="00DA2AE5" w:rsidRPr="00F1313F" w:rsidRDefault="00DA2AE5" w:rsidP="00F1313F"/>
    <w:p w14:paraId="79EEFB0E" w14:textId="77777777" w:rsidR="00DA2AE5" w:rsidRPr="00F1313F" w:rsidRDefault="00DA2AE5" w:rsidP="00F1313F"/>
    <w:p w14:paraId="07FA850A" w14:textId="7FDA1F81" w:rsidR="003071A1" w:rsidRPr="00F1313F" w:rsidRDefault="00CD7198" w:rsidP="00F1313F">
      <w:pPr>
        <w:pStyle w:val="Heading1"/>
        <w:numPr>
          <w:ilvl w:val="0"/>
          <w:numId w:val="0"/>
        </w:numPr>
        <w:ind w:left="431"/>
      </w:pPr>
      <w:r w:rsidRPr="00F1313F">
        <w:br w:type="page"/>
      </w:r>
      <w:bookmarkStart w:id="49" w:name="_Toc217741275"/>
      <w:r w:rsidRPr="007E1507">
        <w:lastRenderedPageBreak/>
        <w:t>DANH MỤC BẢNG BIỂU</w:t>
      </w:r>
      <w:bookmarkEnd w:id="49"/>
    </w:p>
    <w:p w14:paraId="4A6D815B" w14:textId="34A8C196" w:rsidR="00156518" w:rsidRDefault="009C5D1A">
      <w:pPr>
        <w:pStyle w:val="TableofFigures"/>
        <w:tabs>
          <w:tab w:val="right" w:leader="dot" w:pos="9062"/>
        </w:tabs>
        <w:rPr>
          <w:rFonts w:asciiTheme="minorHAnsi" w:eastAsiaTheme="minorEastAsia" w:hAnsiTheme="minorHAnsi" w:cstheme="minorBidi"/>
          <w:noProof/>
          <w:sz w:val="22"/>
          <w:szCs w:val="22"/>
        </w:rPr>
      </w:pPr>
      <w:r>
        <w:rPr>
          <w:lang w:val="vi-VN"/>
        </w:rPr>
        <w:fldChar w:fldCharType="begin"/>
      </w:r>
      <w:r>
        <w:rPr>
          <w:lang w:val="vi-VN"/>
        </w:rPr>
        <w:instrText xml:space="preserve"> TOC \h \z \c "Bảng" </w:instrText>
      </w:r>
      <w:r>
        <w:rPr>
          <w:lang w:val="vi-VN"/>
        </w:rPr>
        <w:fldChar w:fldCharType="separate"/>
      </w:r>
      <w:hyperlink w:anchor="_Toc217711250" w:history="1">
        <w:r w:rsidR="00156518" w:rsidRPr="006B2111">
          <w:rPr>
            <w:rStyle w:val="Hyperlink"/>
            <w:noProof/>
            <w:lang w:val="vi-VN"/>
          </w:rPr>
          <w:t>Bảng 2.1 So sánh các loại hình hệ thống LMS</w:t>
        </w:r>
        <w:r w:rsidR="00156518">
          <w:rPr>
            <w:noProof/>
            <w:webHidden/>
          </w:rPr>
          <w:tab/>
        </w:r>
        <w:r w:rsidR="00156518">
          <w:rPr>
            <w:noProof/>
            <w:webHidden/>
          </w:rPr>
          <w:fldChar w:fldCharType="begin"/>
        </w:r>
        <w:r w:rsidR="00156518">
          <w:rPr>
            <w:noProof/>
            <w:webHidden/>
          </w:rPr>
          <w:instrText xml:space="preserve"> PAGEREF _Toc217711250 \h </w:instrText>
        </w:r>
        <w:r w:rsidR="00156518">
          <w:rPr>
            <w:noProof/>
            <w:webHidden/>
          </w:rPr>
        </w:r>
        <w:r w:rsidR="00156518">
          <w:rPr>
            <w:noProof/>
            <w:webHidden/>
          </w:rPr>
          <w:fldChar w:fldCharType="separate"/>
        </w:r>
        <w:r w:rsidR="00260B56">
          <w:rPr>
            <w:noProof/>
            <w:webHidden/>
          </w:rPr>
          <w:t>15</w:t>
        </w:r>
        <w:r w:rsidR="00156518">
          <w:rPr>
            <w:noProof/>
            <w:webHidden/>
          </w:rPr>
          <w:fldChar w:fldCharType="end"/>
        </w:r>
      </w:hyperlink>
    </w:p>
    <w:p w14:paraId="660859AC" w14:textId="219A901E"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51" w:history="1">
        <w:r w:rsidRPr="006B2111">
          <w:rPr>
            <w:rStyle w:val="Hyperlink"/>
            <w:noProof/>
          </w:rPr>
          <w:t>Bảng 2.2</w:t>
        </w:r>
        <w:r w:rsidRPr="006B2111">
          <w:rPr>
            <w:rStyle w:val="Hyperlink"/>
            <w:noProof/>
            <w:lang w:val="vi-VN"/>
          </w:rPr>
          <w:t xml:space="preserve"> So sánh các Framework Backend cho Node.js</w:t>
        </w:r>
        <w:r>
          <w:rPr>
            <w:noProof/>
            <w:webHidden/>
          </w:rPr>
          <w:tab/>
        </w:r>
        <w:r>
          <w:rPr>
            <w:noProof/>
            <w:webHidden/>
          </w:rPr>
          <w:fldChar w:fldCharType="begin"/>
        </w:r>
        <w:r>
          <w:rPr>
            <w:noProof/>
            <w:webHidden/>
          </w:rPr>
          <w:instrText xml:space="preserve"> PAGEREF _Toc217711251 \h </w:instrText>
        </w:r>
        <w:r>
          <w:rPr>
            <w:noProof/>
            <w:webHidden/>
          </w:rPr>
        </w:r>
        <w:r>
          <w:rPr>
            <w:noProof/>
            <w:webHidden/>
          </w:rPr>
          <w:fldChar w:fldCharType="separate"/>
        </w:r>
        <w:r w:rsidR="00260B56">
          <w:rPr>
            <w:noProof/>
            <w:webHidden/>
          </w:rPr>
          <w:t>18</w:t>
        </w:r>
        <w:r>
          <w:rPr>
            <w:noProof/>
            <w:webHidden/>
          </w:rPr>
          <w:fldChar w:fldCharType="end"/>
        </w:r>
      </w:hyperlink>
    </w:p>
    <w:p w14:paraId="6964FE9D" w14:textId="6CD60A05"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52" w:history="1">
        <w:r w:rsidRPr="006B2111">
          <w:rPr>
            <w:rStyle w:val="Hyperlink"/>
            <w:noProof/>
            <w:lang w:val="vi-VN"/>
          </w:rPr>
          <w:t>Bảng 3.1 Danh sách các thực thể dùng chung</w:t>
        </w:r>
        <w:r>
          <w:rPr>
            <w:noProof/>
            <w:webHidden/>
          </w:rPr>
          <w:tab/>
        </w:r>
        <w:r>
          <w:rPr>
            <w:noProof/>
            <w:webHidden/>
          </w:rPr>
          <w:fldChar w:fldCharType="begin"/>
        </w:r>
        <w:r>
          <w:rPr>
            <w:noProof/>
            <w:webHidden/>
          </w:rPr>
          <w:instrText xml:space="preserve"> PAGEREF _Toc217711252 \h </w:instrText>
        </w:r>
        <w:r>
          <w:rPr>
            <w:noProof/>
            <w:webHidden/>
          </w:rPr>
        </w:r>
        <w:r>
          <w:rPr>
            <w:noProof/>
            <w:webHidden/>
          </w:rPr>
          <w:fldChar w:fldCharType="separate"/>
        </w:r>
        <w:r w:rsidR="00260B56">
          <w:rPr>
            <w:noProof/>
            <w:webHidden/>
          </w:rPr>
          <w:t>26</w:t>
        </w:r>
        <w:r>
          <w:rPr>
            <w:noProof/>
            <w:webHidden/>
          </w:rPr>
          <w:fldChar w:fldCharType="end"/>
        </w:r>
      </w:hyperlink>
    </w:p>
    <w:p w14:paraId="6288B2C9" w14:textId="648CBE92"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53" w:history="1">
        <w:r w:rsidRPr="006B2111">
          <w:rPr>
            <w:rStyle w:val="Hyperlink"/>
            <w:noProof/>
            <w:lang w:val="vi-VN"/>
          </w:rPr>
          <w:t>Bảng 3.2 Danh sách thực thể trong phân hệ Quản lý các tài nguyên đào tạo</w:t>
        </w:r>
        <w:r>
          <w:rPr>
            <w:noProof/>
            <w:webHidden/>
          </w:rPr>
          <w:tab/>
        </w:r>
        <w:r>
          <w:rPr>
            <w:noProof/>
            <w:webHidden/>
          </w:rPr>
          <w:fldChar w:fldCharType="begin"/>
        </w:r>
        <w:r>
          <w:rPr>
            <w:noProof/>
            <w:webHidden/>
          </w:rPr>
          <w:instrText xml:space="preserve"> PAGEREF _Toc217711253 \h </w:instrText>
        </w:r>
        <w:r>
          <w:rPr>
            <w:noProof/>
            <w:webHidden/>
          </w:rPr>
        </w:r>
        <w:r>
          <w:rPr>
            <w:noProof/>
            <w:webHidden/>
          </w:rPr>
          <w:fldChar w:fldCharType="separate"/>
        </w:r>
        <w:r w:rsidR="00260B56">
          <w:rPr>
            <w:noProof/>
            <w:webHidden/>
          </w:rPr>
          <w:t>28</w:t>
        </w:r>
        <w:r>
          <w:rPr>
            <w:noProof/>
            <w:webHidden/>
          </w:rPr>
          <w:fldChar w:fldCharType="end"/>
        </w:r>
      </w:hyperlink>
    </w:p>
    <w:p w14:paraId="313FBC7C" w14:textId="3D994D9B"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54" w:history="1">
        <w:r w:rsidRPr="006B2111">
          <w:rPr>
            <w:rStyle w:val="Hyperlink"/>
            <w:noProof/>
            <w:lang w:val="vi-VN"/>
          </w:rPr>
          <w:t>Bảng 3.3 Danh sách thực thể chính trong phân hệ Quản lý tiến trình học tập</w:t>
        </w:r>
        <w:r>
          <w:rPr>
            <w:noProof/>
            <w:webHidden/>
          </w:rPr>
          <w:tab/>
        </w:r>
        <w:r>
          <w:rPr>
            <w:noProof/>
            <w:webHidden/>
          </w:rPr>
          <w:fldChar w:fldCharType="begin"/>
        </w:r>
        <w:r>
          <w:rPr>
            <w:noProof/>
            <w:webHidden/>
          </w:rPr>
          <w:instrText xml:space="preserve"> PAGEREF _Toc217711254 \h </w:instrText>
        </w:r>
        <w:r>
          <w:rPr>
            <w:noProof/>
            <w:webHidden/>
          </w:rPr>
        </w:r>
        <w:r>
          <w:rPr>
            <w:noProof/>
            <w:webHidden/>
          </w:rPr>
          <w:fldChar w:fldCharType="separate"/>
        </w:r>
        <w:r w:rsidR="00260B56">
          <w:rPr>
            <w:noProof/>
            <w:webHidden/>
          </w:rPr>
          <w:t>30</w:t>
        </w:r>
        <w:r>
          <w:rPr>
            <w:noProof/>
            <w:webHidden/>
          </w:rPr>
          <w:fldChar w:fldCharType="end"/>
        </w:r>
      </w:hyperlink>
    </w:p>
    <w:p w14:paraId="752EB75D" w14:textId="4FBE2397"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55" w:history="1">
        <w:r w:rsidRPr="006B2111">
          <w:rPr>
            <w:rStyle w:val="Hyperlink"/>
            <w:noProof/>
            <w:lang w:val="vi-VN"/>
          </w:rPr>
          <w:t>Bảng 3.4 Danh sách thực thể chính trong phân hệ Quản lý kết quả học tập</w:t>
        </w:r>
        <w:r>
          <w:rPr>
            <w:noProof/>
            <w:webHidden/>
          </w:rPr>
          <w:tab/>
        </w:r>
        <w:r>
          <w:rPr>
            <w:noProof/>
            <w:webHidden/>
          </w:rPr>
          <w:fldChar w:fldCharType="begin"/>
        </w:r>
        <w:r>
          <w:rPr>
            <w:noProof/>
            <w:webHidden/>
          </w:rPr>
          <w:instrText xml:space="preserve"> PAGEREF _Toc217711255 \h </w:instrText>
        </w:r>
        <w:r>
          <w:rPr>
            <w:noProof/>
            <w:webHidden/>
          </w:rPr>
        </w:r>
        <w:r>
          <w:rPr>
            <w:noProof/>
            <w:webHidden/>
          </w:rPr>
          <w:fldChar w:fldCharType="separate"/>
        </w:r>
        <w:r w:rsidR="00260B56">
          <w:rPr>
            <w:noProof/>
            <w:webHidden/>
          </w:rPr>
          <w:t>31</w:t>
        </w:r>
        <w:r>
          <w:rPr>
            <w:noProof/>
            <w:webHidden/>
          </w:rPr>
          <w:fldChar w:fldCharType="end"/>
        </w:r>
      </w:hyperlink>
    </w:p>
    <w:p w14:paraId="1C3D4E38" w14:textId="53AEF230"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56" w:history="1">
        <w:r w:rsidRPr="006B2111">
          <w:rPr>
            <w:rStyle w:val="Hyperlink"/>
            <w:noProof/>
          </w:rPr>
          <w:t>Bảng 3.5</w:t>
        </w:r>
        <w:r w:rsidRPr="006B2111">
          <w:rPr>
            <w:rStyle w:val="Hyperlink"/>
            <w:noProof/>
            <w:lang w:val="vi-VN"/>
          </w:rPr>
          <w:t xml:space="preserve"> Đặc tả bảng Roles</w:t>
        </w:r>
        <w:r>
          <w:rPr>
            <w:noProof/>
            <w:webHidden/>
          </w:rPr>
          <w:tab/>
        </w:r>
        <w:r>
          <w:rPr>
            <w:noProof/>
            <w:webHidden/>
          </w:rPr>
          <w:fldChar w:fldCharType="begin"/>
        </w:r>
        <w:r>
          <w:rPr>
            <w:noProof/>
            <w:webHidden/>
          </w:rPr>
          <w:instrText xml:space="preserve"> PAGEREF _Toc217711256 \h </w:instrText>
        </w:r>
        <w:r>
          <w:rPr>
            <w:noProof/>
            <w:webHidden/>
          </w:rPr>
        </w:r>
        <w:r>
          <w:rPr>
            <w:noProof/>
            <w:webHidden/>
          </w:rPr>
          <w:fldChar w:fldCharType="separate"/>
        </w:r>
        <w:r w:rsidR="00260B56">
          <w:rPr>
            <w:noProof/>
            <w:webHidden/>
          </w:rPr>
          <w:t>32</w:t>
        </w:r>
        <w:r>
          <w:rPr>
            <w:noProof/>
            <w:webHidden/>
          </w:rPr>
          <w:fldChar w:fldCharType="end"/>
        </w:r>
      </w:hyperlink>
    </w:p>
    <w:p w14:paraId="76EE6F51" w14:textId="59F2A954"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57" w:history="1">
        <w:r w:rsidRPr="006B2111">
          <w:rPr>
            <w:rStyle w:val="Hyperlink"/>
            <w:noProof/>
          </w:rPr>
          <w:t>Bảng 3.6</w:t>
        </w:r>
        <w:r w:rsidRPr="006B2111">
          <w:rPr>
            <w:rStyle w:val="Hyperlink"/>
            <w:noProof/>
            <w:lang w:val="vi-VN"/>
          </w:rPr>
          <w:t xml:space="preserve"> Đặc tả bảng Users</w:t>
        </w:r>
        <w:r>
          <w:rPr>
            <w:noProof/>
            <w:webHidden/>
          </w:rPr>
          <w:tab/>
        </w:r>
        <w:r>
          <w:rPr>
            <w:noProof/>
            <w:webHidden/>
          </w:rPr>
          <w:fldChar w:fldCharType="begin"/>
        </w:r>
        <w:r>
          <w:rPr>
            <w:noProof/>
            <w:webHidden/>
          </w:rPr>
          <w:instrText xml:space="preserve"> PAGEREF _Toc217711257 \h </w:instrText>
        </w:r>
        <w:r>
          <w:rPr>
            <w:noProof/>
            <w:webHidden/>
          </w:rPr>
        </w:r>
        <w:r>
          <w:rPr>
            <w:noProof/>
            <w:webHidden/>
          </w:rPr>
          <w:fldChar w:fldCharType="separate"/>
        </w:r>
        <w:r w:rsidR="00260B56">
          <w:rPr>
            <w:noProof/>
            <w:webHidden/>
          </w:rPr>
          <w:t>32</w:t>
        </w:r>
        <w:r>
          <w:rPr>
            <w:noProof/>
            <w:webHidden/>
          </w:rPr>
          <w:fldChar w:fldCharType="end"/>
        </w:r>
      </w:hyperlink>
    </w:p>
    <w:p w14:paraId="34316060" w14:textId="1A23B4A0"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58" w:history="1">
        <w:r w:rsidRPr="006B2111">
          <w:rPr>
            <w:rStyle w:val="Hyperlink"/>
            <w:noProof/>
          </w:rPr>
          <w:t>Bảng 3.7</w:t>
        </w:r>
        <w:r w:rsidRPr="006B2111">
          <w:rPr>
            <w:rStyle w:val="Hyperlink"/>
            <w:noProof/>
            <w:lang w:val="vi-VN"/>
          </w:rPr>
          <w:t xml:space="preserve"> Đặc tả bảng Programs</w:t>
        </w:r>
        <w:r>
          <w:rPr>
            <w:noProof/>
            <w:webHidden/>
          </w:rPr>
          <w:tab/>
        </w:r>
        <w:r>
          <w:rPr>
            <w:noProof/>
            <w:webHidden/>
          </w:rPr>
          <w:fldChar w:fldCharType="begin"/>
        </w:r>
        <w:r>
          <w:rPr>
            <w:noProof/>
            <w:webHidden/>
          </w:rPr>
          <w:instrText xml:space="preserve"> PAGEREF _Toc217711258 \h </w:instrText>
        </w:r>
        <w:r>
          <w:rPr>
            <w:noProof/>
            <w:webHidden/>
          </w:rPr>
        </w:r>
        <w:r>
          <w:rPr>
            <w:noProof/>
            <w:webHidden/>
          </w:rPr>
          <w:fldChar w:fldCharType="separate"/>
        </w:r>
        <w:r w:rsidR="00260B56">
          <w:rPr>
            <w:noProof/>
            <w:webHidden/>
          </w:rPr>
          <w:t>32</w:t>
        </w:r>
        <w:r>
          <w:rPr>
            <w:noProof/>
            <w:webHidden/>
          </w:rPr>
          <w:fldChar w:fldCharType="end"/>
        </w:r>
      </w:hyperlink>
    </w:p>
    <w:p w14:paraId="654B16B8" w14:textId="19DFB24A"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59" w:history="1">
        <w:r w:rsidRPr="006B2111">
          <w:rPr>
            <w:rStyle w:val="Hyperlink"/>
            <w:noProof/>
          </w:rPr>
          <w:t>Bảng 3.8</w:t>
        </w:r>
        <w:r w:rsidRPr="006B2111">
          <w:rPr>
            <w:rStyle w:val="Hyperlink"/>
            <w:noProof/>
            <w:lang w:val="vi-VN"/>
          </w:rPr>
          <w:t xml:space="preserve"> Đặc tả bảng Subjects</w:t>
        </w:r>
        <w:r>
          <w:rPr>
            <w:noProof/>
            <w:webHidden/>
          </w:rPr>
          <w:tab/>
        </w:r>
        <w:r>
          <w:rPr>
            <w:noProof/>
            <w:webHidden/>
          </w:rPr>
          <w:fldChar w:fldCharType="begin"/>
        </w:r>
        <w:r>
          <w:rPr>
            <w:noProof/>
            <w:webHidden/>
          </w:rPr>
          <w:instrText xml:space="preserve"> PAGEREF _Toc217711259 \h </w:instrText>
        </w:r>
        <w:r>
          <w:rPr>
            <w:noProof/>
            <w:webHidden/>
          </w:rPr>
        </w:r>
        <w:r>
          <w:rPr>
            <w:noProof/>
            <w:webHidden/>
          </w:rPr>
          <w:fldChar w:fldCharType="separate"/>
        </w:r>
        <w:r w:rsidR="00260B56">
          <w:rPr>
            <w:noProof/>
            <w:webHidden/>
          </w:rPr>
          <w:t>32</w:t>
        </w:r>
        <w:r>
          <w:rPr>
            <w:noProof/>
            <w:webHidden/>
          </w:rPr>
          <w:fldChar w:fldCharType="end"/>
        </w:r>
      </w:hyperlink>
    </w:p>
    <w:p w14:paraId="0CB37480" w14:textId="408B364D"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60" w:history="1">
        <w:r w:rsidRPr="006B2111">
          <w:rPr>
            <w:rStyle w:val="Hyperlink"/>
            <w:noProof/>
          </w:rPr>
          <w:t>Bảng 3.9</w:t>
        </w:r>
        <w:r w:rsidRPr="006B2111">
          <w:rPr>
            <w:rStyle w:val="Hyperlink"/>
            <w:noProof/>
            <w:lang w:val="vi-VN"/>
          </w:rPr>
          <w:t xml:space="preserve"> Đặc tả bảng TypeSubjects</w:t>
        </w:r>
        <w:r>
          <w:rPr>
            <w:noProof/>
            <w:webHidden/>
          </w:rPr>
          <w:tab/>
        </w:r>
        <w:r>
          <w:rPr>
            <w:noProof/>
            <w:webHidden/>
          </w:rPr>
          <w:fldChar w:fldCharType="begin"/>
        </w:r>
        <w:r>
          <w:rPr>
            <w:noProof/>
            <w:webHidden/>
          </w:rPr>
          <w:instrText xml:space="preserve"> PAGEREF _Toc217711260 \h </w:instrText>
        </w:r>
        <w:r>
          <w:rPr>
            <w:noProof/>
            <w:webHidden/>
          </w:rPr>
        </w:r>
        <w:r>
          <w:rPr>
            <w:noProof/>
            <w:webHidden/>
          </w:rPr>
          <w:fldChar w:fldCharType="separate"/>
        </w:r>
        <w:r w:rsidR="00260B56">
          <w:rPr>
            <w:noProof/>
            <w:webHidden/>
          </w:rPr>
          <w:t>33</w:t>
        </w:r>
        <w:r>
          <w:rPr>
            <w:noProof/>
            <w:webHidden/>
          </w:rPr>
          <w:fldChar w:fldCharType="end"/>
        </w:r>
      </w:hyperlink>
    </w:p>
    <w:p w14:paraId="5B891C4E" w14:textId="4E13AF2F"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61" w:history="1">
        <w:r w:rsidRPr="006B2111">
          <w:rPr>
            <w:rStyle w:val="Hyperlink"/>
            <w:noProof/>
          </w:rPr>
          <w:t>Bảng 3.10</w:t>
        </w:r>
        <w:r w:rsidRPr="006B2111">
          <w:rPr>
            <w:rStyle w:val="Hyperlink"/>
            <w:noProof/>
            <w:lang w:val="vi-VN"/>
          </w:rPr>
          <w:t xml:space="preserve"> Đặc tả bảng TypeOfKnowledges</w:t>
        </w:r>
        <w:r>
          <w:rPr>
            <w:noProof/>
            <w:webHidden/>
          </w:rPr>
          <w:tab/>
        </w:r>
        <w:r>
          <w:rPr>
            <w:noProof/>
            <w:webHidden/>
          </w:rPr>
          <w:fldChar w:fldCharType="begin"/>
        </w:r>
        <w:r>
          <w:rPr>
            <w:noProof/>
            <w:webHidden/>
          </w:rPr>
          <w:instrText xml:space="preserve"> PAGEREF _Toc217711261 \h </w:instrText>
        </w:r>
        <w:r>
          <w:rPr>
            <w:noProof/>
            <w:webHidden/>
          </w:rPr>
        </w:r>
        <w:r>
          <w:rPr>
            <w:noProof/>
            <w:webHidden/>
          </w:rPr>
          <w:fldChar w:fldCharType="separate"/>
        </w:r>
        <w:r w:rsidR="00260B56">
          <w:rPr>
            <w:noProof/>
            <w:webHidden/>
          </w:rPr>
          <w:t>33</w:t>
        </w:r>
        <w:r>
          <w:rPr>
            <w:noProof/>
            <w:webHidden/>
          </w:rPr>
          <w:fldChar w:fldCharType="end"/>
        </w:r>
      </w:hyperlink>
    </w:p>
    <w:p w14:paraId="360FB2F4" w14:textId="4E2803D0"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62" w:history="1">
        <w:r w:rsidRPr="006B2111">
          <w:rPr>
            <w:rStyle w:val="Hyperlink"/>
            <w:noProof/>
            <w:lang w:val="vi-VN"/>
          </w:rPr>
          <w:t>Bảng 3.11 Đặc tả bảng TienQuyet</w:t>
        </w:r>
        <w:r>
          <w:rPr>
            <w:noProof/>
            <w:webHidden/>
          </w:rPr>
          <w:tab/>
        </w:r>
        <w:r>
          <w:rPr>
            <w:noProof/>
            <w:webHidden/>
          </w:rPr>
          <w:fldChar w:fldCharType="begin"/>
        </w:r>
        <w:r>
          <w:rPr>
            <w:noProof/>
            <w:webHidden/>
          </w:rPr>
          <w:instrText xml:space="preserve"> PAGEREF _Toc217711262 \h </w:instrText>
        </w:r>
        <w:r>
          <w:rPr>
            <w:noProof/>
            <w:webHidden/>
          </w:rPr>
        </w:r>
        <w:r>
          <w:rPr>
            <w:noProof/>
            <w:webHidden/>
          </w:rPr>
          <w:fldChar w:fldCharType="separate"/>
        </w:r>
        <w:r w:rsidR="00260B56">
          <w:rPr>
            <w:noProof/>
            <w:webHidden/>
          </w:rPr>
          <w:t>33</w:t>
        </w:r>
        <w:r>
          <w:rPr>
            <w:noProof/>
            <w:webHidden/>
          </w:rPr>
          <w:fldChar w:fldCharType="end"/>
        </w:r>
      </w:hyperlink>
    </w:p>
    <w:p w14:paraId="13511395" w14:textId="2A5F0BBA"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63" w:history="1">
        <w:r w:rsidRPr="006B2111">
          <w:rPr>
            <w:rStyle w:val="Hyperlink"/>
            <w:noProof/>
            <w:lang w:val="vi-VN"/>
          </w:rPr>
          <w:t>Bảng 3.12 Đặc tả bảng Pos</w:t>
        </w:r>
        <w:r>
          <w:rPr>
            <w:noProof/>
            <w:webHidden/>
          </w:rPr>
          <w:tab/>
        </w:r>
        <w:r>
          <w:rPr>
            <w:noProof/>
            <w:webHidden/>
          </w:rPr>
          <w:fldChar w:fldCharType="begin"/>
        </w:r>
        <w:r>
          <w:rPr>
            <w:noProof/>
            <w:webHidden/>
          </w:rPr>
          <w:instrText xml:space="preserve"> PAGEREF _Toc217711263 \h </w:instrText>
        </w:r>
        <w:r>
          <w:rPr>
            <w:noProof/>
            <w:webHidden/>
          </w:rPr>
        </w:r>
        <w:r>
          <w:rPr>
            <w:noProof/>
            <w:webHidden/>
          </w:rPr>
          <w:fldChar w:fldCharType="separate"/>
        </w:r>
        <w:r w:rsidR="00260B56">
          <w:rPr>
            <w:noProof/>
            <w:webHidden/>
          </w:rPr>
          <w:t>33</w:t>
        </w:r>
        <w:r>
          <w:rPr>
            <w:noProof/>
            <w:webHidden/>
          </w:rPr>
          <w:fldChar w:fldCharType="end"/>
        </w:r>
      </w:hyperlink>
    </w:p>
    <w:p w14:paraId="286905E9" w14:textId="24EF15ED"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64" w:history="1">
        <w:r w:rsidRPr="006B2111">
          <w:rPr>
            <w:rStyle w:val="Hyperlink"/>
            <w:noProof/>
          </w:rPr>
          <w:t>Bảng 3.13</w:t>
        </w:r>
        <w:r w:rsidRPr="006B2111">
          <w:rPr>
            <w:rStyle w:val="Hyperlink"/>
            <w:noProof/>
            <w:lang w:val="vi-VN"/>
          </w:rPr>
          <w:t xml:space="preserve"> Đặc tả bảng PLOs</w:t>
        </w:r>
        <w:r>
          <w:rPr>
            <w:noProof/>
            <w:webHidden/>
          </w:rPr>
          <w:tab/>
        </w:r>
        <w:r>
          <w:rPr>
            <w:noProof/>
            <w:webHidden/>
          </w:rPr>
          <w:fldChar w:fldCharType="begin"/>
        </w:r>
        <w:r>
          <w:rPr>
            <w:noProof/>
            <w:webHidden/>
          </w:rPr>
          <w:instrText xml:space="preserve"> PAGEREF _Toc217711264 \h </w:instrText>
        </w:r>
        <w:r>
          <w:rPr>
            <w:noProof/>
            <w:webHidden/>
          </w:rPr>
        </w:r>
        <w:r>
          <w:rPr>
            <w:noProof/>
            <w:webHidden/>
          </w:rPr>
          <w:fldChar w:fldCharType="separate"/>
        </w:r>
        <w:r w:rsidR="00260B56">
          <w:rPr>
            <w:noProof/>
            <w:webHidden/>
          </w:rPr>
          <w:t>34</w:t>
        </w:r>
        <w:r>
          <w:rPr>
            <w:noProof/>
            <w:webHidden/>
          </w:rPr>
          <w:fldChar w:fldCharType="end"/>
        </w:r>
      </w:hyperlink>
    </w:p>
    <w:p w14:paraId="601479C2" w14:textId="567E5239"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65" w:history="1">
        <w:r w:rsidRPr="006B2111">
          <w:rPr>
            <w:rStyle w:val="Hyperlink"/>
            <w:noProof/>
          </w:rPr>
          <w:t>Bảng 3.14</w:t>
        </w:r>
        <w:r w:rsidRPr="006B2111">
          <w:rPr>
            <w:rStyle w:val="Hyperlink"/>
            <w:noProof/>
            <w:lang w:val="vi-VN"/>
          </w:rPr>
          <w:t xml:space="preserve"> Đặc tả bảng POsPLOs</w:t>
        </w:r>
        <w:r>
          <w:rPr>
            <w:noProof/>
            <w:webHidden/>
          </w:rPr>
          <w:tab/>
        </w:r>
        <w:r>
          <w:rPr>
            <w:noProof/>
            <w:webHidden/>
          </w:rPr>
          <w:fldChar w:fldCharType="begin"/>
        </w:r>
        <w:r>
          <w:rPr>
            <w:noProof/>
            <w:webHidden/>
          </w:rPr>
          <w:instrText xml:space="preserve"> PAGEREF _Toc217711265 \h </w:instrText>
        </w:r>
        <w:r>
          <w:rPr>
            <w:noProof/>
            <w:webHidden/>
          </w:rPr>
        </w:r>
        <w:r>
          <w:rPr>
            <w:noProof/>
            <w:webHidden/>
          </w:rPr>
          <w:fldChar w:fldCharType="separate"/>
        </w:r>
        <w:r w:rsidR="00260B56">
          <w:rPr>
            <w:noProof/>
            <w:webHidden/>
          </w:rPr>
          <w:t>34</w:t>
        </w:r>
        <w:r>
          <w:rPr>
            <w:noProof/>
            <w:webHidden/>
          </w:rPr>
          <w:fldChar w:fldCharType="end"/>
        </w:r>
      </w:hyperlink>
    </w:p>
    <w:p w14:paraId="0C8FF793" w14:textId="7735A804"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66" w:history="1">
        <w:r w:rsidRPr="006B2111">
          <w:rPr>
            <w:rStyle w:val="Hyperlink"/>
            <w:noProof/>
            <w:lang w:val="vi-VN"/>
          </w:rPr>
          <w:t>Bảng 3.15 Đặc tả bảng Los</w:t>
        </w:r>
        <w:r>
          <w:rPr>
            <w:noProof/>
            <w:webHidden/>
          </w:rPr>
          <w:tab/>
        </w:r>
        <w:r>
          <w:rPr>
            <w:noProof/>
            <w:webHidden/>
          </w:rPr>
          <w:fldChar w:fldCharType="begin"/>
        </w:r>
        <w:r>
          <w:rPr>
            <w:noProof/>
            <w:webHidden/>
          </w:rPr>
          <w:instrText xml:space="preserve"> PAGEREF _Toc217711266 \h </w:instrText>
        </w:r>
        <w:r>
          <w:rPr>
            <w:noProof/>
            <w:webHidden/>
          </w:rPr>
        </w:r>
        <w:r>
          <w:rPr>
            <w:noProof/>
            <w:webHidden/>
          </w:rPr>
          <w:fldChar w:fldCharType="separate"/>
        </w:r>
        <w:r w:rsidR="00260B56">
          <w:rPr>
            <w:noProof/>
            <w:webHidden/>
          </w:rPr>
          <w:t>34</w:t>
        </w:r>
        <w:r>
          <w:rPr>
            <w:noProof/>
            <w:webHidden/>
          </w:rPr>
          <w:fldChar w:fldCharType="end"/>
        </w:r>
      </w:hyperlink>
    </w:p>
    <w:p w14:paraId="0A196BB1" w14:textId="00B66A10"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67" w:history="1">
        <w:r w:rsidRPr="006B2111">
          <w:rPr>
            <w:rStyle w:val="Hyperlink"/>
            <w:noProof/>
          </w:rPr>
          <w:t>Bảng 3.16</w:t>
        </w:r>
        <w:r w:rsidRPr="006B2111">
          <w:rPr>
            <w:rStyle w:val="Hyperlink"/>
            <w:noProof/>
            <w:lang w:val="vi-VN"/>
          </w:rPr>
          <w:t xml:space="preserve"> Đặc tả bảng Semesters</w:t>
        </w:r>
        <w:r>
          <w:rPr>
            <w:noProof/>
            <w:webHidden/>
          </w:rPr>
          <w:tab/>
        </w:r>
        <w:r>
          <w:rPr>
            <w:noProof/>
            <w:webHidden/>
          </w:rPr>
          <w:fldChar w:fldCharType="begin"/>
        </w:r>
        <w:r>
          <w:rPr>
            <w:noProof/>
            <w:webHidden/>
          </w:rPr>
          <w:instrText xml:space="preserve"> PAGEREF _Toc217711267 \h </w:instrText>
        </w:r>
        <w:r>
          <w:rPr>
            <w:noProof/>
            <w:webHidden/>
          </w:rPr>
        </w:r>
        <w:r>
          <w:rPr>
            <w:noProof/>
            <w:webHidden/>
          </w:rPr>
          <w:fldChar w:fldCharType="separate"/>
        </w:r>
        <w:r w:rsidR="00260B56">
          <w:rPr>
            <w:noProof/>
            <w:webHidden/>
          </w:rPr>
          <w:t>34</w:t>
        </w:r>
        <w:r>
          <w:rPr>
            <w:noProof/>
            <w:webHidden/>
          </w:rPr>
          <w:fldChar w:fldCharType="end"/>
        </w:r>
      </w:hyperlink>
    </w:p>
    <w:p w14:paraId="0C451C00" w14:textId="7E43DD5F"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68" w:history="1">
        <w:r w:rsidRPr="006B2111">
          <w:rPr>
            <w:rStyle w:val="Hyperlink"/>
            <w:noProof/>
          </w:rPr>
          <w:t>Bảng 3.17</w:t>
        </w:r>
        <w:r w:rsidRPr="006B2111">
          <w:rPr>
            <w:rStyle w:val="Hyperlink"/>
            <w:noProof/>
            <w:lang w:val="vi-VN"/>
          </w:rPr>
          <w:t xml:space="preserve"> Đặc tả bảng Courses</w:t>
        </w:r>
        <w:r>
          <w:rPr>
            <w:noProof/>
            <w:webHidden/>
          </w:rPr>
          <w:tab/>
        </w:r>
        <w:r>
          <w:rPr>
            <w:noProof/>
            <w:webHidden/>
          </w:rPr>
          <w:fldChar w:fldCharType="begin"/>
        </w:r>
        <w:r>
          <w:rPr>
            <w:noProof/>
            <w:webHidden/>
          </w:rPr>
          <w:instrText xml:space="preserve"> PAGEREF _Toc217711268 \h </w:instrText>
        </w:r>
        <w:r>
          <w:rPr>
            <w:noProof/>
            <w:webHidden/>
          </w:rPr>
        </w:r>
        <w:r>
          <w:rPr>
            <w:noProof/>
            <w:webHidden/>
          </w:rPr>
          <w:fldChar w:fldCharType="separate"/>
        </w:r>
        <w:r w:rsidR="00260B56">
          <w:rPr>
            <w:noProof/>
            <w:webHidden/>
          </w:rPr>
          <w:t>35</w:t>
        </w:r>
        <w:r>
          <w:rPr>
            <w:noProof/>
            <w:webHidden/>
          </w:rPr>
          <w:fldChar w:fldCharType="end"/>
        </w:r>
      </w:hyperlink>
    </w:p>
    <w:p w14:paraId="524FF667" w14:textId="201E86F4"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69" w:history="1">
        <w:r w:rsidRPr="006B2111">
          <w:rPr>
            <w:rStyle w:val="Hyperlink"/>
            <w:noProof/>
          </w:rPr>
          <w:t>Bảng 3.18</w:t>
        </w:r>
        <w:r w:rsidRPr="006B2111">
          <w:rPr>
            <w:rStyle w:val="Hyperlink"/>
            <w:noProof/>
            <w:lang w:val="vi-VN"/>
          </w:rPr>
          <w:t xml:space="preserve"> Đặc tả bảng</w:t>
        </w:r>
        <w:r w:rsidRPr="006B2111">
          <w:rPr>
            <w:rStyle w:val="Hyperlink"/>
            <w:noProof/>
          </w:rPr>
          <w:t xml:space="preserve"> TeacherSubjectAssignments</w:t>
        </w:r>
        <w:r>
          <w:rPr>
            <w:noProof/>
            <w:webHidden/>
          </w:rPr>
          <w:tab/>
        </w:r>
        <w:r>
          <w:rPr>
            <w:noProof/>
            <w:webHidden/>
          </w:rPr>
          <w:fldChar w:fldCharType="begin"/>
        </w:r>
        <w:r>
          <w:rPr>
            <w:noProof/>
            <w:webHidden/>
          </w:rPr>
          <w:instrText xml:space="preserve"> PAGEREF _Toc217711269 \h </w:instrText>
        </w:r>
        <w:r>
          <w:rPr>
            <w:noProof/>
            <w:webHidden/>
          </w:rPr>
        </w:r>
        <w:r>
          <w:rPr>
            <w:noProof/>
            <w:webHidden/>
          </w:rPr>
          <w:fldChar w:fldCharType="separate"/>
        </w:r>
        <w:r w:rsidR="00260B56">
          <w:rPr>
            <w:noProof/>
            <w:webHidden/>
          </w:rPr>
          <w:t>35</w:t>
        </w:r>
        <w:r>
          <w:rPr>
            <w:noProof/>
            <w:webHidden/>
          </w:rPr>
          <w:fldChar w:fldCharType="end"/>
        </w:r>
      </w:hyperlink>
    </w:p>
    <w:p w14:paraId="60ACB56B" w14:textId="08A6470C"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70" w:history="1">
        <w:r w:rsidRPr="006B2111">
          <w:rPr>
            <w:rStyle w:val="Hyperlink"/>
            <w:noProof/>
          </w:rPr>
          <w:t>Bảng 3.19</w:t>
        </w:r>
        <w:r w:rsidRPr="006B2111">
          <w:rPr>
            <w:rStyle w:val="Hyperlink"/>
            <w:noProof/>
            <w:lang w:val="vi-VN"/>
          </w:rPr>
          <w:t xml:space="preserve"> Đặc tả bảng StudentCourses</w:t>
        </w:r>
        <w:r>
          <w:rPr>
            <w:noProof/>
            <w:webHidden/>
          </w:rPr>
          <w:tab/>
        </w:r>
        <w:r>
          <w:rPr>
            <w:noProof/>
            <w:webHidden/>
          </w:rPr>
          <w:fldChar w:fldCharType="begin"/>
        </w:r>
        <w:r>
          <w:rPr>
            <w:noProof/>
            <w:webHidden/>
          </w:rPr>
          <w:instrText xml:space="preserve"> PAGEREF _Toc217711270 \h </w:instrText>
        </w:r>
        <w:r>
          <w:rPr>
            <w:noProof/>
            <w:webHidden/>
          </w:rPr>
        </w:r>
        <w:r>
          <w:rPr>
            <w:noProof/>
            <w:webHidden/>
          </w:rPr>
          <w:fldChar w:fldCharType="separate"/>
        </w:r>
        <w:r w:rsidR="00260B56">
          <w:rPr>
            <w:noProof/>
            <w:webHidden/>
          </w:rPr>
          <w:t>36</w:t>
        </w:r>
        <w:r>
          <w:rPr>
            <w:noProof/>
            <w:webHidden/>
          </w:rPr>
          <w:fldChar w:fldCharType="end"/>
        </w:r>
      </w:hyperlink>
    </w:p>
    <w:p w14:paraId="5CB8A834" w14:textId="1AEDB4CE"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71" w:history="1">
        <w:r w:rsidRPr="006B2111">
          <w:rPr>
            <w:rStyle w:val="Hyperlink"/>
            <w:noProof/>
          </w:rPr>
          <w:t>Bảng 3.20</w:t>
        </w:r>
        <w:r w:rsidRPr="006B2111">
          <w:rPr>
            <w:rStyle w:val="Hyperlink"/>
            <w:noProof/>
            <w:lang w:val="vi-VN"/>
          </w:rPr>
          <w:t xml:space="preserve"> Đặc tả bảng </w:t>
        </w:r>
        <w:r w:rsidRPr="006B2111">
          <w:rPr>
            <w:rStyle w:val="Hyperlink"/>
            <w:noProof/>
          </w:rPr>
          <w:t>CourseGradeColumns</w:t>
        </w:r>
        <w:r>
          <w:rPr>
            <w:noProof/>
            <w:webHidden/>
          </w:rPr>
          <w:tab/>
        </w:r>
        <w:r>
          <w:rPr>
            <w:noProof/>
            <w:webHidden/>
          </w:rPr>
          <w:fldChar w:fldCharType="begin"/>
        </w:r>
        <w:r>
          <w:rPr>
            <w:noProof/>
            <w:webHidden/>
          </w:rPr>
          <w:instrText xml:space="preserve"> PAGEREF _Toc217711271 \h </w:instrText>
        </w:r>
        <w:r>
          <w:rPr>
            <w:noProof/>
            <w:webHidden/>
          </w:rPr>
        </w:r>
        <w:r>
          <w:rPr>
            <w:noProof/>
            <w:webHidden/>
          </w:rPr>
          <w:fldChar w:fldCharType="separate"/>
        </w:r>
        <w:r w:rsidR="00260B56">
          <w:rPr>
            <w:noProof/>
            <w:webHidden/>
          </w:rPr>
          <w:t>36</w:t>
        </w:r>
        <w:r>
          <w:rPr>
            <w:noProof/>
            <w:webHidden/>
          </w:rPr>
          <w:fldChar w:fldCharType="end"/>
        </w:r>
      </w:hyperlink>
    </w:p>
    <w:p w14:paraId="3319C708" w14:textId="64917985"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72" w:history="1">
        <w:r w:rsidRPr="006B2111">
          <w:rPr>
            <w:rStyle w:val="Hyperlink"/>
            <w:noProof/>
          </w:rPr>
          <w:t>Bảng 3.21</w:t>
        </w:r>
        <w:r w:rsidRPr="006B2111">
          <w:rPr>
            <w:rStyle w:val="Hyperlink"/>
            <w:noProof/>
            <w:lang w:val="vi-VN"/>
          </w:rPr>
          <w:t xml:space="preserve"> Đặc tả bảng </w:t>
        </w:r>
        <w:r w:rsidRPr="006B2111">
          <w:rPr>
            <w:rStyle w:val="Hyperlink"/>
            <w:noProof/>
          </w:rPr>
          <w:t>CourseGradeColumnQuizzes</w:t>
        </w:r>
        <w:r>
          <w:rPr>
            <w:noProof/>
            <w:webHidden/>
          </w:rPr>
          <w:tab/>
        </w:r>
        <w:r>
          <w:rPr>
            <w:noProof/>
            <w:webHidden/>
          </w:rPr>
          <w:fldChar w:fldCharType="begin"/>
        </w:r>
        <w:r>
          <w:rPr>
            <w:noProof/>
            <w:webHidden/>
          </w:rPr>
          <w:instrText xml:space="preserve"> PAGEREF _Toc217711272 \h </w:instrText>
        </w:r>
        <w:r>
          <w:rPr>
            <w:noProof/>
            <w:webHidden/>
          </w:rPr>
        </w:r>
        <w:r>
          <w:rPr>
            <w:noProof/>
            <w:webHidden/>
          </w:rPr>
          <w:fldChar w:fldCharType="separate"/>
        </w:r>
        <w:r w:rsidR="00260B56">
          <w:rPr>
            <w:noProof/>
            <w:webHidden/>
          </w:rPr>
          <w:t>36</w:t>
        </w:r>
        <w:r>
          <w:rPr>
            <w:noProof/>
            <w:webHidden/>
          </w:rPr>
          <w:fldChar w:fldCharType="end"/>
        </w:r>
      </w:hyperlink>
    </w:p>
    <w:p w14:paraId="7EF54635" w14:textId="79CD9B74"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73" w:history="1">
        <w:r w:rsidRPr="006B2111">
          <w:rPr>
            <w:rStyle w:val="Hyperlink"/>
            <w:noProof/>
          </w:rPr>
          <w:t>Bảng 3.22</w:t>
        </w:r>
        <w:r w:rsidRPr="006B2111">
          <w:rPr>
            <w:rStyle w:val="Hyperlink"/>
            <w:noProof/>
            <w:lang w:val="vi-VN"/>
          </w:rPr>
          <w:t xml:space="preserve"> Đặc tả bảng </w:t>
        </w:r>
        <w:r w:rsidRPr="006B2111">
          <w:rPr>
            <w:rStyle w:val="Hyperlink"/>
            <w:noProof/>
          </w:rPr>
          <w:t>CourseGradeResults</w:t>
        </w:r>
        <w:r>
          <w:rPr>
            <w:noProof/>
            <w:webHidden/>
          </w:rPr>
          <w:tab/>
        </w:r>
        <w:r>
          <w:rPr>
            <w:noProof/>
            <w:webHidden/>
          </w:rPr>
          <w:fldChar w:fldCharType="begin"/>
        </w:r>
        <w:r>
          <w:rPr>
            <w:noProof/>
            <w:webHidden/>
          </w:rPr>
          <w:instrText xml:space="preserve"> PAGEREF _Toc217711273 \h </w:instrText>
        </w:r>
        <w:r>
          <w:rPr>
            <w:noProof/>
            <w:webHidden/>
          </w:rPr>
        </w:r>
        <w:r>
          <w:rPr>
            <w:noProof/>
            <w:webHidden/>
          </w:rPr>
          <w:fldChar w:fldCharType="separate"/>
        </w:r>
        <w:r w:rsidR="00260B56">
          <w:rPr>
            <w:noProof/>
            <w:webHidden/>
          </w:rPr>
          <w:t>37</w:t>
        </w:r>
        <w:r>
          <w:rPr>
            <w:noProof/>
            <w:webHidden/>
          </w:rPr>
          <w:fldChar w:fldCharType="end"/>
        </w:r>
      </w:hyperlink>
    </w:p>
    <w:p w14:paraId="22936A53" w14:textId="0C2B3C19"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74" w:history="1">
        <w:r w:rsidRPr="006B2111">
          <w:rPr>
            <w:rStyle w:val="Hyperlink"/>
            <w:noProof/>
          </w:rPr>
          <w:t>Bảng 3.23</w:t>
        </w:r>
        <w:r w:rsidRPr="006B2111">
          <w:rPr>
            <w:rStyle w:val="Hyperlink"/>
            <w:noProof/>
            <w:lang w:val="vi-VN"/>
          </w:rPr>
          <w:t xml:space="preserve"> Đặc tả bảng CourseResults</w:t>
        </w:r>
        <w:r>
          <w:rPr>
            <w:noProof/>
            <w:webHidden/>
          </w:rPr>
          <w:tab/>
        </w:r>
        <w:r>
          <w:rPr>
            <w:noProof/>
            <w:webHidden/>
          </w:rPr>
          <w:fldChar w:fldCharType="begin"/>
        </w:r>
        <w:r>
          <w:rPr>
            <w:noProof/>
            <w:webHidden/>
          </w:rPr>
          <w:instrText xml:space="preserve"> PAGEREF _Toc217711274 \h </w:instrText>
        </w:r>
        <w:r>
          <w:rPr>
            <w:noProof/>
            <w:webHidden/>
          </w:rPr>
        </w:r>
        <w:r>
          <w:rPr>
            <w:noProof/>
            <w:webHidden/>
          </w:rPr>
          <w:fldChar w:fldCharType="separate"/>
        </w:r>
        <w:r w:rsidR="00260B56">
          <w:rPr>
            <w:noProof/>
            <w:webHidden/>
          </w:rPr>
          <w:t>37</w:t>
        </w:r>
        <w:r>
          <w:rPr>
            <w:noProof/>
            <w:webHidden/>
          </w:rPr>
          <w:fldChar w:fldCharType="end"/>
        </w:r>
      </w:hyperlink>
    </w:p>
    <w:p w14:paraId="0C62AA6D" w14:textId="1C8DF969"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75" w:history="1">
        <w:r w:rsidRPr="006B2111">
          <w:rPr>
            <w:rStyle w:val="Hyperlink"/>
            <w:noProof/>
          </w:rPr>
          <w:t>Bảng 3.24</w:t>
        </w:r>
        <w:r w:rsidRPr="006B2111">
          <w:rPr>
            <w:rStyle w:val="Hyperlink"/>
            <w:noProof/>
            <w:lang w:val="vi-VN"/>
          </w:rPr>
          <w:t xml:space="preserve"> Đặc tả bảng </w:t>
        </w:r>
        <w:r w:rsidRPr="006B2111">
          <w:rPr>
            <w:rStyle w:val="Hyperlink"/>
            <w:noProof/>
          </w:rPr>
          <w:t>CourseGradeResultHistories</w:t>
        </w:r>
        <w:r>
          <w:rPr>
            <w:noProof/>
            <w:webHidden/>
          </w:rPr>
          <w:tab/>
        </w:r>
        <w:r>
          <w:rPr>
            <w:noProof/>
            <w:webHidden/>
          </w:rPr>
          <w:fldChar w:fldCharType="begin"/>
        </w:r>
        <w:r>
          <w:rPr>
            <w:noProof/>
            <w:webHidden/>
          </w:rPr>
          <w:instrText xml:space="preserve"> PAGEREF _Toc217711275 \h </w:instrText>
        </w:r>
        <w:r>
          <w:rPr>
            <w:noProof/>
            <w:webHidden/>
          </w:rPr>
        </w:r>
        <w:r>
          <w:rPr>
            <w:noProof/>
            <w:webHidden/>
          </w:rPr>
          <w:fldChar w:fldCharType="separate"/>
        </w:r>
        <w:r w:rsidR="00260B56">
          <w:rPr>
            <w:noProof/>
            <w:webHidden/>
          </w:rPr>
          <w:t>37</w:t>
        </w:r>
        <w:r>
          <w:rPr>
            <w:noProof/>
            <w:webHidden/>
          </w:rPr>
          <w:fldChar w:fldCharType="end"/>
        </w:r>
      </w:hyperlink>
    </w:p>
    <w:p w14:paraId="4030DAE2" w14:textId="32B31D3E"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76" w:history="1">
        <w:r w:rsidRPr="006B2111">
          <w:rPr>
            <w:rStyle w:val="Hyperlink"/>
            <w:noProof/>
          </w:rPr>
          <w:t>Bảng 3.25</w:t>
        </w:r>
        <w:r w:rsidRPr="006B2111">
          <w:rPr>
            <w:rStyle w:val="Hyperlink"/>
            <w:noProof/>
            <w:lang w:val="vi-VN"/>
          </w:rPr>
          <w:t xml:space="preserve"> Đặc tả bảng Chapters</w:t>
        </w:r>
        <w:r>
          <w:rPr>
            <w:noProof/>
            <w:webHidden/>
          </w:rPr>
          <w:tab/>
        </w:r>
        <w:r>
          <w:rPr>
            <w:noProof/>
            <w:webHidden/>
          </w:rPr>
          <w:fldChar w:fldCharType="begin"/>
        </w:r>
        <w:r>
          <w:rPr>
            <w:noProof/>
            <w:webHidden/>
          </w:rPr>
          <w:instrText xml:space="preserve"> PAGEREF _Toc217711276 \h </w:instrText>
        </w:r>
        <w:r>
          <w:rPr>
            <w:noProof/>
            <w:webHidden/>
          </w:rPr>
        </w:r>
        <w:r>
          <w:rPr>
            <w:noProof/>
            <w:webHidden/>
          </w:rPr>
          <w:fldChar w:fldCharType="separate"/>
        </w:r>
        <w:r w:rsidR="00260B56">
          <w:rPr>
            <w:noProof/>
            <w:webHidden/>
          </w:rPr>
          <w:t>38</w:t>
        </w:r>
        <w:r>
          <w:rPr>
            <w:noProof/>
            <w:webHidden/>
          </w:rPr>
          <w:fldChar w:fldCharType="end"/>
        </w:r>
      </w:hyperlink>
    </w:p>
    <w:p w14:paraId="2D49EE4A" w14:textId="671036E8"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77" w:history="1">
        <w:r w:rsidRPr="006B2111">
          <w:rPr>
            <w:rStyle w:val="Hyperlink"/>
            <w:noProof/>
          </w:rPr>
          <w:t>Bảng 3.26</w:t>
        </w:r>
        <w:r w:rsidRPr="006B2111">
          <w:rPr>
            <w:rStyle w:val="Hyperlink"/>
            <w:noProof/>
            <w:lang w:val="vi-VN"/>
          </w:rPr>
          <w:t xml:space="preserve"> Đặc tả bảng ChapterSections</w:t>
        </w:r>
        <w:r>
          <w:rPr>
            <w:noProof/>
            <w:webHidden/>
          </w:rPr>
          <w:tab/>
        </w:r>
        <w:r>
          <w:rPr>
            <w:noProof/>
            <w:webHidden/>
          </w:rPr>
          <w:fldChar w:fldCharType="begin"/>
        </w:r>
        <w:r>
          <w:rPr>
            <w:noProof/>
            <w:webHidden/>
          </w:rPr>
          <w:instrText xml:space="preserve"> PAGEREF _Toc217711277 \h </w:instrText>
        </w:r>
        <w:r>
          <w:rPr>
            <w:noProof/>
            <w:webHidden/>
          </w:rPr>
        </w:r>
        <w:r>
          <w:rPr>
            <w:noProof/>
            <w:webHidden/>
          </w:rPr>
          <w:fldChar w:fldCharType="separate"/>
        </w:r>
        <w:r w:rsidR="00260B56">
          <w:rPr>
            <w:noProof/>
            <w:webHidden/>
          </w:rPr>
          <w:t>38</w:t>
        </w:r>
        <w:r>
          <w:rPr>
            <w:noProof/>
            <w:webHidden/>
          </w:rPr>
          <w:fldChar w:fldCharType="end"/>
        </w:r>
      </w:hyperlink>
    </w:p>
    <w:p w14:paraId="08474CBA" w14:textId="3DFC59CF"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78" w:history="1">
        <w:r w:rsidRPr="006B2111">
          <w:rPr>
            <w:rStyle w:val="Hyperlink"/>
            <w:noProof/>
          </w:rPr>
          <w:t>Bảng 3.27</w:t>
        </w:r>
        <w:r w:rsidRPr="006B2111">
          <w:rPr>
            <w:rStyle w:val="Hyperlink"/>
            <w:noProof/>
            <w:lang w:val="vi-VN"/>
          </w:rPr>
          <w:t xml:space="preserve"> Đặc tả bảng chapter_lo</w:t>
        </w:r>
        <w:r>
          <w:rPr>
            <w:noProof/>
            <w:webHidden/>
          </w:rPr>
          <w:tab/>
        </w:r>
        <w:r>
          <w:rPr>
            <w:noProof/>
            <w:webHidden/>
          </w:rPr>
          <w:fldChar w:fldCharType="begin"/>
        </w:r>
        <w:r>
          <w:rPr>
            <w:noProof/>
            <w:webHidden/>
          </w:rPr>
          <w:instrText xml:space="preserve"> PAGEREF _Toc217711278 \h </w:instrText>
        </w:r>
        <w:r>
          <w:rPr>
            <w:noProof/>
            <w:webHidden/>
          </w:rPr>
        </w:r>
        <w:r>
          <w:rPr>
            <w:noProof/>
            <w:webHidden/>
          </w:rPr>
          <w:fldChar w:fldCharType="separate"/>
        </w:r>
        <w:r w:rsidR="00260B56">
          <w:rPr>
            <w:noProof/>
            <w:webHidden/>
          </w:rPr>
          <w:t>38</w:t>
        </w:r>
        <w:r>
          <w:rPr>
            <w:noProof/>
            <w:webHidden/>
          </w:rPr>
          <w:fldChar w:fldCharType="end"/>
        </w:r>
      </w:hyperlink>
    </w:p>
    <w:p w14:paraId="325725C2" w14:textId="5BF240AF"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79" w:history="1">
        <w:r w:rsidRPr="006B2111">
          <w:rPr>
            <w:rStyle w:val="Hyperlink"/>
            <w:noProof/>
          </w:rPr>
          <w:t>Bảng 3.28</w:t>
        </w:r>
        <w:r w:rsidRPr="006B2111">
          <w:rPr>
            <w:rStyle w:val="Hyperlink"/>
            <w:noProof/>
            <w:lang w:val="vi-VN"/>
          </w:rPr>
          <w:t xml:space="preserve"> Đặc tả bảng LearningAnalytics</w:t>
        </w:r>
        <w:r>
          <w:rPr>
            <w:noProof/>
            <w:webHidden/>
          </w:rPr>
          <w:tab/>
        </w:r>
        <w:r>
          <w:rPr>
            <w:noProof/>
            <w:webHidden/>
          </w:rPr>
          <w:fldChar w:fldCharType="begin"/>
        </w:r>
        <w:r>
          <w:rPr>
            <w:noProof/>
            <w:webHidden/>
          </w:rPr>
          <w:instrText xml:space="preserve"> PAGEREF _Toc217711279 \h </w:instrText>
        </w:r>
        <w:r>
          <w:rPr>
            <w:noProof/>
            <w:webHidden/>
          </w:rPr>
        </w:r>
        <w:r>
          <w:rPr>
            <w:noProof/>
            <w:webHidden/>
          </w:rPr>
          <w:fldChar w:fldCharType="separate"/>
        </w:r>
        <w:r w:rsidR="00260B56">
          <w:rPr>
            <w:noProof/>
            <w:webHidden/>
          </w:rPr>
          <w:t>38</w:t>
        </w:r>
        <w:r>
          <w:rPr>
            <w:noProof/>
            <w:webHidden/>
          </w:rPr>
          <w:fldChar w:fldCharType="end"/>
        </w:r>
      </w:hyperlink>
    </w:p>
    <w:p w14:paraId="54504111" w14:textId="121E7DF5"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80" w:history="1">
        <w:r w:rsidRPr="006B2111">
          <w:rPr>
            <w:rStyle w:val="Hyperlink"/>
            <w:noProof/>
          </w:rPr>
          <w:t>Bảng 3.29</w:t>
        </w:r>
        <w:r w:rsidRPr="006B2111">
          <w:rPr>
            <w:rStyle w:val="Hyperlink"/>
            <w:noProof/>
            <w:lang w:val="vi-VN"/>
          </w:rPr>
          <w:t xml:space="preserve"> Đặc tả bảng UserLearningPaths</w:t>
        </w:r>
        <w:r>
          <w:rPr>
            <w:noProof/>
            <w:webHidden/>
          </w:rPr>
          <w:tab/>
        </w:r>
        <w:r>
          <w:rPr>
            <w:noProof/>
            <w:webHidden/>
          </w:rPr>
          <w:fldChar w:fldCharType="begin"/>
        </w:r>
        <w:r>
          <w:rPr>
            <w:noProof/>
            <w:webHidden/>
          </w:rPr>
          <w:instrText xml:space="preserve"> PAGEREF _Toc217711280 \h </w:instrText>
        </w:r>
        <w:r>
          <w:rPr>
            <w:noProof/>
            <w:webHidden/>
          </w:rPr>
        </w:r>
        <w:r>
          <w:rPr>
            <w:noProof/>
            <w:webHidden/>
          </w:rPr>
          <w:fldChar w:fldCharType="separate"/>
        </w:r>
        <w:r w:rsidR="00260B56">
          <w:rPr>
            <w:noProof/>
            <w:webHidden/>
          </w:rPr>
          <w:t>40</w:t>
        </w:r>
        <w:r>
          <w:rPr>
            <w:noProof/>
            <w:webHidden/>
          </w:rPr>
          <w:fldChar w:fldCharType="end"/>
        </w:r>
      </w:hyperlink>
    </w:p>
    <w:p w14:paraId="25DD0EDB" w14:textId="4F5E7A7F"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81" w:history="1">
        <w:r w:rsidRPr="006B2111">
          <w:rPr>
            <w:rStyle w:val="Hyperlink"/>
            <w:noProof/>
          </w:rPr>
          <w:t>Bảng 3.30</w:t>
        </w:r>
        <w:r w:rsidRPr="006B2111">
          <w:rPr>
            <w:rStyle w:val="Hyperlink"/>
            <w:noProof/>
            <w:lang w:val="vi-VN"/>
          </w:rPr>
          <w:t xml:space="preserve"> Đặc tả bảng </w:t>
        </w:r>
        <w:r w:rsidRPr="006B2111">
          <w:rPr>
            <w:rStyle w:val="Hyperlink"/>
            <w:noProof/>
          </w:rPr>
          <w:t>UserPerformanceStats</w:t>
        </w:r>
        <w:r>
          <w:rPr>
            <w:noProof/>
            <w:webHidden/>
          </w:rPr>
          <w:tab/>
        </w:r>
        <w:r>
          <w:rPr>
            <w:noProof/>
            <w:webHidden/>
          </w:rPr>
          <w:fldChar w:fldCharType="begin"/>
        </w:r>
        <w:r>
          <w:rPr>
            <w:noProof/>
            <w:webHidden/>
          </w:rPr>
          <w:instrText xml:space="preserve"> PAGEREF _Toc217711281 \h </w:instrText>
        </w:r>
        <w:r>
          <w:rPr>
            <w:noProof/>
            <w:webHidden/>
          </w:rPr>
        </w:r>
        <w:r>
          <w:rPr>
            <w:noProof/>
            <w:webHidden/>
          </w:rPr>
          <w:fldChar w:fldCharType="separate"/>
        </w:r>
        <w:r w:rsidR="00260B56">
          <w:rPr>
            <w:noProof/>
            <w:webHidden/>
          </w:rPr>
          <w:t>40</w:t>
        </w:r>
        <w:r>
          <w:rPr>
            <w:noProof/>
            <w:webHidden/>
          </w:rPr>
          <w:fldChar w:fldCharType="end"/>
        </w:r>
      </w:hyperlink>
    </w:p>
    <w:p w14:paraId="2C8FADB1" w14:textId="47C616FE"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82" w:history="1">
        <w:r w:rsidRPr="006B2111">
          <w:rPr>
            <w:rStyle w:val="Hyperlink"/>
            <w:noProof/>
          </w:rPr>
          <w:t>Bảng 3.31</w:t>
        </w:r>
        <w:r w:rsidRPr="006B2111">
          <w:rPr>
            <w:rStyle w:val="Hyperlink"/>
            <w:noProof/>
            <w:lang w:val="vi-VN"/>
          </w:rPr>
          <w:t xml:space="preserve"> Đặc tả bảng </w:t>
        </w:r>
        <w:r w:rsidRPr="006B2111">
          <w:rPr>
            <w:rStyle w:val="Hyperlink"/>
            <w:noProof/>
          </w:rPr>
          <w:t>ProgramOutcomeTracking</w:t>
        </w:r>
        <w:r>
          <w:rPr>
            <w:noProof/>
            <w:webHidden/>
          </w:rPr>
          <w:tab/>
        </w:r>
        <w:r>
          <w:rPr>
            <w:noProof/>
            <w:webHidden/>
          </w:rPr>
          <w:fldChar w:fldCharType="begin"/>
        </w:r>
        <w:r>
          <w:rPr>
            <w:noProof/>
            <w:webHidden/>
          </w:rPr>
          <w:instrText xml:space="preserve"> PAGEREF _Toc217711282 \h </w:instrText>
        </w:r>
        <w:r>
          <w:rPr>
            <w:noProof/>
            <w:webHidden/>
          </w:rPr>
        </w:r>
        <w:r>
          <w:rPr>
            <w:noProof/>
            <w:webHidden/>
          </w:rPr>
          <w:fldChar w:fldCharType="separate"/>
        </w:r>
        <w:r w:rsidR="00260B56">
          <w:rPr>
            <w:noProof/>
            <w:webHidden/>
          </w:rPr>
          <w:t>41</w:t>
        </w:r>
        <w:r>
          <w:rPr>
            <w:noProof/>
            <w:webHidden/>
          </w:rPr>
          <w:fldChar w:fldCharType="end"/>
        </w:r>
      </w:hyperlink>
    </w:p>
    <w:p w14:paraId="1F0739BE" w14:textId="0F5363BA"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83" w:history="1">
        <w:r w:rsidRPr="006B2111">
          <w:rPr>
            <w:rStyle w:val="Hyperlink"/>
            <w:noProof/>
          </w:rPr>
          <w:t>Bảng 3.32</w:t>
        </w:r>
        <w:r w:rsidRPr="006B2111">
          <w:rPr>
            <w:rStyle w:val="Hyperlink"/>
            <w:noProof/>
            <w:lang w:val="vi-VN"/>
          </w:rPr>
          <w:t xml:space="preserve"> Đặc tả bảng UserLOTrackings</w:t>
        </w:r>
        <w:r>
          <w:rPr>
            <w:noProof/>
            <w:webHidden/>
          </w:rPr>
          <w:tab/>
        </w:r>
        <w:r>
          <w:rPr>
            <w:noProof/>
            <w:webHidden/>
          </w:rPr>
          <w:fldChar w:fldCharType="begin"/>
        </w:r>
        <w:r>
          <w:rPr>
            <w:noProof/>
            <w:webHidden/>
          </w:rPr>
          <w:instrText xml:space="preserve"> PAGEREF _Toc217711283 \h </w:instrText>
        </w:r>
        <w:r>
          <w:rPr>
            <w:noProof/>
            <w:webHidden/>
          </w:rPr>
        </w:r>
        <w:r>
          <w:rPr>
            <w:noProof/>
            <w:webHidden/>
          </w:rPr>
          <w:fldChar w:fldCharType="separate"/>
        </w:r>
        <w:r w:rsidR="00260B56">
          <w:rPr>
            <w:noProof/>
            <w:webHidden/>
          </w:rPr>
          <w:t>41</w:t>
        </w:r>
        <w:r>
          <w:rPr>
            <w:noProof/>
            <w:webHidden/>
          </w:rPr>
          <w:fldChar w:fldCharType="end"/>
        </w:r>
      </w:hyperlink>
    </w:p>
    <w:p w14:paraId="733EEAB6" w14:textId="73EE82E0"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84" w:history="1">
        <w:r w:rsidRPr="006B2111">
          <w:rPr>
            <w:rStyle w:val="Hyperlink"/>
            <w:noProof/>
          </w:rPr>
          <w:t>Bảng 3.33</w:t>
        </w:r>
        <w:r w:rsidRPr="006B2111">
          <w:rPr>
            <w:rStyle w:val="Hyperlink"/>
            <w:noProof/>
            <w:lang w:val="vi-VN"/>
          </w:rPr>
          <w:t xml:space="preserve"> Đặc tả bảng </w:t>
        </w:r>
        <w:r w:rsidRPr="006B2111">
          <w:rPr>
            <w:rStyle w:val="Hyperlink"/>
            <w:noProof/>
          </w:rPr>
          <w:t>StudentProgramProgress</w:t>
        </w:r>
        <w:r>
          <w:rPr>
            <w:noProof/>
            <w:webHidden/>
          </w:rPr>
          <w:tab/>
        </w:r>
        <w:r>
          <w:rPr>
            <w:noProof/>
            <w:webHidden/>
          </w:rPr>
          <w:fldChar w:fldCharType="begin"/>
        </w:r>
        <w:r>
          <w:rPr>
            <w:noProof/>
            <w:webHidden/>
          </w:rPr>
          <w:instrText xml:space="preserve"> PAGEREF _Toc217711284 \h </w:instrText>
        </w:r>
        <w:r>
          <w:rPr>
            <w:noProof/>
            <w:webHidden/>
          </w:rPr>
        </w:r>
        <w:r>
          <w:rPr>
            <w:noProof/>
            <w:webHidden/>
          </w:rPr>
          <w:fldChar w:fldCharType="separate"/>
        </w:r>
        <w:r w:rsidR="00260B56">
          <w:rPr>
            <w:noProof/>
            <w:webHidden/>
          </w:rPr>
          <w:t>42</w:t>
        </w:r>
        <w:r>
          <w:rPr>
            <w:noProof/>
            <w:webHidden/>
          </w:rPr>
          <w:fldChar w:fldCharType="end"/>
        </w:r>
      </w:hyperlink>
    </w:p>
    <w:p w14:paraId="4FBF4D44" w14:textId="7B176972"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85" w:history="1">
        <w:r w:rsidRPr="006B2111">
          <w:rPr>
            <w:rStyle w:val="Hyperlink"/>
            <w:noProof/>
          </w:rPr>
          <w:t>Bảng 3.34</w:t>
        </w:r>
        <w:r w:rsidRPr="006B2111">
          <w:rPr>
            <w:rStyle w:val="Hyperlink"/>
            <w:noProof/>
            <w:lang w:val="vi-VN"/>
          </w:rPr>
          <w:t xml:space="preserve"> Đặc tả bảng </w:t>
        </w:r>
        <w:r w:rsidRPr="006B2111">
          <w:rPr>
            <w:rStyle w:val="Hyperlink"/>
            <w:noProof/>
          </w:rPr>
          <w:t>SubjectOutcomeAnalysis</w:t>
        </w:r>
        <w:r>
          <w:rPr>
            <w:noProof/>
            <w:webHidden/>
          </w:rPr>
          <w:tab/>
        </w:r>
        <w:r>
          <w:rPr>
            <w:noProof/>
            <w:webHidden/>
          </w:rPr>
          <w:fldChar w:fldCharType="begin"/>
        </w:r>
        <w:r>
          <w:rPr>
            <w:noProof/>
            <w:webHidden/>
          </w:rPr>
          <w:instrText xml:space="preserve"> PAGEREF _Toc217711285 \h </w:instrText>
        </w:r>
        <w:r>
          <w:rPr>
            <w:noProof/>
            <w:webHidden/>
          </w:rPr>
        </w:r>
        <w:r>
          <w:rPr>
            <w:noProof/>
            <w:webHidden/>
          </w:rPr>
          <w:fldChar w:fldCharType="separate"/>
        </w:r>
        <w:r w:rsidR="00260B56">
          <w:rPr>
            <w:noProof/>
            <w:webHidden/>
          </w:rPr>
          <w:t>42</w:t>
        </w:r>
        <w:r>
          <w:rPr>
            <w:noProof/>
            <w:webHidden/>
          </w:rPr>
          <w:fldChar w:fldCharType="end"/>
        </w:r>
      </w:hyperlink>
    </w:p>
    <w:p w14:paraId="7903FAFF" w14:textId="30223C37"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86" w:history="1">
        <w:r w:rsidRPr="006B2111">
          <w:rPr>
            <w:rStyle w:val="Hyperlink"/>
            <w:noProof/>
          </w:rPr>
          <w:t>Bảng 3.35</w:t>
        </w:r>
        <w:r w:rsidRPr="006B2111">
          <w:rPr>
            <w:rStyle w:val="Hyperlink"/>
            <w:noProof/>
            <w:lang w:val="vi-VN"/>
          </w:rPr>
          <w:t xml:space="preserve"> Đặc tả bảng UserQuizTrackings</w:t>
        </w:r>
        <w:r>
          <w:rPr>
            <w:noProof/>
            <w:webHidden/>
          </w:rPr>
          <w:tab/>
        </w:r>
        <w:r>
          <w:rPr>
            <w:noProof/>
            <w:webHidden/>
          </w:rPr>
          <w:fldChar w:fldCharType="begin"/>
        </w:r>
        <w:r>
          <w:rPr>
            <w:noProof/>
            <w:webHidden/>
          </w:rPr>
          <w:instrText xml:space="preserve"> PAGEREF _Toc217711286 \h </w:instrText>
        </w:r>
        <w:r>
          <w:rPr>
            <w:noProof/>
            <w:webHidden/>
          </w:rPr>
        </w:r>
        <w:r>
          <w:rPr>
            <w:noProof/>
            <w:webHidden/>
          </w:rPr>
          <w:fldChar w:fldCharType="separate"/>
        </w:r>
        <w:r w:rsidR="00260B56">
          <w:rPr>
            <w:noProof/>
            <w:webHidden/>
          </w:rPr>
          <w:t>43</w:t>
        </w:r>
        <w:r>
          <w:rPr>
            <w:noProof/>
            <w:webHidden/>
          </w:rPr>
          <w:fldChar w:fldCharType="end"/>
        </w:r>
      </w:hyperlink>
    </w:p>
    <w:p w14:paraId="28C10BEA" w14:textId="6573033B"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87" w:history="1">
        <w:r w:rsidRPr="006B2111">
          <w:rPr>
            <w:rStyle w:val="Hyperlink"/>
            <w:noProof/>
            <w:lang w:val="vi-VN"/>
          </w:rPr>
          <w:t>Bảng 3.36 Đặc tả bảng UserQuestionHistories</w:t>
        </w:r>
        <w:r>
          <w:rPr>
            <w:noProof/>
            <w:webHidden/>
          </w:rPr>
          <w:tab/>
        </w:r>
        <w:r>
          <w:rPr>
            <w:noProof/>
            <w:webHidden/>
          </w:rPr>
          <w:fldChar w:fldCharType="begin"/>
        </w:r>
        <w:r>
          <w:rPr>
            <w:noProof/>
            <w:webHidden/>
          </w:rPr>
          <w:instrText xml:space="preserve"> PAGEREF _Toc217711287 \h </w:instrText>
        </w:r>
        <w:r>
          <w:rPr>
            <w:noProof/>
            <w:webHidden/>
          </w:rPr>
        </w:r>
        <w:r>
          <w:rPr>
            <w:noProof/>
            <w:webHidden/>
          </w:rPr>
          <w:fldChar w:fldCharType="separate"/>
        </w:r>
        <w:r w:rsidR="00260B56">
          <w:rPr>
            <w:noProof/>
            <w:webHidden/>
          </w:rPr>
          <w:t>43</w:t>
        </w:r>
        <w:r>
          <w:rPr>
            <w:noProof/>
            <w:webHidden/>
          </w:rPr>
          <w:fldChar w:fldCharType="end"/>
        </w:r>
      </w:hyperlink>
    </w:p>
    <w:p w14:paraId="10F2CC7A" w14:textId="7A60B8F7"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88" w:history="1">
        <w:r w:rsidRPr="006B2111">
          <w:rPr>
            <w:rStyle w:val="Hyperlink"/>
            <w:noProof/>
            <w:lang w:val="vi-VN"/>
          </w:rPr>
          <w:t>Bảng 3.37 Đặc tả bảng QuizAnalytics</w:t>
        </w:r>
        <w:r>
          <w:rPr>
            <w:noProof/>
            <w:webHidden/>
          </w:rPr>
          <w:tab/>
        </w:r>
        <w:r>
          <w:rPr>
            <w:noProof/>
            <w:webHidden/>
          </w:rPr>
          <w:fldChar w:fldCharType="begin"/>
        </w:r>
        <w:r>
          <w:rPr>
            <w:noProof/>
            <w:webHidden/>
          </w:rPr>
          <w:instrText xml:space="preserve"> PAGEREF _Toc217711288 \h </w:instrText>
        </w:r>
        <w:r>
          <w:rPr>
            <w:noProof/>
            <w:webHidden/>
          </w:rPr>
        </w:r>
        <w:r>
          <w:rPr>
            <w:noProof/>
            <w:webHidden/>
          </w:rPr>
          <w:fldChar w:fldCharType="separate"/>
        </w:r>
        <w:r w:rsidR="00260B56">
          <w:rPr>
            <w:noProof/>
            <w:webHidden/>
          </w:rPr>
          <w:t>43</w:t>
        </w:r>
        <w:r>
          <w:rPr>
            <w:noProof/>
            <w:webHidden/>
          </w:rPr>
          <w:fldChar w:fldCharType="end"/>
        </w:r>
      </w:hyperlink>
    </w:p>
    <w:p w14:paraId="4D9B2E33" w14:textId="2E59D45D"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89" w:history="1">
        <w:r w:rsidRPr="006B2111">
          <w:rPr>
            <w:rStyle w:val="Hyperlink"/>
            <w:noProof/>
            <w:lang w:val="vi-VN"/>
          </w:rPr>
          <w:t>Bảng 3.38 Đặc tả bảng QuizScoringStats</w:t>
        </w:r>
        <w:r>
          <w:rPr>
            <w:noProof/>
            <w:webHidden/>
          </w:rPr>
          <w:tab/>
        </w:r>
        <w:r>
          <w:rPr>
            <w:noProof/>
            <w:webHidden/>
          </w:rPr>
          <w:fldChar w:fldCharType="begin"/>
        </w:r>
        <w:r>
          <w:rPr>
            <w:noProof/>
            <w:webHidden/>
          </w:rPr>
          <w:instrText xml:space="preserve"> PAGEREF _Toc217711289 \h </w:instrText>
        </w:r>
        <w:r>
          <w:rPr>
            <w:noProof/>
            <w:webHidden/>
          </w:rPr>
        </w:r>
        <w:r>
          <w:rPr>
            <w:noProof/>
            <w:webHidden/>
          </w:rPr>
          <w:fldChar w:fldCharType="separate"/>
        </w:r>
        <w:r w:rsidR="00260B56">
          <w:rPr>
            <w:noProof/>
            <w:webHidden/>
          </w:rPr>
          <w:t>44</w:t>
        </w:r>
        <w:r>
          <w:rPr>
            <w:noProof/>
            <w:webHidden/>
          </w:rPr>
          <w:fldChar w:fldCharType="end"/>
        </w:r>
      </w:hyperlink>
    </w:p>
    <w:p w14:paraId="5548381D" w14:textId="4D825EA9"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90" w:history="1">
        <w:r w:rsidRPr="006B2111">
          <w:rPr>
            <w:rStyle w:val="Hyperlink"/>
            <w:noProof/>
          </w:rPr>
          <w:t>Bảng 3.39</w:t>
        </w:r>
        <w:r w:rsidRPr="006B2111">
          <w:rPr>
            <w:rStyle w:val="Hyperlink"/>
            <w:noProof/>
            <w:lang w:val="vi-VN"/>
          </w:rPr>
          <w:t xml:space="preserve"> </w:t>
        </w:r>
        <w:r w:rsidRPr="006B2111">
          <w:rPr>
            <w:rStyle w:val="Hyperlink"/>
            <w:noProof/>
          </w:rPr>
          <w:t xml:space="preserve">Đặc tả </w:t>
        </w:r>
        <w:r w:rsidRPr="006B2111">
          <w:rPr>
            <w:rStyle w:val="Hyperlink"/>
            <w:noProof/>
            <w:lang w:val="vi-VN"/>
          </w:rPr>
          <w:t xml:space="preserve">bảng </w:t>
        </w:r>
        <w:r w:rsidRPr="006B2111">
          <w:rPr>
            <w:rStyle w:val="Hyperlink"/>
            <w:noProof/>
          </w:rPr>
          <w:t>PracticeRecommendations</w:t>
        </w:r>
        <w:r>
          <w:rPr>
            <w:noProof/>
            <w:webHidden/>
          </w:rPr>
          <w:tab/>
        </w:r>
        <w:r>
          <w:rPr>
            <w:noProof/>
            <w:webHidden/>
          </w:rPr>
          <w:fldChar w:fldCharType="begin"/>
        </w:r>
        <w:r>
          <w:rPr>
            <w:noProof/>
            <w:webHidden/>
          </w:rPr>
          <w:instrText xml:space="preserve"> PAGEREF _Toc217711290 \h </w:instrText>
        </w:r>
        <w:r>
          <w:rPr>
            <w:noProof/>
            <w:webHidden/>
          </w:rPr>
        </w:r>
        <w:r>
          <w:rPr>
            <w:noProof/>
            <w:webHidden/>
          </w:rPr>
          <w:fldChar w:fldCharType="separate"/>
        </w:r>
        <w:r w:rsidR="00260B56">
          <w:rPr>
            <w:noProof/>
            <w:webHidden/>
          </w:rPr>
          <w:t>44</w:t>
        </w:r>
        <w:r>
          <w:rPr>
            <w:noProof/>
            <w:webHidden/>
          </w:rPr>
          <w:fldChar w:fldCharType="end"/>
        </w:r>
      </w:hyperlink>
    </w:p>
    <w:p w14:paraId="4E9D855A" w14:textId="621B972C"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91" w:history="1">
        <w:r w:rsidRPr="006B2111">
          <w:rPr>
            <w:rStyle w:val="Hyperlink"/>
            <w:noProof/>
          </w:rPr>
          <w:t>Bảng 3.40</w:t>
        </w:r>
        <w:r w:rsidRPr="006B2111">
          <w:rPr>
            <w:rStyle w:val="Hyperlink"/>
            <w:noProof/>
            <w:lang w:val="vi-VN"/>
          </w:rPr>
          <w:t xml:space="preserve"> Đặc tả bảng </w:t>
        </w:r>
        <w:r w:rsidRPr="006B2111">
          <w:rPr>
            <w:rStyle w:val="Hyperlink"/>
            <w:noProof/>
          </w:rPr>
          <w:t>LeaderboardEntries</w:t>
        </w:r>
        <w:r>
          <w:rPr>
            <w:noProof/>
            <w:webHidden/>
          </w:rPr>
          <w:tab/>
        </w:r>
        <w:r>
          <w:rPr>
            <w:noProof/>
            <w:webHidden/>
          </w:rPr>
          <w:fldChar w:fldCharType="begin"/>
        </w:r>
        <w:r>
          <w:rPr>
            <w:noProof/>
            <w:webHidden/>
          </w:rPr>
          <w:instrText xml:space="preserve"> PAGEREF _Toc217711291 \h </w:instrText>
        </w:r>
        <w:r>
          <w:rPr>
            <w:noProof/>
            <w:webHidden/>
          </w:rPr>
        </w:r>
        <w:r>
          <w:rPr>
            <w:noProof/>
            <w:webHidden/>
          </w:rPr>
          <w:fldChar w:fldCharType="separate"/>
        </w:r>
        <w:r w:rsidR="00260B56">
          <w:rPr>
            <w:noProof/>
            <w:webHidden/>
          </w:rPr>
          <w:t>45</w:t>
        </w:r>
        <w:r>
          <w:rPr>
            <w:noProof/>
            <w:webHidden/>
          </w:rPr>
          <w:fldChar w:fldCharType="end"/>
        </w:r>
      </w:hyperlink>
    </w:p>
    <w:p w14:paraId="0C11BF37" w14:textId="631B8CD7"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92" w:history="1">
        <w:r w:rsidRPr="006B2111">
          <w:rPr>
            <w:rStyle w:val="Hyperlink"/>
            <w:noProof/>
          </w:rPr>
          <w:t>Bảng 3.41</w:t>
        </w:r>
        <w:r w:rsidRPr="006B2111">
          <w:rPr>
            <w:rStyle w:val="Hyperlink"/>
            <w:noProof/>
            <w:lang w:val="vi-VN"/>
          </w:rPr>
          <w:t xml:space="preserve"> Đặc tả bảng RankingHistory</w:t>
        </w:r>
        <w:r>
          <w:rPr>
            <w:noProof/>
            <w:webHidden/>
          </w:rPr>
          <w:tab/>
        </w:r>
        <w:r>
          <w:rPr>
            <w:noProof/>
            <w:webHidden/>
          </w:rPr>
          <w:fldChar w:fldCharType="begin"/>
        </w:r>
        <w:r>
          <w:rPr>
            <w:noProof/>
            <w:webHidden/>
          </w:rPr>
          <w:instrText xml:space="preserve"> PAGEREF _Toc217711292 \h </w:instrText>
        </w:r>
        <w:r>
          <w:rPr>
            <w:noProof/>
            <w:webHidden/>
          </w:rPr>
        </w:r>
        <w:r>
          <w:rPr>
            <w:noProof/>
            <w:webHidden/>
          </w:rPr>
          <w:fldChar w:fldCharType="separate"/>
        </w:r>
        <w:r w:rsidR="00260B56">
          <w:rPr>
            <w:noProof/>
            <w:webHidden/>
          </w:rPr>
          <w:t>45</w:t>
        </w:r>
        <w:r>
          <w:rPr>
            <w:noProof/>
            <w:webHidden/>
          </w:rPr>
          <w:fldChar w:fldCharType="end"/>
        </w:r>
      </w:hyperlink>
    </w:p>
    <w:p w14:paraId="1FE15B94" w14:textId="487A52E9"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93" w:history="1">
        <w:r w:rsidRPr="006B2111">
          <w:rPr>
            <w:rStyle w:val="Hyperlink"/>
            <w:noProof/>
          </w:rPr>
          <w:t>Bảng 3.42</w:t>
        </w:r>
        <w:r w:rsidRPr="006B2111">
          <w:rPr>
            <w:rStyle w:val="Hyperlink"/>
            <w:noProof/>
            <w:lang w:val="vi-VN"/>
          </w:rPr>
          <w:t xml:space="preserve"> Đặc tả bảng </w:t>
        </w:r>
        <w:r w:rsidRPr="006B2111">
          <w:rPr>
            <w:rStyle w:val="Hyperlink"/>
            <w:noProof/>
          </w:rPr>
          <w:t>LeaderboardAchievements</w:t>
        </w:r>
        <w:r>
          <w:rPr>
            <w:noProof/>
            <w:webHidden/>
          </w:rPr>
          <w:tab/>
        </w:r>
        <w:r>
          <w:rPr>
            <w:noProof/>
            <w:webHidden/>
          </w:rPr>
          <w:fldChar w:fldCharType="begin"/>
        </w:r>
        <w:r>
          <w:rPr>
            <w:noProof/>
            <w:webHidden/>
          </w:rPr>
          <w:instrText xml:space="preserve"> PAGEREF _Toc217711293 \h </w:instrText>
        </w:r>
        <w:r>
          <w:rPr>
            <w:noProof/>
            <w:webHidden/>
          </w:rPr>
        </w:r>
        <w:r>
          <w:rPr>
            <w:noProof/>
            <w:webHidden/>
          </w:rPr>
          <w:fldChar w:fldCharType="separate"/>
        </w:r>
        <w:r w:rsidR="00260B56">
          <w:rPr>
            <w:noProof/>
            <w:webHidden/>
          </w:rPr>
          <w:t>46</w:t>
        </w:r>
        <w:r>
          <w:rPr>
            <w:noProof/>
            <w:webHidden/>
          </w:rPr>
          <w:fldChar w:fldCharType="end"/>
        </w:r>
      </w:hyperlink>
    </w:p>
    <w:p w14:paraId="2382F1E4" w14:textId="7725FCB7"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94" w:history="1">
        <w:r w:rsidRPr="006B2111">
          <w:rPr>
            <w:rStyle w:val="Hyperlink"/>
            <w:noProof/>
          </w:rPr>
          <w:t>Bảng 3.43</w:t>
        </w:r>
        <w:r w:rsidRPr="006B2111">
          <w:rPr>
            <w:rStyle w:val="Hyperlink"/>
            <w:noProof/>
            <w:lang w:val="vi-VN"/>
          </w:rPr>
          <w:t xml:space="preserve"> Đặc tả bảng SocialInteractions</w:t>
        </w:r>
        <w:r>
          <w:rPr>
            <w:noProof/>
            <w:webHidden/>
          </w:rPr>
          <w:tab/>
        </w:r>
        <w:r>
          <w:rPr>
            <w:noProof/>
            <w:webHidden/>
          </w:rPr>
          <w:fldChar w:fldCharType="begin"/>
        </w:r>
        <w:r>
          <w:rPr>
            <w:noProof/>
            <w:webHidden/>
          </w:rPr>
          <w:instrText xml:space="preserve"> PAGEREF _Toc217711294 \h </w:instrText>
        </w:r>
        <w:r>
          <w:rPr>
            <w:noProof/>
            <w:webHidden/>
          </w:rPr>
        </w:r>
        <w:r>
          <w:rPr>
            <w:noProof/>
            <w:webHidden/>
          </w:rPr>
          <w:fldChar w:fldCharType="separate"/>
        </w:r>
        <w:r w:rsidR="00260B56">
          <w:rPr>
            <w:noProof/>
            <w:webHidden/>
          </w:rPr>
          <w:t>46</w:t>
        </w:r>
        <w:r>
          <w:rPr>
            <w:noProof/>
            <w:webHidden/>
          </w:rPr>
          <w:fldChar w:fldCharType="end"/>
        </w:r>
      </w:hyperlink>
    </w:p>
    <w:p w14:paraId="71868959" w14:textId="14ABE41A"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95" w:history="1">
        <w:r w:rsidRPr="006B2111">
          <w:rPr>
            <w:rStyle w:val="Hyperlink"/>
            <w:noProof/>
          </w:rPr>
          <w:t>Bảng 3.44</w:t>
        </w:r>
        <w:r w:rsidRPr="006B2111">
          <w:rPr>
            <w:rStyle w:val="Hyperlink"/>
            <w:noProof/>
            <w:lang w:val="vi-VN"/>
          </w:rPr>
          <w:t xml:space="preserve"> Đặc tả bảng </w:t>
        </w:r>
        <w:r w:rsidRPr="006B2111">
          <w:rPr>
            <w:rStyle w:val="Hyperlink"/>
            <w:noProof/>
          </w:rPr>
          <w:t>UserSocialStats</w:t>
        </w:r>
        <w:r>
          <w:rPr>
            <w:noProof/>
            <w:webHidden/>
          </w:rPr>
          <w:tab/>
        </w:r>
        <w:r>
          <w:rPr>
            <w:noProof/>
            <w:webHidden/>
          </w:rPr>
          <w:fldChar w:fldCharType="begin"/>
        </w:r>
        <w:r>
          <w:rPr>
            <w:noProof/>
            <w:webHidden/>
          </w:rPr>
          <w:instrText xml:space="preserve"> PAGEREF _Toc217711295 \h </w:instrText>
        </w:r>
        <w:r>
          <w:rPr>
            <w:noProof/>
            <w:webHidden/>
          </w:rPr>
        </w:r>
        <w:r>
          <w:rPr>
            <w:noProof/>
            <w:webHidden/>
          </w:rPr>
          <w:fldChar w:fldCharType="separate"/>
        </w:r>
        <w:r w:rsidR="00260B56">
          <w:rPr>
            <w:noProof/>
            <w:webHidden/>
          </w:rPr>
          <w:t>46</w:t>
        </w:r>
        <w:r>
          <w:rPr>
            <w:noProof/>
            <w:webHidden/>
          </w:rPr>
          <w:fldChar w:fldCharType="end"/>
        </w:r>
      </w:hyperlink>
    </w:p>
    <w:p w14:paraId="51500D26" w14:textId="240057B2"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96" w:history="1">
        <w:r w:rsidRPr="006B2111">
          <w:rPr>
            <w:rStyle w:val="Hyperlink"/>
            <w:noProof/>
          </w:rPr>
          <w:t>Bảng 3.45</w:t>
        </w:r>
        <w:r w:rsidRPr="006B2111">
          <w:rPr>
            <w:rStyle w:val="Hyperlink"/>
            <w:noProof/>
            <w:lang w:val="vi-VN"/>
          </w:rPr>
          <w:t xml:space="preserve"> Đặc tả bảng </w:t>
        </w:r>
        <w:r w:rsidRPr="006B2111">
          <w:rPr>
            <w:rStyle w:val="Hyperlink"/>
            <w:noProof/>
          </w:rPr>
          <w:t>EmojiUsageHistory</w:t>
        </w:r>
        <w:r>
          <w:rPr>
            <w:noProof/>
            <w:webHidden/>
          </w:rPr>
          <w:tab/>
        </w:r>
        <w:r>
          <w:rPr>
            <w:noProof/>
            <w:webHidden/>
          </w:rPr>
          <w:fldChar w:fldCharType="begin"/>
        </w:r>
        <w:r>
          <w:rPr>
            <w:noProof/>
            <w:webHidden/>
          </w:rPr>
          <w:instrText xml:space="preserve"> PAGEREF _Toc217711296 \h </w:instrText>
        </w:r>
        <w:r>
          <w:rPr>
            <w:noProof/>
            <w:webHidden/>
          </w:rPr>
        </w:r>
        <w:r>
          <w:rPr>
            <w:noProof/>
            <w:webHidden/>
          </w:rPr>
          <w:fldChar w:fldCharType="separate"/>
        </w:r>
        <w:r w:rsidR="00260B56">
          <w:rPr>
            <w:noProof/>
            <w:webHidden/>
          </w:rPr>
          <w:t>47</w:t>
        </w:r>
        <w:r>
          <w:rPr>
            <w:noProof/>
            <w:webHidden/>
          </w:rPr>
          <w:fldChar w:fldCharType="end"/>
        </w:r>
      </w:hyperlink>
    </w:p>
    <w:p w14:paraId="0715415A" w14:textId="3F3BF8F2"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97" w:history="1">
        <w:r w:rsidRPr="006B2111">
          <w:rPr>
            <w:rStyle w:val="Hyperlink"/>
            <w:noProof/>
            <w:lang w:val="vi-VN"/>
          </w:rPr>
          <w:t>Bảng 3.46 Đặc tả bảng Quizzes</w:t>
        </w:r>
        <w:r>
          <w:rPr>
            <w:noProof/>
            <w:webHidden/>
          </w:rPr>
          <w:tab/>
        </w:r>
        <w:r>
          <w:rPr>
            <w:noProof/>
            <w:webHidden/>
          </w:rPr>
          <w:fldChar w:fldCharType="begin"/>
        </w:r>
        <w:r>
          <w:rPr>
            <w:noProof/>
            <w:webHidden/>
          </w:rPr>
          <w:instrText xml:space="preserve"> PAGEREF _Toc217711297 \h </w:instrText>
        </w:r>
        <w:r>
          <w:rPr>
            <w:noProof/>
            <w:webHidden/>
          </w:rPr>
        </w:r>
        <w:r>
          <w:rPr>
            <w:noProof/>
            <w:webHidden/>
          </w:rPr>
          <w:fldChar w:fldCharType="separate"/>
        </w:r>
        <w:r w:rsidR="00260B56">
          <w:rPr>
            <w:noProof/>
            <w:webHidden/>
          </w:rPr>
          <w:t>47</w:t>
        </w:r>
        <w:r>
          <w:rPr>
            <w:noProof/>
            <w:webHidden/>
          </w:rPr>
          <w:fldChar w:fldCharType="end"/>
        </w:r>
      </w:hyperlink>
    </w:p>
    <w:p w14:paraId="5578C54D" w14:textId="3C854761"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98" w:history="1">
        <w:r w:rsidRPr="006B2111">
          <w:rPr>
            <w:rStyle w:val="Hyperlink"/>
            <w:noProof/>
          </w:rPr>
          <w:t>Bảng 3.47</w:t>
        </w:r>
        <w:r w:rsidRPr="006B2111">
          <w:rPr>
            <w:rStyle w:val="Hyperlink"/>
            <w:noProof/>
            <w:lang w:val="vi-VN"/>
          </w:rPr>
          <w:t xml:space="preserve"> Đặc tả bảng Questions</w:t>
        </w:r>
        <w:r>
          <w:rPr>
            <w:noProof/>
            <w:webHidden/>
          </w:rPr>
          <w:tab/>
        </w:r>
        <w:r>
          <w:rPr>
            <w:noProof/>
            <w:webHidden/>
          </w:rPr>
          <w:fldChar w:fldCharType="begin"/>
        </w:r>
        <w:r>
          <w:rPr>
            <w:noProof/>
            <w:webHidden/>
          </w:rPr>
          <w:instrText xml:space="preserve"> PAGEREF _Toc217711298 \h </w:instrText>
        </w:r>
        <w:r>
          <w:rPr>
            <w:noProof/>
            <w:webHidden/>
          </w:rPr>
        </w:r>
        <w:r>
          <w:rPr>
            <w:noProof/>
            <w:webHidden/>
          </w:rPr>
          <w:fldChar w:fldCharType="separate"/>
        </w:r>
        <w:r w:rsidR="00260B56">
          <w:rPr>
            <w:noProof/>
            <w:webHidden/>
          </w:rPr>
          <w:t>48</w:t>
        </w:r>
        <w:r>
          <w:rPr>
            <w:noProof/>
            <w:webHidden/>
          </w:rPr>
          <w:fldChar w:fldCharType="end"/>
        </w:r>
      </w:hyperlink>
    </w:p>
    <w:p w14:paraId="1536103D" w14:textId="6529A4F0"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299" w:history="1">
        <w:r w:rsidRPr="006B2111">
          <w:rPr>
            <w:rStyle w:val="Hyperlink"/>
            <w:noProof/>
          </w:rPr>
          <w:t>Bảng 3.48</w:t>
        </w:r>
        <w:r w:rsidRPr="006B2111">
          <w:rPr>
            <w:rStyle w:val="Hyperlink"/>
            <w:noProof/>
            <w:lang w:val="vi-VN"/>
          </w:rPr>
          <w:t xml:space="preserve"> Đặc tả bảng Answers</w:t>
        </w:r>
        <w:r>
          <w:rPr>
            <w:noProof/>
            <w:webHidden/>
          </w:rPr>
          <w:tab/>
        </w:r>
        <w:r>
          <w:rPr>
            <w:noProof/>
            <w:webHidden/>
          </w:rPr>
          <w:fldChar w:fldCharType="begin"/>
        </w:r>
        <w:r>
          <w:rPr>
            <w:noProof/>
            <w:webHidden/>
          </w:rPr>
          <w:instrText xml:space="preserve"> PAGEREF _Toc217711299 \h </w:instrText>
        </w:r>
        <w:r>
          <w:rPr>
            <w:noProof/>
            <w:webHidden/>
          </w:rPr>
        </w:r>
        <w:r>
          <w:rPr>
            <w:noProof/>
            <w:webHidden/>
          </w:rPr>
          <w:fldChar w:fldCharType="separate"/>
        </w:r>
        <w:r w:rsidR="00260B56">
          <w:rPr>
            <w:noProof/>
            <w:webHidden/>
          </w:rPr>
          <w:t>48</w:t>
        </w:r>
        <w:r>
          <w:rPr>
            <w:noProof/>
            <w:webHidden/>
          </w:rPr>
          <w:fldChar w:fldCharType="end"/>
        </w:r>
      </w:hyperlink>
    </w:p>
    <w:p w14:paraId="5619B1E6" w14:textId="47D112F3"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300" w:history="1">
        <w:r w:rsidRPr="006B2111">
          <w:rPr>
            <w:rStyle w:val="Hyperlink"/>
            <w:noProof/>
            <w:lang w:val="vi-VN"/>
          </w:rPr>
          <w:t>Bảng 3.49 Đặc tả bảng QuizQuestions</w:t>
        </w:r>
        <w:r>
          <w:rPr>
            <w:noProof/>
            <w:webHidden/>
          </w:rPr>
          <w:tab/>
        </w:r>
        <w:r>
          <w:rPr>
            <w:noProof/>
            <w:webHidden/>
          </w:rPr>
          <w:fldChar w:fldCharType="begin"/>
        </w:r>
        <w:r>
          <w:rPr>
            <w:noProof/>
            <w:webHidden/>
          </w:rPr>
          <w:instrText xml:space="preserve"> PAGEREF _Toc217711300 \h </w:instrText>
        </w:r>
        <w:r>
          <w:rPr>
            <w:noProof/>
            <w:webHidden/>
          </w:rPr>
        </w:r>
        <w:r>
          <w:rPr>
            <w:noProof/>
            <w:webHidden/>
          </w:rPr>
          <w:fldChar w:fldCharType="separate"/>
        </w:r>
        <w:r w:rsidR="00260B56">
          <w:rPr>
            <w:noProof/>
            <w:webHidden/>
          </w:rPr>
          <w:t>48</w:t>
        </w:r>
        <w:r>
          <w:rPr>
            <w:noProof/>
            <w:webHidden/>
          </w:rPr>
          <w:fldChar w:fldCharType="end"/>
        </w:r>
      </w:hyperlink>
    </w:p>
    <w:p w14:paraId="32CAB82C" w14:textId="7718AB39"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301" w:history="1">
        <w:r w:rsidRPr="006B2111">
          <w:rPr>
            <w:rStyle w:val="Hyperlink"/>
            <w:noProof/>
          </w:rPr>
          <w:t>Bảng 3.50</w:t>
        </w:r>
        <w:r w:rsidRPr="006B2111">
          <w:rPr>
            <w:rStyle w:val="Hyperlink"/>
            <w:noProof/>
            <w:lang w:val="vi-VN"/>
          </w:rPr>
          <w:t xml:space="preserve"> Đặc tả bảng Currencies</w:t>
        </w:r>
        <w:r>
          <w:rPr>
            <w:noProof/>
            <w:webHidden/>
          </w:rPr>
          <w:tab/>
        </w:r>
        <w:r>
          <w:rPr>
            <w:noProof/>
            <w:webHidden/>
          </w:rPr>
          <w:fldChar w:fldCharType="begin"/>
        </w:r>
        <w:r>
          <w:rPr>
            <w:noProof/>
            <w:webHidden/>
          </w:rPr>
          <w:instrText xml:space="preserve"> PAGEREF _Toc217711301 \h </w:instrText>
        </w:r>
        <w:r>
          <w:rPr>
            <w:noProof/>
            <w:webHidden/>
          </w:rPr>
        </w:r>
        <w:r>
          <w:rPr>
            <w:noProof/>
            <w:webHidden/>
          </w:rPr>
          <w:fldChar w:fldCharType="separate"/>
        </w:r>
        <w:r w:rsidR="00260B56">
          <w:rPr>
            <w:noProof/>
            <w:webHidden/>
          </w:rPr>
          <w:t>48</w:t>
        </w:r>
        <w:r>
          <w:rPr>
            <w:noProof/>
            <w:webHidden/>
          </w:rPr>
          <w:fldChar w:fldCharType="end"/>
        </w:r>
      </w:hyperlink>
    </w:p>
    <w:p w14:paraId="26082DE1" w14:textId="71476AF5"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302" w:history="1">
        <w:r w:rsidRPr="006B2111">
          <w:rPr>
            <w:rStyle w:val="Hyperlink"/>
            <w:noProof/>
          </w:rPr>
          <w:t>Bảng 3.51</w:t>
        </w:r>
        <w:r w:rsidRPr="006B2111">
          <w:rPr>
            <w:rStyle w:val="Hyperlink"/>
            <w:noProof/>
            <w:lang w:val="vi-VN"/>
          </w:rPr>
          <w:t xml:space="preserve"> Đặc tả bảng </w:t>
        </w:r>
        <w:r w:rsidRPr="006B2111">
          <w:rPr>
            <w:rStyle w:val="Hyperlink"/>
            <w:noProof/>
          </w:rPr>
          <w:t>UserCurrencies</w:t>
        </w:r>
        <w:r>
          <w:rPr>
            <w:noProof/>
            <w:webHidden/>
          </w:rPr>
          <w:tab/>
        </w:r>
        <w:r>
          <w:rPr>
            <w:noProof/>
            <w:webHidden/>
          </w:rPr>
          <w:fldChar w:fldCharType="begin"/>
        </w:r>
        <w:r>
          <w:rPr>
            <w:noProof/>
            <w:webHidden/>
          </w:rPr>
          <w:instrText xml:space="preserve"> PAGEREF _Toc217711302 \h </w:instrText>
        </w:r>
        <w:r>
          <w:rPr>
            <w:noProof/>
            <w:webHidden/>
          </w:rPr>
        </w:r>
        <w:r>
          <w:rPr>
            <w:noProof/>
            <w:webHidden/>
          </w:rPr>
          <w:fldChar w:fldCharType="separate"/>
        </w:r>
        <w:r w:rsidR="00260B56">
          <w:rPr>
            <w:noProof/>
            <w:webHidden/>
          </w:rPr>
          <w:t>49</w:t>
        </w:r>
        <w:r>
          <w:rPr>
            <w:noProof/>
            <w:webHidden/>
          </w:rPr>
          <w:fldChar w:fldCharType="end"/>
        </w:r>
      </w:hyperlink>
    </w:p>
    <w:p w14:paraId="22D4C591" w14:textId="1E51D00A"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303" w:history="1">
        <w:r w:rsidRPr="006B2111">
          <w:rPr>
            <w:rStyle w:val="Hyperlink"/>
            <w:noProof/>
          </w:rPr>
          <w:t>Bảng 3.52</w:t>
        </w:r>
        <w:r w:rsidRPr="006B2111">
          <w:rPr>
            <w:rStyle w:val="Hyperlink"/>
            <w:noProof/>
            <w:lang w:val="vi-VN"/>
          </w:rPr>
          <w:t xml:space="preserve"> Đặc tả bảng Transactions</w:t>
        </w:r>
        <w:r>
          <w:rPr>
            <w:noProof/>
            <w:webHidden/>
          </w:rPr>
          <w:tab/>
        </w:r>
        <w:r>
          <w:rPr>
            <w:noProof/>
            <w:webHidden/>
          </w:rPr>
          <w:fldChar w:fldCharType="begin"/>
        </w:r>
        <w:r>
          <w:rPr>
            <w:noProof/>
            <w:webHidden/>
          </w:rPr>
          <w:instrText xml:space="preserve"> PAGEREF _Toc217711303 \h </w:instrText>
        </w:r>
        <w:r>
          <w:rPr>
            <w:noProof/>
            <w:webHidden/>
          </w:rPr>
        </w:r>
        <w:r>
          <w:rPr>
            <w:noProof/>
            <w:webHidden/>
          </w:rPr>
          <w:fldChar w:fldCharType="separate"/>
        </w:r>
        <w:r w:rsidR="00260B56">
          <w:rPr>
            <w:noProof/>
            <w:webHidden/>
          </w:rPr>
          <w:t>49</w:t>
        </w:r>
        <w:r>
          <w:rPr>
            <w:noProof/>
            <w:webHidden/>
          </w:rPr>
          <w:fldChar w:fldCharType="end"/>
        </w:r>
      </w:hyperlink>
    </w:p>
    <w:p w14:paraId="57AC0153" w14:textId="7218DE00"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304" w:history="1">
        <w:r w:rsidRPr="006B2111">
          <w:rPr>
            <w:rStyle w:val="Hyperlink"/>
            <w:noProof/>
          </w:rPr>
          <w:t>Bảng 3.53</w:t>
        </w:r>
        <w:r w:rsidRPr="006B2111">
          <w:rPr>
            <w:rStyle w:val="Hyperlink"/>
            <w:noProof/>
            <w:lang w:val="vi-VN"/>
          </w:rPr>
          <w:t xml:space="preserve"> Đặc tả bảng UserInventories</w:t>
        </w:r>
        <w:r>
          <w:rPr>
            <w:noProof/>
            <w:webHidden/>
          </w:rPr>
          <w:tab/>
        </w:r>
        <w:r>
          <w:rPr>
            <w:noProof/>
            <w:webHidden/>
          </w:rPr>
          <w:fldChar w:fldCharType="begin"/>
        </w:r>
        <w:r>
          <w:rPr>
            <w:noProof/>
            <w:webHidden/>
          </w:rPr>
          <w:instrText xml:space="preserve"> PAGEREF _Toc217711304 \h </w:instrText>
        </w:r>
        <w:r>
          <w:rPr>
            <w:noProof/>
            <w:webHidden/>
          </w:rPr>
        </w:r>
        <w:r>
          <w:rPr>
            <w:noProof/>
            <w:webHidden/>
          </w:rPr>
          <w:fldChar w:fldCharType="separate"/>
        </w:r>
        <w:r w:rsidR="00260B56">
          <w:rPr>
            <w:noProof/>
            <w:webHidden/>
          </w:rPr>
          <w:t>49</w:t>
        </w:r>
        <w:r>
          <w:rPr>
            <w:noProof/>
            <w:webHidden/>
          </w:rPr>
          <w:fldChar w:fldCharType="end"/>
        </w:r>
      </w:hyperlink>
    </w:p>
    <w:p w14:paraId="7CBBA916" w14:textId="706AC85C"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305" w:history="1">
        <w:r w:rsidRPr="006B2111">
          <w:rPr>
            <w:rStyle w:val="Hyperlink"/>
            <w:noProof/>
          </w:rPr>
          <w:t>Bảng 3.54</w:t>
        </w:r>
        <w:r w:rsidRPr="006B2111">
          <w:rPr>
            <w:rStyle w:val="Hyperlink"/>
            <w:noProof/>
            <w:lang w:val="vi-VN"/>
          </w:rPr>
          <w:t xml:space="preserve"> Đặc tả bảng Level</w:t>
        </w:r>
        <w:r>
          <w:rPr>
            <w:noProof/>
            <w:webHidden/>
          </w:rPr>
          <w:tab/>
        </w:r>
        <w:r>
          <w:rPr>
            <w:noProof/>
            <w:webHidden/>
          </w:rPr>
          <w:fldChar w:fldCharType="begin"/>
        </w:r>
        <w:r>
          <w:rPr>
            <w:noProof/>
            <w:webHidden/>
          </w:rPr>
          <w:instrText xml:space="preserve"> PAGEREF _Toc217711305 \h </w:instrText>
        </w:r>
        <w:r>
          <w:rPr>
            <w:noProof/>
            <w:webHidden/>
          </w:rPr>
        </w:r>
        <w:r>
          <w:rPr>
            <w:noProof/>
            <w:webHidden/>
          </w:rPr>
          <w:fldChar w:fldCharType="separate"/>
        </w:r>
        <w:r w:rsidR="00260B56">
          <w:rPr>
            <w:noProof/>
            <w:webHidden/>
          </w:rPr>
          <w:t>50</w:t>
        </w:r>
        <w:r>
          <w:rPr>
            <w:noProof/>
            <w:webHidden/>
          </w:rPr>
          <w:fldChar w:fldCharType="end"/>
        </w:r>
      </w:hyperlink>
    </w:p>
    <w:p w14:paraId="4652AC53" w14:textId="40236E37"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306" w:history="1">
        <w:r w:rsidRPr="006B2111">
          <w:rPr>
            <w:rStyle w:val="Hyperlink"/>
            <w:noProof/>
          </w:rPr>
          <w:t>Bảng 3.55</w:t>
        </w:r>
        <w:r w:rsidRPr="006B2111">
          <w:rPr>
            <w:rStyle w:val="Hyperlink"/>
            <w:noProof/>
            <w:lang w:val="vi-VN"/>
          </w:rPr>
          <w:t xml:space="preserve"> Đặc tả bảng </w:t>
        </w:r>
        <w:r w:rsidRPr="006B2111">
          <w:rPr>
            <w:rStyle w:val="Hyperlink"/>
            <w:noProof/>
          </w:rPr>
          <w:t>UserLevelProgress</w:t>
        </w:r>
        <w:r>
          <w:rPr>
            <w:noProof/>
            <w:webHidden/>
          </w:rPr>
          <w:tab/>
        </w:r>
        <w:r>
          <w:rPr>
            <w:noProof/>
            <w:webHidden/>
          </w:rPr>
          <w:fldChar w:fldCharType="begin"/>
        </w:r>
        <w:r>
          <w:rPr>
            <w:noProof/>
            <w:webHidden/>
          </w:rPr>
          <w:instrText xml:space="preserve"> PAGEREF _Toc217711306 \h </w:instrText>
        </w:r>
        <w:r>
          <w:rPr>
            <w:noProof/>
            <w:webHidden/>
          </w:rPr>
        </w:r>
        <w:r>
          <w:rPr>
            <w:noProof/>
            <w:webHidden/>
          </w:rPr>
          <w:fldChar w:fldCharType="separate"/>
        </w:r>
        <w:r w:rsidR="00260B56">
          <w:rPr>
            <w:noProof/>
            <w:webHidden/>
          </w:rPr>
          <w:t>50</w:t>
        </w:r>
        <w:r>
          <w:rPr>
            <w:noProof/>
            <w:webHidden/>
          </w:rPr>
          <w:fldChar w:fldCharType="end"/>
        </w:r>
      </w:hyperlink>
    </w:p>
    <w:p w14:paraId="6CA9C564" w14:textId="26084857" w:rsidR="00156518" w:rsidRDefault="00156518">
      <w:pPr>
        <w:pStyle w:val="TableofFigures"/>
        <w:tabs>
          <w:tab w:val="right" w:leader="dot" w:pos="9062"/>
        </w:tabs>
        <w:rPr>
          <w:rFonts w:asciiTheme="minorHAnsi" w:eastAsiaTheme="minorEastAsia" w:hAnsiTheme="minorHAnsi" w:cstheme="minorBidi"/>
          <w:noProof/>
          <w:sz w:val="22"/>
          <w:szCs w:val="22"/>
        </w:rPr>
      </w:pPr>
      <w:hyperlink w:anchor="_Toc217711307" w:history="1">
        <w:r w:rsidRPr="006B2111">
          <w:rPr>
            <w:rStyle w:val="Hyperlink"/>
            <w:noProof/>
          </w:rPr>
          <w:t>Bảng 3.56</w:t>
        </w:r>
        <w:r w:rsidRPr="006B2111">
          <w:rPr>
            <w:rStyle w:val="Hyperlink"/>
            <w:noProof/>
            <w:lang w:val="vi-VN"/>
          </w:rPr>
          <w:t xml:space="preserve"> Đặc tả bảng Badges</w:t>
        </w:r>
        <w:r>
          <w:rPr>
            <w:noProof/>
            <w:webHidden/>
          </w:rPr>
          <w:tab/>
        </w:r>
        <w:r>
          <w:rPr>
            <w:noProof/>
            <w:webHidden/>
          </w:rPr>
          <w:fldChar w:fldCharType="begin"/>
        </w:r>
        <w:r>
          <w:rPr>
            <w:noProof/>
            <w:webHidden/>
          </w:rPr>
          <w:instrText xml:space="preserve"> PAGEREF _Toc217711307 \h </w:instrText>
        </w:r>
        <w:r>
          <w:rPr>
            <w:noProof/>
            <w:webHidden/>
          </w:rPr>
        </w:r>
        <w:r>
          <w:rPr>
            <w:noProof/>
            <w:webHidden/>
          </w:rPr>
          <w:fldChar w:fldCharType="separate"/>
        </w:r>
        <w:r w:rsidR="00260B56">
          <w:rPr>
            <w:noProof/>
            <w:webHidden/>
          </w:rPr>
          <w:t>50</w:t>
        </w:r>
        <w:r>
          <w:rPr>
            <w:noProof/>
            <w:webHidden/>
          </w:rPr>
          <w:fldChar w:fldCharType="end"/>
        </w:r>
      </w:hyperlink>
    </w:p>
    <w:p w14:paraId="7341F3C9" w14:textId="5E7F0847" w:rsidR="002D3B62" w:rsidRPr="002D3B62" w:rsidRDefault="009C5D1A" w:rsidP="002D3B62">
      <w:pPr>
        <w:pStyle w:val="Caption"/>
        <w:jc w:val="left"/>
        <w:rPr>
          <w:lang w:val="vi-VN"/>
        </w:rPr>
      </w:pPr>
      <w:r>
        <w:rPr>
          <w:lang w:val="vi-VN"/>
        </w:rPr>
        <w:fldChar w:fldCharType="end"/>
      </w:r>
    </w:p>
    <w:p w14:paraId="69255FB1" w14:textId="77777777" w:rsidR="002D3B62" w:rsidRDefault="002D3B62">
      <w:pPr>
        <w:rPr>
          <w:lang w:val="vi-VN"/>
        </w:rPr>
      </w:pPr>
    </w:p>
    <w:p w14:paraId="590637A2" w14:textId="77777777" w:rsidR="002D3B62" w:rsidRDefault="002D3B62">
      <w:pPr>
        <w:rPr>
          <w:lang w:val="vi-VN"/>
        </w:rPr>
      </w:pPr>
    </w:p>
    <w:p w14:paraId="036F5DFB" w14:textId="77777777" w:rsidR="002D3B62" w:rsidRDefault="002D3B62">
      <w:pPr>
        <w:rPr>
          <w:lang w:val="vi-VN"/>
        </w:rPr>
      </w:pPr>
      <w:r>
        <w:rPr>
          <w:lang w:val="vi-VN"/>
        </w:rPr>
        <w:br w:type="page"/>
      </w:r>
    </w:p>
    <w:p w14:paraId="0D3DBA8B" w14:textId="77777777" w:rsidR="006C42C8" w:rsidRDefault="006C42C8" w:rsidP="0031012B">
      <w:pPr>
        <w:pStyle w:val="Heading1"/>
        <w:numPr>
          <w:ilvl w:val="0"/>
          <w:numId w:val="0"/>
        </w:numPr>
        <w:ind w:left="432"/>
        <w:sectPr w:rsidR="006C42C8" w:rsidSect="00D677C8">
          <w:headerReference w:type="default" r:id="rId10"/>
          <w:footerReference w:type="even" r:id="rId11"/>
          <w:footerReference w:type="default" r:id="rId12"/>
          <w:pgSz w:w="11907" w:h="16840" w:code="9"/>
          <w:pgMar w:top="1134" w:right="1134" w:bottom="1134" w:left="1701" w:header="284" w:footer="579" w:gutter="0"/>
          <w:pgNumType w:fmt="lowerRoman" w:start="1"/>
          <w:cols w:space="720"/>
          <w:docGrid w:linePitch="326"/>
        </w:sectPr>
      </w:pPr>
    </w:p>
    <w:p w14:paraId="7183DB3B" w14:textId="40B910B6" w:rsidR="00F91C5B" w:rsidRDefault="00F91C5B" w:rsidP="00F1313F">
      <w:pPr>
        <w:pStyle w:val="Heading1"/>
        <w:numPr>
          <w:ilvl w:val="0"/>
          <w:numId w:val="0"/>
        </w:numPr>
        <w:ind w:left="431"/>
        <w:rPr>
          <w:lang w:val="vi-VN"/>
        </w:rPr>
      </w:pPr>
      <w:bookmarkStart w:id="50" w:name="_Toc217741276"/>
      <w:r>
        <w:lastRenderedPageBreak/>
        <w:t>DANH MỤC TỪ VIẾT TẮT</w:t>
      </w:r>
      <w:bookmarkEnd w:id="50"/>
    </w:p>
    <w:tbl>
      <w:tblPr>
        <w:tblStyle w:val="TableGrid"/>
        <w:tblW w:w="9209" w:type="dxa"/>
        <w:tblLook w:val="04A0" w:firstRow="1" w:lastRow="0" w:firstColumn="1" w:lastColumn="0" w:noHBand="0" w:noVBand="1"/>
      </w:tblPr>
      <w:tblGrid>
        <w:gridCol w:w="708"/>
        <w:gridCol w:w="1272"/>
        <w:gridCol w:w="7229"/>
      </w:tblGrid>
      <w:tr w:rsidR="00F91C5B" w:rsidRPr="00F91C5B" w14:paraId="6C588B3E" w14:textId="77777777" w:rsidTr="00F91C5B">
        <w:tc>
          <w:tcPr>
            <w:tcW w:w="708" w:type="dxa"/>
            <w:vAlign w:val="center"/>
            <w:hideMark/>
          </w:tcPr>
          <w:p w14:paraId="43BEE00A" w14:textId="77777777" w:rsidR="00F91C5B" w:rsidRPr="00F91C5B" w:rsidRDefault="00F91C5B" w:rsidP="00060FC3">
            <w:pPr>
              <w:pStyle w:val="noidungbang"/>
              <w:spacing w:before="120" w:after="120"/>
              <w:jc w:val="center"/>
              <w:rPr>
                <w:b/>
                <w:bCs/>
                <w:lang w:val="vi-VN"/>
              </w:rPr>
            </w:pPr>
            <w:r w:rsidRPr="00F91C5B">
              <w:rPr>
                <w:b/>
                <w:bCs/>
                <w:lang w:val="vi-VN"/>
              </w:rPr>
              <w:t>STT</w:t>
            </w:r>
          </w:p>
        </w:tc>
        <w:tc>
          <w:tcPr>
            <w:tcW w:w="1272" w:type="dxa"/>
            <w:vAlign w:val="center"/>
            <w:hideMark/>
          </w:tcPr>
          <w:p w14:paraId="0CA5A818" w14:textId="77777777" w:rsidR="00F91C5B" w:rsidRPr="00F91C5B" w:rsidRDefault="00F91C5B" w:rsidP="00060FC3">
            <w:pPr>
              <w:pStyle w:val="noidungbang"/>
              <w:spacing w:before="120" w:after="120"/>
              <w:jc w:val="center"/>
              <w:rPr>
                <w:b/>
                <w:bCs/>
                <w:lang w:val="vi-VN"/>
              </w:rPr>
            </w:pPr>
            <w:r w:rsidRPr="00F91C5B">
              <w:rPr>
                <w:b/>
                <w:bCs/>
                <w:lang w:val="vi-VN"/>
              </w:rPr>
              <w:t>Tên từ viết tắt</w:t>
            </w:r>
          </w:p>
        </w:tc>
        <w:tc>
          <w:tcPr>
            <w:tcW w:w="7229" w:type="dxa"/>
            <w:vAlign w:val="center"/>
            <w:hideMark/>
          </w:tcPr>
          <w:p w14:paraId="4A2E46A2" w14:textId="77777777" w:rsidR="00F91C5B" w:rsidRPr="00F91C5B" w:rsidRDefault="00F91C5B" w:rsidP="00060FC3">
            <w:pPr>
              <w:pStyle w:val="noidungbang"/>
              <w:spacing w:before="120" w:after="120"/>
              <w:jc w:val="center"/>
              <w:rPr>
                <w:b/>
                <w:bCs/>
                <w:lang w:val="vi-VN"/>
              </w:rPr>
            </w:pPr>
            <w:r w:rsidRPr="00F91C5B">
              <w:rPr>
                <w:b/>
                <w:bCs/>
                <w:lang w:val="vi-VN"/>
              </w:rPr>
              <w:t>Diễn giải</w:t>
            </w:r>
          </w:p>
        </w:tc>
      </w:tr>
      <w:tr w:rsidR="00F91C5B" w:rsidRPr="00650B6D" w14:paraId="4BC3513A" w14:textId="77777777" w:rsidTr="00F91C5B">
        <w:tc>
          <w:tcPr>
            <w:tcW w:w="708" w:type="dxa"/>
            <w:vAlign w:val="center"/>
            <w:hideMark/>
          </w:tcPr>
          <w:p w14:paraId="1BE2B3ED" w14:textId="77777777" w:rsidR="00F91C5B" w:rsidRPr="00F91C5B" w:rsidRDefault="00F91C5B" w:rsidP="00060FC3">
            <w:pPr>
              <w:pStyle w:val="noidungbang"/>
              <w:spacing w:before="120" w:after="120"/>
              <w:jc w:val="center"/>
              <w:rPr>
                <w:lang w:val="vi-VN"/>
              </w:rPr>
            </w:pPr>
            <w:r w:rsidRPr="00F91C5B">
              <w:rPr>
                <w:lang w:val="vi-VN"/>
              </w:rPr>
              <w:t>1</w:t>
            </w:r>
          </w:p>
        </w:tc>
        <w:tc>
          <w:tcPr>
            <w:tcW w:w="1272" w:type="dxa"/>
            <w:vAlign w:val="center"/>
            <w:hideMark/>
          </w:tcPr>
          <w:p w14:paraId="631D3BE0" w14:textId="77777777" w:rsidR="00F91C5B" w:rsidRPr="00F91C5B" w:rsidRDefault="00F91C5B" w:rsidP="00060FC3">
            <w:pPr>
              <w:pStyle w:val="noidungbang"/>
              <w:spacing w:before="120" w:after="120"/>
              <w:jc w:val="center"/>
              <w:rPr>
                <w:lang w:val="vi-VN"/>
              </w:rPr>
            </w:pPr>
            <w:r w:rsidRPr="00F91C5B">
              <w:rPr>
                <w:lang w:val="vi-VN"/>
              </w:rPr>
              <w:t>AI</w:t>
            </w:r>
          </w:p>
        </w:tc>
        <w:tc>
          <w:tcPr>
            <w:tcW w:w="7229" w:type="dxa"/>
            <w:vAlign w:val="center"/>
            <w:hideMark/>
          </w:tcPr>
          <w:p w14:paraId="738EE3BA" w14:textId="77777777" w:rsidR="00F91C5B" w:rsidRPr="00F91C5B" w:rsidRDefault="00F91C5B" w:rsidP="00F1313F">
            <w:pPr>
              <w:pStyle w:val="noidungbang"/>
              <w:spacing w:before="120" w:after="120"/>
              <w:jc w:val="left"/>
              <w:rPr>
                <w:lang w:val="vi-VN"/>
              </w:rPr>
            </w:pPr>
            <w:r w:rsidRPr="00F91C5B">
              <w:rPr>
                <w:lang w:val="vi-VN"/>
              </w:rPr>
              <w:t>Trí tuệ nhân tạo (Artificial Intelligence)</w:t>
            </w:r>
          </w:p>
        </w:tc>
      </w:tr>
      <w:tr w:rsidR="00F91C5B" w:rsidRPr="00F91C5B" w14:paraId="7745DF3E" w14:textId="77777777" w:rsidTr="00F91C5B">
        <w:tc>
          <w:tcPr>
            <w:tcW w:w="708" w:type="dxa"/>
            <w:vAlign w:val="center"/>
            <w:hideMark/>
          </w:tcPr>
          <w:p w14:paraId="1F100540" w14:textId="77777777" w:rsidR="00F91C5B" w:rsidRPr="00F91C5B" w:rsidRDefault="00F91C5B" w:rsidP="00060FC3">
            <w:pPr>
              <w:pStyle w:val="noidungbang"/>
              <w:spacing w:before="120" w:after="120"/>
              <w:jc w:val="center"/>
              <w:rPr>
                <w:lang w:val="vi-VN"/>
              </w:rPr>
            </w:pPr>
            <w:r w:rsidRPr="00F91C5B">
              <w:rPr>
                <w:lang w:val="vi-VN"/>
              </w:rPr>
              <w:t>2</w:t>
            </w:r>
          </w:p>
        </w:tc>
        <w:tc>
          <w:tcPr>
            <w:tcW w:w="1272" w:type="dxa"/>
            <w:vAlign w:val="center"/>
            <w:hideMark/>
          </w:tcPr>
          <w:p w14:paraId="44A6204C" w14:textId="77777777" w:rsidR="00F91C5B" w:rsidRPr="00F91C5B" w:rsidRDefault="00F91C5B" w:rsidP="00060FC3">
            <w:pPr>
              <w:pStyle w:val="noidungbang"/>
              <w:spacing w:before="120" w:after="120"/>
              <w:jc w:val="center"/>
              <w:rPr>
                <w:lang w:val="vi-VN"/>
              </w:rPr>
            </w:pPr>
            <w:r w:rsidRPr="00F91C5B">
              <w:rPr>
                <w:lang w:val="vi-VN"/>
              </w:rPr>
              <w:t>API</w:t>
            </w:r>
          </w:p>
        </w:tc>
        <w:tc>
          <w:tcPr>
            <w:tcW w:w="7229" w:type="dxa"/>
            <w:vAlign w:val="center"/>
            <w:hideMark/>
          </w:tcPr>
          <w:p w14:paraId="3431D85B" w14:textId="77777777" w:rsidR="00F91C5B" w:rsidRPr="00F91C5B" w:rsidRDefault="00F91C5B" w:rsidP="00F1313F">
            <w:pPr>
              <w:pStyle w:val="noidungbang"/>
              <w:spacing w:before="120" w:after="120"/>
              <w:jc w:val="left"/>
              <w:rPr>
                <w:lang w:val="vi-VN"/>
              </w:rPr>
            </w:pPr>
            <w:r w:rsidRPr="00F91C5B">
              <w:rPr>
                <w:lang w:val="vi-VN"/>
              </w:rPr>
              <w:t>Giao diện lập trình ứng dụng (Application Programming Interface)</w:t>
            </w:r>
          </w:p>
        </w:tc>
      </w:tr>
      <w:tr w:rsidR="00F91C5B" w:rsidRPr="00650B6D" w14:paraId="386D10B9" w14:textId="77777777" w:rsidTr="00F91C5B">
        <w:tc>
          <w:tcPr>
            <w:tcW w:w="708" w:type="dxa"/>
            <w:vAlign w:val="center"/>
            <w:hideMark/>
          </w:tcPr>
          <w:p w14:paraId="4E92329A" w14:textId="77777777" w:rsidR="00F91C5B" w:rsidRPr="00F91C5B" w:rsidRDefault="00F91C5B" w:rsidP="00060FC3">
            <w:pPr>
              <w:pStyle w:val="noidungbang"/>
              <w:spacing w:before="120" w:after="120"/>
              <w:jc w:val="center"/>
              <w:rPr>
                <w:lang w:val="vi-VN"/>
              </w:rPr>
            </w:pPr>
            <w:r w:rsidRPr="00F91C5B">
              <w:rPr>
                <w:lang w:val="vi-VN"/>
              </w:rPr>
              <w:t>3</w:t>
            </w:r>
          </w:p>
        </w:tc>
        <w:tc>
          <w:tcPr>
            <w:tcW w:w="1272" w:type="dxa"/>
            <w:vAlign w:val="center"/>
            <w:hideMark/>
          </w:tcPr>
          <w:p w14:paraId="59AC1922" w14:textId="77777777" w:rsidR="00F91C5B" w:rsidRPr="00F91C5B" w:rsidRDefault="00F91C5B" w:rsidP="00060FC3">
            <w:pPr>
              <w:pStyle w:val="noidungbang"/>
              <w:spacing w:before="120" w:after="120"/>
              <w:jc w:val="center"/>
              <w:rPr>
                <w:lang w:val="vi-VN"/>
              </w:rPr>
            </w:pPr>
            <w:r w:rsidRPr="00F91C5B">
              <w:rPr>
                <w:lang w:val="vi-VN"/>
              </w:rPr>
              <w:t>AUN-QA</w:t>
            </w:r>
          </w:p>
        </w:tc>
        <w:tc>
          <w:tcPr>
            <w:tcW w:w="7229" w:type="dxa"/>
            <w:vAlign w:val="center"/>
            <w:hideMark/>
          </w:tcPr>
          <w:p w14:paraId="3A4D095D" w14:textId="67B697FB" w:rsidR="00F91C5B" w:rsidRPr="00F91C5B" w:rsidRDefault="00F91C5B" w:rsidP="00F1313F">
            <w:pPr>
              <w:pStyle w:val="noidungbang"/>
              <w:spacing w:before="120" w:after="120"/>
              <w:jc w:val="left"/>
              <w:rPr>
                <w:lang w:val="vi-VN"/>
              </w:rPr>
            </w:pPr>
            <w:r w:rsidRPr="00F91C5B">
              <w:rPr>
                <w:lang w:val="vi-VN"/>
              </w:rPr>
              <w:t xml:space="preserve">Đảm bảo chất lượng mạng lưới các </w:t>
            </w:r>
            <w:r w:rsidR="00F1313F" w:rsidRPr="00C84FFC">
              <w:rPr>
                <w:lang w:val="vi-VN"/>
              </w:rPr>
              <w:t>t</w:t>
            </w:r>
            <w:r w:rsidRPr="00F91C5B">
              <w:rPr>
                <w:lang w:val="vi-VN"/>
              </w:rPr>
              <w:t>rường đại học Đông Nam Á (ASEAN University Network - Quality Assurance)</w:t>
            </w:r>
          </w:p>
        </w:tc>
      </w:tr>
      <w:tr w:rsidR="00F91C5B" w:rsidRPr="00F91C5B" w14:paraId="6FD72DA7" w14:textId="77777777" w:rsidTr="00F91C5B">
        <w:tc>
          <w:tcPr>
            <w:tcW w:w="708" w:type="dxa"/>
            <w:vAlign w:val="center"/>
            <w:hideMark/>
          </w:tcPr>
          <w:p w14:paraId="4B275E2D" w14:textId="77777777" w:rsidR="00F91C5B" w:rsidRPr="00F91C5B" w:rsidRDefault="00F91C5B" w:rsidP="00060FC3">
            <w:pPr>
              <w:pStyle w:val="noidungbang"/>
              <w:spacing w:before="120" w:after="120"/>
              <w:jc w:val="center"/>
              <w:rPr>
                <w:lang w:val="vi-VN"/>
              </w:rPr>
            </w:pPr>
            <w:r w:rsidRPr="00F91C5B">
              <w:rPr>
                <w:lang w:val="vi-VN"/>
              </w:rPr>
              <w:t>4</w:t>
            </w:r>
          </w:p>
        </w:tc>
        <w:tc>
          <w:tcPr>
            <w:tcW w:w="1272" w:type="dxa"/>
            <w:vAlign w:val="center"/>
            <w:hideMark/>
          </w:tcPr>
          <w:p w14:paraId="4054BD70" w14:textId="77777777" w:rsidR="00F91C5B" w:rsidRPr="00F91C5B" w:rsidRDefault="00F91C5B" w:rsidP="00060FC3">
            <w:pPr>
              <w:pStyle w:val="noidungbang"/>
              <w:spacing w:before="120" w:after="120"/>
              <w:jc w:val="center"/>
              <w:rPr>
                <w:lang w:val="vi-VN"/>
              </w:rPr>
            </w:pPr>
            <w:r w:rsidRPr="00F91C5B">
              <w:rPr>
                <w:lang w:val="vi-VN"/>
              </w:rPr>
              <w:t>CI/CD</w:t>
            </w:r>
          </w:p>
        </w:tc>
        <w:tc>
          <w:tcPr>
            <w:tcW w:w="7229" w:type="dxa"/>
            <w:vAlign w:val="center"/>
            <w:hideMark/>
          </w:tcPr>
          <w:p w14:paraId="0DF44A68" w14:textId="77777777" w:rsidR="00F91C5B" w:rsidRPr="00F91C5B" w:rsidRDefault="00F91C5B" w:rsidP="00F1313F">
            <w:pPr>
              <w:pStyle w:val="noidungbang"/>
              <w:spacing w:before="120" w:after="120"/>
              <w:jc w:val="left"/>
              <w:rPr>
                <w:lang w:val="vi-VN"/>
              </w:rPr>
            </w:pPr>
            <w:r w:rsidRPr="00F91C5B">
              <w:rPr>
                <w:lang w:val="vi-VN"/>
              </w:rPr>
              <w:t>Tích hợp liên tục và Triển khai liên tục (Continuous Integration / Continuous Deployment)</w:t>
            </w:r>
          </w:p>
        </w:tc>
      </w:tr>
      <w:tr w:rsidR="00F91C5B" w:rsidRPr="00F91C5B" w14:paraId="6B4DED2B" w14:textId="77777777" w:rsidTr="00F91C5B">
        <w:tc>
          <w:tcPr>
            <w:tcW w:w="708" w:type="dxa"/>
            <w:vAlign w:val="center"/>
            <w:hideMark/>
          </w:tcPr>
          <w:p w14:paraId="2CFF5083" w14:textId="77777777" w:rsidR="00F91C5B" w:rsidRPr="00F91C5B" w:rsidRDefault="00F91C5B" w:rsidP="00060FC3">
            <w:pPr>
              <w:pStyle w:val="noidungbang"/>
              <w:spacing w:before="120" w:after="120"/>
              <w:jc w:val="center"/>
              <w:rPr>
                <w:lang w:val="vi-VN"/>
              </w:rPr>
            </w:pPr>
            <w:r w:rsidRPr="00F91C5B">
              <w:rPr>
                <w:lang w:val="vi-VN"/>
              </w:rPr>
              <w:t>5</w:t>
            </w:r>
          </w:p>
        </w:tc>
        <w:tc>
          <w:tcPr>
            <w:tcW w:w="1272" w:type="dxa"/>
            <w:vAlign w:val="center"/>
            <w:hideMark/>
          </w:tcPr>
          <w:p w14:paraId="59C07A58" w14:textId="77777777" w:rsidR="00F91C5B" w:rsidRPr="00F91C5B" w:rsidRDefault="00F91C5B" w:rsidP="00060FC3">
            <w:pPr>
              <w:pStyle w:val="noidungbang"/>
              <w:spacing w:before="120" w:after="120"/>
              <w:jc w:val="center"/>
              <w:rPr>
                <w:lang w:val="vi-VN"/>
              </w:rPr>
            </w:pPr>
            <w:r w:rsidRPr="00F91C5B">
              <w:rPr>
                <w:lang w:val="vi-VN"/>
              </w:rPr>
              <w:t>CNTT</w:t>
            </w:r>
          </w:p>
        </w:tc>
        <w:tc>
          <w:tcPr>
            <w:tcW w:w="7229" w:type="dxa"/>
            <w:vAlign w:val="center"/>
            <w:hideMark/>
          </w:tcPr>
          <w:p w14:paraId="48226A1E" w14:textId="77777777" w:rsidR="00F91C5B" w:rsidRPr="00F91C5B" w:rsidRDefault="00F91C5B" w:rsidP="00F1313F">
            <w:pPr>
              <w:pStyle w:val="noidungbang"/>
              <w:spacing w:before="120" w:after="120"/>
              <w:jc w:val="left"/>
              <w:rPr>
                <w:lang w:val="vi-VN"/>
              </w:rPr>
            </w:pPr>
            <w:r w:rsidRPr="00F91C5B">
              <w:rPr>
                <w:lang w:val="vi-VN"/>
              </w:rPr>
              <w:t>Công nghệ thông tin</w:t>
            </w:r>
          </w:p>
        </w:tc>
      </w:tr>
      <w:tr w:rsidR="00F91C5B" w:rsidRPr="00F91C5B" w14:paraId="5A94E2EC" w14:textId="77777777" w:rsidTr="00F91C5B">
        <w:tc>
          <w:tcPr>
            <w:tcW w:w="708" w:type="dxa"/>
            <w:vAlign w:val="center"/>
            <w:hideMark/>
          </w:tcPr>
          <w:p w14:paraId="27907685" w14:textId="77777777" w:rsidR="00F91C5B" w:rsidRPr="00F91C5B" w:rsidRDefault="00F91C5B" w:rsidP="00060FC3">
            <w:pPr>
              <w:pStyle w:val="noidungbang"/>
              <w:spacing w:before="120" w:after="120"/>
              <w:jc w:val="center"/>
              <w:rPr>
                <w:lang w:val="vi-VN"/>
              </w:rPr>
            </w:pPr>
            <w:r w:rsidRPr="00F91C5B">
              <w:rPr>
                <w:lang w:val="vi-VN"/>
              </w:rPr>
              <w:t>6</w:t>
            </w:r>
          </w:p>
        </w:tc>
        <w:tc>
          <w:tcPr>
            <w:tcW w:w="1272" w:type="dxa"/>
            <w:vAlign w:val="center"/>
            <w:hideMark/>
          </w:tcPr>
          <w:p w14:paraId="6C1F955E" w14:textId="77777777" w:rsidR="00F91C5B" w:rsidRPr="00F91C5B" w:rsidRDefault="00F91C5B" w:rsidP="00060FC3">
            <w:pPr>
              <w:pStyle w:val="noidungbang"/>
              <w:spacing w:before="120" w:after="120"/>
              <w:jc w:val="center"/>
              <w:rPr>
                <w:lang w:val="vi-VN"/>
              </w:rPr>
            </w:pPr>
            <w:r w:rsidRPr="00F91C5B">
              <w:rPr>
                <w:lang w:val="vi-VN"/>
              </w:rPr>
              <w:t>CSDL</w:t>
            </w:r>
          </w:p>
        </w:tc>
        <w:tc>
          <w:tcPr>
            <w:tcW w:w="7229" w:type="dxa"/>
            <w:vAlign w:val="center"/>
            <w:hideMark/>
          </w:tcPr>
          <w:p w14:paraId="12B23B2D" w14:textId="77777777" w:rsidR="00F91C5B" w:rsidRPr="00F91C5B" w:rsidRDefault="00F91C5B" w:rsidP="00F1313F">
            <w:pPr>
              <w:pStyle w:val="noidungbang"/>
              <w:spacing w:before="120" w:after="120"/>
              <w:jc w:val="left"/>
              <w:rPr>
                <w:lang w:val="vi-VN"/>
              </w:rPr>
            </w:pPr>
            <w:r w:rsidRPr="00F91C5B">
              <w:rPr>
                <w:lang w:val="vi-VN"/>
              </w:rPr>
              <w:t>Cơ sở dữ liệu</w:t>
            </w:r>
          </w:p>
        </w:tc>
      </w:tr>
      <w:tr w:rsidR="00F91C5B" w:rsidRPr="00F91C5B" w14:paraId="7FCC4E4A" w14:textId="77777777" w:rsidTr="00F91C5B">
        <w:tc>
          <w:tcPr>
            <w:tcW w:w="708" w:type="dxa"/>
            <w:vAlign w:val="center"/>
            <w:hideMark/>
          </w:tcPr>
          <w:p w14:paraId="1CD24CB5" w14:textId="77777777" w:rsidR="00F91C5B" w:rsidRPr="00F91C5B" w:rsidRDefault="00F91C5B" w:rsidP="00060FC3">
            <w:pPr>
              <w:pStyle w:val="noidungbang"/>
              <w:spacing w:before="120" w:after="120"/>
              <w:jc w:val="center"/>
              <w:rPr>
                <w:lang w:val="vi-VN"/>
              </w:rPr>
            </w:pPr>
            <w:r w:rsidRPr="00F91C5B">
              <w:rPr>
                <w:lang w:val="vi-VN"/>
              </w:rPr>
              <w:t>7</w:t>
            </w:r>
          </w:p>
        </w:tc>
        <w:tc>
          <w:tcPr>
            <w:tcW w:w="1272" w:type="dxa"/>
            <w:vAlign w:val="center"/>
            <w:hideMark/>
          </w:tcPr>
          <w:p w14:paraId="4AD56E7B" w14:textId="77777777" w:rsidR="00F91C5B" w:rsidRPr="00F91C5B" w:rsidRDefault="00F91C5B" w:rsidP="00060FC3">
            <w:pPr>
              <w:pStyle w:val="noidungbang"/>
              <w:spacing w:before="120" w:after="120"/>
              <w:jc w:val="center"/>
              <w:rPr>
                <w:lang w:val="vi-VN"/>
              </w:rPr>
            </w:pPr>
            <w:r w:rsidRPr="00F91C5B">
              <w:rPr>
                <w:lang w:val="vi-VN"/>
              </w:rPr>
              <w:t>CTĐT</w:t>
            </w:r>
          </w:p>
        </w:tc>
        <w:tc>
          <w:tcPr>
            <w:tcW w:w="7229" w:type="dxa"/>
            <w:vAlign w:val="center"/>
            <w:hideMark/>
          </w:tcPr>
          <w:p w14:paraId="78FC3D65" w14:textId="77777777" w:rsidR="00F91C5B" w:rsidRPr="00F91C5B" w:rsidRDefault="00F91C5B" w:rsidP="00F1313F">
            <w:pPr>
              <w:pStyle w:val="noidungbang"/>
              <w:spacing w:before="120" w:after="120"/>
              <w:jc w:val="left"/>
              <w:rPr>
                <w:lang w:val="vi-VN"/>
              </w:rPr>
            </w:pPr>
            <w:r w:rsidRPr="00F91C5B">
              <w:rPr>
                <w:lang w:val="vi-VN"/>
              </w:rPr>
              <w:t>Chương trình đào tạo</w:t>
            </w:r>
          </w:p>
        </w:tc>
      </w:tr>
      <w:tr w:rsidR="00F91C5B" w:rsidRPr="00650B6D" w14:paraId="55750D8E" w14:textId="77777777" w:rsidTr="00F91C5B">
        <w:tc>
          <w:tcPr>
            <w:tcW w:w="708" w:type="dxa"/>
            <w:vAlign w:val="center"/>
            <w:hideMark/>
          </w:tcPr>
          <w:p w14:paraId="5BE45DCC" w14:textId="77777777" w:rsidR="00F91C5B" w:rsidRPr="00F91C5B" w:rsidRDefault="00F91C5B" w:rsidP="00060FC3">
            <w:pPr>
              <w:pStyle w:val="noidungbang"/>
              <w:spacing w:before="120" w:after="120"/>
              <w:jc w:val="center"/>
              <w:rPr>
                <w:lang w:val="vi-VN"/>
              </w:rPr>
            </w:pPr>
            <w:r w:rsidRPr="00F91C5B">
              <w:rPr>
                <w:lang w:val="vi-VN"/>
              </w:rPr>
              <w:t>8</w:t>
            </w:r>
          </w:p>
        </w:tc>
        <w:tc>
          <w:tcPr>
            <w:tcW w:w="1272" w:type="dxa"/>
            <w:vAlign w:val="center"/>
            <w:hideMark/>
          </w:tcPr>
          <w:p w14:paraId="62EF511F" w14:textId="77777777" w:rsidR="00F91C5B" w:rsidRPr="00F91C5B" w:rsidRDefault="00F91C5B" w:rsidP="00060FC3">
            <w:pPr>
              <w:pStyle w:val="noidungbang"/>
              <w:spacing w:before="120" w:after="120"/>
              <w:jc w:val="center"/>
              <w:rPr>
                <w:lang w:val="vi-VN"/>
              </w:rPr>
            </w:pPr>
            <w:r w:rsidRPr="00F91C5B">
              <w:rPr>
                <w:lang w:val="vi-VN"/>
              </w:rPr>
              <w:t>HTTP</w:t>
            </w:r>
          </w:p>
        </w:tc>
        <w:tc>
          <w:tcPr>
            <w:tcW w:w="7229" w:type="dxa"/>
            <w:vAlign w:val="center"/>
            <w:hideMark/>
          </w:tcPr>
          <w:p w14:paraId="1207EF53" w14:textId="77777777" w:rsidR="00F91C5B" w:rsidRPr="00F91C5B" w:rsidRDefault="00F91C5B" w:rsidP="00F1313F">
            <w:pPr>
              <w:pStyle w:val="noidungbang"/>
              <w:spacing w:before="120" w:after="120"/>
              <w:jc w:val="left"/>
              <w:rPr>
                <w:lang w:val="vi-VN"/>
              </w:rPr>
            </w:pPr>
            <w:r w:rsidRPr="00F91C5B">
              <w:rPr>
                <w:lang w:val="vi-VN"/>
              </w:rPr>
              <w:t>Giao thức truyền tải siêu văn bản (Hypertext Transfer Protocol)</w:t>
            </w:r>
          </w:p>
        </w:tc>
      </w:tr>
      <w:tr w:rsidR="00F91C5B" w:rsidRPr="00650B6D" w14:paraId="1CEDDE0E" w14:textId="77777777" w:rsidTr="00F91C5B">
        <w:tc>
          <w:tcPr>
            <w:tcW w:w="708" w:type="dxa"/>
            <w:vAlign w:val="center"/>
            <w:hideMark/>
          </w:tcPr>
          <w:p w14:paraId="0695E897" w14:textId="77777777" w:rsidR="00F91C5B" w:rsidRPr="00F91C5B" w:rsidRDefault="00F91C5B" w:rsidP="00060FC3">
            <w:pPr>
              <w:pStyle w:val="noidungbang"/>
              <w:spacing w:before="120" w:after="120"/>
              <w:jc w:val="center"/>
              <w:rPr>
                <w:lang w:val="vi-VN"/>
              </w:rPr>
            </w:pPr>
            <w:r w:rsidRPr="00F91C5B">
              <w:rPr>
                <w:lang w:val="vi-VN"/>
              </w:rPr>
              <w:t>9</w:t>
            </w:r>
          </w:p>
        </w:tc>
        <w:tc>
          <w:tcPr>
            <w:tcW w:w="1272" w:type="dxa"/>
            <w:vAlign w:val="center"/>
            <w:hideMark/>
          </w:tcPr>
          <w:p w14:paraId="4008A0D4" w14:textId="77777777" w:rsidR="00F91C5B" w:rsidRPr="00F91C5B" w:rsidRDefault="00F91C5B" w:rsidP="00060FC3">
            <w:pPr>
              <w:pStyle w:val="noidungbang"/>
              <w:spacing w:before="120" w:after="120"/>
              <w:jc w:val="center"/>
              <w:rPr>
                <w:lang w:val="vi-VN"/>
              </w:rPr>
            </w:pPr>
            <w:r w:rsidRPr="00F91C5B">
              <w:rPr>
                <w:lang w:val="vi-VN"/>
              </w:rPr>
              <w:t>JSON</w:t>
            </w:r>
          </w:p>
        </w:tc>
        <w:tc>
          <w:tcPr>
            <w:tcW w:w="7229" w:type="dxa"/>
            <w:vAlign w:val="center"/>
            <w:hideMark/>
          </w:tcPr>
          <w:p w14:paraId="260EB2CB" w14:textId="77777777" w:rsidR="00F91C5B" w:rsidRPr="00F91C5B" w:rsidRDefault="00F91C5B" w:rsidP="00F1313F">
            <w:pPr>
              <w:pStyle w:val="noidungbang"/>
              <w:spacing w:before="120" w:after="120"/>
              <w:jc w:val="left"/>
              <w:rPr>
                <w:lang w:val="vi-VN"/>
              </w:rPr>
            </w:pPr>
            <w:r w:rsidRPr="00F91C5B">
              <w:rPr>
                <w:lang w:val="vi-VN"/>
              </w:rPr>
              <w:t>Định dạng trao đổi dữ liệu đối tượng JavaScript (JavaScript Object Notation)</w:t>
            </w:r>
          </w:p>
        </w:tc>
      </w:tr>
      <w:tr w:rsidR="00F91C5B" w:rsidRPr="00650B6D" w14:paraId="38B845AF" w14:textId="77777777" w:rsidTr="00F91C5B">
        <w:tc>
          <w:tcPr>
            <w:tcW w:w="708" w:type="dxa"/>
            <w:vAlign w:val="center"/>
            <w:hideMark/>
          </w:tcPr>
          <w:p w14:paraId="6C6C7D6D" w14:textId="77777777" w:rsidR="00F91C5B" w:rsidRPr="00F91C5B" w:rsidRDefault="00F91C5B" w:rsidP="00060FC3">
            <w:pPr>
              <w:pStyle w:val="noidungbang"/>
              <w:spacing w:before="120" w:after="120"/>
              <w:jc w:val="center"/>
              <w:rPr>
                <w:lang w:val="vi-VN"/>
              </w:rPr>
            </w:pPr>
            <w:r w:rsidRPr="00F91C5B">
              <w:rPr>
                <w:lang w:val="vi-VN"/>
              </w:rPr>
              <w:t>10</w:t>
            </w:r>
          </w:p>
        </w:tc>
        <w:tc>
          <w:tcPr>
            <w:tcW w:w="1272" w:type="dxa"/>
            <w:vAlign w:val="center"/>
            <w:hideMark/>
          </w:tcPr>
          <w:p w14:paraId="19149D3C" w14:textId="77777777" w:rsidR="00F91C5B" w:rsidRPr="00F91C5B" w:rsidRDefault="00F91C5B" w:rsidP="00060FC3">
            <w:pPr>
              <w:pStyle w:val="noidungbang"/>
              <w:spacing w:before="120" w:after="120"/>
              <w:jc w:val="center"/>
              <w:rPr>
                <w:lang w:val="vi-VN"/>
              </w:rPr>
            </w:pPr>
            <w:r w:rsidRPr="00F91C5B">
              <w:rPr>
                <w:lang w:val="vi-VN"/>
              </w:rPr>
              <w:t>JWT</w:t>
            </w:r>
          </w:p>
        </w:tc>
        <w:tc>
          <w:tcPr>
            <w:tcW w:w="7229" w:type="dxa"/>
            <w:vAlign w:val="center"/>
            <w:hideMark/>
          </w:tcPr>
          <w:p w14:paraId="46E0CA28" w14:textId="77777777" w:rsidR="00F91C5B" w:rsidRPr="00F91C5B" w:rsidRDefault="00F91C5B" w:rsidP="00F1313F">
            <w:pPr>
              <w:pStyle w:val="noidungbang"/>
              <w:spacing w:before="120" w:after="120"/>
              <w:jc w:val="left"/>
              <w:rPr>
                <w:lang w:val="vi-VN"/>
              </w:rPr>
            </w:pPr>
            <w:r w:rsidRPr="00F91C5B">
              <w:rPr>
                <w:lang w:val="vi-VN"/>
              </w:rPr>
              <w:t>Mã thông báo web JSON dùng để xác thực (JSON Web Token)</w:t>
            </w:r>
          </w:p>
        </w:tc>
      </w:tr>
      <w:tr w:rsidR="00F91C5B" w:rsidRPr="00F91C5B" w14:paraId="5A7737F9" w14:textId="77777777" w:rsidTr="00F91C5B">
        <w:tc>
          <w:tcPr>
            <w:tcW w:w="708" w:type="dxa"/>
            <w:vAlign w:val="center"/>
            <w:hideMark/>
          </w:tcPr>
          <w:p w14:paraId="10562CA9" w14:textId="77777777" w:rsidR="00F91C5B" w:rsidRPr="00F91C5B" w:rsidRDefault="00F91C5B" w:rsidP="00060FC3">
            <w:pPr>
              <w:pStyle w:val="noidungbang"/>
              <w:spacing w:before="120" w:after="120"/>
              <w:jc w:val="center"/>
              <w:rPr>
                <w:lang w:val="vi-VN"/>
              </w:rPr>
            </w:pPr>
            <w:r w:rsidRPr="00F91C5B">
              <w:rPr>
                <w:lang w:val="vi-VN"/>
              </w:rPr>
              <w:t>11</w:t>
            </w:r>
          </w:p>
        </w:tc>
        <w:tc>
          <w:tcPr>
            <w:tcW w:w="1272" w:type="dxa"/>
            <w:vAlign w:val="center"/>
            <w:hideMark/>
          </w:tcPr>
          <w:p w14:paraId="54FBF9F4" w14:textId="77777777" w:rsidR="00F91C5B" w:rsidRPr="00F91C5B" w:rsidRDefault="00F91C5B" w:rsidP="00060FC3">
            <w:pPr>
              <w:pStyle w:val="noidungbang"/>
              <w:spacing w:before="120" w:after="120"/>
              <w:jc w:val="center"/>
              <w:rPr>
                <w:lang w:val="vi-VN"/>
              </w:rPr>
            </w:pPr>
            <w:r w:rsidRPr="00F91C5B">
              <w:rPr>
                <w:lang w:val="vi-VN"/>
              </w:rPr>
              <w:t>LMS</w:t>
            </w:r>
          </w:p>
        </w:tc>
        <w:tc>
          <w:tcPr>
            <w:tcW w:w="7229" w:type="dxa"/>
            <w:vAlign w:val="center"/>
            <w:hideMark/>
          </w:tcPr>
          <w:p w14:paraId="61B0E612" w14:textId="77777777" w:rsidR="00F91C5B" w:rsidRPr="00F91C5B" w:rsidRDefault="00F91C5B" w:rsidP="00F1313F">
            <w:pPr>
              <w:pStyle w:val="noidungbang"/>
              <w:spacing w:before="120" w:after="120"/>
              <w:jc w:val="left"/>
              <w:rPr>
                <w:lang w:val="vi-VN"/>
              </w:rPr>
            </w:pPr>
            <w:r w:rsidRPr="00F91C5B">
              <w:rPr>
                <w:lang w:val="vi-VN"/>
              </w:rPr>
              <w:t>Hệ thống quản lý học tập (Learning Management System)</w:t>
            </w:r>
          </w:p>
        </w:tc>
      </w:tr>
      <w:tr w:rsidR="00F91C5B" w:rsidRPr="00F91C5B" w14:paraId="35FA2DA5" w14:textId="77777777" w:rsidTr="00F91C5B">
        <w:tc>
          <w:tcPr>
            <w:tcW w:w="708" w:type="dxa"/>
            <w:vAlign w:val="center"/>
            <w:hideMark/>
          </w:tcPr>
          <w:p w14:paraId="2AAB39D4" w14:textId="77777777" w:rsidR="00F91C5B" w:rsidRPr="00F91C5B" w:rsidRDefault="00F91C5B" w:rsidP="00060FC3">
            <w:pPr>
              <w:pStyle w:val="noidungbang"/>
              <w:spacing w:before="120" w:after="120"/>
              <w:jc w:val="center"/>
              <w:rPr>
                <w:lang w:val="vi-VN"/>
              </w:rPr>
            </w:pPr>
            <w:r w:rsidRPr="00F91C5B">
              <w:rPr>
                <w:lang w:val="vi-VN"/>
              </w:rPr>
              <w:t>12</w:t>
            </w:r>
          </w:p>
        </w:tc>
        <w:tc>
          <w:tcPr>
            <w:tcW w:w="1272" w:type="dxa"/>
            <w:vAlign w:val="center"/>
            <w:hideMark/>
          </w:tcPr>
          <w:p w14:paraId="05D642DA" w14:textId="77777777" w:rsidR="00F91C5B" w:rsidRPr="00F91C5B" w:rsidRDefault="00F91C5B" w:rsidP="00060FC3">
            <w:pPr>
              <w:pStyle w:val="noidungbang"/>
              <w:spacing w:before="120" w:after="120"/>
              <w:jc w:val="center"/>
              <w:rPr>
                <w:lang w:val="vi-VN"/>
              </w:rPr>
            </w:pPr>
            <w:r w:rsidRPr="00F91C5B">
              <w:rPr>
                <w:lang w:val="vi-VN"/>
              </w:rPr>
              <w:t>LO</w:t>
            </w:r>
          </w:p>
        </w:tc>
        <w:tc>
          <w:tcPr>
            <w:tcW w:w="7229" w:type="dxa"/>
            <w:vAlign w:val="center"/>
            <w:hideMark/>
          </w:tcPr>
          <w:p w14:paraId="07CF4797" w14:textId="77777777" w:rsidR="00F91C5B" w:rsidRPr="00F91C5B" w:rsidRDefault="00F91C5B" w:rsidP="00F1313F">
            <w:pPr>
              <w:pStyle w:val="noidungbang"/>
              <w:spacing w:before="120" w:after="120"/>
              <w:jc w:val="left"/>
              <w:rPr>
                <w:lang w:val="vi-VN"/>
              </w:rPr>
            </w:pPr>
            <w:r w:rsidRPr="00F91C5B">
              <w:rPr>
                <w:lang w:val="vi-VN"/>
              </w:rPr>
              <w:t>Chuẩn đầu ra môn học (Learning Outcomes)</w:t>
            </w:r>
          </w:p>
        </w:tc>
      </w:tr>
      <w:tr w:rsidR="00F91C5B" w:rsidRPr="00F91C5B" w14:paraId="5343C592" w14:textId="77777777" w:rsidTr="00F91C5B">
        <w:tc>
          <w:tcPr>
            <w:tcW w:w="708" w:type="dxa"/>
            <w:vAlign w:val="center"/>
            <w:hideMark/>
          </w:tcPr>
          <w:p w14:paraId="59B5D8D9" w14:textId="77777777" w:rsidR="00F91C5B" w:rsidRPr="00F91C5B" w:rsidRDefault="00F91C5B" w:rsidP="00060FC3">
            <w:pPr>
              <w:pStyle w:val="noidungbang"/>
              <w:spacing w:before="120" w:after="120"/>
              <w:jc w:val="center"/>
              <w:rPr>
                <w:lang w:val="vi-VN"/>
              </w:rPr>
            </w:pPr>
            <w:r w:rsidRPr="00F91C5B">
              <w:rPr>
                <w:lang w:val="vi-VN"/>
              </w:rPr>
              <w:t>13</w:t>
            </w:r>
          </w:p>
        </w:tc>
        <w:tc>
          <w:tcPr>
            <w:tcW w:w="1272" w:type="dxa"/>
            <w:vAlign w:val="center"/>
            <w:hideMark/>
          </w:tcPr>
          <w:p w14:paraId="304CE8BB" w14:textId="77777777" w:rsidR="00F91C5B" w:rsidRPr="00F91C5B" w:rsidRDefault="00F91C5B" w:rsidP="00060FC3">
            <w:pPr>
              <w:pStyle w:val="noidungbang"/>
              <w:spacing w:before="120" w:after="120"/>
              <w:jc w:val="center"/>
              <w:rPr>
                <w:lang w:val="vi-VN"/>
              </w:rPr>
            </w:pPr>
            <w:r w:rsidRPr="00F91C5B">
              <w:rPr>
                <w:lang w:val="vi-VN"/>
              </w:rPr>
              <w:t>ORM</w:t>
            </w:r>
          </w:p>
        </w:tc>
        <w:tc>
          <w:tcPr>
            <w:tcW w:w="7229" w:type="dxa"/>
            <w:vAlign w:val="center"/>
            <w:hideMark/>
          </w:tcPr>
          <w:p w14:paraId="118916FE" w14:textId="77777777" w:rsidR="00F91C5B" w:rsidRPr="00F91C5B" w:rsidRDefault="00F91C5B" w:rsidP="00F1313F">
            <w:pPr>
              <w:pStyle w:val="noidungbang"/>
              <w:spacing w:before="120" w:after="120"/>
              <w:jc w:val="left"/>
              <w:rPr>
                <w:lang w:val="vi-VN"/>
              </w:rPr>
            </w:pPr>
            <w:r w:rsidRPr="00F91C5B">
              <w:rPr>
                <w:lang w:val="vi-VN"/>
              </w:rPr>
              <w:t>Kỹ thuật ánh xạ quan hệ đối tượng (Object-Relational Mapping)</w:t>
            </w:r>
          </w:p>
        </w:tc>
      </w:tr>
      <w:tr w:rsidR="00F91C5B" w:rsidRPr="00F91C5B" w14:paraId="47A4A445" w14:textId="77777777" w:rsidTr="00F91C5B">
        <w:tc>
          <w:tcPr>
            <w:tcW w:w="708" w:type="dxa"/>
            <w:vAlign w:val="center"/>
            <w:hideMark/>
          </w:tcPr>
          <w:p w14:paraId="69FF4DD3" w14:textId="77777777" w:rsidR="00F91C5B" w:rsidRPr="00F91C5B" w:rsidRDefault="00F91C5B" w:rsidP="00060FC3">
            <w:pPr>
              <w:pStyle w:val="noidungbang"/>
              <w:spacing w:before="120" w:after="120"/>
              <w:jc w:val="center"/>
              <w:rPr>
                <w:lang w:val="vi-VN"/>
              </w:rPr>
            </w:pPr>
            <w:r w:rsidRPr="00F91C5B">
              <w:rPr>
                <w:lang w:val="vi-VN"/>
              </w:rPr>
              <w:t>14</w:t>
            </w:r>
          </w:p>
        </w:tc>
        <w:tc>
          <w:tcPr>
            <w:tcW w:w="1272" w:type="dxa"/>
            <w:vAlign w:val="center"/>
            <w:hideMark/>
          </w:tcPr>
          <w:p w14:paraId="0259850D" w14:textId="77777777" w:rsidR="00F91C5B" w:rsidRPr="00F91C5B" w:rsidRDefault="00F91C5B" w:rsidP="00060FC3">
            <w:pPr>
              <w:pStyle w:val="noidungbang"/>
              <w:spacing w:before="120" w:after="120"/>
              <w:jc w:val="center"/>
              <w:rPr>
                <w:lang w:val="vi-VN"/>
              </w:rPr>
            </w:pPr>
            <w:r w:rsidRPr="00F91C5B">
              <w:rPr>
                <w:lang w:val="vi-VN"/>
              </w:rPr>
              <w:t>PLO</w:t>
            </w:r>
          </w:p>
        </w:tc>
        <w:tc>
          <w:tcPr>
            <w:tcW w:w="7229" w:type="dxa"/>
            <w:vAlign w:val="center"/>
            <w:hideMark/>
          </w:tcPr>
          <w:p w14:paraId="3F51FEB1" w14:textId="77777777" w:rsidR="00F91C5B" w:rsidRPr="00F91C5B" w:rsidRDefault="00F91C5B" w:rsidP="00F1313F">
            <w:pPr>
              <w:pStyle w:val="noidungbang"/>
              <w:spacing w:before="120" w:after="120"/>
              <w:jc w:val="left"/>
              <w:rPr>
                <w:lang w:val="vi-VN"/>
              </w:rPr>
            </w:pPr>
            <w:r w:rsidRPr="00F91C5B">
              <w:rPr>
                <w:lang w:val="vi-VN"/>
              </w:rPr>
              <w:t>Chuẩn đầu ra chương trình đào tạo (Program Learning Outcomes)</w:t>
            </w:r>
          </w:p>
        </w:tc>
      </w:tr>
      <w:tr w:rsidR="00F91C5B" w:rsidRPr="00F91C5B" w14:paraId="61E7941C" w14:textId="77777777" w:rsidTr="00F91C5B">
        <w:tc>
          <w:tcPr>
            <w:tcW w:w="708" w:type="dxa"/>
            <w:vAlign w:val="center"/>
            <w:hideMark/>
          </w:tcPr>
          <w:p w14:paraId="123EBEFD" w14:textId="77777777" w:rsidR="00F91C5B" w:rsidRPr="00F91C5B" w:rsidRDefault="00F91C5B" w:rsidP="00060FC3">
            <w:pPr>
              <w:pStyle w:val="noidungbang"/>
              <w:spacing w:before="120" w:after="120"/>
              <w:jc w:val="center"/>
              <w:rPr>
                <w:lang w:val="vi-VN"/>
              </w:rPr>
            </w:pPr>
            <w:r w:rsidRPr="00F91C5B">
              <w:rPr>
                <w:lang w:val="vi-VN"/>
              </w:rPr>
              <w:t>15</w:t>
            </w:r>
          </w:p>
        </w:tc>
        <w:tc>
          <w:tcPr>
            <w:tcW w:w="1272" w:type="dxa"/>
            <w:vAlign w:val="center"/>
            <w:hideMark/>
          </w:tcPr>
          <w:p w14:paraId="0C31B42C" w14:textId="77777777" w:rsidR="00F91C5B" w:rsidRPr="00F91C5B" w:rsidRDefault="00F91C5B" w:rsidP="00060FC3">
            <w:pPr>
              <w:pStyle w:val="noidungbang"/>
              <w:spacing w:before="120" w:after="120"/>
              <w:jc w:val="center"/>
              <w:rPr>
                <w:lang w:val="vi-VN"/>
              </w:rPr>
            </w:pPr>
            <w:r w:rsidRPr="00F91C5B">
              <w:rPr>
                <w:lang w:val="vi-VN"/>
              </w:rPr>
              <w:t>PO</w:t>
            </w:r>
          </w:p>
        </w:tc>
        <w:tc>
          <w:tcPr>
            <w:tcW w:w="7229" w:type="dxa"/>
            <w:vAlign w:val="center"/>
            <w:hideMark/>
          </w:tcPr>
          <w:p w14:paraId="69D9C1AA" w14:textId="77777777" w:rsidR="00F91C5B" w:rsidRPr="00F91C5B" w:rsidRDefault="00F91C5B" w:rsidP="00F1313F">
            <w:pPr>
              <w:pStyle w:val="noidungbang"/>
              <w:spacing w:before="120" w:after="120"/>
              <w:jc w:val="left"/>
              <w:rPr>
                <w:lang w:val="vi-VN"/>
              </w:rPr>
            </w:pPr>
            <w:r w:rsidRPr="00F91C5B">
              <w:rPr>
                <w:lang w:val="vi-VN"/>
              </w:rPr>
              <w:t>Mục tiêu chương trình đào tạo (Program Objectives)</w:t>
            </w:r>
          </w:p>
        </w:tc>
      </w:tr>
      <w:tr w:rsidR="00F91C5B" w:rsidRPr="00F91C5B" w14:paraId="2A038F83" w14:textId="77777777" w:rsidTr="00F91C5B">
        <w:tc>
          <w:tcPr>
            <w:tcW w:w="708" w:type="dxa"/>
            <w:vAlign w:val="center"/>
            <w:hideMark/>
          </w:tcPr>
          <w:p w14:paraId="0C29F1F5" w14:textId="77777777" w:rsidR="00F91C5B" w:rsidRPr="00F91C5B" w:rsidRDefault="00F91C5B" w:rsidP="00060FC3">
            <w:pPr>
              <w:pStyle w:val="noidungbang"/>
              <w:spacing w:before="120" w:after="120"/>
              <w:jc w:val="center"/>
              <w:rPr>
                <w:lang w:val="vi-VN"/>
              </w:rPr>
            </w:pPr>
            <w:r w:rsidRPr="00F91C5B">
              <w:rPr>
                <w:lang w:val="vi-VN"/>
              </w:rPr>
              <w:t>16</w:t>
            </w:r>
          </w:p>
        </w:tc>
        <w:tc>
          <w:tcPr>
            <w:tcW w:w="1272" w:type="dxa"/>
            <w:vAlign w:val="center"/>
            <w:hideMark/>
          </w:tcPr>
          <w:p w14:paraId="4033FA2D" w14:textId="77777777" w:rsidR="00F91C5B" w:rsidRPr="00F91C5B" w:rsidRDefault="00F91C5B" w:rsidP="00060FC3">
            <w:pPr>
              <w:pStyle w:val="noidungbang"/>
              <w:spacing w:before="120" w:after="120"/>
              <w:jc w:val="center"/>
              <w:rPr>
                <w:lang w:val="vi-VN"/>
              </w:rPr>
            </w:pPr>
            <w:r w:rsidRPr="00F91C5B">
              <w:rPr>
                <w:lang w:val="vi-VN"/>
              </w:rPr>
              <w:t>RBAC</w:t>
            </w:r>
          </w:p>
        </w:tc>
        <w:tc>
          <w:tcPr>
            <w:tcW w:w="7229" w:type="dxa"/>
            <w:vAlign w:val="center"/>
            <w:hideMark/>
          </w:tcPr>
          <w:p w14:paraId="251176B4" w14:textId="77777777" w:rsidR="00F91C5B" w:rsidRPr="00F91C5B" w:rsidRDefault="00F91C5B" w:rsidP="00F1313F">
            <w:pPr>
              <w:pStyle w:val="noidungbang"/>
              <w:spacing w:before="120" w:after="120"/>
              <w:jc w:val="left"/>
              <w:rPr>
                <w:lang w:val="vi-VN"/>
              </w:rPr>
            </w:pPr>
            <w:r w:rsidRPr="00F91C5B">
              <w:rPr>
                <w:lang w:val="vi-VN"/>
              </w:rPr>
              <w:t>Kiểm soát truy cập dựa trên vai trò (Role-Based Access Control)</w:t>
            </w:r>
          </w:p>
        </w:tc>
      </w:tr>
      <w:tr w:rsidR="00F91C5B" w:rsidRPr="00F91C5B" w14:paraId="0FCC28D2" w14:textId="77777777" w:rsidTr="00F91C5B">
        <w:tc>
          <w:tcPr>
            <w:tcW w:w="708" w:type="dxa"/>
            <w:vAlign w:val="center"/>
            <w:hideMark/>
          </w:tcPr>
          <w:p w14:paraId="65A5704D" w14:textId="77777777" w:rsidR="00F91C5B" w:rsidRPr="00F91C5B" w:rsidRDefault="00F91C5B" w:rsidP="00060FC3">
            <w:pPr>
              <w:pStyle w:val="noidungbang"/>
              <w:spacing w:before="120" w:after="120"/>
              <w:jc w:val="center"/>
              <w:rPr>
                <w:lang w:val="vi-VN"/>
              </w:rPr>
            </w:pPr>
            <w:r w:rsidRPr="00F91C5B">
              <w:rPr>
                <w:lang w:val="vi-VN"/>
              </w:rPr>
              <w:t>17</w:t>
            </w:r>
          </w:p>
        </w:tc>
        <w:tc>
          <w:tcPr>
            <w:tcW w:w="1272" w:type="dxa"/>
            <w:vAlign w:val="center"/>
            <w:hideMark/>
          </w:tcPr>
          <w:p w14:paraId="16D22067" w14:textId="77777777" w:rsidR="00F91C5B" w:rsidRPr="00F91C5B" w:rsidRDefault="00F91C5B" w:rsidP="00060FC3">
            <w:pPr>
              <w:pStyle w:val="noidungbang"/>
              <w:spacing w:before="120" w:after="120"/>
              <w:jc w:val="center"/>
              <w:rPr>
                <w:lang w:val="vi-VN"/>
              </w:rPr>
            </w:pPr>
            <w:r w:rsidRPr="00F91C5B">
              <w:rPr>
                <w:lang w:val="vi-VN"/>
              </w:rPr>
              <w:t>REST</w:t>
            </w:r>
          </w:p>
        </w:tc>
        <w:tc>
          <w:tcPr>
            <w:tcW w:w="7229" w:type="dxa"/>
            <w:vAlign w:val="center"/>
            <w:hideMark/>
          </w:tcPr>
          <w:p w14:paraId="1631CE83" w14:textId="77777777" w:rsidR="00F91C5B" w:rsidRPr="00F91C5B" w:rsidRDefault="00F91C5B" w:rsidP="00F1313F">
            <w:pPr>
              <w:pStyle w:val="noidungbang"/>
              <w:spacing w:before="120" w:after="120"/>
              <w:jc w:val="left"/>
              <w:rPr>
                <w:lang w:val="vi-VN"/>
              </w:rPr>
            </w:pPr>
            <w:r w:rsidRPr="00F91C5B">
              <w:rPr>
                <w:lang w:val="vi-VN"/>
              </w:rPr>
              <w:t>Kiến trúc chuyển giao trạng thái đại diện (Representational State Transfer)</w:t>
            </w:r>
          </w:p>
        </w:tc>
      </w:tr>
      <w:tr w:rsidR="00F91C5B" w:rsidRPr="00F91C5B" w14:paraId="671E1181" w14:textId="77777777" w:rsidTr="00F91C5B">
        <w:tc>
          <w:tcPr>
            <w:tcW w:w="708" w:type="dxa"/>
            <w:vAlign w:val="center"/>
            <w:hideMark/>
          </w:tcPr>
          <w:p w14:paraId="2646C0BB" w14:textId="77777777" w:rsidR="00F91C5B" w:rsidRPr="00F91C5B" w:rsidRDefault="00F91C5B" w:rsidP="00060FC3">
            <w:pPr>
              <w:pStyle w:val="noidungbang"/>
              <w:spacing w:before="120" w:after="120"/>
              <w:jc w:val="center"/>
              <w:rPr>
                <w:lang w:val="vi-VN"/>
              </w:rPr>
            </w:pPr>
            <w:r w:rsidRPr="00F91C5B">
              <w:rPr>
                <w:lang w:val="vi-VN"/>
              </w:rPr>
              <w:t>18</w:t>
            </w:r>
          </w:p>
        </w:tc>
        <w:tc>
          <w:tcPr>
            <w:tcW w:w="1272" w:type="dxa"/>
            <w:vAlign w:val="center"/>
            <w:hideMark/>
          </w:tcPr>
          <w:p w14:paraId="035C8181" w14:textId="77777777" w:rsidR="00F91C5B" w:rsidRPr="00F91C5B" w:rsidRDefault="00F91C5B" w:rsidP="00060FC3">
            <w:pPr>
              <w:pStyle w:val="noidungbang"/>
              <w:spacing w:before="120" w:after="120"/>
              <w:jc w:val="center"/>
              <w:rPr>
                <w:lang w:val="vi-VN"/>
              </w:rPr>
            </w:pPr>
            <w:r w:rsidRPr="00F91C5B">
              <w:rPr>
                <w:lang w:val="vi-VN"/>
              </w:rPr>
              <w:t>SQL</w:t>
            </w:r>
          </w:p>
        </w:tc>
        <w:tc>
          <w:tcPr>
            <w:tcW w:w="7229" w:type="dxa"/>
            <w:vAlign w:val="center"/>
            <w:hideMark/>
          </w:tcPr>
          <w:p w14:paraId="0EE0F4DA" w14:textId="77777777" w:rsidR="00F91C5B" w:rsidRPr="00F91C5B" w:rsidRDefault="00F91C5B" w:rsidP="00F1313F">
            <w:pPr>
              <w:pStyle w:val="noidungbang"/>
              <w:spacing w:before="120" w:after="120"/>
              <w:jc w:val="left"/>
              <w:rPr>
                <w:lang w:val="vi-VN"/>
              </w:rPr>
            </w:pPr>
            <w:r w:rsidRPr="00F91C5B">
              <w:rPr>
                <w:lang w:val="vi-VN"/>
              </w:rPr>
              <w:t>Ngôn ngữ truy vấn có cấu trúc (Structured Query Language)</w:t>
            </w:r>
          </w:p>
        </w:tc>
      </w:tr>
      <w:tr w:rsidR="00F91C5B" w:rsidRPr="00F91C5B" w14:paraId="4ECE442E" w14:textId="77777777" w:rsidTr="00F91C5B">
        <w:tc>
          <w:tcPr>
            <w:tcW w:w="708" w:type="dxa"/>
            <w:vAlign w:val="center"/>
            <w:hideMark/>
          </w:tcPr>
          <w:p w14:paraId="0792788E" w14:textId="77777777" w:rsidR="00F91C5B" w:rsidRPr="00F91C5B" w:rsidRDefault="00F91C5B" w:rsidP="00060FC3">
            <w:pPr>
              <w:pStyle w:val="noidungbang"/>
              <w:spacing w:before="120" w:after="120"/>
              <w:jc w:val="center"/>
              <w:rPr>
                <w:lang w:val="vi-VN"/>
              </w:rPr>
            </w:pPr>
            <w:r w:rsidRPr="00F91C5B">
              <w:rPr>
                <w:lang w:val="vi-VN"/>
              </w:rPr>
              <w:t>19</w:t>
            </w:r>
          </w:p>
        </w:tc>
        <w:tc>
          <w:tcPr>
            <w:tcW w:w="1272" w:type="dxa"/>
            <w:vAlign w:val="center"/>
            <w:hideMark/>
          </w:tcPr>
          <w:p w14:paraId="19278846" w14:textId="77777777" w:rsidR="00F91C5B" w:rsidRPr="00F91C5B" w:rsidRDefault="00F91C5B" w:rsidP="00060FC3">
            <w:pPr>
              <w:pStyle w:val="noidungbang"/>
              <w:spacing w:before="120" w:after="120"/>
              <w:jc w:val="center"/>
              <w:rPr>
                <w:lang w:val="vi-VN"/>
              </w:rPr>
            </w:pPr>
            <w:r w:rsidRPr="00F91C5B">
              <w:rPr>
                <w:lang w:val="vi-VN"/>
              </w:rPr>
              <w:t>SSL</w:t>
            </w:r>
          </w:p>
        </w:tc>
        <w:tc>
          <w:tcPr>
            <w:tcW w:w="7229" w:type="dxa"/>
            <w:vAlign w:val="center"/>
            <w:hideMark/>
          </w:tcPr>
          <w:p w14:paraId="1CA3B11C" w14:textId="77777777" w:rsidR="00F91C5B" w:rsidRPr="00F91C5B" w:rsidRDefault="00F91C5B" w:rsidP="00F1313F">
            <w:pPr>
              <w:pStyle w:val="noidungbang"/>
              <w:spacing w:before="120" w:after="120"/>
              <w:jc w:val="left"/>
              <w:rPr>
                <w:lang w:val="vi-VN"/>
              </w:rPr>
            </w:pPr>
            <w:r w:rsidRPr="00F91C5B">
              <w:rPr>
                <w:lang w:val="vi-VN"/>
              </w:rPr>
              <w:t>Lớp cổng bảo mật (Secure Sockets Layer)</w:t>
            </w:r>
          </w:p>
        </w:tc>
      </w:tr>
      <w:tr w:rsidR="00F91C5B" w:rsidRPr="00F91C5B" w14:paraId="33D14E91" w14:textId="77777777" w:rsidTr="00F91C5B">
        <w:tc>
          <w:tcPr>
            <w:tcW w:w="708" w:type="dxa"/>
            <w:vAlign w:val="center"/>
            <w:hideMark/>
          </w:tcPr>
          <w:p w14:paraId="5A1A7DB7" w14:textId="77777777" w:rsidR="00F91C5B" w:rsidRPr="00F91C5B" w:rsidRDefault="00F91C5B" w:rsidP="00060FC3">
            <w:pPr>
              <w:pStyle w:val="noidungbang"/>
              <w:spacing w:before="120" w:after="120"/>
              <w:jc w:val="center"/>
              <w:rPr>
                <w:lang w:val="vi-VN"/>
              </w:rPr>
            </w:pPr>
            <w:r w:rsidRPr="00F91C5B">
              <w:rPr>
                <w:lang w:val="vi-VN"/>
              </w:rPr>
              <w:t>20</w:t>
            </w:r>
          </w:p>
        </w:tc>
        <w:tc>
          <w:tcPr>
            <w:tcW w:w="1272" w:type="dxa"/>
            <w:vAlign w:val="center"/>
            <w:hideMark/>
          </w:tcPr>
          <w:p w14:paraId="4555A9A0" w14:textId="77777777" w:rsidR="00F91C5B" w:rsidRPr="00F91C5B" w:rsidRDefault="00F91C5B" w:rsidP="00060FC3">
            <w:pPr>
              <w:pStyle w:val="noidungbang"/>
              <w:spacing w:before="120" w:after="120"/>
              <w:jc w:val="center"/>
              <w:rPr>
                <w:lang w:val="vi-VN"/>
              </w:rPr>
            </w:pPr>
            <w:r w:rsidRPr="00F91C5B">
              <w:rPr>
                <w:lang w:val="vi-VN"/>
              </w:rPr>
              <w:t>XP</w:t>
            </w:r>
          </w:p>
        </w:tc>
        <w:tc>
          <w:tcPr>
            <w:tcW w:w="7229" w:type="dxa"/>
            <w:vAlign w:val="center"/>
            <w:hideMark/>
          </w:tcPr>
          <w:p w14:paraId="0259384B" w14:textId="77777777" w:rsidR="00F91C5B" w:rsidRPr="00F91C5B" w:rsidRDefault="00F91C5B" w:rsidP="00F1313F">
            <w:pPr>
              <w:pStyle w:val="noidungbang"/>
              <w:spacing w:before="120" w:after="120"/>
              <w:jc w:val="left"/>
              <w:rPr>
                <w:lang w:val="vi-VN"/>
              </w:rPr>
            </w:pPr>
            <w:r w:rsidRPr="00F91C5B">
              <w:rPr>
                <w:lang w:val="vi-VN"/>
              </w:rPr>
              <w:t>Điểm kinh nghiệm (Experience Points)</w:t>
            </w:r>
          </w:p>
        </w:tc>
      </w:tr>
    </w:tbl>
    <w:p w14:paraId="039D32F8" w14:textId="1872704C" w:rsidR="00F91C5B" w:rsidRPr="00F91C5B" w:rsidRDefault="00F91C5B">
      <w:pPr>
        <w:rPr>
          <w:lang w:val="vi-VN"/>
        </w:rPr>
      </w:pPr>
    </w:p>
    <w:p w14:paraId="4FA3D00E" w14:textId="73820484" w:rsidR="00662B34" w:rsidRDefault="00DA3DEE" w:rsidP="00662B34">
      <w:pPr>
        <w:pStyle w:val="Heading1"/>
        <w:numPr>
          <w:ilvl w:val="0"/>
          <w:numId w:val="0"/>
        </w:numPr>
        <w:ind w:left="431"/>
        <w:rPr>
          <w:lang w:val="vi-VN"/>
        </w:rPr>
      </w:pPr>
      <w:bookmarkStart w:id="51" w:name="_Toc217741277"/>
      <w:r>
        <w:rPr>
          <w:caps w:val="0"/>
        </w:rPr>
        <w:lastRenderedPageBreak/>
        <w:t xml:space="preserve">TÓM </w:t>
      </w:r>
      <w:r>
        <w:rPr>
          <w:caps w:val="0"/>
          <w:lang w:val="vi-VN"/>
        </w:rPr>
        <w:t>TẮT</w:t>
      </w:r>
      <w:r>
        <w:rPr>
          <w:caps w:val="0"/>
        </w:rPr>
        <w:t xml:space="preserve"> ĐỒ ÁN CHUYÊN NGÀNH</w:t>
      </w:r>
      <w:bookmarkEnd w:id="51"/>
    </w:p>
    <w:p w14:paraId="681C0082" w14:textId="1B83E5A6" w:rsidR="00662B34" w:rsidRPr="00662B34" w:rsidRDefault="00662B34" w:rsidP="00662B34">
      <w:pPr>
        <w:pStyle w:val="Noidung"/>
      </w:pPr>
      <w:r w:rsidRPr="00662B34">
        <w:t xml:space="preserve">Đồ án này trình bày quá trình nghiên cứu, thiết kế và xây dựng một hệ thống </w:t>
      </w:r>
      <w:r w:rsidR="00FF42C4">
        <w:t>Backend</w:t>
      </w:r>
      <w:r w:rsidRPr="00662B34">
        <w:t xml:space="preserve"> hoàn chỉnh và hiệu năng cao cho một nền tảng học tập trực tuyến thế hệ mới. Trọng tâm của dự án là giải quyết những hạn chế </w:t>
      </w:r>
      <w:r w:rsidR="00F1313F" w:rsidRPr="00C84FFC">
        <w:t>hiện tại</w:t>
      </w:r>
      <w:r w:rsidRPr="00662B34">
        <w:t xml:space="preserve"> của các hệ thống quản lý học tập (LMS) truyền thống bằng cách tích hợp sâu các yếu tố trò chơi vào lõi của hệ thống, nhằm mục đích tăng cường động lực học tập và sự tương tác của sinh viên.</w:t>
      </w:r>
    </w:p>
    <w:p w14:paraId="154C5C43" w14:textId="613FFAD6" w:rsidR="00662B34" w:rsidRPr="00662B34" w:rsidRDefault="00662B34" w:rsidP="00662B34">
      <w:pPr>
        <w:pStyle w:val="Noidung"/>
      </w:pPr>
      <w:r w:rsidRPr="00662B34">
        <w:rPr>
          <w:b/>
          <w:bCs/>
        </w:rPr>
        <w:t>Vấn đề nghiên cứu</w:t>
      </w:r>
      <w:r w:rsidRPr="00662B34">
        <w:t> cốt lõi mà đề tài tập trung giải quyết là làm thế nào để xây dựng một hạ tầng phía máy chủ (server-side) có thể đáp ứng đồng thời hai yêu cầu phức tạp: một bên là khả năng quản lý chặt chẽ, chi tiết các nghiệp vụ học thuật theo chuẩn đầu ra (PO, PLO, LO) phục vụ cho công tác kiểm định chất lượng; một bên là việc cung cấp một hệ sinh thái trò chơi hóa phong phú, linh hoạt và các tính năng tương tác thời gian thực để tạo ra một trải nghiệm học tập hấp dẫn.</w:t>
      </w:r>
    </w:p>
    <w:p w14:paraId="2D7C326F" w14:textId="533D9ADA" w:rsidR="00662B34" w:rsidRDefault="00854390" w:rsidP="00854390">
      <w:pPr>
        <w:pStyle w:val="Noidung"/>
        <w:rPr>
          <w:bCs/>
        </w:rPr>
      </w:pPr>
      <w:r w:rsidRPr="00854390">
        <w:rPr>
          <w:b/>
          <w:bCs/>
        </w:rPr>
        <w:t>Hướng tiếp cận</w:t>
      </w:r>
      <w:r w:rsidRPr="00854390">
        <w:rPr>
          <w:bCs/>
        </w:rPr>
        <w:t xml:space="preserve"> được lựa chọn trong nghiên cứu này là xây dựng một kiến trúc monolithic theo hướng mô-đun hóa (monolithic modular architecture), nhằm cân bằng giữa khả năng mở rộng, tính dễ bảo trì và sự đơn giản trong triển khai. Cách tiếp cận này cho phép tổ chức hệ thống thành các mô-đun chức năng độc lập về mặt logic, đồng thời tránh được độ phức tạp không cần thiết của các kiến trúc phân tán trong giai đoạn đầu phát triển.</w:t>
      </w:r>
      <w:r w:rsidRPr="00C84FFC">
        <w:rPr>
          <w:bCs/>
        </w:rPr>
        <w:t xml:space="preserve"> </w:t>
      </w:r>
      <w:r w:rsidRPr="00854390">
        <w:rPr>
          <w:bCs/>
        </w:rPr>
        <w:t>Tầng ứng dụng được triển khai trên nền tảng Node.js kết hợp với Express.js, tận dụng mô hình xử lý I/O không đồng bộ để hỗ trợ hiệu quả các kịch bản có nhiều kết nối đồng thời. Hệ quản trị cơ sở dữ liệu PostgreSQL được sử dụng làm kho dữ liệu quan hệ chính, nhờ khả năng đảm bảo toàn vẹn dữ liệu và hỗ trợ các truy vấn phức tạp.</w:t>
      </w:r>
      <w:r w:rsidRPr="00C84FFC">
        <w:rPr>
          <w:bCs/>
        </w:rPr>
        <w:t xml:space="preserve"> </w:t>
      </w:r>
      <w:r w:rsidRPr="00854390">
        <w:rPr>
          <w:bCs/>
        </w:rPr>
        <w:t>Để cải thiện hiệu năng truy cập và hỗ trợ các tương tác gần thời gian thực, hệ thống tích hợp Redis như một lớp lưu trữ bộ nhớ đệm và quản lý trạng thái tạm thời, đồng thời sử dụng Socket.IO để xây dựng các kênh giao tiếp hai chiều giữa máy khách và máy chủ.</w:t>
      </w:r>
      <w:r w:rsidRPr="00C84FFC">
        <w:rPr>
          <w:bCs/>
        </w:rPr>
        <w:t xml:space="preserve"> </w:t>
      </w:r>
      <w:r w:rsidRPr="00854390">
        <w:rPr>
          <w:bCs/>
        </w:rPr>
        <w:t xml:space="preserve">Trong quá trình phát triển API, nghiên cứu áp dụng phương pháp tiếp cận Design-First, trong đó </w:t>
      </w:r>
      <w:r w:rsidR="00FD70DD">
        <w:rPr>
          <w:bCs/>
        </w:rPr>
        <w:t xml:space="preserve">Đặc tả </w:t>
      </w:r>
      <w:r w:rsidRPr="00854390">
        <w:rPr>
          <w:bCs/>
        </w:rPr>
        <w:t xml:space="preserve">giao tiếp giữa frontend và </w:t>
      </w:r>
      <w:r w:rsidR="00FF42C4">
        <w:rPr>
          <w:bCs/>
        </w:rPr>
        <w:t>Backend</w:t>
      </w:r>
      <w:r w:rsidRPr="00854390">
        <w:rPr>
          <w:bCs/>
        </w:rPr>
        <w:t xml:space="preserve"> được xác định ngay từ đầu dưới dạng các hợp đồng API rõ ràng. Các hợp đồng này được hiện thực hóa và kiểm thử thông qua các công cụ hỗ trợ thiết kế API, qua đó tạo điều kiện cho việc phát triển song song và giảm thiểu rủi ro tích hợp giữa các thành phần của hệ thống.</w:t>
      </w:r>
    </w:p>
    <w:p w14:paraId="53355839" w14:textId="77777777" w:rsidR="00C84FFC" w:rsidRDefault="00103645" w:rsidP="00C84FFC">
      <w:pPr>
        <w:pStyle w:val="noidungbang"/>
      </w:pPr>
      <w:r>
        <w:rPr>
          <w:noProof/>
        </w:rPr>
        <w:lastRenderedPageBreak/>
        <w:drawing>
          <wp:inline distT="0" distB="0" distL="0" distR="0" wp14:anchorId="336C37CD" wp14:editId="59A5751C">
            <wp:extent cx="5329237" cy="2908993"/>
            <wp:effectExtent l="0" t="0" r="508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3830b8932bcbde2e4ad.jpg"/>
                    <pic:cNvPicPr/>
                  </pic:nvPicPr>
                  <pic:blipFill>
                    <a:blip r:embed="rId13">
                      <a:extLst>
                        <a:ext uri="{28A0092B-C50C-407E-A947-70E740481C1C}">
                          <a14:useLocalDpi xmlns:a14="http://schemas.microsoft.com/office/drawing/2010/main" val="0"/>
                        </a:ext>
                      </a:extLst>
                    </a:blip>
                    <a:stretch>
                      <a:fillRect/>
                    </a:stretch>
                  </pic:blipFill>
                  <pic:spPr>
                    <a:xfrm>
                      <a:off x="0" y="0"/>
                      <a:ext cx="5348569" cy="2919546"/>
                    </a:xfrm>
                    <a:prstGeom prst="rect">
                      <a:avLst/>
                    </a:prstGeom>
                  </pic:spPr>
                </pic:pic>
              </a:graphicData>
            </a:graphic>
          </wp:inline>
        </w:drawing>
      </w:r>
    </w:p>
    <w:p w14:paraId="70BEAE35" w14:textId="6781709B" w:rsidR="00F431CD" w:rsidRPr="00C84FFC" w:rsidRDefault="00C84FFC" w:rsidP="00C84FFC">
      <w:pPr>
        <w:pStyle w:val="Caption"/>
      </w:pPr>
      <w:bookmarkStart w:id="52" w:name="_Toc217711232"/>
      <w:r w:rsidRPr="00C84FFC">
        <w:rPr>
          <w:lang w:val="vi-VN"/>
        </w:rPr>
        <w:t xml:space="preserve">Hình </w:t>
      </w:r>
      <w:r w:rsidR="00E0432F">
        <w:rPr>
          <w:lang w:val="vi-VN"/>
        </w:rPr>
        <w:fldChar w:fldCharType="begin"/>
      </w:r>
      <w:r w:rsidR="00E0432F">
        <w:rPr>
          <w:lang w:val="vi-VN"/>
        </w:rPr>
        <w:instrText xml:space="preserve"> SEQ Hình \* ARABIC \s 1 </w:instrText>
      </w:r>
      <w:r w:rsidR="00E0432F">
        <w:rPr>
          <w:lang w:val="vi-VN"/>
        </w:rPr>
        <w:fldChar w:fldCharType="separate"/>
      </w:r>
      <w:r w:rsidR="00260B56">
        <w:rPr>
          <w:noProof/>
          <w:lang w:val="vi-VN"/>
        </w:rPr>
        <w:t>1</w:t>
      </w:r>
      <w:r w:rsidR="00E0432F">
        <w:rPr>
          <w:lang w:val="vi-VN"/>
        </w:rPr>
        <w:fldChar w:fldCharType="end"/>
      </w:r>
      <w:r>
        <w:rPr>
          <w:lang w:val="vi-VN"/>
        </w:rPr>
        <w:t xml:space="preserve"> Sơ đồ </w:t>
      </w:r>
      <w:r w:rsidRPr="00C84FFC">
        <w:rPr>
          <w:bCs/>
          <w:lang w:val="vi-VN"/>
        </w:rPr>
        <w:t>một kiến trúc monolithic theo hướng mô-đun hóa</w:t>
      </w:r>
      <w:bookmarkEnd w:id="52"/>
    </w:p>
    <w:p w14:paraId="10A799BA" w14:textId="10FD7C22" w:rsidR="00662B34" w:rsidRPr="000B3B74" w:rsidRDefault="000B3B74" w:rsidP="000B3B74">
      <w:pPr>
        <w:pStyle w:val="Noidung"/>
      </w:pPr>
      <w:r w:rsidRPr="000B3B74">
        <w:rPr>
          <w:b/>
          <w:bCs/>
        </w:rPr>
        <w:t>Cách giải quyết vấn đề</w:t>
      </w:r>
      <w:r w:rsidRPr="000B3B74">
        <w:rPr>
          <w:bCs/>
        </w:rPr>
        <w:t xml:space="preserve"> được cụ thể hóa thông qua việc hiện thực hóa các thành phần kỹ thuật cốt lõi theo định hướng kiến trúc đã lựa chọn. Trước hết, hệ thống xây dựng một lược đồ cơ sở dữ liệu toàn diện, được thiết kế và tổ chức theo ba mô-đun nghiệp vụ chính, bao gồm: (i) quản lý học t</w:t>
      </w:r>
      <w:r>
        <w:rPr>
          <w:bCs/>
        </w:rPr>
        <w:t>huật, (ii) kiểm tra và đánh giá</w:t>
      </w:r>
      <w:r w:rsidRPr="000B3B74">
        <w:rPr>
          <w:bCs/>
        </w:rPr>
        <w:t xml:space="preserve"> và (iii) trò chơi hóa và phân tích học tập. Việc phân tách này nhằm phản ánh cấu trúc miền nghiệp vụ, đồng thời tạo điều kiện cho việc kiểm soát tính toàn vẹn dữ liệu và khả năng mở rộng hệ thống.</w:t>
      </w:r>
      <w:r w:rsidRPr="00C84FFC">
        <w:rPr>
          <w:bCs/>
        </w:rPr>
        <w:t xml:space="preserve"> </w:t>
      </w:r>
      <w:r w:rsidRPr="000B3B74">
        <w:rPr>
          <w:bCs/>
        </w:rPr>
        <w:t>Trên nền tảng dữ liệu đó, các chức năng của hệ thống được cung cấp thông qua các dịch vụ API theo phong cách RESTful, phục vụ cho các tác vụ quản trị và xử lý nghiệp vụ, kết hợp với hệ thống sự kiện WebSocket để hỗ trợ các kịch bản yêu cầu tương tác và cập nhật theo thời gian thực. Cách tiếp cận này cho phép hệ thống đáp ứng hiệu quả các luồng nghiệp vụ có mức độ đồng thời cao, đặc biệt trong bối cảnh tổ chức các hoạt động kiểm tra và đánh giá trực tuyến.</w:t>
      </w:r>
      <w:r w:rsidRPr="00C84FFC">
        <w:rPr>
          <w:bCs/>
        </w:rPr>
        <w:t xml:space="preserve"> </w:t>
      </w:r>
      <w:r w:rsidRPr="000B3B74">
        <w:rPr>
          <w:bCs/>
        </w:rPr>
        <w:t>Các luồng nghiệp vụ được thiết kế bao phủ từ những tác vụ quản trị cơ bản, như quản lý chương trình đào tạo, học phần và ngân hàng câu hỏi, đến các chức năng có độ phức tạp cao hơn, bao gồm: nhập câu hỏi hàng loạt từ tệp nén (ZIP) với cơ chế kiểm tra hợp lệ và chuẩn hóa dữ liệu, tổ chức các phiên làm bài kiểm tra theo thời gian thực với quản lý trạng thái và xử lý tái kết nối, cũng như cập nhật bảng xếp hạng và tiến trình học tập tức thì nhằm hỗ trợ các yếu tố trò chơi hóa và phân tích hành vi người học.</w:t>
      </w:r>
    </w:p>
    <w:p w14:paraId="08C14067" w14:textId="017EA15F" w:rsidR="00662B34" w:rsidRPr="00A374E0" w:rsidRDefault="00A374E0" w:rsidP="00A374E0">
      <w:pPr>
        <w:pStyle w:val="Noidung"/>
      </w:pPr>
      <w:r w:rsidRPr="008E0FA1">
        <w:rPr>
          <w:b/>
          <w:bCs/>
        </w:rPr>
        <w:t>Một số kết quả chính đạt được</w:t>
      </w:r>
      <w:r w:rsidRPr="00A374E0">
        <w:rPr>
          <w:bCs/>
        </w:rPr>
        <w:t xml:space="preserve"> trong quá trình triển khai hệ thống bao gồm việc xây dựng thành công một hệ thống </w:t>
      </w:r>
      <w:r w:rsidR="00FF42C4">
        <w:rPr>
          <w:bCs/>
        </w:rPr>
        <w:t>Backend</w:t>
      </w:r>
      <w:r w:rsidRPr="00A374E0">
        <w:rPr>
          <w:bCs/>
        </w:rPr>
        <w:t xml:space="preserve"> có cấu trúc rõ ràng và khả năng mở rộng ở mức triển khai, đáp ứng yêu cầu vận hành và phát triển trong bối cảnh ứng dụng giáo </w:t>
      </w:r>
      <w:r w:rsidRPr="00A374E0">
        <w:rPr>
          <w:bCs/>
        </w:rPr>
        <w:lastRenderedPageBreak/>
        <w:t>dục trực tuyến. Bên cạnh đó, mô hình dữ liệu được thiết kế chi tiết và có tính hệ thống, không chỉ phục vụ cho nhu cầu lưu trữ và xử lý nghiệp vụ hiện tại mà còn tạo nền tảng cho việc mở rộng các hoạt động phân tích học tập trong các giai đoạn nghiên cứu tiếp theo.</w:t>
      </w:r>
      <w:r w:rsidR="00040417" w:rsidRPr="00C84FFC">
        <w:rPr>
          <w:bCs/>
        </w:rPr>
        <w:t xml:space="preserve"> </w:t>
      </w:r>
      <w:r w:rsidRPr="00A374E0">
        <w:rPr>
          <w:bCs/>
        </w:rPr>
        <w:t>Hệ thống cũng đã hiện thực hóa các cơ chế tương tác theo thời gian thực và các luồng nghiệp vụ có mức độ phức tạp cao, qua đó góp phần cải thiện trải nghiệm người dùng so với các hệ thống quản lý học tập truyền thống vốn chủ yếu dựa trên tương tác bất đồng bộ.</w:t>
      </w:r>
      <w:r w:rsidR="00040417" w:rsidRPr="00C84FFC">
        <w:rPr>
          <w:bCs/>
        </w:rPr>
        <w:t xml:space="preserve"> </w:t>
      </w:r>
      <w:r w:rsidRPr="00A374E0">
        <w:rPr>
          <w:bCs/>
        </w:rPr>
        <w:t>Về mặt triển khai, toàn bộ hệ thống được container hóa bằng Docker và được quản lý thông qua Docker Compose, giúp đảm bảo tính nhất quán của môi trường thực thi, tăng tính di động của ứng dụng và hỗ trợ quá trình triển khai, thử nghiệm trên nhiều môi trường khác nhau một cách thuận tiện.</w:t>
      </w:r>
    </w:p>
    <w:p w14:paraId="55A3BF05" w14:textId="05E40A96" w:rsidR="00662B34" w:rsidRDefault="00662B34">
      <w:pPr>
        <w:rPr>
          <w:lang w:val="vi-VN" w:eastAsia="x-none"/>
        </w:rPr>
      </w:pPr>
      <w:r>
        <w:rPr>
          <w:lang w:val="vi-VN" w:eastAsia="x-none"/>
        </w:rPr>
        <w:br w:type="page"/>
      </w:r>
    </w:p>
    <w:p w14:paraId="69F72443" w14:textId="48B129F7" w:rsidR="00181ECE" w:rsidRDefault="00181ECE" w:rsidP="0031012B">
      <w:pPr>
        <w:pStyle w:val="Heading1"/>
        <w:numPr>
          <w:ilvl w:val="0"/>
          <w:numId w:val="0"/>
        </w:numPr>
        <w:ind w:left="432"/>
      </w:pPr>
      <w:bookmarkStart w:id="53" w:name="_Toc217741278"/>
      <w:r>
        <w:lastRenderedPageBreak/>
        <w:t>MỞ ĐẦU</w:t>
      </w:r>
      <w:bookmarkEnd w:id="53"/>
    </w:p>
    <w:p w14:paraId="160B8D5D" w14:textId="77777777" w:rsidR="00662B34" w:rsidRPr="00662B34" w:rsidRDefault="00662B34" w:rsidP="00662B34">
      <w:pPr>
        <w:pStyle w:val="Noidung"/>
        <w:rPr>
          <w:b/>
          <w:bCs/>
        </w:rPr>
      </w:pPr>
      <w:r w:rsidRPr="00662B34">
        <w:rPr>
          <w:b/>
          <w:bCs/>
        </w:rPr>
        <w:t>Lý do chọn đề tài</w:t>
      </w:r>
    </w:p>
    <w:p w14:paraId="57EE7DC6" w14:textId="5814E978" w:rsidR="007D10F0" w:rsidRDefault="007D10F0" w:rsidP="007D10F0">
      <w:pPr>
        <w:pStyle w:val="Noidung"/>
      </w:pPr>
      <w:r>
        <w:t>Trong bối cảnh chuyển đổi số đang diễn ra mạnh mẽ trong giáo dục đại học, các cơ sở đào tạo tại Việt Nam hiện nay phải đối mặt với một thách thức kép: vừa cần hiện đại hóa công tác quản lý đào tạo nhằm đáp ứng các yêu cầu kiểm định chất lượng và tiếp cận đào tạo theo chuẩn đầu ra (outcome-based education), vừa phải đổi mới phương pháp tổ chức dạy học để tăng cường mức độ tương tác và duy trì động lực học tập của người học.</w:t>
      </w:r>
      <w:r w:rsidRPr="00C84FFC">
        <w:t xml:space="preserve"> </w:t>
      </w:r>
      <w:r>
        <w:t>Mặc dù trên thị trường đã tồn tại nhiều hệ thống quản lý học tập (LMS), bao gồm cả các giải pháp mã nguồn mở và thương mại, phần lớn các hệ thống này vẫn bộc lộ những hạn chế nhất định. Cụ thể, chúng thường thiếu khả năng tùy biến sâu để quản lý chi tiết chương trình đào tạo theo đặc thù từng cơ sở hoặc được thiết kế với trải nghiệm người dùng thiên về quản lý hành chính, chưa chú trọng đầy đủ đến các yếu tố tạo động lực và sự tham gia tích cực của người học.</w:t>
      </w:r>
    </w:p>
    <w:p w14:paraId="2828F5A5" w14:textId="3DF25E3C" w:rsidR="007D10F0" w:rsidRDefault="007D10F0" w:rsidP="007D10F0">
      <w:pPr>
        <w:pStyle w:val="Noidung"/>
      </w:pPr>
      <w:r>
        <w:t xml:space="preserve">Xuất phát từ khoảng trống đó, đề tài “Xây dựng hệ thống </w:t>
      </w:r>
      <w:r w:rsidR="00FF42C4">
        <w:t>Backend</w:t>
      </w:r>
      <w:r>
        <w:t xml:space="preserve"> cho nền tảng học tập trực tuyến có tích hợp yếu tố trò chơi” được lựa chọn thực hiện. Mục tiêu của đề tài là đề xuất và hiện thực hóa một giải pháp công nghệ có khả năng đáp ứng đồng thời hai yêu cầu: (i) hỗ trợ hiệu quả công tác quản lý học thuật cho nhà trường và giảng viên và (ii) góp phần xây dựng một môi trường học tập trực tuyến có tính tương tác cao, khuyến khích sự tham gia và ghi nhận nỗ lực của người học thông qua các yếu tố trò chơi hóa.</w:t>
      </w:r>
    </w:p>
    <w:p w14:paraId="72C19542" w14:textId="6609185E" w:rsidR="00662B34" w:rsidRPr="00662B34" w:rsidRDefault="007D10F0" w:rsidP="007D10F0">
      <w:pPr>
        <w:pStyle w:val="Noidung"/>
      </w:pPr>
      <w:r>
        <w:t xml:space="preserve">Trong bối cảnh đó, việc phát triển một hệ thống </w:t>
      </w:r>
      <w:r w:rsidR="00FF42C4">
        <w:t>Backend</w:t>
      </w:r>
      <w:r>
        <w:t xml:space="preserve"> tùy chỉnh được xem là hướng tiếp cận phù hợp, cho phép tích hợp chặt chẽ và linh hoạt các yêu cầu quản lý học thuật và trải nghiệm học tập, qua đó khắc phục những hạn chế vốn có của các giải pháp LMS </w:t>
      </w:r>
      <w:r w:rsidR="00142D79" w:rsidRPr="00C84FFC">
        <w:t>thương mại</w:t>
      </w:r>
      <w:r>
        <w:t xml:space="preserve"> hiện nay.</w:t>
      </w:r>
    </w:p>
    <w:p w14:paraId="0787EEA1" w14:textId="77777777" w:rsidR="00662B34" w:rsidRPr="00662B34" w:rsidRDefault="00662B34" w:rsidP="00662B34">
      <w:pPr>
        <w:pStyle w:val="Noidung"/>
        <w:rPr>
          <w:b/>
          <w:bCs/>
        </w:rPr>
      </w:pPr>
      <w:r w:rsidRPr="00662B34">
        <w:rPr>
          <w:b/>
          <w:bCs/>
        </w:rPr>
        <w:t>Mục đích nghiên cứu</w:t>
      </w:r>
    </w:p>
    <w:p w14:paraId="04DA4E77" w14:textId="2FE1201E" w:rsidR="00662B34" w:rsidRPr="00662B34" w:rsidRDefault="00142D79" w:rsidP="00662B34">
      <w:pPr>
        <w:pStyle w:val="Noidung"/>
      </w:pPr>
      <w:r w:rsidRPr="00142D79">
        <w:t xml:space="preserve">Mục đích của đề tài là nghiên cứu, thiết kế và hiện thực hóa một hệ thống </w:t>
      </w:r>
      <w:r w:rsidR="00FF42C4">
        <w:t>Backend</w:t>
      </w:r>
      <w:r w:rsidRPr="00142D79">
        <w:t>, đóng vai trò là nền tảng hạ tầng kỹ thuật cho một ứng dụng học tập trực tuyến</w:t>
      </w:r>
      <w:r w:rsidR="00662B34" w:rsidRPr="00662B34">
        <w:t>. Các mục tiêu cụ thể bao gồm:</w:t>
      </w:r>
    </w:p>
    <w:p w14:paraId="525042D9" w14:textId="77777777" w:rsidR="00142D79" w:rsidRDefault="00142D79" w:rsidP="00662B34">
      <w:pPr>
        <w:pStyle w:val="Noidung"/>
      </w:pPr>
      <w:r w:rsidRPr="00C84FFC">
        <w:lastRenderedPageBreak/>
        <w:t xml:space="preserve">(i) </w:t>
      </w:r>
      <w:r w:rsidRPr="00142D79">
        <w:t>Thiết kế mô hình dữ liệu có khả năng mở rộng, cho phép biểu diễn và quản lý các mối quan hệ nghiệp vụ phức tạp trong giáo dục đại học, đặc biệt là hệ thống chuẩn đầu ra đa cấp (PO, PLO, LO)</w:t>
      </w:r>
    </w:p>
    <w:p w14:paraId="289DCC40" w14:textId="2F8415C6" w:rsidR="00662B34" w:rsidRPr="00C84FFC" w:rsidRDefault="00142D79" w:rsidP="00662B34">
      <w:pPr>
        <w:pStyle w:val="Noidung"/>
      </w:pPr>
      <w:r w:rsidRPr="00C84FFC">
        <w:t xml:space="preserve">(ii) </w:t>
      </w:r>
      <w:r w:rsidRPr="00142D79">
        <w:t>Xây dựng hệ thống API theo kiến trúc RESTful, đảm bảo hiệu quả, bảo mật và khả năng tài liệu hóa, nhằm hỗ trợ các ứng dụng phía client tương tác với hệ thống</w:t>
      </w:r>
      <w:r w:rsidRPr="00C84FFC">
        <w:t>.</w:t>
      </w:r>
    </w:p>
    <w:p w14:paraId="79441828" w14:textId="68AF0DCC" w:rsidR="00142D79" w:rsidRPr="00C84FFC" w:rsidRDefault="00142D79" w:rsidP="00662B34">
      <w:pPr>
        <w:pStyle w:val="Noidung"/>
      </w:pPr>
      <w:r w:rsidRPr="00C84FFC">
        <w:t>(iii) Hiện thực hóa các cơ chế tương tác thời gian thực, tiêu biểu là luồng làm bài kiểm tra và cập nhật bảng xếp hạng, nhằm hỗ trợ các kịch bản yêu cầu phản hồi tức thì.</w:t>
      </w:r>
    </w:p>
    <w:p w14:paraId="48B17197" w14:textId="2DB4D5AE" w:rsidR="00662B34" w:rsidRPr="00662B34" w:rsidRDefault="00142D79" w:rsidP="00662B34">
      <w:pPr>
        <w:pStyle w:val="Noidung"/>
      </w:pPr>
      <w:r w:rsidRPr="00C84FFC">
        <w:t xml:space="preserve">(iv) </w:t>
      </w:r>
      <w:r w:rsidRPr="00142D79">
        <w:t xml:space="preserve">Tích hợp các cơ chế trò chơi hóa ở mức </w:t>
      </w:r>
      <w:r w:rsidR="00FF42C4">
        <w:t>Backend</w:t>
      </w:r>
      <w:r w:rsidRPr="00142D79">
        <w:t xml:space="preserve"> thông qua mô hình dữ liệu, logic nghiệp vụ và sự kiện hệ thống, qua đó hình thành các vòng lặp tương tác tích cực hỗ trợ động lực học tập của người học</w:t>
      </w:r>
    </w:p>
    <w:p w14:paraId="1E9D8110" w14:textId="77777777" w:rsidR="00662B34" w:rsidRPr="00A3222E" w:rsidRDefault="00662B34" w:rsidP="00662B34">
      <w:pPr>
        <w:pStyle w:val="Noidung"/>
        <w:rPr>
          <w:b/>
          <w:bCs/>
        </w:rPr>
      </w:pPr>
      <w:r w:rsidRPr="00A3222E">
        <w:rPr>
          <w:b/>
          <w:bCs/>
        </w:rPr>
        <w:t>Đối tượng và Phạm vi nghiên cứu</w:t>
      </w:r>
    </w:p>
    <w:p w14:paraId="1B6CFAA3" w14:textId="0EDC578D" w:rsidR="00662B34" w:rsidRPr="00662B34" w:rsidRDefault="00662B34" w:rsidP="00662B34">
      <w:pPr>
        <w:pStyle w:val="Noidung"/>
      </w:pPr>
      <w:r w:rsidRPr="001869B2">
        <w:t>Đối tượng nghiên cứu</w:t>
      </w:r>
      <w:r w:rsidRPr="00662B34">
        <w:t xml:space="preserve"> của đề tài được xác định một cách toàn diện, bao quát các khía cạnh cần thiết để xây dựng một hệ thống </w:t>
      </w:r>
      <w:r w:rsidR="00FF42C4">
        <w:t>Backend</w:t>
      </w:r>
      <w:r w:rsidRPr="00662B34">
        <w:t xml:space="preserve"> hoàn chỉnh:</w:t>
      </w:r>
    </w:p>
    <w:p w14:paraId="3ED7FF0E" w14:textId="090C0583" w:rsidR="00662B34" w:rsidRPr="00C84FFC" w:rsidRDefault="001869B2" w:rsidP="00662B34">
      <w:pPr>
        <w:pStyle w:val="Noidung"/>
      </w:pPr>
      <w:r w:rsidRPr="00C84FFC">
        <w:t xml:space="preserve">(i) </w:t>
      </w:r>
      <w:r w:rsidR="00662B34" w:rsidRPr="00662B34">
        <w:t>Về nghiệp vụ: </w:t>
      </w:r>
      <w:r w:rsidR="00142D79" w:rsidRPr="00142D79">
        <w:t>Nghiên cứu các quy trình quản lý chương trình đào tạo theo chuẩn đầu ra; cấu trúc và quản lý ngân hàng câu hỏi điện tử; các cơ chế tổ chức kiểm tra, đánh giá trực tuyến; và các nguyên tắc thiết kế trò chơi hóa ở mức hệ thống</w:t>
      </w:r>
      <w:r w:rsidR="00142D79" w:rsidRPr="00C84FFC">
        <w:t>.</w:t>
      </w:r>
    </w:p>
    <w:p w14:paraId="7F608CA1" w14:textId="3FBCCE51" w:rsidR="00662B34" w:rsidRPr="00C84FFC" w:rsidRDefault="001869B2" w:rsidP="00662B34">
      <w:pPr>
        <w:pStyle w:val="Noidung"/>
      </w:pPr>
      <w:r w:rsidRPr="00C84FFC">
        <w:t xml:space="preserve">(ii) </w:t>
      </w:r>
      <w:r w:rsidR="00662B34" w:rsidRPr="00662B34">
        <w:t>Về kỹ thuật: </w:t>
      </w:r>
      <w:r w:rsidR="00142D79" w:rsidRPr="00142D79">
        <w:t xml:space="preserve">Nghiên cứu và ứng dụng ngăn xếp công nghệ theo hướng PERN, tập trung vào </w:t>
      </w:r>
      <w:r w:rsidR="00FF42C4">
        <w:t>Backend</w:t>
      </w:r>
      <w:r w:rsidR="00142D79" w:rsidRPr="00142D79">
        <w:t xml:space="preserve"> với Node.js, Express.js và PostgreSQL; cùng các công nghệ hỗ trợ như Socket.IO, Redis, ORM, Docker, các mẫu thiết kế phần mềm và tiêu chuẩn bảo mật web</w:t>
      </w:r>
      <w:r w:rsidR="00142D79" w:rsidRPr="00C84FFC">
        <w:t>.</w:t>
      </w:r>
    </w:p>
    <w:p w14:paraId="360006CF" w14:textId="18539F0E" w:rsidR="00662B34" w:rsidRPr="00662B34" w:rsidRDefault="00142D79" w:rsidP="00662B34">
      <w:pPr>
        <w:pStyle w:val="Noidung"/>
      </w:pPr>
      <w:r w:rsidRPr="00142D79">
        <w:rPr>
          <w:i/>
        </w:rPr>
        <w:t>Phạm vi nghiên cứu</w:t>
      </w:r>
      <w:r w:rsidRPr="00142D79">
        <w:t xml:space="preserve"> được xác định nhằm đảm bảo tính tập trung và khả thi trong thời gian thực hiện</w:t>
      </w:r>
      <w:r w:rsidR="00662B34" w:rsidRPr="00662B34">
        <w:t>:</w:t>
      </w:r>
    </w:p>
    <w:p w14:paraId="25B13A71" w14:textId="47D382FB" w:rsidR="00142D79" w:rsidRDefault="001869B2" w:rsidP="00662B34">
      <w:pPr>
        <w:pStyle w:val="Noidung"/>
      </w:pPr>
      <w:r w:rsidRPr="00C84FFC">
        <w:t xml:space="preserve">(i) </w:t>
      </w:r>
      <w:r w:rsidR="00142D79" w:rsidRPr="00142D79">
        <w:t xml:space="preserve">Đề tài tập trung hoàn toàn vào phát triển </w:t>
      </w:r>
      <w:r w:rsidR="00FF42C4">
        <w:t>Backend</w:t>
      </w:r>
      <w:r w:rsidR="00142D79" w:rsidRPr="00142D79">
        <w:t xml:space="preserve">, bao gồm thiết kế cơ sở dữ liệu, hiện thực logic nghiệp vụ và xây dựng API; không đi sâu vào phát triển giao diện người </w:t>
      </w:r>
      <w:r w:rsidR="00452479">
        <w:t>dùng.</w:t>
      </w:r>
    </w:p>
    <w:p w14:paraId="5D9737D3" w14:textId="579BF06F" w:rsidR="00662B34" w:rsidRPr="00662B34" w:rsidRDefault="001869B2" w:rsidP="00662B34">
      <w:pPr>
        <w:pStyle w:val="Noidung"/>
      </w:pPr>
      <w:r w:rsidRPr="00C84FFC">
        <w:t xml:space="preserve">(ii) </w:t>
      </w:r>
      <w:r w:rsidR="00662B34" w:rsidRPr="00662B34">
        <w:t xml:space="preserve">Đề tài sẽ tập trung vào các luồng nghiệp vụ cốt lõi đã xác định như quản lý học thuật, hệ thống kiểm tra đa chế độ và </w:t>
      </w:r>
      <w:r w:rsidR="00CE2F09">
        <w:t>yếu tố trò chơi</w:t>
      </w:r>
      <w:r w:rsidR="00662B34" w:rsidRPr="00662B34">
        <w:t>. Các chức năng phụ trợ như diễn đàn, hệ thống nhắn tin nội bộ, hoặc cổng thanh toán sẽ không được triển khai.</w:t>
      </w:r>
    </w:p>
    <w:p w14:paraId="53501CEE" w14:textId="1463ABDE" w:rsidR="001525E5" w:rsidRPr="00C84FFC" w:rsidRDefault="001869B2" w:rsidP="002B6203">
      <w:pPr>
        <w:pStyle w:val="Noidung"/>
      </w:pPr>
      <w:r w:rsidRPr="00C84FFC">
        <w:lastRenderedPageBreak/>
        <w:t xml:space="preserve">(iii) </w:t>
      </w:r>
      <w:r w:rsidR="00142D79" w:rsidRPr="00142D79">
        <w:t>Đề tài tập trung vào các luồng nghiệp vụ cốt lõi như quản lý học thuật, hệ thống kiểm tra và đánh giá trực tuyến và các cơ chế trò chơi hóa; các chức năng mở rộng không thuộc phạm vi nghiên cứu</w:t>
      </w:r>
      <w:r w:rsidR="00142D79" w:rsidRPr="00C84FFC">
        <w:t>.</w:t>
      </w:r>
    </w:p>
    <w:p w14:paraId="432582A5" w14:textId="5353553E" w:rsidR="00142D79" w:rsidRPr="00C84FFC" w:rsidRDefault="00DD22D4" w:rsidP="002B6203">
      <w:pPr>
        <w:pStyle w:val="Noidung"/>
        <w:rPr>
          <w:szCs w:val="26"/>
        </w:rPr>
      </w:pPr>
      <w:r w:rsidRPr="00C84FFC">
        <w:rPr>
          <w:szCs w:val="26"/>
        </w:rPr>
        <w:t xml:space="preserve">(iv) </w:t>
      </w:r>
      <w:r w:rsidR="00142D79" w:rsidRPr="00C84FFC">
        <w:rPr>
          <w:szCs w:val="26"/>
        </w:rPr>
        <w:t>Hệ thống được thiết kế cho kịch bản sử dụng ở quy mô người dùng đồng thời mức trung bình; các hướng tiếp cận nâng cao như kiến trúc microservices hoặc tích hợp trí tuệ nhân tạo không nằm trong phạm vi nghiên cứu.</w:t>
      </w:r>
    </w:p>
    <w:p w14:paraId="671CA6FA" w14:textId="77777777" w:rsidR="001525E5" w:rsidRPr="002B6203" w:rsidRDefault="001525E5" w:rsidP="002B6203">
      <w:pPr>
        <w:pStyle w:val="Noidung"/>
        <w:rPr>
          <w:szCs w:val="26"/>
        </w:rPr>
      </w:pPr>
    </w:p>
    <w:p w14:paraId="137B3E34" w14:textId="77777777" w:rsidR="003A3DD1" w:rsidRDefault="003A3DD1" w:rsidP="003A3DD1">
      <w:pPr>
        <w:spacing w:after="200" w:line="276" w:lineRule="auto"/>
        <w:rPr>
          <w:b/>
          <w:bCs/>
          <w:sz w:val="26"/>
          <w:szCs w:val="26"/>
          <w:lang w:val="vi-VN"/>
        </w:rPr>
      </w:pPr>
    </w:p>
    <w:p w14:paraId="7B54BD4A" w14:textId="77777777" w:rsidR="003A3DD1" w:rsidRDefault="003A3DD1" w:rsidP="003A3DD1">
      <w:pPr>
        <w:spacing w:after="200" w:line="276" w:lineRule="auto"/>
        <w:rPr>
          <w:b/>
          <w:bCs/>
          <w:sz w:val="26"/>
          <w:szCs w:val="26"/>
          <w:lang w:val="vi-VN"/>
        </w:rPr>
      </w:pPr>
    </w:p>
    <w:p w14:paraId="5B0F7DD5" w14:textId="77777777" w:rsidR="003A3DD1" w:rsidRDefault="003A3DD1" w:rsidP="003A3DD1">
      <w:pPr>
        <w:spacing w:after="200" w:line="276" w:lineRule="auto"/>
        <w:rPr>
          <w:lang w:val="vi-VN"/>
        </w:rPr>
      </w:pPr>
    </w:p>
    <w:p w14:paraId="794AE2F6" w14:textId="77777777" w:rsidR="00D64F3A" w:rsidRDefault="00D64F3A" w:rsidP="003A3DD1">
      <w:pPr>
        <w:spacing w:after="200" w:line="276" w:lineRule="auto"/>
        <w:rPr>
          <w:lang w:val="vi-VN"/>
        </w:rPr>
      </w:pPr>
    </w:p>
    <w:p w14:paraId="0509EC6C" w14:textId="77777777" w:rsidR="00D64F3A" w:rsidRDefault="00D64F3A" w:rsidP="003A3DD1">
      <w:pPr>
        <w:spacing w:after="200" w:line="276" w:lineRule="auto"/>
        <w:rPr>
          <w:lang w:val="vi-VN"/>
        </w:rPr>
      </w:pPr>
    </w:p>
    <w:p w14:paraId="2B95EB3D" w14:textId="00A74D08" w:rsidR="00F30ED7" w:rsidRPr="00F30ED7" w:rsidRDefault="00D428D4" w:rsidP="00D428D4">
      <w:pPr>
        <w:rPr>
          <w:lang w:val="vi-VN"/>
        </w:rPr>
      </w:pPr>
      <w:r>
        <w:rPr>
          <w:lang w:val="vi-VN"/>
        </w:rPr>
        <w:br w:type="page"/>
      </w:r>
    </w:p>
    <w:p w14:paraId="7F53B81A" w14:textId="788EAF47" w:rsidR="00F30ED7" w:rsidRPr="00F30ED7" w:rsidRDefault="00B855E2" w:rsidP="00973ABE">
      <w:pPr>
        <w:pStyle w:val="Heading1"/>
      </w:pPr>
      <w:bookmarkStart w:id="54" w:name="_Toc217741279"/>
      <w:r w:rsidRPr="00F30ED7">
        <w:lastRenderedPageBreak/>
        <w:t>TỔNG QUAN</w:t>
      </w:r>
      <w:r w:rsidR="00FF186C">
        <w:t xml:space="preserve"> NGHIÊN CỨU</w:t>
      </w:r>
      <w:bookmarkEnd w:id="54"/>
    </w:p>
    <w:p w14:paraId="434D3CCB" w14:textId="0F92D04A" w:rsidR="00B855E2" w:rsidRPr="00973ABE" w:rsidRDefault="00B855E2" w:rsidP="00973ABE">
      <w:pPr>
        <w:pStyle w:val="Heading2"/>
      </w:pPr>
      <w:bookmarkStart w:id="55" w:name="_Toc217741280"/>
      <w:r w:rsidRPr="00B855E2">
        <w:t xml:space="preserve">Giới </w:t>
      </w:r>
      <w:r w:rsidR="00FF186C" w:rsidRPr="00973ABE">
        <w:t>thiệu đề tài</w:t>
      </w:r>
      <w:bookmarkEnd w:id="55"/>
    </w:p>
    <w:p w14:paraId="0B6844E8" w14:textId="7CE36453" w:rsidR="00B672AE" w:rsidRPr="00B672AE" w:rsidRDefault="00B672AE" w:rsidP="00B672AE">
      <w:pPr>
        <w:pStyle w:val="Noidung"/>
      </w:pPr>
      <w:r w:rsidRPr="00B672AE">
        <w:t>Trong bối cảnh cuộc cách mạng chuyển đổi số đang định hình lại nền giáo dục đại học tại Việt Nam và trên thế giới, việc ứng dụng công nghệ để hiện đại hóa quy trình dạy và học đã trở thành một yêu cầu tất yếu. Tuy nhiên, một khoảng trống đáng kể vẫn tồn tại giữa các chức năng phổ thông của những hệ thống quản lý học tập (LMS) hiện có và các yêu cầu nghiệp vụ đặc thù, ngày càng phức tạp của giáo dục đại học. Các giải pháp truyền thống thường gặp khó khăn trong việc chuẩn hóa chương trình đào tạo theo các quy định nghiêm ngặt và thiếu các cơ chế hiệu quả để tạo động lực học tập cho sinh viên</w:t>
      </w:r>
      <w:r w:rsidR="001E53A4">
        <w:t xml:space="preserve"> trong quá trình học tập</w:t>
      </w:r>
      <w:r w:rsidRPr="00B672AE">
        <w:t>.</w:t>
      </w:r>
    </w:p>
    <w:p w14:paraId="3A283486" w14:textId="059373C9" w:rsidR="00B672AE" w:rsidRPr="00B672AE" w:rsidRDefault="00B672AE" w:rsidP="00B672AE">
      <w:pPr>
        <w:pStyle w:val="Noidung"/>
      </w:pPr>
      <w:r w:rsidRPr="00B672AE">
        <w:t>Để giải quyết bài toán này, đề tài </w:t>
      </w:r>
      <w:r w:rsidR="00D14CB5" w:rsidRPr="00D14CB5">
        <w:t>“</w:t>
      </w:r>
      <w:r w:rsidR="004F131D" w:rsidRPr="00D14CB5">
        <w:rPr>
          <w:szCs w:val="26"/>
        </w:rPr>
        <w:t xml:space="preserve">Xây dựng hệ thống </w:t>
      </w:r>
      <w:r w:rsidR="00FF42C4">
        <w:rPr>
          <w:szCs w:val="26"/>
        </w:rPr>
        <w:t>Backend</w:t>
      </w:r>
      <w:r w:rsidR="004F131D" w:rsidRPr="00D14CB5">
        <w:rPr>
          <w:szCs w:val="26"/>
        </w:rPr>
        <w:t xml:space="preserve"> cho nền tảng học tập trực tuyến có tích hợp yếu tố trò </w:t>
      </w:r>
      <w:r w:rsidR="00D14CB5" w:rsidRPr="00D14CB5">
        <w:rPr>
          <w:szCs w:val="26"/>
        </w:rPr>
        <w:t>chơi”</w:t>
      </w:r>
      <w:r w:rsidRPr="00B672AE">
        <w:t> ra đời nhằm xây dựng một nền tảng hạ tầng dữ liệu và API vững chắc, tập trung vào hai trụ cột chính:</w:t>
      </w:r>
    </w:p>
    <w:p w14:paraId="3373D405" w14:textId="0D152951" w:rsidR="00B672AE" w:rsidRPr="00F431CD" w:rsidRDefault="00F431CD" w:rsidP="00B672AE">
      <w:pPr>
        <w:pStyle w:val="Noidung"/>
      </w:pPr>
      <w:r w:rsidRPr="00C84FFC">
        <w:rPr>
          <w:b/>
          <w:bCs/>
        </w:rPr>
        <w:t xml:space="preserve">(i) </w:t>
      </w:r>
      <w:r w:rsidR="00B672AE" w:rsidRPr="00F431CD">
        <w:rPr>
          <w:b/>
          <w:bCs/>
        </w:rPr>
        <w:t>Quản lý học thuật theo chuẩn đầu ra chuyên sâu:</w:t>
      </w:r>
      <w:r w:rsidR="00B672AE" w:rsidRPr="00F431CD">
        <w:t> Các trường đại học hiện nay phải tuân thủ các quy định của Bộ Giáo dục và các chuẩn kiểm định quốc tế như AUN-QA. Do đó, hệ thống phải có khả năng quản lý và ánh xạ chặt chẽ hệ thống chuẩn đầu ra đa cấp, từ </w:t>
      </w:r>
      <w:r w:rsidR="00B672AE" w:rsidRPr="00F431CD">
        <w:rPr>
          <w:bCs/>
        </w:rPr>
        <w:t>Chuẩn đầu ra chương trình (PO, PLO)</w:t>
      </w:r>
      <w:r w:rsidR="00B672AE" w:rsidRPr="00F431CD">
        <w:t> đến </w:t>
      </w:r>
      <w:r w:rsidR="00B672AE" w:rsidRPr="00F431CD">
        <w:rPr>
          <w:bCs/>
        </w:rPr>
        <w:t>Chuẩn đầu ra môn học (LO)</w:t>
      </w:r>
      <w:r w:rsidR="00B672AE" w:rsidRPr="00F431CD">
        <w:t>. Việc số hóa toàn diện công tác quản lý chương trình đào tạo, môn học, phân công giảng dạy và theo dõi tiến độ theo từng chuẩn là một nhu cầu cấp thiết mà các hệ thống hiện tại chưa đáp ứng triệt để.</w:t>
      </w:r>
    </w:p>
    <w:p w14:paraId="7D998766" w14:textId="0B46132C" w:rsidR="00B672AE" w:rsidRPr="00F431CD" w:rsidRDefault="00F431CD" w:rsidP="00B672AE">
      <w:pPr>
        <w:pStyle w:val="Noidung"/>
      </w:pPr>
      <w:r w:rsidRPr="00C84FFC">
        <w:rPr>
          <w:b/>
          <w:bCs/>
        </w:rPr>
        <w:t xml:space="preserve">(ii) </w:t>
      </w:r>
      <w:r w:rsidR="00B672AE" w:rsidRPr="00F431CD">
        <w:rPr>
          <w:b/>
          <w:bCs/>
        </w:rPr>
        <w:t>Hiện đại hóa hệ thống kiểm tra - đánh giá tích hợp Gamification:</w:t>
      </w:r>
      <w:r w:rsidR="00B672AE" w:rsidRPr="00F431CD">
        <w:rPr>
          <w:b/>
        </w:rPr>
        <w:t> </w:t>
      </w:r>
      <w:r w:rsidR="00B672AE" w:rsidRPr="00F431CD">
        <w:t>Thay vì các hình thức kiểm tra đơn điệu, hệ thống hướng tới cung cấp một nền tảng đánh giá đa chế độ, linh hoạt, bao gồm:</w:t>
      </w:r>
    </w:p>
    <w:p w14:paraId="05EC4E1E" w14:textId="77777777" w:rsidR="00B672AE" w:rsidRPr="00F431CD" w:rsidRDefault="00B672AE" w:rsidP="00192128">
      <w:pPr>
        <w:pStyle w:val="Noidung"/>
        <w:numPr>
          <w:ilvl w:val="0"/>
          <w:numId w:val="6"/>
        </w:numPr>
      </w:pPr>
      <w:r w:rsidRPr="00F431CD">
        <w:rPr>
          <w:bCs/>
        </w:rPr>
        <w:t>Assessment Mode:</w:t>
      </w:r>
      <w:r w:rsidRPr="00F431CD">
        <w:t> Kiểm tra đánh giá chính thức.</w:t>
      </w:r>
    </w:p>
    <w:p w14:paraId="557D8454" w14:textId="77777777" w:rsidR="00B672AE" w:rsidRPr="00F431CD" w:rsidRDefault="00B672AE" w:rsidP="00192128">
      <w:pPr>
        <w:pStyle w:val="Noidung"/>
        <w:numPr>
          <w:ilvl w:val="0"/>
          <w:numId w:val="6"/>
        </w:numPr>
      </w:pPr>
      <w:r w:rsidRPr="00F431CD">
        <w:rPr>
          <w:bCs/>
        </w:rPr>
        <w:t>Practice Mode:</w:t>
      </w:r>
      <w:r w:rsidRPr="00F431CD">
        <w:t> Luyện tập không giới hạn với phản hồi tức thời.</w:t>
      </w:r>
    </w:p>
    <w:p w14:paraId="4B4A6388" w14:textId="77777777" w:rsidR="00B672AE" w:rsidRPr="00F431CD" w:rsidRDefault="00B672AE" w:rsidP="00192128">
      <w:pPr>
        <w:pStyle w:val="Noidung"/>
        <w:numPr>
          <w:ilvl w:val="0"/>
          <w:numId w:val="6"/>
        </w:numPr>
      </w:pPr>
      <w:r w:rsidRPr="00F431CD">
        <w:rPr>
          <w:bCs/>
        </w:rPr>
        <w:t>Adaptive Mode:</w:t>
      </w:r>
      <w:r w:rsidRPr="00F431CD">
        <w:t> Tự động điều chỉnh độ khó theo trình độ người học.</w:t>
      </w:r>
    </w:p>
    <w:p w14:paraId="4932FA87" w14:textId="07110C95" w:rsidR="00B672AE" w:rsidRPr="00F431CD" w:rsidRDefault="00B672AE" w:rsidP="00B672AE">
      <w:pPr>
        <w:pStyle w:val="Noidung"/>
      </w:pPr>
      <w:r w:rsidRPr="00F431CD">
        <w:t>Các chế độ này không hoạt động độc lập mà được tích hợp sâu với hệ thống phân tích học tập và các yếu tố trò chơi hóa như điểm thưởng, huy hiệu, cấp độ nhằm tăng cường động lực và mang lại trải nghiệm học tập hấp dẫn hơn.</w:t>
      </w:r>
    </w:p>
    <w:p w14:paraId="160270F4" w14:textId="3F3E0D47" w:rsidR="00B855E2" w:rsidRPr="00B855E2" w:rsidRDefault="00B855E2" w:rsidP="00973ABE">
      <w:pPr>
        <w:pStyle w:val="Heading3"/>
      </w:pPr>
      <w:bookmarkStart w:id="56" w:name="_Toc217741281"/>
      <w:r w:rsidRPr="00B855E2">
        <w:lastRenderedPageBreak/>
        <w:t>Đặt vấn đề</w:t>
      </w:r>
      <w:bookmarkEnd w:id="56"/>
    </w:p>
    <w:p w14:paraId="76B3F4F0" w14:textId="6EAEF40E" w:rsidR="00B855E2" w:rsidRPr="00B855E2" w:rsidRDefault="00B855E2" w:rsidP="00B855E2">
      <w:pPr>
        <w:pStyle w:val="Noidung"/>
      </w:pPr>
      <w:r w:rsidRPr="00B855E2">
        <w:t>Mặc dù có nhiều hệ thống quản lý học tập (LMS - Learning Management System) như Moodle, Canvas, Blackboard, nhưng các hệ thống này thường</w:t>
      </w:r>
      <w:r w:rsidR="00F431CD">
        <w:rPr>
          <w:lang w:val="en-US"/>
        </w:rPr>
        <w:t xml:space="preserve"> tồn tại một số hạn chế, cụ thể</w:t>
      </w:r>
      <w:r w:rsidRPr="00B855E2">
        <w:t>:</w:t>
      </w:r>
    </w:p>
    <w:p w14:paraId="70C89325" w14:textId="409E1A62" w:rsidR="00B855E2" w:rsidRPr="00B855E2" w:rsidRDefault="00B855E2" w:rsidP="00192128">
      <w:pPr>
        <w:pStyle w:val="Noidung"/>
        <w:numPr>
          <w:ilvl w:val="0"/>
          <w:numId w:val="4"/>
        </w:numPr>
      </w:pPr>
      <w:r w:rsidRPr="00B855E2">
        <w:rPr>
          <w:b/>
          <w:bCs/>
        </w:rPr>
        <w:t>Thiếu tính tùy biến:</w:t>
      </w:r>
      <w:r w:rsidRPr="00B855E2">
        <w:t xml:space="preserve"> Khó điều chỉnh để phù hợp với yêu cầu quản lý </w:t>
      </w:r>
      <w:r w:rsidR="00D14CB5">
        <w:t>chương trình đào tạo</w:t>
      </w:r>
      <w:r w:rsidRPr="00B855E2">
        <w:t xml:space="preserve"> theo chuẩn </w:t>
      </w:r>
      <w:r w:rsidR="000043D9">
        <w:t>của từng trường khác nhau.</w:t>
      </w:r>
    </w:p>
    <w:p w14:paraId="59C1EB4D" w14:textId="65D5C483" w:rsidR="00B855E2" w:rsidRPr="00B855E2" w:rsidRDefault="00B855E2" w:rsidP="00192128">
      <w:pPr>
        <w:pStyle w:val="Noidung"/>
        <w:numPr>
          <w:ilvl w:val="0"/>
          <w:numId w:val="4"/>
        </w:numPr>
      </w:pPr>
      <w:r w:rsidRPr="00B855E2">
        <w:rPr>
          <w:b/>
          <w:bCs/>
        </w:rPr>
        <w:t>Giao diện phức tạp:</w:t>
      </w:r>
      <w:r w:rsidRPr="00B855E2">
        <w:t xml:space="preserve"> Khó sử dụng, đặc biệt với giảng viên và sinh viên không am hiểu công </w:t>
      </w:r>
      <w:r w:rsidR="00F962E7">
        <w:t>nghệ.</w:t>
      </w:r>
    </w:p>
    <w:p w14:paraId="7F6CC25C" w14:textId="77777777" w:rsidR="00B855E2" w:rsidRPr="00B855E2" w:rsidRDefault="00B855E2" w:rsidP="00192128">
      <w:pPr>
        <w:pStyle w:val="Noidung"/>
        <w:numPr>
          <w:ilvl w:val="0"/>
          <w:numId w:val="4"/>
        </w:numPr>
      </w:pPr>
      <w:r w:rsidRPr="00B855E2">
        <w:rPr>
          <w:b/>
          <w:bCs/>
        </w:rPr>
        <w:t>Thiếu yếu tố game hóa:</w:t>
      </w:r>
      <w:r w:rsidRPr="00B855E2">
        <w:t> Chưa tích hợp các cơ chế tăng động lực học tập như điểm thưởng, cấp độ, huy hiệu</w:t>
      </w:r>
    </w:p>
    <w:p w14:paraId="0A693804" w14:textId="77777777" w:rsidR="00B855E2" w:rsidRPr="00B855E2" w:rsidRDefault="00B855E2" w:rsidP="00192128">
      <w:pPr>
        <w:pStyle w:val="Noidung"/>
        <w:numPr>
          <w:ilvl w:val="0"/>
          <w:numId w:val="4"/>
        </w:numPr>
      </w:pPr>
      <w:r w:rsidRPr="00B855E2">
        <w:rPr>
          <w:b/>
          <w:bCs/>
        </w:rPr>
        <w:t>Hạn chế về phân tích:</w:t>
      </w:r>
      <w:r w:rsidRPr="00B855E2">
        <w:t> Chưa cung cấp công cụ phân tích học tập chi tiết theo từng chuẩn đầu ra</w:t>
      </w:r>
    </w:p>
    <w:p w14:paraId="019696D9" w14:textId="77777777" w:rsidR="00B855E2" w:rsidRPr="00B855E2" w:rsidRDefault="00B855E2" w:rsidP="00192128">
      <w:pPr>
        <w:pStyle w:val="Noidung"/>
        <w:numPr>
          <w:ilvl w:val="0"/>
          <w:numId w:val="4"/>
        </w:numPr>
      </w:pPr>
      <w:r w:rsidRPr="00B855E2">
        <w:rPr>
          <w:b/>
          <w:bCs/>
        </w:rPr>
        <w:t>Chi phí cao:</w:t>
      </w:r>
      <w:r w:rsidRPr="00B855E2">
        <w:t> Giấy phép sử dụng thường tốn kém, không phù hợp với ngân sách của nhiều trường</w:t>
      </w:r>
    </w:p>
    <w:p w14:paraId="1E42818D" w14:textId="5D6CBB7B" w:rsidR="00B855E2" w:rsidRPr="00C84FFC" w:rsidRDefault="00B855E2" w:rsidP="006E5BAF">
      <w:pPr>
        <w:pStyle w:val="Noidung"/>
      </w:pPr>
      <w:r w:rsidRPr="00B855E2">
        <w:t xml:space="preserve">Do đó, việc xây dựng một hệ thống </w:t>
      </w:r>
      <w:r w:rsidR="00FF42C4">
        <w:t>Backend</w:t>
      </w:r>
      <w:r w:rsidRPr="00B855E2">
        <w:t xml:space="preserve"> tùy chỉnh cho nền tảng</w:t>
      </w:r>
      <w:r w:rsidR="006E5BAF">
        <w:t xml:space="preserve"> học tập trực tuyến</w:t>
      </w:r>
      <w:r w:rsidRPr="00B855E2">
        <w:t xml:space="preserve"> là cần thiết để</w:t>
      </w:r>
      <w:r w:rsidR="006E5BAF">
        <w:t xml:space="preserve"> đ</w:t>
      </w:r>
      <w:r w:rsidRPr="00B855E2">
        <w:t>áp ứng đúng nhu cầu quản lý CTĐT theo quy định Việt Nam</w:t>
      </w:r>
      <w:r w:rsidR="006E5BAF">
        <w:t xml:space="preserve"> đồng thời t</w:t>
      </w:r>
      <w:r w:rsidRPr="00B855E2">
        <w:t>ích hợp sâu các tính năng game hóa để tăng động lực học tập</w:t>
      </w:r>
      <w:r w:rsidR="006E5BAF">
        <w:t xml:space="preserve"> qua đó c</w:t>
      </w:r>
      <w:r w:rsidRPr="00B855E2">
        <w:t>ung cấp phân tích học tập chi tiết dựa trên dữ liệu</w:t>
      </w:r>
      <w:r w:rsidR="006E5BAF">
        <w:t xml:space="preserve"> giúp t</w:t>
      </w:r>
      <w:r w:rsidRPr="00B855E2">
        <w:t>ối ưu hiệu năng cho nhu cầu sử dụng thực tế</w:t>
      </w:r>
      <w:r w:rsidR="006E5BAF">
        <w:t xml:space="preserve"> và k</w:t>
      </w:r>
      <w:r w:rsidRPr="00B855E2">
        <w:t>iểm soát chi phí và quyền sở hữu mã nguồn</w:t>
      </w:r>
      <w:r w:rsidR="00F431CD" w:rsidRPr="00C84FFC">
        <w:t>.</w:t>
      </w:r>
    </w:p>
    <w:p w14:paraId="7C54BFB6" w14:textId="449B0471" w:rsidR="00C61108" w:rsidRPr="00973ABE" w:rsidRDefault="00B855E2" w:rsidP="00C61108">
      <w:pPr>
        <w:pStyle w:val="Heading3"/>
      </w:pPr>
      <w:bookmarkStart w:id="57" w:name="_Toc217741282"/>
      <w:r w:rsidRPr="00B855E2">
        <w:t>Phạm vi và giới hạn</w:t>
      </w:r>
      <w:bookmarkEnd w:id="57"/>
    </w:p>
    <w:p w14:paraId="2A450975" w14:textId="2898B6C0" w:rsidR="00C61108" w:rsidRDefault="00C61108" w:rsidP="00C61108">
      <w:pPr>
        <w:pStyle w:val="Noidung"/>
      </w:pPr>
      <w:r w:rsidRPr="00C61108">
        <w:rPr>
          <w:rStyle w:val="NoidungChar"/>
        </w:rPr>
        <w:t xml:space="preserve">Phạm vi thực hiện đề tài tập trung chuyên biệt vào xây dựng hệ thống </w:t>
      </w:r>
      <w:r w:rsidR="00FF42C4">
        <w:rPr>
          <w:rStyle w:val="NoidungChar"/>
        </w:rPr>
        <w:t>Backend</w:t>
      </w:r>
      <w:r w:rsidRPr="00C61108">
        <w:rPr>
          <w:rStyle w:val="NoidungChar"/>
        </w:rPr>
        <w:t xml:space="preserve"> cho nền tảng học tập trực tuyến. </w:t>
      </w:r>
      <w:r w:rsidRPr="009A46E7">
        <w:rPr>
          <w:rStyle w:val="NoidungChar"/>
        </w:rPr>
        <w:t xml:space="preserve">Toàn bộ công việc thiết kế, tối ưu hóa schema database, phát triển các logic nghiệp vụ (business logic), xây dựng API, đảm bảo bảo mật, cũng như tối ưu hóa hiệu năng – đều do </w:t>
      </w:r>
      <w:r w:rsidR="00FF42C4">
        <w:rPr>
          <w:rStyle w:val="NoidungChar"/>
        </w:rPr>
        <w:t>Backend</w:t>
      </w:r>
      <w:r w:rsidRPr="009A46E7">
        <w:rPr>
          <w:rStyle w:val="NoidungChar"/>
        </w:rPr>
        <w:t xml:space="preserve"> đảm nhận. Ngoài ra, dự án chú trọng phát triển các chức năng như </w:t>
      </w:r>
      <w:r w:rsidR="00726759">
        <w:rPr>
          <w:rStyle w:val="NoidungChar"/>
        </w:rPr>
        <w:t xml:space="preserve">bài kiểm tra </w:t>
      </w:r>
      <w:r w:rsidRPr="009A46E7">
        <w:rPr>
          <w:rStyle w:val="NoidungChar"/>
        </w:rPr>
        <w:t xml:space="preserve">trắc nghiệm </w:t>
      </w:r>
      <w:r w:rsidR="00726759">
        <w:rPr>
          <w:rStyle w:val="NoidungChar"/>
        </w:rPr>
        <w:t>thời gian thực</w:t>
      </w:r>
      <w:r w:rsidRPr="009A46E7">
        <w:rPr>
          <w:rStyle w:val="NoidungChar"/>
        </w:rPr>
        <w:t xml:space="preserve">, </w:t>
      </w:r>
      <w:r w:rsidR="00726759">
        <w:rPr>
          <w:rStyle w:val="NoidungChar"/>
        </w:rPr>
        <w:t>bảng điều khiển (dashboard)</w:t>
      </w:r>
      <w:r w:rsidRPr="009A46E7">
        <w:rPr>
          <w:rStyle w:val="NoidungChar"/>
        </w:rPr>
        <w:t xml:space="preserve"> phân tích kết quả học tập, </w:t>
      </w:r>
      <w:r w:rsidR="00726759">
        <w:rPr>
          <w:rStyle w:val="NoidungChar"/>
        </w:rPr>
        <w:t>trò chơi hóa</w:t>
      </w:r>
      <w:r w:rsidRPr="009A46E7">
        <w:rPr>
          <w:rStyle w:val="NoidungChar"/>
        </w:rPr>
        <w:t xml:space="preserve">, quản lý bảng xếp hạng và cá nhân hóa lộ trình học tập </w:t>
      </w:r>
      <w:r w:rsidRPr="00C61108">
        <w:t>cho từng sinh viên.</w:t>
      </w:r>
    </w:p>
    <w:p w14:paraId="2BD0CEB6" w14:textId="0BABC35D" w:rsidR="00C61108" w:rsidRPr="00C61108" w:rsidRDefault="00C61108" w:rsidP="00C61108">
      <w:pPr>
        <w:pStyle w:val="Noidung"/>
      </w:pPr>
      <w:r w:rsidRPr="00C61108">
        <w:t xml:space="preserve">Giới hạn của đề tài là không đi sâu vào các module giao diện người dùng cuối, các chức năng </w:t>
      </w:r>
      <w:r w:rsidR="00726759">
        <w:t>diễn đàn (</w:t>
      </w:r>
      <w:r w:rsidR="00726759" w:rsidRPr="00C61108">
        <w:t>forum</w:t>
      </w:r>
      <w:r w:rsidR="00726759">
        <w:t>)</w:t>
      </w:r>
      <w:r w:rsidRPr="00C61108">
        <w:t xml:space="preserve">, hệ thống nhắn tin nội bộ, hoặc module thanh toán và </w:t>
      </w:r>
      <w:r w:rsidRPr="00C61108">
        <w:lastRenderedPageBreak/>
        <w:t xml:space="preserve">tích hợp bên ngoài. </w:t>
      </w:r>
      <w:r w:rsidR="00FF42C4">
        <w:t>Backend</w:t>
      </w:r>
      <w:r w:rsidRPr="00C61108">
        <w:t xml:space="preserve"> được xây dựng nhằm quản lý dữ liệu, API và các </w:t>
      </w:r>
      <w:r w:rsidR="00726759" w:rsidRPr="00726759">
        <w:t>Logic nghiệp vụ phía máy chủ</w:t>
      </w:r>
      <w:r w:rsidRPr="00C61108">
        <w:t xml:space="preserve">, phục vụ cho quá trình phát triển frontend về sau. Số lượng </w:t>
      </w:r>
      <w:r w:rsidR="00726759">
        <w:t>người dùng</w:t>
      </w:r>
      <w:r w:rsidRPr="00C61108">
        <w:t xml:space="preserve"> đồng thời phục vụ tối đa là 500 – 1.000, phù hợp với quy mô lớp học hoặc trường đại học cỡ vừa. Hệ thống chưa triển khai các tính năng nâng cao như AI chấm điểm tự động toàn diện, hoặc các microservice xử lý phân tán độc lập ngoài phạm vi demo thử nghiệm.</w:t>
      </w:r>
    </w:p>
    <w:p w14:paraId="58785B14" w14:textId="672FE6DC" w:rsidR="00B855E2" w:rsidRPr="00B855E2" w:rsidRDefault="00B855E2" w:rsidP="00973ABE">
      <w:pPr>
        <w:pStyle w:val="Heading2"/>
      </w:pPr>
      <w:bookmarkStart w:id="58" w:name="_Toc217741283"/>
      <w:r w:rsidRPr="00B855E2">
        <w:t xml:space="preserve">Mục </w:t>
      </w:r>
      <w:r w:rsidR="00F431CD" w:rsidRPr="00973ABE">
        <w:t>đ</w:t>
      </w:r>
      <w:r w:rsidRPr="00B855E2">
        <w:t xml:space="preserve">ích </w:t>
      </w:r>
      <w:r w:rsidR="00F431CD" w:rsidRPr="00973ABE">
        <w:t>v</w:t>
      </w:r>
      <w:r w:rsidRPr="00B855E2">
        <w:t xml:space="preserve">à </w:t>
      </w:r>
      <w:r w:rsidR="00F431CD" w:rsidRPr="00973ABE">
        <w:t>y</w:t>
      </w:r>
      <w:r w:rsidRPr="00B855E2">
        <w:t xml:space="preserve">êu </w:t>
      </w:r>
      <w:r w:rsidR="00F431CD" w:rsidRPr="00973ABE">
        <w:t>c</w:t>
      </w:r>
      <w:r w:rsidRPr="00B855E2">
        <w:t>ầu</w:t>
      </w:r>
      <w:bookmarkEnd w:id="58"/>
    </w:p>
    <w:p w14:paraId="1C4AE410" w14:textId="17A88EBA" w:rsidR="00B855E2" w:rsidRPr="00B855E2" w:rsidRDefault="00B855E2" w:rsidP="00B855E2">
      <w:pPr>
        <w:pStyle w:val="Heading3"/>
      </w:pPr>
      <w:bookmarkStart w:id="59" w:name="_Toc217741284"/>
      <w:r w:rsidRPr="00B855E2">
        <w:t>Mục đích</w:t>
      </w:r>
      <w:bookmarkEnd w:id="59"/>
    </w:p>
    <w:p w14:paraId="4CA34BFC" w14:textId="4EC51972" w:rsidR="00C61108" w:rsidRPr="00C61108" w:rsidRDefault="00C61108" w:rsidP="00C61108">
      <w:pPr>
        <w:pStyle w:val="Noidung"/>
        <w:rPr>
          <w:rFonts w:eastAsia="SimSun"/>
          <w:b/>
          <w:bCs/>
          <w:lang w:val="x-none"/>
        </w:rPr>
      </w:pPr>
      <w:r>
        <w:t>Đ</w:t>
      </w:r>
      <w:r w:rsidRPr="00C61108">
        <w:t xml:space="preserve">ề tài là phát triển một </w:t>
      </w:r>
      <w:r w:rsidR="00FF42C4">
        <w:t>Backend</w:t>
      </w:r>
      <w:r w:rsidRPr="00C61108">
        <w:t xml:space="preserve"> chuẩn hóa theo đúng quy trình</w:t>
      </w:r>
      <w:r>
        <w:t xml:space="preserve"> phát triển</w:t>
      </w:r>
      <w:r w:rsidRPr="00C61108">
        <w:t xml:space="preserve"> phần</w:t>
      </w:r>
      <w:r>
        <w:t xml:space="preserve"> mềm </w:t>
      </w:r>
      <w:r w:rsidRPr="00C61108">
        <w:t xml:space="preserve">– từ thiết kế </w:t>
      </w:r>
      <w:r w:rsidR="00726759">
        <w:t xml:space="preserve">cơ sở dữ </w:t>
      </w:r>
      <w:r w:rsidR="002C1BF6">
        <w:t>liệu</w:t>
      </w:r>
      <w:r w:rsidRPr="00C61108">
        <w:t xml:space="preserve">, API, </w:t>
      </w:r>
      <w:r w:rsidR="002C1BF6">
        <w:t>logic nghiệp vụ</w:t>
      </w:r>
      <w:r w:rsidRPr="00C61108">
        <w:t xml:space="preserve"> cho tới </w:t>
      </w:r>
      <w:r w:rsidR="002C1BF6">
        <w:t>triển khai</w:t>
      </w:r>
      <w:r w:rsidRPr="00C61108">
        <w:t xml:space="preserve"> </w:t>
      </w:r>
      <w:r w:rsidR="00AE5BB6">
        <w:t>D</w:t>
      </w:r>
      <w:r w:rsidRPr="00C61108">
        <w:t>ocker hóa. Hệ thống cần đảm bảo hoạt động ổn định khi lưu trữ và xử lý nhiều loại dữ liệu đào tạo, sẵn sàng mở rộng thêm dịch vụ thông minh giúp sinh viên/giảng viên nâng cao hiệu quả học tập. Tối ưu hóa tốc độ truy xuất, đảm bảo bảo mật, khả năng backup dữ liệu, phân quyền quản lý rõ ràng và đáp ứng tất cả các chuẩn nhiệm vụ được đưa ra trong đề cương.</w:t>
      </w:r>
    </w:p>
    <w:p w14:paraId="345213FE" w14:textId="4B06EEBB" w:rsidR="00B855E2" w:rsidRPr="00973ABE" w:rsidRDefault="00C61108" w:rsidP="005C44C1">
      <w:pPr>
        <w:pStyle w:val="Heading3"/>
      </w:pPr>
      <w:bookmarkStart w:id="60" w:name="_Toc217741285"/>
      <w:r w:rsidRPr="00B855E2">
        <w:t>Yêu cầu</w:t>
      </w:r>
      <w:bookmarkEnd w:id="60"/>
    </w:p>
    <w:p w14:paraId="6D7FE9BC" w14:textId="617ADE9D" w:rsidR="00C61108" w:rsidRDefault="00C61108" w:rsidP="00C61108">
      <w:pPr>
        <w:pStyle w:val="Noidung"/>
        <w:rPr>
          <w:sz w:val="24"/>
          <w:lang w:eastAsia="vi-VN"/>
        </w:rPr>
      </w:pPr>
      <w:r>
        <w:t>Về chức năng: Hệ</w:t>
      </w:r>
      <w:r w:rsidR="00452479">
        <w:t xml:space="preserve"> thống</w:t>
      </w:r>
      <w:r>
        <w:t xml:space="preserve"> </w:t>
      </w:r>
      <w:r w:rsidR="00FF42C4">
        <w:t>Backend</w:t>
      </w:r>
      <w:r>
        <w:t xml:space="preserve"> phải có module quản lý chương trình đào tạo, quản lý môn học, </w:t>
      </w:r>
      <w:r w:rsidR="00EE6740">
        <w:t xml:space="preserve">bài kiểm tra </w:t>
      </w:r>
      <w:r>
        <w:t xml:space="preserve">trắc nghiệm </w:t>
      </w:r>
      <w:r w:rsidR="00EE6740">
        <w:t>thời gian thực</w:t>
      </w:r>
      <w:r>
        <w:t>,</w:t>
      </w:r>
      <w:r w:rsidR="00EE6740">
        <w:t xml:space="preserve"> bảng điều khiển</w:t>
      </w:r>
      <w:r>
        <w:t xml:space="preserve"> </w:t>
      </w:r>
      <w:r w:rsidR="00EE6740">
        <w:t>(dashboard)</w:t>
      </w:r>
      <w:r>
        <w:t xml:space="preserve"> phân tích kết quả học tập cho giảng viên/sinh viên, hệ thống </w:t>
      </w:r>
      <w:r w:rsidR="00EE6740">
        <w:t>trò chơi hóa</w:t>
      </w:r>
      <w:r>
        <w:t xml:space="preserve"> vinh danh và xử lý kiểm tra hoàn thành từng chuẩn đầu ra. Mỗi API phải trả về dữ liệu nhanh, đúng định dạng, có khả năng kiểm tra log và xử lý lỗi chi tiết.</w:t>
      </w:r>
    </w:p>
    <w:p w14:paraId="2027F6EB" w14:textId="6A3DA608" w:rsidR="00C61108" w:rsidRPr="00C61108" w:rsidRDefault="00C61108" w:rsidP="00C61108">
      <w:pPr>
        <w:pStyle w:val="Noidung"/>
      </w:pPr>
      <w:r>
        <w:t>Về phi chức năng: Hệ thống phải có bảo mật dữ liệu cá nhân (JWT, phân quyền), tối ưu hóa truy vấn, khả năng mở rộng, tài liệu hướng dẫn tích hợp, backup tự động, kiểm thử đầy đủ chức năng và lỗi nghiệp vụ. Phải đảm bảo khả năng triển khai thực tế, sẵn sàng tích hợp với frontend hoặc service ngoài nếu có nhu cầu mở rộng.</w:t>
      </w:r>
    </w:p>
    <w:p w14:paraId="577F6157" w14:textId="16610BB1" w:rsidR="00B855E2" w:rsidRPr="00B855E2" w:rsidRDefault="00FF186C" w:rsidP="005C44C1">
      <w:pPr>
        <w:pStyle w:val="Heading2"/>
      </w:pPr>
      <w:bookmarkStart w:id="61" w:name="_Toc217741286"/>
      <w:r>
        <w:rPr>
          <w:lang w:val="en-US"/>
        </w:rPr>
        <w:t>Ý nghĩa của đề tài</w:t>
      </w:r>
      <w:bookmarkEnd w:id="61"/>
    </w:p>
    <w:p w14:paraId="4CC6228B" w14:textId="3D53B0AF" w:rsidR="00B855E2" w:rsidRPr="00B855E2" w:rsidRDefault="00B855E2" w:rsidP="005C44C1">
      <w:pPr>
        <w:pStyle w:val="Heading3"/>
      </w:pPr>
      <w:bookmarkStart w:id="62" w:name="_Toc217741287"/>
      <w:r w:rsidRPr="00B855E2">
        <w:t>Đối với sinh viên</w:t>
      </w:r>
      <w:bookmarkEnd w:id="62"/>
    </w:p>
    <w:p w14:paraId="7727A5C1" w14:textId="74375A1A" w:rsidR="00607627" w:rsidRDefault="00607627" w:rsidP="00607627">
      <w:pPr>
        <w:pStyle w:val="Noidung"/>
        <w:rPr>
          <w:sz w:val="24"/>
          <w:lang w:eastAsia="vi-VN"/>
        </w:rPr>
      </w:pPr>
      <w:r>
        <w:t xml:space="preserve">Hệ thống </w:t>
      </w:r>
      <w:r w:rsidR="00FF42C4">
        <w:t>Backend</w:t>
      </w:r>
      <w:r>
        <w:t xml:space="preserve"> mới giúp tăng động lực học tập và sự gắn kết của sinh viên. Khi tham gia vào môi trường học trực tuyến, người học sẽ được trải nghiệm nhiều tính năng </w:t>
      </w:r>
      <w:r w:rsidR="00EE6740">
        <w:t>trò chơi</w:t>
      </w:r>
      <w:r>
        <w:t xml:space="preserve"> hóa như điểm thưởng, huy hiệu</w:t>
      </w:r>
      <w:r w:rsidR="00650B6D">
        <w:t xml:space="preserve"> và</w:t>
      </w:r>
      <w:r>
        <w:t xml:space="preserve"> thăng cấp, tạo cảm giác tiến bộ rõ ràng sau mỗi lần hoàn thành nhiệm vụ hoặc vượt qua thử thách. Bảng xếp hạng liên tục cập </w:t>
      </w:r>
      <w:r>
        <w:lastRenderedPageBreak/>
        <w:t>nhật giúp sinh viên có thêm động lực cạnh tranh lành mạnh với bạn bè, từ đó nâng cao sự cố gắng mỗi ngày. Những phản hồi tức thời sau bài kiểm tra hoặc hoạt động luyện tập làm cho quá trình học luôn được duy trì liên tục, đồng thời hệ thống streak tracking khuyến khích sinh viên duy trì thói quen học đều đặn. Ngoài ra, các phần thưởng như trứng (egg rewards) hay hệ thống shop tạo cảm giác bất ngờ và đặt ra những mục tiêu ngắn hạn giúp sinh viên chủ động hơn trong quá trình học tập.</w:t>
      </w:r>
    </w:p>
    <w:p w14:paraId="470ECFC1" w14:textId="7523432A" w:rsidR="00607627" w:rsidRDefault="00607627" w:rsidP="00607627">
      <w:pPr>
        <w:pStyle w:val="Noidung"/>
      </w:pPr>
      <w:r>
        <w:t xml:space="preserve">Không chỉ dừng lại ở sự gắn kết và động lực, hệ thống còn hỗ trợ sinh viên rèn luyện chủ động, cá nhân hóa lộ trình học. Các chế độ luyện tập không giới hạn cùng với feedback tức thời cho phép sinh viên làm đi làm lại đến khi nắm chắc kiến thức. </w:t>
      </w:r>
      <w:r w:rsidR="00070D4D">
        <w:t>Chế độ thích ứng</w:t>
      </w:r>
      <w:r>
        <w:t xml:space="preserve"> tự động điều chỉnh độ khó phù hợp với trình độ hiện tại của mỗi cá nhân, giảm cảm giác quá tải hoặc nhàm chán. Dữ liệu phân tích cá nhân sẽ giúp sinh viên nhìn thấy điểm mạnh – yếu của mình, từ đó nhận được các gợi ý về nội dung cần cải thiện, kiểm soát tiến độ học tập rõ ràng và hiệu quả hơn.</w:t>
      </w:r>
    </w:p>
    <w:p w14:paraId="1E44F5A8" w14:textId="2623791F" w:rsidR="00607627" w:rsidRDefault="00607627" w:rsidP="00607627">
      <w:pPr>
        <w:pStyle w:val="Noidung"/>
      </w:pPr>
      <w:r>
        <w:t xml:space="preserve">Đặc biệt, với bảng </w:t>
      </w:r>
      <w:r w:rsidR="00070D4D">
        <w:t>điều khiển (dashboard)</w:t>
      </w:r>
      <w:r>
        <w:t xml:space="preserve"> cá nhân, mọi điểm số, xếp hạng, tiến độ học tập đều hiển thị trực quan theo thời gian thực. Hệ thống cũng cung cấp phân tích chi tiết theo từng cụm chuẩn đầu ra (LO), giúp mỗi sinh viên hiểu rõ năng lực cá nhân và lịch sử làm bài cũng được lưu lại, dễ dàng truy xuất để ôn luyện hoặc so sánh với kết quả trung bình của lớp. Việc theo dõi chuỗi ngày học liên tục càng củng cố thói quen chủ động và tự kiểm tra quá trình rèn luyện của bản thân.</w:t>
      </w:r>
    </w:p>
    <w:p w14:paraId="5CFC756E" w14:textId="4676D740" w:rsidR="00B855E2" w:rsidRPr="00B855E2" w:rsidRDefault="00B855E2" w:rsidP="005C44C1">
      <w:pPr>
        <w:pStyle w:val="Heading3"/>
      </w:pPr>
      <w:bookmarkStart w:id="63" w:name="_Toc217741288"/>
      <w:r w:rsidRPr="00B855E2">
        <w:t>Đối với giảng viên</w:t>
      </w:r>
      <w:bookmarkEnd w:id="63"/>
    </w:p>
    <w:p w14:paraId="040C42A4" w14:textId="50426994" w:rsidR="00607627" w:rsidRPr="00607627" w:rsidRDefault="00607627" w:rsidP="00607627">
      <w:pPr>
        <w:pStyle w:val="Noidung"/>
      </w:pPr>
      <w:r w:rsidRPr="00607627">
        <w:t xml:space="preserve">Giảng viên được hỗ trợ bởi một </w:t>
      </w:r>
      <w:r w:rsidR="00070D4D">
        <w:t>bảng điều khiển (dashboard)</w:t>
      </w:r>
      <w:r w:rsidRPr="00607627">
        <w:t xml:space="preserve"> trực quan tổng kết toàn bộ hiệu suất lớp học. Những dữ liệu phân tích sâu về từng câu hỏi, nhất là phân tích</w:t>
      </w:r>
      <w:r w:rsidR="00070D4D">
        <w:t xml:space="preserve"> </w:t>
      </w:r>
      <w:r w:rsidRPr="00607627">
        <w:t>phương án trả lời sai hay bị chọn nhầm, giúp thầy cô phát hiện sớm nhóm sinh viên có nguy cơ học yếu hoặc những chủ đề học chưa đạt yêu cầu. Việc nhận diện sinh viên có nguy cơ tụt lại phía sau trở nên dễ dàng hơn thông qua các báo cáo</w:t>
      </w:r>
      <w:r w:rsidR="00070D4D">
        <w:t xml:space="preserve"> dựa trên kết quả đầu ra</w:t>
      </w:r>
      <w:r w:rsidRPr="00607627">
        <w:t>, bám sát từng chuẩn đầu ra (PO, PLO, LO) và thậm chí có thể theo dõi tiến bộ theo thời gian thực.</w:t>
      </w:r>
    </w:p>
    <w:p w14:paraId="65653D75" w14:textId="5AD354AE" w:rsidR="00607627" w:rsidRPr="00607627" w:rsidRDefault="00607627" w:rsidP="00607627">
      <w:pPr>
        <w:pStyle w:val="Noidung"/>
      </w:pPr>
      <w:r w:rsidRPr="00607627">
        <w:t xml:space="preserve">Không chỉ vậy, hệ thống còn đem lại lợi ích rõ rệt về mặt tiết kiệm thời gian và công sức. Chức năng </w:t>
      </w:r>
      <w:r w:rsidR="00CF41FD">
        <w:t>tự động tính điểm</w:t>
      </w:r>
      <w:r w:rsidRPr="00607627">
        <w:t xml:space="preserve"> cho các bài trắc nghiệm giảm tải cho giảng viên khâu chấm điểm, ngân hàng câu hỏi tự động lưu trữ, phân loại và tái sử dụng tiện lợi. Chỉ với vài thao tác, giảng viên có thể tạo ra các đề kiểm tra mới bám sát phân bố chuẩn </w:t>
      </w:r>
      <w:r w:rsidRPr="00607627">
        <w:lastRenderedPageBreak/>
        <w:t xml:space="preserve">đầu ra nhờ tính năng </w:t>
      </w:r>
      <w:r w:rsidR="00CF41FD" w:rsidRPr="00CF41FD">
        <w:t>Bản thiết kế bài kiểm tra</w:t>
      </w:r>
      <w:r w:rsidRPr="00607627">
        <w:t>. Toàn bộ quá trình tổng hợp kết quả, tính điểm đều được hệ thống xử lý tự động và cung cấp các báo cáo có thể xuất ngay, hỗ trợ công việc quản lý học tập dễ dàng.</w:t>
      </w:r>
    </w:p>
    <w:p w14:paraId="77F38DF6" w14:textId="6D85D389" w:rsidR="00607627" w:rsidRDefault="00607627" w:rsidP="00607627">
      <w:pPr>
        <w:pStyle w:val="Noidung"/>
      </w:pPr>
      <w:r w:rsidRPr="00607627">
        <w:t xml:space="preserve">Đặc biệt với hệ thống phân tích dữ liệu thông minh, giảng viên nhận biết ngay lập tức các chủ đề sinh viên còn gặp khó khăn, từ đó có thể điều chỉnh nội dung giảng dạy hoặc phương pháp truyền đạt cho phù hợp. </w:t>
      </w:r>
      <w:r w:rsidR="00CF41FD" w:rsidRPr="00CF41FD">
        <w:t xml:space="preserve">Chức năng thử nghiệm A/B </w:t>
      </w:r>
      <w:r w:rsidRPr="00607627">
        <w:t xml:space="preserve">với các cấu hình </w:t>
      </w:r>
      <w:r w:rsidR="00CF41FD">
        <w:t>bài kiểm tra</w:t>
      </w:r>
      <w:r w:rsidRPr="00607627">
        <w:t xml:space="preserve"> khác nhau cũng giúp xác minh hiệu quả của tài liệu giảng dạy hiện tại, liên tục cải tiến phương pháp theo hướng lấy dữ liệu thực tế làm trọng tâm. Nhờ vậy, chất lượng giảng dạy được nâng cao, người học nhận được hỗ trợ kịp thời và chương trình đào tạo ngày càng tối ưu hơn.</w:t>
      </w:r>
    </w:p>
    <w:p w14:paraId="2A0F7492" w14:textId="48F88B8E" w:rsidR="00A024B5" w:rsidRPr="00973ABE" w:rsidRDefault="00A024B5" w:rsidP="00973ABE">
      <w:pPr>
        <w:pStyle w:val="Heading2"/>
      </w:pPr>
      <w:bookmarkStart w:id="64" w:name="_Toc217741289"/>
      <w:r w:rsidRPr="00973ABE">
        <w:t xml:space="preserve">Đối tượng sử dụng và các </w:t>
      </w:r>
      <w:r w:rsidR="00F431CD" w:rsidRPr="00973ABE">
        <w:t>k</w:t>
      </w:r>
      <w:r w:rsidRPr="00973ABE">
        <w:t>ịch bản chính</w:t>
      </w:r>
      <w:bookmarkEnd w:id="64"/>
    </w:p>
    <w:p w14:paraId="3F467D76" w14:textId="5AE28CFB" w:rsidR="00A024B5" w:rsidRPr="00A024B5" w:rsidRDefault="00A024B5" w:rsidP="00A024B5">
      <w:pPr>
        <w:pStyle w:val="Noidung"/>
      </w:pPr>
      <w:r w:rsidRPr="00A024B5">
        <w:t xml:space="preserve">Để hiểu rõ hơn bối cảnh ứng dụng của hệ thống, phần này sẽ mô tả các nhóm đối tượng người dùng chính </w:t>
      </w:r>
      <w:r w:rsidR="00F431CD">
        <w:rPr>
          <w:lang w:val="en-US"/>
        </w:rPr>
        <w:t>tương ứng</w:t>
      </w:r>
      <w:r w:rsidRPr="00A024B5">
        <w:t xml:space="preserve"> các kịch bản sử dụng tiêu biểu mà hệ thống </w:t>
      </w:r>
      <w:r w:rsidR="00FF42C4">
        <w:t>Backend</w:t>
      </w:r>
      <w:r w:rsidRPr="00A024B5">
        <w:t xml:space="preserve"> được thiết kế để phục vụ.</w:t>
      </w:r>
    </w:p>
    <w:p w14:paraId="0E47DF34" w14:textId="77777777" w:rsidR="00A024B5" w:rsidRPr="00A024B5" w:rsidRDefault="00A024B5" w:rsidP="00A024B5">
      <w:pPr>
        <w:pStyle w:val="Noidung"/>
      </w:pPr>
      <w:r w:rsidRPr="00A024B5">
        <w:t>Hệ thống hướng tới ba nhóm đối tượng người dùng chính trong môi trường giáo dục đại học:</w:t>
      </w:r>
    </w:p>
    <w:p w14:paraId="764A7E5E" w14:textId="2646141B" w:rsidR="00A024B5" w:rsidRPr="00A024B5" w:rsidRDefault="00F431CD" w:rsidP="00F431CD">
      <w:pPr>
        <w:pStyle w:val="Noidung"/>
      </w:pPr>
      <w:r w:rsidRPr="00C84FFC">
        <w:rPr>
          <w:b/>
          <w:bCs/>
        </w:rPr>
        <w:t xml:space="preserve">(i) </w:t>
      </w:r>
      <w:r w:rsidR="00A024B5" w:rsidRPr="00A024B5">
        <w:rPr>
          <w:b/>
          <w:bCs/>
        </w:rPr>
        <w:t>Sinh viên:</w:t>
      </w:r>
      <w:r w:rsidR="00A024B5" w:rsidRPr="00A024B5">
        <w:t> Là người dùng cuối, trực tiếp tham gia vào các hoạt động học tập, làm bài kiểm tra, luyện tập và tương tác với các tính năng trò chơi hóa.</w:t>
      </w:r>
    </w:p>
    <w:p w14:paraId="22DEC9FF" w14:textId="12DD7427" w:rsidR="00A024B5" w:rsidRPr="00A024B5" w:rsidRDefault="00F431CD" w:rsidP="00F431CD">
      <w:pPr>
        <w:pStyle w:val="Noidung"/>
      </w:pPr>
      <w:r w:rsidRPr="00C84FFC">
        <w:rPr>
          <w:b/>
          <w:bCs/>
        </w:rPr>
        <w:t xml:space="preserve">(ii) </w:t>
      </w:r>
      <w:r w:rsidR="00A024B5" w:rsidRPr="00A024B5">
        <w:rPr>
          <w:b/>
          <w:bCs/>
        </w:rPr>
        <w:t>Giảng viên:</w:t>
      </w:r>
      <w:r w:rsidR="00A024B5" w:rsidRPr="00A024B5">
        <w:t> Là người tạo và quản lý nội dung khóa học, thiết kế các bài kiểm tra, theo dõi tiến độ của sinh viên và sử dụng các công cụ phân tích để cải thiện chất lượng giảng dạy.</w:t>
      </w:r>
    </w:p>
    <w:p w14:paraId="57F7FA33" w14:textId="59140214" w:rsidR="00A024B5" w:rsidRPr="00A024B5" w:rsidRDefault="00F431CD" w:rsidP="00F431CD">
      <w:pPr>
        <w:pStyle w:val="Noidung"/>
      </w:pPr>
      <w:r w:rsidRPr="00C84FFC">
        <w:rPr>
          <w:b/>
          <w:bCs/>
        </w:rPr>
        <w:t xml:space="preserve">(iii) </w:t>
      </w:r>
      <w:r w:rsidR="00A024B5" w:rsidRPr="00A024B5">
        <w:rPr>
          <w:b/>
          <w:bCs/>
        </w:rPr>
        <w:t>Quản trị viên học vụ (Admin):</w:t>
      </w:r>
      <w:r w:rsidR="00A024B5" w:rsidRPr="00A024B5">
        <w:t> Là người có quyền cao nhất, chịu trách nhiệm quản lý toàn bộ hệ thống, từ việc thiết lập chương trình đào tạo, quản lý tài khoản người dùng, đến việc phân công giảng dạy và giám sát hoạt động chung.</w:t>
      </w:r>
    </w:p>
    <w:p w14:paraId="4F6ECF13" w14:textId="569D071D" w:rsidR="00A024B5" w:rsidRDefault="00147A3B" w:rsidP="00147A3B">
      <w:pPr>
        <w:pStyle w:val="Heading2"/>
        <w:rPr>
          <w:lang w:val="vi-VN"/>
        </w:rPr>
      </w:pPr>
      <w:bookmarkStart w:id="65" w:name="_Toc217741290"/>
      <w:r>
        <w:rPr>
          <w:lang w:val="vi-VN"/>
        </w:rPr>
        <w:t>Các quy trình nghiệp vụ trọng yếu</w:t>
      </w:r>
      <w:bookmarkEnd w:id="65"/>
    </w:p>
    <w:p w14:paraId="6F5636BE" w14:textId="0A5D2976" w:rsidR="00147A3B" w:rsidRPr="00147A3B" w:rsidRDefault="00147A3B" w:rsidP="00147A3B">
      <w:pPr>
        <w:pStyle w:val="Noidung"/>
      </w:pPr>
      <w:r w:rsidRPr="00147A3B">
        <w:t xml:space="preserve">Để </w:t>
      </w:r>
      <w:r w:rsidR="00C9297E">
        <w:t>khắc phục</w:t>
      </w:r>
      <w:r w:rsidRPr="00147A3B">
        <w:t xml:space="preserve"> các hạn chế của hệ thống cũ và đáp ứng mục tiêu đề ra, hệ thống </w:t>
      </w:r>
      <w:r w:rsidR="00FF42C4">
        <w:t>Backend</w:t>
      </w:r>
      <w:r w:rsidRPr="00147A3B">
        <w:t xml:space="preserve"> được thiết kế để vận hành ba quy trình nghiệp vụ cốt lõi. Đây là những bài toán phức tạp đòi hỏi sự xử lý chính xác và hiệu năng cao từ phía máy chủ:</w:t>
      </w:r>
    </w:p>
    <w:p w14:paraId="69E1996F" w14:textId="77777777" w:rsidR="00C82EEA" w:rsidRDefault="00C82EEA" w:rsidP="00147A3B">
      <w:pPr>
        <w:pStyle w:val="Noidung"/>
        <w:rPr>
          <w:b/>
        </w:rPr>
      </w:pPr>
    </w:p>
    <w:p w14:paraId="597F16C6" w14:textId="45C9CD9B" w:rsidR="00147A3B" w:rsidRPr="00F431CD" w:rsidRDefault="00F431CD" w:rsidP="00147A3B">
      <w:pPr>
        <w:pStyle w:val="Noidung"/>
        <w:rPr>
          <w:b/>
        </w:rPr>
      </w:pPr>
      <w:r w:rsidRPr="00C84FFC">
        <w:rPr>
          <w:b/>
        </w:rPr>
        <w:lastRenderedPageBreak/>
        <w:t>(i)</w:t>
      </w:r>
      <w:r w:rsidR="00147A3B" w:rsidRPr="00F431CD">
        <w:rPr>
          <w:b/>
        </w:rPr>
        <w:t xml:space="preserve"> Quy trình số hóa và chuẩn hóa đánh giá năng lực</w:t>
      </w:r>
    </w:p>
    <w:p w14:paraId="7B999E97" w14:textId="7EFCBFA3" w:rsidR="00147A3B" w:rsidRPr="00147A3B" w:rsidRDefault="00147A3B" w:rsidP="00147A3B">
      <w:pPr>
        <w:pStyle w:val="Noidung"/>
      </w:pPr>
      <w:r w:rsidRPr="00147A3B">
        <w:t xml:space="preserve">Hệ thống chuyển đổi phương pháp ra đề thi từ thủ công sang tự động hóa hoàn toàn. Thay vì chọn từng câu hỏi, giảng viên chỉ cần định nghĩa </w:t>
      </w:r>
      <w:r w:rsidR="00F431CD" w:rsidRPr="00C84FFC">
        <w:t>ma</w:t>
      </w:r>
      <w:r w:rsidRPr="00147A3B">
        <w:t xml:space="preserve"> trận đề thi dựa trên các </w:t>
      </w:r>
      <w:r w:rsidR="00F431CD" w:rsidRPr="00C84FFC">
        <w:t>c</w:t>
      </w:r>
      <w:r w:rsidRPr="00147A3B">
        <w:t xml:space="preserve">huẩn đầu ra </w:t>
      </w:r>
      <w:r w:rsidR="00F431CD" w:rsidRPr="00C84FFC">
        <w:t>của học phần (LO)</w:t>
      </w:r>
      <w:r w:rsidRPr="00147A3B">
        <w:t>.</w:t>
      </w:r>
    </w:p>
    <w:p w14:paraId="4F65FFF0" w14:textId="77EEDA16" w:rsidR="00147A3B" w:rsidRPr="00147A3B" w:rsidRDefault="00147A3B" w:rsidP="00147A3B">
      <w:pPr>
        <w:pStyle w:val="Noidung"/>
      </w:pPr>
      <w:r w:rsidRPr="00147A3B">
        <w:t xml:space="preserve">Vai trò của </w:t>
      </w:r>
      <w:r w:rsidR="00FF42C4">
        <w:t>Backend</w:t>
      </w:r>
      <w:r w:rsidRPr="00147A3B">
        <w:t>: Hệ thống thực thi các thuật toán truy vấn ngẫu nhiên từ ngân hàng câu hỏi để sinh ra các mã đề khác nhau nhưng đảm bảo độ cân bằng về độ khó và tỷ lệ kiến thức (ví dụ: 40% câu hỏi thuộc LO1, 60% thuộc LO2). Quy trình này đảm bảo tính khách quan trong đánh giá và tiết kiệm tối đa thời gian cho giảng viên.</w:t>
      </w:r>
    </w:p>
    <w:p w14:paraId="17188869" w14:textId="09245968" w:rsidR="00147A3B" w:rsidRPr="00F431CD" w:rsidRDefault="00F431CD" w:rsidP="00147A3B">
      <w:pPr>
        <w:pStyle w:val="Noidung"/>
        <w:rPr>
          <w:b/>
        </w:rPr>
      </w:pPr>
      <w:r w:rsidRPr="00C84FFC">
        <w:rPr>
          <w:b/>
        </w:rPr>
        <w:t xml:space="preserve">(ii) </w:t>
      </w:r>
      <w:r w:rsidR="00147A3B" w:rsidRPr="00F431CD">
        <w:rPr>
          <w:b/>
        </w:rPr>
        <w:t xml:space="preserve">Quy trình xử lý tương tác thời gian thực và </w:t>
      </w:r>
      <w:r w:rsidRPr="00C84FFC">
        <w:rPr>
          <w:b/>
        </w:rPr>
        <w:t>h</w:t>
      </w:r>
      <w:r w:rsidR="00147A3B" w:rsidRPr="00F431CD">
        <w:rPr>
          <w:b/>
        </w:rPr>
        <w:t xml:space="preserve">ệ thống </w:t>
      </w:r>
      <w:r w:rsidRPr="00C84FFC">
        <w:rPr>
          <w:b/>
        </w:rPr>
        <w:t>trò chơi</w:t>
      </w:r>
      <w:r w:rsidR="00147A3B" w:rsidRPr="00F431CD">
        <w:rPr>
          <w:b/>
        </w:rPr>
        <w:t xml:space="preserve"> </w:t>
      </w:r>
    </w:p>
    <w:p w14:paraId="2335DF0A" w14:textId="3E880281" w:rsidR="00147A3B" w:rsidRPr="00147A3B" w:rsidRDefault="00147A3B" w:rsidP="00147A3B">
      <w:pPr>
        <w:pStyle w:val="Noidung"/>
      </w:pPr>
      <w:r w:rsidRPr="00147A3B">
        <w:t xml:space="preserve">Khác với các hệ thống LMS tĩnh, nền tảng này tập trung vào trải nghiệm tức thì. Trong các phiên làm bài kiểm tra (Quiz) hoặc chế độ đua </w:t>
      </w:r>
      <w:r w:rsidR="00F431CD" w:rsidRPr="00C84FFC">
        <w:t>tranh giải</w:t>
      </w:r>
      <w:r w:rsidRPr="00147A3B">
        <w:t>, hệ thống phải phục vụ hàng trăm sinh viên thao tác cùng một lúc.</w:t>
      </w:r>
    </w:p>
    <w:p w14:paraId="64BA53A1" w14:textId="7EA9DD17" w:rsidR="00147A3B" w:rsidRPr="00147A3B" w:rsidRDefault="00147A3B" w:rsidP="00147A3B">
      <w:pPr>
        <w:pStyle w:val="Noidung"/>
      </w:pPr>
      <w:r w:rsidRPr="00147A3B">
        <w:t xml:space="preserve">Vai trò của </w:t>
      </w:r>
      <w:r w:rsidR="00FF42C4">
        <w:t>Backend</w:t>
      </w:r>
      <w:r w:rsidRPr="00147A3B">
        <w:t xml:space="preserve">: </w:t>
      </w:r>
      <w:r w:rsidR="00FF42C4">
        <w:t>Backend</w:t>
      </w:r>
      <w:r w:rsidRPr="00147A3B">
        <w:t xml:space="preserve"> duy trì các kênh kết nối thời gian thực (Real-time sockets) để tiếp nhận câu trả lời, chấm điểm ngay lập tức (Instant Feedback) và kích hoạt song song các dịch vụ trò chơi hóa. Điểm kinh nghiệm (XP), vật phẩm ảo và thứ hạng trên Bảng xếp hạng (Leaderboard) được tính toán và cập nhật trong tích tắc, tạo ra vòng lặp phản hồi tích cực kích thích người học.</w:t>
      </w:r>
    </w:p>
    <w:p w14:paraId="5693B3C9" w14:textId="77777777" w:rsidR="00F431CD" w:rsidRPr="00F431CD" w:rsidRDefault="00F431CD" w:rsidP="00A92FD6">
      <w:pPr>
        <w:pStyle w:val="Noidung"/>
        <w:rPr>
          <w:b/>
        </w:rPr>
      </w:pPr>
      <w:r w:rsidRPr="00C84FFC">
        <w:rPr>
          <w:b/>
        </w:rPr>
        <w:t>(iii)</w:t>
      </w:r>
      <w:r w:rsidR="00A92FD6" w:rsidRPr="00F431CD">
        <w:rPr>
          <w:b/>
        </w:rPr>
        <w:t xml:space="preserve"> Quy trình quản trị và xử lý dữ liệu hàng loạt (Batch Processing) </w:t>
      </w:r>
    </w:p>
    <w:p w14:paraId="6BEDA319" w14:textId="7B64FBE2" w:rsidR="00A92FD6" w:rsidRDefault="00A92FD6" w:rsidP="00A92FD6">
      <w:pPr>
        <w:pStyle w:val="Noidung"/>
      </w:pPr>
      <w:r>
        <w:t>Để phục vụ quy mô đào tạo lớn, hệ thống cung cấp khả năng xử lý dữ liệu đầu vào khối lượng lớn, điển hình là việc nhập danh sách sinh viên đầu khóa hoặc ngân hàng câu hỏi từ các tệp tin bên ngoài (Excel, ZIP).</w:t>
      </w:r>
    </w:p>
    <w:p w14:paraId="09BAC4A7" w14:textId="2038C725" w:rsidR="00F30ED7" w:rsidRPr="00607627" w:rsidRDefault="00147A3B" w:rsidP="00147A3B">
      <w:pPr>
        <w:pStyle w:val="Noidung"/>
      </w:pPr>
      <w:r>
        <w:t xml:space="preserve">Vai trò của </w:t>
      </w:r>
      <w:r w:rsidR="00FF42C4">
        <w:t>Backend</w:t>
      </w:r>
      <w:r>
        <w:t xml:space="preserve">: Hệ thống thực hiện các cơ chế phân tích, xác thực dữ </w:t>
      </w:r>
      <w:r w:rsidR="00516018">
        <w:t>liệu</w:t>
      </w:r>
      <w:r>
        <w:t xml:space="preserve"> và sử dụng Giao </w:t>
      </w:r>
      <w:r w:rsidR="00516018">
        <w:t>tác</w:t>
      </w:r>
      <w:r>
        <w:t xml:space="preserve"> chặt chẽ. Điều này đảm bảo tính toàn vẹn </w:t>
      </w:r>
      <w:r w:rsidR="00C9297E">
        <w:t>cao</w:t>
      </w:r>
      <w:r>
        <w:t xml:space="preserve"> của dữ liệu: một tệp tin nhập vào sẽ được xử lý thành công toàn bộ hoặc hủy bỏ toàn bộ (rollback) nếu có lỗi, ngăn chặn triệt để tình trạng dữ liệu rác hoặc không đồng bộ.</w:t>
      </w:r>
      <w:r w:rsidR="00075BD3" w:rsidRPr="00607627">
        <w:br w:type="page"/>
      </w:r>
    </w:p>
    <w:p w14:paraId="1BAF2DE9" w14:textId="5C1A87C1" w:rsidR="00F30ED7" w:rsidRPr="00F30ED7" w:rsidRDefault="00F30ED7" w:rsidP="00F30ED7">
      <w:pPr>
        <w:pStyle w:val="Heading1"/>
      </w:pPr>
      <w:bookmarkStart w:id="66" w:name="_Toc217741291"/>
      <w:r w:rsidRPr="00F30ED7">
        <w:lastRenderedPageBreak/>
        <w:t>NGHIÊN CỨU LÝ THUYẾT</w:t>
      </w:r>
      <w:bookmarkEnd w:id="66"/>
      <w:r w:rsidRPr="00F30ED7">
        <w:t xml:space="preserve"> </w:t>
      </w:r>
    </w:p>
    <w:p w14:paraId="1CE1D638" w14:textId="5697ED23" w:rsidR="000846BE" w:rsidRPr="000846BE" w:rsidRDefault="003E6A25" w:rsidP="000846BE">
      <w:pPr>
        <w:pStyle w:val="Noidung"/>
      </w:pPr>
      <w:r>
        <w:t>Chương này</w:t>
      </w:r>
      <w:r w:rsidR="000846BE" w:rsidRPr="000846BE">
        <w:t xml:space="preserve"> trình bày các lý thuyết nền tảng được nghiên cứu để chuẩn bị cho việc phát triển dự </w:t>
      </w:r>
      <w:r w:rsidR="00A701DC">
        <w:t>án</w:t>
      </w:r>
      <w:r w:rsidR="000846BE" w:rsidRPr="000846BE">
        <w:t xml:space="preserve">. Việc xây dựng một hệ thống </w:t>
      </w:r>
      <w:r w:rsidR="00FF42C4">
        <w:t>Backend</w:t>
      </w:r>
      <w:r w:rsidR="000846BE" w:rsidRPr="000846BE">
        <w:t xml:space="preserve"> ổn định đòi hỏi sự hiểu biết vững chắc về các công nghệ và kiến trúc được lựa chọn. Nội dung chương sẽ đi từ các khái niệm tổng quan như hệ thống phân tán, cơ sở dữ liệu, đến các công nghệ cụ thể như WebSocket, Docker, </w:t>
      </w:r>
      <w:r w:rsidR="00A432DE">
        <w:t>bộ đệm</w:t>
      </w:r>
      <w:r w:rsidR="000846BE" w:rsidRPr="000846BE">
        <w:t>, cùng với các nguyên tắc về bảo mật và kiểm thử. Mục tiêu của chương này là cung cấp một cơ sở kiến thức đủ mạnh để các quyết định thiết kế trong những chương sau được đưa ra một cách hợp lý và có cơ sở.</w:t>
      </w:r>
    </w:p>
    <w:p w14:paraId="276615C1" w14:textId="600D4224" w:rsidR="000846BE" w:rsidRDefault="009A46E7" w:rsidP="003E6A25">
      <w:pPr>
        <w:pStyle w:val="Heading2"/>
        <w:rPr>
          <w:lang w:val="vi-VN"/>
        </w:rPr>
      </w:pPr>
      <w:bookmarkStart w:id="67" w:name="_Toc217741292"/>
      <w:r>
        <w:rPr>
          <w:lang w:val="vi-VN"/>
        </w:rPr>
        <w:t xml:space="preserve">Tổng quan về Hệ thống Quản lý </w:t>
      </w:r>
      <w:r w:rsidR="00FF186C" w:rsidRPr="00C84FFC">
        <w:rPr>
          <w:lang w:val="vi-VN"/>
        </w:rPr>
        <w:t>h</w:t>
      </w:r>
      <w:r>
        <w:rPr>
          <w:lang w:val="vi-VN"/>
        </w:rPr>
        <w:t>ọc tập</w:t>
      </w:r>
      <w:bookmarkEnd w:id="67"/>
    </w:p>
    <w:p w14:paraId="00EECB3D" w14:textId="6FDC51D8" w:rsidR="00FF186C" w:rsidRPr="00FF186C" w:rsidRDefault="00FF186C" w:rsidP="00FF186C">
      <w:pPr>
        <w:pStyle w:val="Noidung"/>
        <w:rPr>
          <w:rStyle w:val="ng-star-inserted1"/>
        </w:rPr>
      </w:pPr>
      <w:r w:rsidRPr="00FF186C">
        <w:rPr>
          <w:rStyle w:val="ng-star-inserted1"/>
        </w:rPr>
        <w:t>Hệ thống Quản lý Học tập (Learning Management System – LMS) là một loại ứng dụng phần mềm được thiết kế nhằm hỗ trợ quản trị, lưu trữ, theo dõi, báo cáo và phân phối các nội dung giáo dục hoặc chương trình đào tạo trong môi trường số. Trong bối cảnh giáo dục hiện đại, LMS đóng vai trò là hạ tầng trung tâm cho các hoạt động dạy và học trực tuyến, cho phép tổ chức, quản lý và đánh giá quá trình học tập của người học một cách có hệ thống.</w:t>
      </w:r>
      <w:r w:rsidRPr="00C84FFC">
        <w:rPr>
          <w:rStyle w:val="ng-star-inserted1"/>
        </w:rPr>
        <w:t xml:space="preserve"> </w:t>
      </w:r>
      <w:r w:rsidRPr="00FF186C">
        <w:rPr>
          <w:rStyle w:val="ng-star-inserted1"/>
        </w:rPr>
        <w:t>Trên thế giới, nhiều nền tảng LMS đã được triển khai rộng rãi tại các cơ sở giáo dục, tiêu biểu như Moodle, Canvas và Blackboard. Các hệ thống này cung cấp những chức năng nền tảng như quản lý khóa học, phân phối tài liệu học tập, tổ chức diễn đàn thảo luận và hỗ trợ các hình thức kiểm tra, đánh giá trực tuyến, qua đó đáp ứng các nhu cầu cơ bản trong triển khai đào tạo trực tuyến.</w:t>
      </w:r>
    </w:p>
    <w:p w14:paraId="2BB6E443" w14:textId="77777777" w:rsidR="00FF186C" w:rsidRPr="00FF186C" w:rsidRDefault="00FF186C" w:rsidP="00FF186C">
      <w:pPr>
        <w:pStyle w:val="Noidung"/>
        <w:rPr>
          <w:rStyle w:val="ng-star-inserted1"/>
        </w:rPr>
      </w:pPr>
      <w:r w:rsidRPr="00FF186C">
        <w:rPr>
          <w:rStyle w:val="ng-star-inserted1"/>
        </w:rPr>
        <w:t>Tuy nhiên, qua quá trình khảo sát và phân tích, có thể nhận thấy rằng trong nhiều trường hợp, các hệ thống LMS thương mại hoặc mã nguồn mở phổ biến hiện nay vẫn bộc lộ những hạn chế nhất định khi áp dụng vào bối cảnh giáo dục đại học tại Việt Nam. Thứ nhất, khả năng tùy biến sâu để đáp ứng các yêu cầu quản lý chương trình đào tạo theo chuẩn đầu ra (PO, PLO, LO) cũng như các tiêu chí kiểm định chất lượng đặc thù (ví dụ AUN-QA) thường bị giới hạn, hoặc đòi hỏi chi phí và nỗ lực kỹ thuật đáng kể để mở rộng. Thứ hai, các yếu tố trò chơi hóa trong nhiều hệ thống LMS hiện hữu chủ yếu được triển khai ở mức giao diện hoặc tính năng bổ trợ, chưa được tích hợp một cách có hệ thống vào mô hình dữ liệu và logic nghiệp vụ, dẫn đến mức độ hỗ trợ động lực học tập của người học còn hạn chế.</w:t>
      </w:r>
    </w:p>
    <w:p w14:paraId="49C57570" w14:textId="1BE2B69D" w:rsidR="00FF186C" w:rsidRPr="00FF186C" w:rsidRDefault="00FF186C" w:rsidP="00FF186C">
      <w:pPr>
        <w:pStyle w:val="Noidung"/>
        <w:rPr>
          <w:rStyle w:val="ng-star-inserted1"/>
        </w:rPr>
      </w:pPr>
      <w:r w:rsidRPr="00FF186C">
        <w:rPr>
          <w:rStyle w:val="ng-star-inserted1"/>
        </w:rPr>
        <w:t xml:space="preserve">Từ những nhận định trên, có thể thấy rằng việc nghiên cứu và phát triển một hệ thống </w:t>
      </w:r>
      <w:r w:rsidR="00FF42C4">
        <w:rPr>
          <w:rStyle w:val="ng-star-inserted1"/>
        </w:rPr>
        <w:t>Backend</w:t>
      </w:r>
      <w:r w:rsidRPr="00FF186C">
        <w:rPr>
          <w:rStyle w:val="ng-star-inserted1"/>
        </w:rPr>
        <w:t xml:space="preserve"> tùy chỉnh là cần thiết nhằm khắc phục các hạn chế nêu trên. Hướng tiếp </w:t>
      </w:r>
      <w:r w:rsidRPr="00FF186C">
        <w:rPr>
          <w:rStyle w:val="ng-star-inserted1"/>
        </w:rPr>
        <w:lastRenderedPageBreak/>
        <w:t>cận này cho phép can thiệp sâu vào cấu trúc dữ liệu, luồng nghiệp vụ và cơ chế tích hợp, qua đó xây dựng một nền tảng vừa đáp ứng hiệu quả yêu cầu quản lý học thuật, vừa hỗ trợ các cơ chế tương tác và trò chơi hóa một cách linh hoạt, phù hợp với đặc thù của từng cơ sở giáo dục.</w:t>
      </w:r>
    </w:p>
    <w:p w14:paraId="31B9C2BB" w14:textId="5BD32743" w:rsidR="00A024B5" w:rsidRPr="00A024B5" w:rsidRDefault="00FF186C" w:rsidP="00FF186C">
      <w:pPr>
        <w:pStyle w:val="Noidung"/>
      </w:pPr>
      <w:r w:rsidRPr="00FF186C">
        <w:rPr>
          <w:rStyle w:val="ng-star-inserted1"/>
        </w:rPr>
        <w:t>Trên thị trường hiện nay, các hệ thống LMS có thể được phân loại thành ba nhóm chính, mỗi nhóm có những ưu điểm và hạn chế riêng khi xem xét khả năng triển khai trong môi trường giáo dục đại học.</w:t>
      </w:r>
    </w:p>
    <w:p w14:paraId="0440D597" w14:textId="07A4017B" w:rsidR="009C5D1A" w:rsidRPr="009C5D1A" w:rsidRDefault="009C5D1A" w:rsidP="009C5D1A">
      <w:pPr>
        <w:pStyle w:val="Caption"/>
        <w:keepNext/>
        <w:rPr>
          <w:lang w:val="vi-VN"/>
        </w:rPr>
      </w:pPr>
      <w:bookmarkStart w:id="68" w:name="_Toc217711250"/>
      <w:r w:rsidRPr="009C5D1A">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2</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1</w:t>
      </w:r>
      <w:r w:rsidR="00B5572B">
        <w:rPr>
          <w:lang w:val="vi-VN"/>
        </w:rPr>
        <w:fldChar w:fldCharType="end"/>
      </w:r>
      <w:r>
        <w:rPr>
          <w:lang w:val="vi-VN"/>
        </w:rPr>
        <w:t xml:space="preserve"> </w:t>
      </w:r>
      <w:bookmarkStart w:id="69" w:name="_Toc217630531"/>
      <w:r w:rsidRPr="00344E0B">
        <w:rPr>
          <w:lang w:val="vi-VN"/>
        </w:rPr>
        <w:t>So sánh các loại hình hệ thống LMS</w:t>
      </w:r>
      <w:bookmarkEnd w:id="68"/>
      <w:bookmarkEnd w:id="69"/>
    </w:p>
    <w:tbl>
      <w:tblPr>
        <w:tblStyle w:val="TableGrid"/>
        <w:tblW w:w="5000" w:type="pct"/>
        <w:tblCellMar>
          <w:top w:w="57" w:type="dxa"/>
          <w:bottom w:w="57" w:type="dxa"/>
        </w:tblCellMar>
        <w:tblLook w:val="04A0" w:firstRow="1" w:lastRow="0" w:firstColumn="1" w:lastColumn="0" w:noHBand="0" w:noVBand="1"/>
      </w:tblPr>
      <w:tblGrid>
        <w:gridCol w:w="1555"/>
        <w:gridCol w:w="2126"/>
        <w:gridCol w:w="2410"/>
        <w:gridCol w:w="2971"/>
      </w:tblGrid>
      <w:tr w:rsidR="00A024B5" w:rsidRPr="00FF186C" w14:paraId="33C151C3" w14:textId="77777777" w:rsidTr="00C82EEA">
        <w:tc>
          <w:tcPr>
            <w:tcW w:w="858" w:type="pct"/>
            <w:vAlign w:val="center"/>
            <w:hideMark/>
          </w:tcPr>
          <w:p w14:paraId="771F9360" w14:textId="77777777" w:rsidR="00A024B5" w:rsidRPr="00FF186C" w:rsidRDefault="00A024B5" w:rsidP="00FF186C">
            <w:pPr>
              <w:pStyle w:val="noidungbang"/>
              <w:jc w:val="center"/>
              <w:rPr>
                <w:b/>
              </w:rPr>
            </w:pPr>
            <w:r w:rsidRPr="00FF186C">
              <w:rPr>
                <w:b/>
              </w:rPr>
              <w:t>Loại hình</w:t>
            </w:r>
          </w:p>
        </w:tc>
        <w:tc>
          <w:tcPr>
            <w:tcW w:w="1173" w:type="pct"/>
            <w:vAlign w:val="center"/>
            <w:hideMark/>
          </w:tcPr>
          <w:p w14:paraId="1109581C" w14:textId="77777777" w:rsidR="00C82EEA" w:rsidRDefault="00A024B5" w:rsidP="00FF186C">
            <w:pPr>
              <w:pStyle w:val="noidungbang"/>
              <w:jc w:val="center"/>
              <w:rPr>
                <w:b/>
              </w:rPr>
            </w:pPr>
            <w:r w:rsidRPr="00FF186C">
              <w:rPr>
                <w:b/>
              </w:rPr>
              <w:t xml:space="preserve">Đại diện </w:t>
            </w:r>
          </w:p>
          <w:p w14:paraId="1165BBFE" w14:textId="0B387C68" w:rsidR="00A024B5" w:rsidRPr="00FF186C" w:rsidRDefault="00A024B5" w:rsidP="00FF186C">
            <w:pPr>
              <w:pStyle w:val="noidungbang"/>
              <w:jc w:val="center"/>
              <w:rPr>
                <w:b/>
              </w:rPr>
            </w:pPr>
            <w:r w:rsidRPr="00FF186C">
              <w:rPr>
                <w:b/>
              </w:rPr>
              <w:t>tiêu biểu</w:t>
            </w:r>
          </w:p>
        </w:tc>
        <w:tc>
          <w:tcPr>
            <w:tcW w:w="1330" w:type="pct"/>
            <w:vAlign w:val="center"/>
            <w:hideMark/>
          </w:tcPr>
          <w:p w14:paraId="06E9CB54" w14:textId="77777777" w:rsidR="00A024B5" w:rsidRPr="00FF186C" w:rsidRDefault="00A024B5" w:rsidP="00FF186C">
            <w:pPr>
              <w:pStyle w:val="noidungbang"/>
              <w:jc w:val="center"/>
              <w:rPr>
                <w:b/>
              </w:rPr>
            </w:pPr>
            <w:r w:rsidRPr="00FF186C">
              <w:rPr>
                <w:b/>
              </w:rPr>
              <w:t>Ưu điểm</w:t>
            </w:r>
          </w:p>
        </w:tc>
        <w:tc>
          <w:tcPr>
            <w:tcW w:w="1639" w:type="pct"/>
            <w:vAlign w:val="center"/>
            <w:hideMark/>
          </w:tcPr>
          <w:p w14:paraId="522A1701" w14:textId="77777777" w:rsidR="00A024B5" w:rsidRPr="00FF186C" w:rsidRDefault="00A024B5" w:rsidP="00FF186C">
            <w:pPr>
              <w:pStyle w:val="noidungbang"/>
              <w:jc w:val="center"/>
              <w:rPr>
                <w:b/>
              </w:rPr>
            </w:pPr>
            <w:r w:rsidRPr="00FF186C">
              <w:rPr>
                <w:b/>
              </w:rPr>
              <w:t>Nhược điểm</w:t>
            </w:r>
          </w:p>
        </w:tc>
      </w:tr>
      <w:tr w:rsidR="00A024B5" w:rsidRPr="00A024B5" w14:paraId="555ABCF0" w14:textId="77777777" w:rsidTr="00C82EEA">
        <w:tc>
          <w:tcPr>
            <w:tcW w:w="858" w:type="pct"/>
            <w:vAlign w:val="center"/>
            <w:hideMark/>
          </w:tcPr>
          <w:p w14:paraId="1A6A7BDC" w14:textId="77777777" w:rsidR="00A024B5" w:rsidRPr="00A024B5" w:rsidRDefault="00A024B5" w:rsidP="00D524EE">
            <w:pPr>
              <w:pStyle w:val="noidungbang"/>
              <w:jc w:val="left"/>
            </w:pPr>
            <w:r w:rsidRPr="00A024B5">
              <w:t>Mã nguồn mở</w:t>
            </w:r>
          </w:p>
        </w:tc>
        <w:tc>
          <w:tcPr>
            <w:tcW w:w="1173" w:type="pct"/>
            <w:vAlign w:val="center"/>
            <w:hideMark/>
          </w:tcPr>
          <w:p w14:paraId="021E6E7C" w14:textId="77777777" w:rsidR="00A024B5" w:rsidRPr="00A024B5" w:rsidRDefault="00A024B5" w:rsidP="00D524EE">
            <w:pPr>
              <w:pStyle w:val="noidungbang"/>
              <w:jc w:val="left"/>
            </w:pPr>
            <w:r w:rsidRPr="00A024B5">
              <w:t>Moodle, Sakai</w:t>
            </w:r>
          </w:p>
        </w:tc>
        <w:tc>
          <w:tcPr>
            <w:tcW w:w="1330" w:type="pct"/>
            <w:vAlign w:val="center"/>
            <w:hideMark/>
          </w:tcPr>
          <w:p w14:paraId="64812A11" w14:textId="77777777" w:rsidR="00A024B5" w:rsidRPr="00A024B5" w:rsidRDefault="00A024B5" w:rsidP="00D524EE">
            <w:pPr>
              <w:pStyle w:val="noidungbang"/>
              <w:jc w:val="left"/>
            </w:pPr>
            <w:r w:rsidRPr="00A024B5">
              <w:t>Miễn phí bản quyền; Cộng đồng lớn; Khả năng tùy biến cao nếu có đủ nguồn lực kỹ thuật.</w:t>
            </w:r>
          </w:p>
        </w:tc>
        <w:tc>
          <w:tcPr>
            <w:tcW w:w="1639" w:type="pct"/>
            <w:vAlign w:val="center"/>
            <w:hideMark/>
          </w:tcPr>
          <w:p w14:paraId="4A37AFA9" w14:textId="77777777" w:rsidR="00A024B5" w:rsidRPr="00A024B5" w:rsidRDefault="00A024B5" w:rsidP="00D524EE">
            <w:pPr>
              <w:pStyle w:val="noidungbang"/>
              <w:jc w:val="left"/>
            </w:pPr>
            <w:r w:rsidRPr="00A024B5">
              <w:t>Đòi hỏi chi phí hạ tầng và nhân sự vận hành; Giao diện mặc định thường kém hấp dẫn; Khó khăn trong việc nâng cấp.</w:t>
            </w:r>
          </w:p>
        </w:tc>
      </w:tr>
      <w:tr w:rsidR="00A024B5" w:rsidRPr="00A024B5" w14:paraId="7AC07CAA" w14:textId="77777777" w:rsidTr="00C82EEA">
        <w:tc>
          <w:tcPr>
            <w:tcW w:w="858" w:type="pct"/>
            <w:vAlign w:val="center"/>
            <w:hideMark/>
          </w:tcPr>
          <w:p w14:paraId="150F1529" w14:textId="77777777" w:rsidR="00A024B5" w:rsidRPr="00A024B5" w:rsidRDefault="00A024B5" w:rsidP="00D524EE">
            <w:pPr>
              <w:pStyle w:val="noidungbang"/>
              <w:jc w:val="left"/>
            </w:pPr>
            <w:r w:rsidRPr="00A024B5">
              <w:t>Thương mại</w:t>
            </w:r>
          </w:p>
        </w:tc>
        <w:tc>
          <w:tcPr>
            <w:tcW w:w="1173" w:type="pct"/>
            <w:vAlign w:val="center"/>
            <w:hideMark/>
          </w:tcPr>
          <w:p w14:paraId="7EAB94CA" w14:textId="77777777" w:rsidR="00A024B5" w:rsidRPr="00A024B5" w:rsidRDefault="00A024B5" w:rsidP="00D524EE">
            <w:pPr>
              <w:pStyle w:val="noidungbang"/>
              <w:jc w:val="left"/>
            </w:pPr>
            <w:r w:rsidRPr="00A024B5">
              <w:t>Blackboard, Canvas</w:t>
            </w:r>
          </w:p>
        </w:tc>
        <w:tc>
          <w:tcPr>
            <w:tcW w:w="1330" w:type="pct"/>
            <w:vAlign w:val="center"/>
            <w:hideMark/>
          </w:tcPr>
          <w:p w14:paraId="177813DA" w14:textId="77777777" w:rsidR="00A024B5" w:rsidRPr="00A024B5" w:rsidRDefault="00A024B5" w:rsidP="00D524EE">
            <w:pPr>
              <w:pStyle w:val="noidungbang"/>
              <w:jc w:val="left"/>
            </w:pPr>
            <w:r w:rsidRPr="00A024B5">
              <w:t>Giải pháp trọn gói, ổn định; Hỗ trợ kỹ thuật chuyên nghiệp; Giao diện thân thiện.</w:t>
            </w:r>
          </w:p>
        </w:tc>
        <w:tc>
          <w:tcPr>
            <w:tcW w:w="1639" w:type="pct"/>
            <w:vAlign w:val="center"/>
            <w:hideMark/>
          </w:tcPr>
          <w:p w14:paraId="749E5F72" w14:textId="77777777" w:rsidR="00A024B5" w:rsidRPr="00A024B5" w:rsidRDefault="00A024B5" w:rsidP="00D524EE">
            <w:pPr>
              <w:pStyle w:val="noidungbang"/>
              <w:jc w:val="left"/>
            </w:pPr>
            <w:r w:rsidRPr="00A024B5">
              <w:t>Chi phí bản quyền rất cao; Bị phụ thuộc vào nhà cung cấp; Khả năng tùy biến hạn chế.</w:t>
            </w:r>
          </w:p>
        </w:tc>
      </w:tr>
      <w:tr w:rsidR="00A024B5" w:rsidRPr="00650B6D" w14:paraId="5EAFCA31" w14:textId="77777777" w:rsidTr="00C82EEA">
        <w:tc>
          <w:tcPr>
            <w:tcW w:w="858" w:type="pct"/>
            <w:vAlign w:val="center"/>
            <w:hideMark/>
          </w:tcPr>
          <w:p w14:paraId="457B8775" w14:textId="77777777" w:rsidR="00A024B5" w:rsidRPr="00A024B5" w:rsidRDefault="00A024B5" w:rsidP="00D524EE">
            <w:pPr>
              <w:pStyle w:val="noidungbang"/>
              <w:jc w:val="left"/>
            </w:pPr>
            <w:r w:rsidRPr="00A024B5">
              <w:t>Tùy chỉnh</w:t>
            </w:r>
          </w:p>
        </w:tc>
        <w:tc>
          <w:tcPr>
            <w:tcW w:w="1173" w:type="pct"/>
            <w:vAlign w:val="center"/>
            <w:hideMark/>
          </w:tcPr>
          <w:p w14:paraId="2F087D87" w14:textId="523660E4" w:rsidR="00A024B5" w:rsidRPr="00A432DE" w:rsidRDefault="00A024B5" w:rsidP="00D524EE">
            <w:pPr>
              <w:pStyle w:val="noidungbang"/>
              <w:jc w:val="left"/>
              <w:rPr>
                <w:lang w:val="vi-VN"/>
              </w:rPr>
            </w:pPr>
            <w:r w:rsidRPr="00A024B5">
              <w:t>Dự án này</w:t>
            </w:r>
          </w:p>
        </w:tc>
        <w:tc>
          <w:tcPr>
            <w:tcW w:w="1330" w:type="pct"/>
            <w:vAlign w:val="center"/>
            <w:hideMark/>
          </w:tcPr>
          <w:p w14:paraId="73C47EB4" w14:textId="77777777" w:rsidR="00A024B5" w:rsidRPr="00CD389B" w:rsidRDefault="00A024B5" w:rsidP="00D524EE">
            <w:pPr>
              <w:pStyle w:val="noidungbang"/>
              <w:jc w:val="left"/>
              <w:rPr>
                <w:lang w:val="vi-VN"/>
              </w:rPr>
            </w:pPr>
            <w:r w:rsidRPr="00CD389B">
              <w:rPr>
                <w:lang w:val="vi-VN"/>
              </w:rPr>
              <w:t>Đáp ứng chính xác nghiệp vụ đặc thù; Toàn quyền sở hữu mã nguồn; Tích hợp sâu các tính năng độc đáo.</w:t>
            </w:r>
          </w:p>
        </w:tc>
        <w:tc>
          <w:tcPr>
            <w:tcW w:w="1639" w:type="pct"/>
            <w:vAlign w:val="center"/>
            <w:hideMark/>
          </w:tcPr>
          <w:p w14:paraId="543DB75A" w14:textId="77777777" w:rsidR="00A024B5" w:rsidRPr="00CD389B" w:rsidRDefault="00A024B5" w:rsidP="00D524EE">
            <w:pPr>
              <w:pStyle w:val="noidungbang"/>
              <w:jc w:val="left"/>
              <w:rPr>
                <w:lang w:val="vi-VN"/>
              </w:rPr>
            </w:pPr>
            <w:r w:rsidRPr="00CD389B">
              <w:rPr>
                <w:lang w:val="vi-VN"/>
              </w:rPr>
              <w:t>Chi phí và thời gian phát triển ban đầu lớn; Đòi hỏi đội ngũ phát triển để bảo trì và nâng cấp.</w:t>
            </w:r>
          </w:p>
        </w:tc>
      </w:tr>
    </w:tbl>
    <w:p w14:paraId="000E71D1" w14:textId="56EC0126" w:rsidR="009A46E7" w:rsidRPr="009A46E7" w:rsidRDefault="00A024B5" w:rsidP="001A4D5E">
      <w:pPr>
        <w:pStyle w:val="Noidung"/>
      </w:pPr>
      <w:r w:rsidRPr="00A024B5">
        <w:t>Việc lựa chọn xây dựng một hệ thống tùy chỉnh, dù tốn nhiều công sức ban đầu, lại là hướng đi chiến lược cho phép giải quyết triệt để các bài toán nghiệp vụ phức tạp và tạo ra lợi thế cạnh tranh bằng những trải nghiệm học tập độc đáo mà các giải pháp có sẵn không thể cung cấp.</w:t>
      </w:r>
    </w:p>
    <w:p w14:paraId="3E52FED9" w14:textId="741C727C" w:rsidR="000846BE" w:rsidRDefault="009A46E7" w:rsidP="003E6A25">
      <w:pPr>
        <w:pStyle w:val="Heading2"/>
        <w:rPr>
          <w:lang w:val="vi-VN"/>
        </w:rPr>
      </w:pPr>
      <w:bookmarkStart w:id="70" w:name="_Toc217741293"/>
      <w:r>
        <w:rPr>
          <w:lang w:val="vi-VN"/>
        </w:rPr>
        <w:t>Lý thuyết về Trò chơi hóa trong giáo dục</w:t>
      </w:r>
      <w:bookmarkEnd w:id="70"/>
    </w:p>
    <w:p w14:paraId="1512D756" w14:textId="6DEDC7D3" w:rsidR="00FF186C" w:rsidRDefault="00FF186C" w:rsidP="00FF186C">
      <w:pPr>
        <w:pStyle w:val="Noidung"/>
      </w:pPr>
      <w:r>
        <w:t>Trò chơi hóa (Gamification) được định nghĩa là việc ứng dụng có chủ đích các yếu tố và nguyên tắc thiết kế của trò chơi vào những bối cảnh không phải trò chơi, nhằm tăng cường mức độ tham gia, động lực và hiệu quả của các hoạt động mục tiêu</w:t>
      </w:r>
      <w:r w:rsidR="00301C92">
        <w:t xml:space="preserve"> </w:t>
      </w:r>
      <w:r w:rsidR="00452479">
        <w:fldChar w:fldCharType="begin"/>
      </w:r>
      <w:r w:rsidR="00452479">
        <w:instrText xml:space="preserve"> ADDIN ZOTERO_ITEM CSL_CITATION {"citationID":"nbhDpkVy","properties":{"formattedCitation":"[1]","plainCitation":"[1]","noteIndex":0},"citationItems":[{"id":122,"uris":["http://zotero.org/users/local/spty5A6U/items/G2WZYXA3"],"itemData":{"id":122,"type":"book","abstract":"The new era of Gamification and Human-Focused Design optimizes for motivation and engagement over traditional Function-Focused Design. Within the industry, studies on game mechanics and behavioral psychology have become proliferate. However, few people understand how to merge the two fields into experience designs that reliably increases business metrics and generates a return on investment. Gamification Pioneer Yu-kai Chou takes readers on a journey to learn his sixteen years of obsessive research in creating the Octalysis Framework, and how to apply the framework to create engaging and successful experiences in their product, workplace, marketing, and personal lives","event-place":"Fremont, CA","ISBN":"978-1-5117-4404-1","language":"eng","number-of-pages":"499","publisher":"Octalysis Media","publisher-place":"Fremont, CA","source":"K10plus ISBN","title":"Actionable gamification: beyond points, badges, and leaderboards","title-short":"Actionable gamification","author":[{"family":"Chou","given":"Yu-kai"},{"family":"Mechelen","given":"Erik","dropping-particle":"von"}],"issued":{"date-parts":[["2016"]]}}}],"schema":"https://github.com/citation-style-language/schema/raw/master/csl-citation.json"} </w:instrText>
      </w:r>
      <w:r w:rsidR="00452479">
        <w:fldChar w:fldCharType="separate"/>
      </w:r>
      <w:r w:rsidR="00301C92" w:rsidRPr="00452479">
        <w:t>[1</w:t>
      </w:r>
      <w:r w:rsidR="00452479" w:rsidRPr="00452479">
        <w:t>]</w:t>
      </w:r>
      <w:r w:rsidR="00452479">
        <w:fldChar w:fldCharType="end"/>
      </w:r>
      <w:r>
        <w:t>. Trong lĩnh vực giáo dục, gamification không đồng nghĩa với việc biến hoạt động học tập thành một trò chơi hoàn chỉnh, mà tập trung vào việc chắt lọc và vận dụng các cơ chế tâm lý cốt lõi của trò chơi để hỗ trợ và thúc đẩy hành vi học tập tích cực.</w:t>
      </w:r>
    </w:p>
    <w:p w14:paraId="6B40598C" w14:textId="5617E2F6" w:rsidR="00FF186C" w:rsidRDefault="00FF186C" w:rsidP="00FF186C">
      <w:pPr>
        <w:pStyle w:val="Noidung"/>
      </w:pPr>
      <w:r>
        <w:lastRenderedPageBreak/>
        <w:t>Nền tảng lý thuyết quan trọng của gamification trong giáo dục thường được đặt trên Thuyết Tự quyết (Self-Determination Theory – SDT), theo đó động lực nội tại của con người chịu ảnh hưởng bởi ba nhu cầu tâm lý cơ bản</w:t>
      </w:r>
      <w:r w:rsidR="00301C92">
        <w:t xml:space="preserve"> </w:t>
      </w:r>
      <w:r w:rsidR="00452479">
        <w:fldChar w:fldCharType="begin"/>
      </w:r>
      <w:r w:rsidR="00452479">
        <w:instrText xml:space="preserve"> ADDIN ZOTERO_ITEM CSL_CITATION {"citationID":"RVQSgXIX","properties":{"formattedCitation":"[1]","plainCitation":"[1]","noteIndex":0},"citationItems":[{"id":122,"uris":["http://zotero.org/users/local/spty5A6U/items/G2WZYXA3"],"itemData":{"id":122,"type":"book","abstract":"The new era of Gamification and Human-Focused Design optimizes for motivation and engagement over traditional Function-Focused Design. Within the industry, studies on game mechanics and behavioral psychology have become proliferate. However, few people understand how to merge the two fields into experience designs that reliably increases business metrics and generates a return on investment. Gamification Pioneer Yu-kai Chou takes readers on a journey to learn his sixteen years of obsessive research in creating the Octalysis Framework, and how to apply the framework to create engaging and successful experiences in their product, workplace, marketing, and personal lives","event-place":"Fremont, CA","ISBN":"978-1-5117-4404-1","language":"eng","number-of-pages":"499","publisher":"Octalysis Media","publisher-place":"Fremont, CA","source":"K10plus ISBN","title":"Actionable gamification: beyond points, badges, and leaderboards","title-short":"Actionable gamification","author":[{"family":"Chou","given":"Yu-kai"},{"family":"Mechelen","given":"Erik","dropping-particle":"von"}],"issued":{"date-parts":[["2016"]]}}}],"schema":"https://github.com/citation-style-language/schema/raw/master/csl-citation.json"} </w:instrText>
      </w:r>
      <w:r w:rsidR="00452479">
        <w:fldChar w:fldCharType="separate"/>
      </w:r>
      <w:r w:rsidR="00452479" w:rsidRPr="00452479">
        <w:t>[1]</w:t>
      </w:r>
      <w:r w:rsidR="00452479">
        <w:fldChar w:fldCharType="end"/>
      </w:r>
      <w:r>
        <w:t>:</w:t>
      </w:r>
    </w:p>
    <w:p w14:paraId="1E0CDCC5" w14:textId="77777777" w:rsidR="00FF186C" w:rsidRDefault="00FF186C" w:rsidP="00FF186C">
      <w:pPr>
        <w:pStyle w:val="Noidung"/>
      </w:pPr>
      <w:r w:rsidRPr="00FF186C">
        <w:rPr>
          <w:b/>
        </w:rPr>
        <w:t>(i) Tự chủ (Autonomy):</w:t>
      </w:r>
      <w:r>
        <w:t xml:space="preserve"> nhu cầu được lựa chọn, kiểm soát và ra quyết định trong quá trình học tập;</w:t>
      </w:r>
    </w:p>
    <w:p w14:paraId="7CE6548C" w14:textId="77777777" w:rsidR="00FF186C" w:rsidRDefault="00FF186C" w:rsidP="00FF186C">
      <w:pPr>
        <w:pStyle w:val="Noidung"/>
      </w:pPr>
      <w:r w:rsidRPr="00FF186C">
        <w:rPr>
          <w:b/>
        </w:rPr>
        <w:t>(ii) Năng lực (Competence):</w:t>
      </w:r>
      <w:r>
        <w:t xml:space="preserve"> nhu cầu được cảm nhận sự tiến bộ, thành thạo và đạt được kết quả thông qua nỗ lực cá nhân;</w:t>
      </w:r>
    </w:p>
    <w:p w14:paraId="48CAAE7A" w14:textId="77777777" w:rsidR="00FF186C" w:rsidRDefault="00FF186C" w:rsidP="00FF186C">
      <w:pPr>
        <w:pStyle w:val="Noidung"/>
      </w:pPr>
      <w:r w:rsidRPr="00FF186C">
        <w:rPr>
          <w:b/>
        </w:rPr>
        <w:t>(iii) Kết nối xã hội (Relatedness):</w:t>
      </w:r>
      <w:r>
        <w:t xml:space="preserve"> nhu cầu được tương tác, công nhận và kết nối với những người khác trong môi trường học tập.</w:t>
      </w:r>
    </w:p>
    <w:p w14:paraId="18EBEE99" w14:textId="6D6AD433" w:rsidR="00FF186C" w:rsidRDefault="00FF186C" w:rsidP="00FF186C">
      <w:pPr>
        <w:pStyle w:val="Noidung"/>
      </w:pPr>
      <w:r>
        <w:t>Một hệ thống học tập được trò chơi hóa hiệu quả cần được thiết kế sao cho đồng thời hỗ trợ cả ba nhu cầu trên, từ đó duy trì động lực học tập bền vững của người học.</w:t>
      </w:r>
      <w:r w:rsidRPr="00C84FFC">
        <w:t xml:space="preserve"> </w:t>
      </w:r>
      <w:r>
        <w:t>Trên cơ sở các lý thuyết động lực học, gamification trong giáo dục thường được triển khai thông qua một tập hợp các cơ chế và thành phần trò chơi, khi được áp dụng hợp lý sẽ hình thành các vòng lặp tương tác tích cực cho người học</w:t>
      </w:r>
      <w:r w:rsidR="00301C92">
        <w:t xml:space="preserve"> </w:t>
      </w:r>
      <w:r w:rsidR="00452479">
        <w:fldChar w:fldCharType="begin"/>
      </w:r>
      <w:r w:rsidR="00452479">
        <w:instrText xml:space="preserve"> ADDIN ZOTERO_ITEM CSL_CITATION {"citationID":"hVzPmwMj","properties":{"formattedCitation":"[1]","plainCitation":"[1]","noteIndex":0},"citationItems":[{"id":122,"uris":["http://zotero.org/users/local/spty5A6U/items/G2WZYXA3"],"itemData":{"id":122,"type":"book","abstract":"The new era of Gamification and Human-Focused Design optimizes for motivation and engagement over traditional Function-Focused Design. Within the industry, studies on game mechanics and behavioral psychology have become proliferate. However, few people understand how to merge the two fields into experience designs that reliably increases business metrics and generates a return on investment. Gamification Pioneer Yu-kai Chou takes readers on a journey to learn his sixteen years of obsessive research in creating the Octalysis Framework, and how to apply the framework to create engaging and successful experiences in their product, workplace, marketing, and personal lives","event-place":"Fremont, CA","ISBN":"978-1-5117-4404-1","language":"eng","number-of-pages":"499","publisher":"Octalysis Media","publisher-place":"Fremont, CA","source":"K10plus ISBN","title":"Actionable gamification: beyond points, badges, and leaderboards","title-short":"Actionable gamification","author":[{"family":"Chou","given":"Yu-kai"},{"family":"Mechelen","given":"Erik","dropping-particle":"von"}],"issued":{"date-parts":[["2016"]]}}}],"schema":"https://github.com/citation-style-language/schema/raw/master/csl-citation.json"} </w:instrText>
      </w:r>
      <w:r w:rsidR="00452479">
        <w:fldChar w:fldCharType="separate"/>
      </w:r>
      <w:r w:rsidR="00452479" w:rsidRPr="00452479">
        <w:t>[1]</w:t>
      </w:r>
      <w:r w:rsidR="00452479">
        <w:fldChar w:fldCharType="end"/>
      </w:r>
      <w:r>
        <w:t>. Các cơ chế phổ biến bao gồm:</w:t>
      </w:r>
    </w:p>
    <w:p w14:paraId="139543B8" w14:textId="77777777" w:rsidR="00FF186C" w:rsidRDefault="00FF186C" w:rsidP="00FF186C">
      <w:pPr>
        <w:pStyle w:val="Noidung"/>
      </w:pPr>
      <w:r w:rsidRPr="00FF186C">
        <w:rPr>
          <w:b/>
        </w:rPr>
        <w:t xml:space="preserve">(i) Điểm số (Points / Experience Points – XP): </w:t>
      </w:r>
      <w:r>
        <w:t>đóng vai trò là thước đo định lượng cho sự nỗ lực và tiến bộ của người học; mỗi hành động học tập tích cực như hoàn thành bài học hoặc trả lời đúng câu hỏi đều có thể được ghi nhận bằng điểm số, tạo phản hồi tức thì.</w:t>
      </w:r>
    </w:p>
    <w:p w14:paraId="02CFC414" w14:textId="77777777" w:rsidR="00FF186C" w:rsidRDefault="00FF186C" w:rsidP="00FF186C">
      <w:pPr>
        <w:pStyle w:val="Noidung"/>
      </w:pPr>
      <w:r w:rsidRPr="00FF186C">
        <w:rPr>
          <w:b/>
        </w:rPr>
        <w:t>(ii) Cấp độ (Levels):</w:t>
      </w:r>
      <w:r>
        <w:t xml:space="preserve"> biểu diễn mức độ phát triển và sự thành thạo của người học trong hệ thống; việc đạt được cấp độ mới thường gắn với các cột mốc tiến bộ hoặc mở khóa nội dung, qua đó hình thành mục tiêu dài hạn.</w:t>
      </w:r>
    </w:p>
    <w:p w14:paraId="17324ED1" w14:textId="77777777" w:rsidR="00FF186C" w:rsidRDefault="00FF186C" w:rsidP="00FF186C">
      <w:pPr>
        <w:pStyle w:val="Noidung"/>
      </w:pPr>
      <w:r w:rsidRPr="00FF186C">
        <w:rPr>
          <w:b/>
        </w:rPr>
        <w:t>(iii) Huy hiệu (Badges) và Thành tựu (Achievements):</w:t>
      </w:r>
      <w:r>
        <w:t xml:space="preserve"> các phần thưởng mang tính biểu trưng, dùng để ghi nhận những thành tích hoặc hành vi học tập cụ thể, góp phần thỏa mãn nhu cầu thể hiện năng lực.</w:t>
      </w:r>
    </w:p>
    <w:p w14:paraId="0EAE12F0" w14:textId="77777777" w:rsidR="00FF186C" w:rsidRDefault="00FF186C" w:rsidP="00FF186C">
      <w:pPr>
        <w:pStyle w:val="Noidung"/>
      </w:pPr>
      <w:r w:rsidRPr="00FF186C">
        <w:rPr>
          <w:b/>
        </w:rPr>
        <w:t xml:space="preserve">(iv) Bảng xếp hạng (Leaderboards): </w:t>
      </w:r>
      <w:r>
        <w:t>hỗ trợ yếu tố cạnh tranh có kiểm soát bằng cách hiển thị thứ hạng của người học trong một phạm vi nhất định; cơ chế này cần được thiết kế thận trọng để tránh gây áp lực hoặc làm giảm động lực của những người học ở nhóm dưới.</w:t>
      </w:r>
    </w:p>
    <w:p w14:paraId="2F0BA5CF" w14:textId="77777777" w:rsidR="00FF186C" w:rsidRDefault="00FF186C" w:rsidP="00FF186C">
      <w:pPr>
        <w:pStyle w:val="Noidung"/>
      </w:pPr>
      <w:r w:rsidRPr="00FF186C">
        <w:rPr>
          <w:b/>
        </w:rPr>
        <w:lastRenderedPageBreak/>
        <w:t xml:space="preserve">(v) Tiền tệ ảo (Virtual Currency) và Phần thưởng (Rewards): </w:t>
      </w:r>
      <w:r>
        <w:t>cho phép người học tích lũy và sử dụng các phần thưởng ảo để đổi lấy những quyền lợi hoặc yếu tố cá nhân hóa trong hệ thống, từ đó tăng cảm giác tự chủ và giá trị của nỗ lực học tập.</w:t>
      </w:r>
    </w:p>
    <w:p w14:paraId="1E36A207" w14:textId="77777777" w:rsidR="00FF186C" w:rsidRDefault="00FF186C" w:rsidP="00FF186C">
      <w:pPr>
        <w:pStyle w:val="Noidung"/>
      </w:pPr>
      <w:r>
        <w:t>Hiệu quả của các cơ chế trò chơi hóa đã được minh họa thông qua nhiều nền tảng giáo dục trực tuyến thành công. Chẳng hạn:</w:t>
      </w:r>
    </w:p>
    <w:p w14:paraId="6702B85D" w14:textId="77777777" w:rsidR="00FF186C" w:rsidRDefault="00FF186C" w:rsidP="00FF186C">
      <w:pPr>
        <w:pStyle w:val="Noidung"/>
      </w:pPr>
      <w:r w:rsidRPr="00FF186C">
        <w:rPr>
          <w:b/>
        </w:rPr>
        <w:t>(i) Duolingo</w:t>
      </w:r>
      <w:r>
        <w:t xml:space="preserve"> áp dụng các cơ chế như chuỗi học tập liên tục (streak), điểm kinh nghiệm và bảng xếp hạng theo chu kỳ nhằm hình thành thói quen học tập đều đặn và duy trì mức độ tham gia cao của người dùng.</w:t>
      </w:r>
    </w:p>
    <w:p w14:paraId="1D001723" w14:textId="77777777" w:rsidR="00FF186C" w:rsidRDefault="00FF186C" w:rsidP="00FF186C">
      <w:pPr>
        <w:pStyle w:val="Noidung"/>
      </w:pPr>
      <w:r w:rsidRPr="00FF186C">
        <w:rPr>
          <w:b/>
        </w:rPr>
        <w:t>(ii) Khan Academy</w:t>
      </w:r>
      <w:r>
        <w:t xml:space="preserve"> sử dụng hệ thống điểm năng lượng, huy hiệu và avatar để ghi nhận sự tiến bộ và mức độ thành thạo, phù hợp với định hướng học thuật và tự học.</w:t>
      </w:r>
    </w:p>
    <w:p w14:paraId="1DD67155" w14:textId="67360BE8" w:rsidR="00FF186C" w:rsidRDefault="00FF186C" w:rsidP="00FF186C">
      <w:pPr>
        <w:pStyle w:val="Noidung"/>
      </w:pPr>
      <w:r>
        <w:t xml:space="preserve">Từ việc phân tích các mô hình trên, đề tài “Xây dựng hệ thống </w:t>
      </w:r>
      <w:r w:rsidR="00FF42C4">
        <w:t>Backend</w:t>
      </w:r>
      <w:r>
        <w:t xml:space="preserve"> cho nền tảng học tập trực tuyến có tích hợp yếu tố trò chơi” chắt lọc và kế thừa các nguyên tắc cốt lõi của gamification trong giáo dục, bao gồm:</w:t>
      </w:r>
    </w:p>
    <w:p w14:paraId="48BB129C" w14:textId="77777777" w:rsidR="00FF186C" w:rsidRDefault="00FF186C" w:rsidP="00FF186C">
      <w:pPr>
        <w:pStyle w:val="Noidung"/>
      </w:pPr>
      <w:r>
        <w:t>(i) Thiết kế các vòng lặp phản hồi ngắn, trong đó hành động học tập của người học nhanh chóng được ghi nhận và phản hồi;</w:t>
      </w:r>
    </w:p>
    <w:p w14:paraId="7BA0B7D0" w14:textId="77777777" w:rsidR="00FF186C" w:rsidRDefault="00FF186C" w:rsidP="00FF186C">
      <w:pPr>
        <w:pStyle w:val="Noidung"/>
      </w:pPr>
      <w:r>
        <w:t>(ii) Xây dựng mục tiêu học tập ở cả ngắn hạn và dài hạn, thông qua các cơ chế cấp độ và thành tựu;</w:t>
      </w:r>
    </w:p>
    <w:p w14:paraId="48615048" w14:textId="77777777" w:rsidR="00FF186C" w:rsidRDefault="00FF186C" w:rsidP="00FF186C">
      <w:pPr>
        <w:pStyle w:val="Noidung"/>
      </w:pPr>
      <w:r>
        <w:t>(iii) Ghi nhận và so sánh tiến trình học tập bằng các cơ chế xếp hạng và huy hiệu theo phạm vi phù hợp.</w:t>
      </w:r>
    </w:p>
    <w:p w14:paraId="3C1659AD" w14:textId="3464BD25" w:rsidR="00FF186C" w:rsidRPr="0004647D" w:rsidRDefault="00FF186C" w:rsidP="00FF186C">
      <w:pPr>
        <w:pStyle w:val="Noidung"/>
      </w:pPr>
      <w:r>
        <w:t xml:space="preserve">Các nguyên tắc này được xem xét và tích hợp chủ yếu ở mức hệ thống </w:t>
      </w:r>
      <w:r w:rsidR="00FF42C4">
        <w:t>Backend</w:t>
      </w:r>
      <w:r>
        <w:t>, thông qua mô hình dữ liệu, logic nghiệp vụ và cơ chế sự kiện, nhằm đảm bảo tính nhất quán, khả năng mở rộng và hỗ trợ lâu dài cho trải nghiệm học tập.</w:t>
      </w:r>
    </w:p>
    <w:p w14:paraId="015BE06B" w14:textId="25F14716" w:rsidR="000846BE" w:rsidRDefault="0004647D" w:rsidP="003E6A25">
      <w:pPr>
        <w:pStyle w:val="Heading2"/>
        <w:rPr>
          <w:lang w:val="vi-VN"/>
        </w:rPr>
      </w:pPr>
      <w:bookmarkStart w:id="71" w:name="_Toc217741294"/>
      <w:r>
        <w:rPr>
          <w:lang w:val="vi-VN"/>
        </w:rPr>
        <w:t>Các công nghệ và nền tảng phát triển</w:t>
      </w:r>
      <w:bookmarkEnd w:id="71"/>
    </w:p>
    <w:p w14:paraId="53CFB194" w14:textId="77777777" w:rsidR="00BF56BD" w:rsidRDefault="00BF56BD" w:rsidP="00BF56BD">
      <w:pPr>
        <w:pStyle w:val="Noidung"/>
      </w:pPr>
      <w:r>
        <w:t>Việc lựa chọn công nghệ phù hợp đóng vai trò quan trọng trong quá trình thiết kế và triển khai hệ thống, do ảnh hưởng trực tiếp đến hiệu năng, khả năng mở rộng và khả năng bảo trì. Phần này trình bày các nền tảng và công nghệ được sử dụng trong đề tài, đồng thời phân tích cơ sở của các quyết định lựa chọn.</w:t>
      </w:r>
    </w:p>
    <w:p w14:paraId="475B7356" w14:textId="31ECCBC0" w:rsidR="00BF56BD" w:rsidRDefault="00BF56BD" w:rsidP="00BF56BD">
      <w:pPr>
        <w:pStyle w:val="Noidung"/>
      </w:pPr>
      <w:r>
        <w:t xml:space="preserve">Node.js được lựa chọn làm môi trường runtime cho hệ thống </w:t>
      </w:r>
      <w:r w:rsidR="00FF42C4">
        <w:t>Backend</w:t>
      </w:r>
      <w:r>
        <w:t xml:space="preserve"> nhờ vào mô hình xử lý I/O bất đồng bộ và kiến trúc hướng sự kiện, vốn đặc biệt phù hợp với các </w:t>
      </w:r>
      <w:r>
        <w:lastRenderedPageBreak/>
        <w:t>ứng dụng yêu cầu xử lý nhiều kết nối đồng thời và hỗ trợ các kịch bản thời gian thực, chẳng hạn như nền tảng học tập trực tuyến của đề tài</w:t>
      </w:r>
      <w:r w:rsidR="00452479">
        <w:t xml:space="preserve"> </w:t>
      </w:r>
      <w:r w:rsidR="00452479">
        <w:fldChar w:fldCharType="begin"/>
      </w:r>
      <w:r w:rsidR="00452479">
        <w:instrText xml:space="preserve"> ADDIN ZOTERO_ITEM CSL_CITATION {"citationID":"Onju1dR7","properties":{"formattedCitation":"[2]","plainCitation":"[2]","noteIndex":0},"citationItems":[{"id":120,"uris":["http://zotero.org/users/local/spty5A6U/items/RK4DUHRG"],"itemData":{"id":120,"type":"book","abstract":"In this book, we will show you how to implement a series of best practices and design patterns to help you create efficient and robust Node.js applications with ease. We kick off by exploring the basics of Node.js, analyzing its asynchronous event driven architecture and its fundamental design patterns. We then show you how to build asynchronous control flow patterns with callbacks, promises and async/await. Next, we dive into Node.js streams, unveiling their power and showing you how to use them at their full capacity. Following streams is an analysis of different creational, structural, and behavioral design patterns that take full advantage of JavaScript and Node.js. Lastly, the book dives into more advanced concepts such as Universal JavaScript, scalability and messaging patterns to help you build enterprise-grade distributed applications. Throughout the book, you'll see Node.js in action with the help of several real-life examples leveraging technologies such as LevelDB, Redis, RabbitMQ, ZeroMQ, and many others. They will be used to demonstrate a pattern or technique, but they will also give you a great introduction to the Node.js ecosystem and its set of solutions","edition":"3rd ed","event-place":"Place of publication not identified","ISBN":"978-1-83921-411-0","language":"eng","number-of-pages":"1","publisher":"Packt Publishing","publisher-place":"Place of publication not identified","source":"K10plus ISBN","title":"Node.js design patterns: design and implement production-grade Node.js applications using proven patterns and techniques, third edition","title-short":"Node.js design patterns","author":[{"family":"Casciaro","given":"Mario"},{"family":"Mammino","given":"Luciano"}],"issued":{"date-parts":[["2020"]]}}}],"schema":"https://github.com/citation-style-language/schema/raw/master/csl-citation.json"} </w:instrText>
      </w:r>
      <w:r w:rsidR="00452479">
        <w:fldChar w:fldCharType="separate"/>
      </w:r>
      <w:r w:rsidR="00452479" w:rsidRPr="00452479">
        <w:t>[2]</w:t>
      </w:r>
      <w:r w:rsidR="00452479">
        <w:fldChar w:fldCharType="end"/>
      </w:r>
      <w:r>
        <w:t>. Tuy nhiên, trên nền tảng Node.js tồn tại nhiều framework khác nhau, do đó việc lựa chọn framework phù hợp cần được cân nhắc cẩn trọng.</w:t>
      </w:r>
    </w:p>
    <w:p w14:paraId="45C584E4" w14:textId="396F2558" w:rsidR="00A84FF8" w:rsidRPr="00885BC6" w:rsidRDefault="00BF56BD" w:rsidP="00885BC6">
      <w:pPr>
        <w:pStyle w:val="Noidung"/>
      </w:pPr>
      <w:r>
        <w:t xml:space="preserve">Để làm rõ quyết định này, Bảng 2.2 trình bày so sánh ba framework </w:t>
      </w:r>
      <w:r w:rsidR="00FF42C4">
        <w:t>Backend</w:t>
      </w:r>
      <w:r>
        <w:t xml:space="preserve"> phổ biến trên Node.js, bao gồm Express.js, NestJS và Koa.js.</w:t>
      </w:r>
    </w:p>
    <w:p w14:paraId="711B4E4D" w14:textId="6EF6D02F" w:rsidR="00885BC6" w:rsidRPr="00885BC6" w:rsidRDefault="00885BC6" w:rsidP="00885BC6">
      <w:pPr>
        <w:pStyle w:val="Caption"/>
        <w:keepNext/>
        <w:rPr>
          <w:lang w:val="vi-VN"/>
        </w:rPr>
      </w:pPr>
      <w:bookmarkStart w:id="72" w:name="_Toc217711251"/>
      <w:r>
        <w:t xml:space="preserve">Bảng </w:t>
      </w:r>
      <w:r w:rsidR="00B5572B">
        <w:fldChar w:fldCharType="begin"/>
      </w:r>
      <w:r w:rsidR="00B5572B">
        <w:instrText xml:space="preserve"> STYLEREF 1 \s </w:instrText>
      </w:r>
      <w:r w:rsidR="00B5572B">
        <w:fldChar w:fldCharType="separate"/>
      </w:r>
      <w:r w:rsidR="00260B56">
        <w:rPr>
          <w:noProof/>
        </w:rPr>
        <w:t>2</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2</w:t>
      </w:r>
      <w:r w:rsidR="00B5572B">
        <w:fldChar w:fldCharType="end"/>
      </w:r>
      <w:r>
        <w:rPr>
          <w:lang w:val="vi-VN"/>
        </w:rPr>
        <w:t xml:space="preserve"> So sánh các Framework Backend cho Node.js</w:t>
      </w:r>
      <w:bookmarkEnd w:id="72"/>
    </w:p>
    <w:tbl>
      <w:tblPr>
        <w:tblStyle w:val="TableGrid"/>
        <w:tblW w:w="0" w:type="auto"/>
        <w:tblLayout w:type="fixed"/>
        <w:tblLook w:val="04A0" w:firstRow="1" w:lastRow="0" w:firstColumn="1" w:lastColumn="0" w:noHBand="0" w:noVBand="1"/>
      </w:tblPr>
      <w:tblGrid>
        <w:gridCol w:w="1555"/>
        <w:gridCol w:w="2689"/>
        <w:gridCol w:w="2602"/>
        <w:gridCol w:w="2216"/>
      </w:tblGrid>
      <w:tr w:rsidR="00A84FF8" w:rsidRPr="00A84FF8" w14:paraId="5BE24D47" w14:textId="77777777" w:rsidTr="003A19B7">
        <w:trPr>
          <w:tblHeader/>
        </w:trPr>
        <w:tc>
          <w:tcPr>
            <w:tcW w:w="1555" w:type="dxa"/>
            <w:vAlign w:val="center"/>
            <w:hideMark/>
          </w:tcPr>
          <w:p w14:paraId="0925CC33" w14:textId="77777777" w:rsidR="00A84FF8" w:rsidRPr="00A84FF8" w:rsidRDefault="00A84FF8" w:rsidP="009923A1">
            <w:pPr>
              <w:pStyle w:val="noidungbang"/>
              <w:spacing w:before="120" w:after="120"/>
              <w:jc w:val="center"/>
              <w:rPr>
                <w:b/>
                <w:bCs/>
              </w:rPr>
            </w:pPr>
            <w:r w:rsidRPr="00A84FF8">
              <w:rPr>
                <w:b/>
                <w:bCs/>
              </w:rPr>
              <w:t>Tiêu chí</w:t>
            </w:r>
          </w:p>
        </w:tc>
        <w:tc>
          <w:tcPr>
            <w:tcW w:w="2689" w:type="dxa"/>
            <w:vAlign w:val="center"/>
            <w:hideMark/>
          </w:tcPr>
          <w:p w14:paraId="0A17702F" w14:textId="77777777" w:rsidR="00A84FF8" w:rsidRPr="00A84FF8" w:rsidRDefault="00A84FF8" w:rsidP="009923A1">
            <w:pPr>
              <w:pStyle w:val="noidungbang"/>
              <w:spacing w:before="120" w:after="120"/>
              <w:jc w:val="center"/>
            </w:pPr>
            <w:r w:rsidRPr="00A84FF8">
              <w:t>Express.js</w:t>
            </w:r>
          </w:p>
        </w:tc>
        <w:tc>
          <w:tcPr>
            <w:tcW w:w="2602" w:type="dxa"/>
            <w:vAlign w:val="center"/>
            <w:hideMark/>
          </w:tcPr>
          <w:p w14:paraId="403782A2" w14:textId="77777777" w:rsidR="00A84FF8" w:rsidRPr="00A84FF8" w:rsidRDefault="00A84FF8" w:rsidP="009923A1">
            <w:pPr>
              <w:pStyle w:val="noidungbang"/>
              <w:spacing w:before="120" w:after="120"/>
              <w:jc w:val="center"/>
            </w:pPr>
            <w:r w:rsidRPr="00A84FF8">
              <w:t>NestJS</w:t>
            </w:r>
          </w:p>
        </w:tc>
        <w:tc>
          <w:tcPr>
            <w:tcW w:w="2216" w:type="dxa"/>
            <w:vAlign w:val="center"/>
            <w:hideMark/>
          </w:tcPr>
          <w:p w14:paraId="2C9B463D" w14:textId="77777777" w:rsidR="00A84FF8" w:rsidRPr="00A84FF8" w:rsidRDefault="00A84FF8" w:rsidP="009923A1">
            <w:pPr>
              <w:pStyle w:val="noidungbang"/>
              <w:spacing w:before="120" w:after="120"/>
              <w:jc w:val="center"/>
            </w:pPr>
            <w:r w:rsidRPr="00A84FF8">
              <w:t>Koa.js</w:t>
            </w:r>
          </w:p>
        </w:tc>
      </w:tr>
      <w:tr w:rsidR="00A84FF8" w:rsidRPr="00A84FF8" w14:paraId="2982C95E" w14:textId="77777777" w:rsidTr="001A4D5E">
        <w:tc>
          <w:tcPr>
            <w:tcW w:w="1555" w:type="dxa"/>
            <w:vAlign w:val="center"/>
            <w:hideMark/>
          </w:tcPr>
          <w:p w14:paraId="13BB82B3" w14:textId="77777777" w:rsidR="00A84FF8" w:rsidRPr="00A84FF8" w:rsidRDefault="00A84FF8" w:rsidP="009923A1">
            <w:pPr>
              <w:pStyle w:val="noidungbang"/>
              <w:spacing w:before="120" w:after="120"/>
              <w:jc w:val="center"/>
              <w:rPr>
                <w:b/>
                <w:bCs/>
              </w:rPr>
            </w:pPr>
            <w:r w:rsidRPr="00A84FF8">
              <w:rPr>
                <w:b/>
                <w:bCs/>
              </w:rPr>
              <w:t>Triết lý</w:t>
            </w:r>
          </w:p>
        </w:tc>
        <w:tc>
          <w:tcPr>
            <w:tcW w:w="2689" w:type="dxa"/>
            <w:vAlign w:val="center"/>
            <w:hideMark/>
          </w:tcPr>
          <w:p w14:paraId="1B91C1B4" w14:textId="77777777" w:rsidR="00A84FF8" w:rsidRPr="00A84FF8" w:rsidRDefault="00A84FF8" w:rsidP="009923A1">
            <w:pPr>
              <w:pStyle w:val="noidungbang"/>
              <w:spacing w:before="120" w:after="120"/>
              <w:jc w:val="center"/>
            </w:pPr>
            <w:r w:rsidRPr="00A84FF8">
              <w:t>Tối giản, linh hoạt, không áp đặt (Unopinionated)</w:t>
            </w:r>
          </w:p>
        </w:tc>
        <w:tc>
          <w:tcPr>
            <w:tcW w:w="2602" w:type="dxa"/>
            <w:vAlign w:val="center"/>
            <w:hideMark/>
          </w:tcPr>
          <w:p w14:paraId="41C0E477" w14:textId="77777777" w:rsidR="00A84FF8" w:rsidRPr="00A84FF8" w:rsidRDefault="00A84FF8" w:rsidP="009923A1">
            <w:pPr>
              <w:pStyle w:val="noidungbang"/>
              <w:spacing w:before="120" w:after="120"/>
              <w:jc w:val="center"/>
            </w:pPr>
            <w:r w:rsidRPr="00A84FF8">
              <w:t>Kiến trúc Module hóa, có cấu trúc chặt chẽ (Opinionated)</w:t>
            </w:r>
          </w:p>
        </w:tc>
        <w:tc>
          <w:tcPr>
            <w:tcW w:w="2216" w:type="dxa"/>
            <w:vAlign w:val="center"/>
            <w:hideMark/>
          </w:tcPr>
          <w:p w14:paraId="20098D69" w14:textId="77777777" w:rsidR="00A84FF8" w:rsidRPr="00A84FF8" w:rsidRDefault="00A84FF8" w:rsidP="009923A1">
            <w:pPr>
              <w:pStyle w:val="noidungbang"/>
              <w:spacing w:before="120" w:after="120"/>
              <w:jc w:val="center"/>
            </w:pPr>
            <w:r w:rsidRPr="00A84FF8">
              <w:t>Tối giản, hiện đại, kế thừa từ Express</w:t>
            </w:r>
          </w:p>
        </w:tc>
      </w:tr>
      <w:tr w:rsidR="00A84FF8" w:rsidRPr="00A84FF8" w14:paraId="50C90A51" w14:textId="77777777" w:rsidTr="001A4D5E">
        <w:tc>
          <w:tcPr>
            <w:tcW w:w="1555" w:type="dxa"/>
            <w:vAlign w:val="center"/>
            <w:hideMark/>
          </w:tcPr>
          <w:p w14:paraId="1973D4EC" w14:textId="77777777" w:rsidR="00A84FF8" w:rsidRPr="00A84FF8" w:rsidRDefault="00A84FF8" w:rsidP="009923A1">
            <w:pPr>
              <w:pStyle w:val="noidungbang"/>
              <w:spacing w:before="120" w:after="120"/>
              <w:jc w:val="center"/>
              <w:rPr>
                <w:b/>
                <w:bCs/>
              </w:rPr>
            </w:pPr>
            <w:r w:rsidRPr="00A84FF8">
              <w:rPr>
                <w:b/>
                <w:bCs/>
              </w:rPr>
              <w:t>Kiến trúc</w:t>
            </w:r>
          </w:p>
        </w:tc>
        <w:tc>
          <w:tcPr>
            <w:tcW w:w="2689" w:type="dxa"/>
            <w:vAlign w:val="center"/>
            <w:hideMark/>
          </w:tcPr>
          <w:p w14:paraId="0BBC16F0" w14:textId="77777777" w:rsidR="00A84FF8" w:rsidRPr="00A84FF8" w:rsidRDefault="00A84FF8" w:rsidP="009923A1">
            <w:pPr>
              <w:pStyle w:val="noidungbang"/>
              <w:spacing w:before="120" w:after="120"/>
              <w:jc w:val="center"/>
            </w:pPr>
            <w:r w:rsidRPr="00A84FF8">
              <w:t>Dựa trên Middleware</w:t>
            </w:r>
          </w:p>
        </w:tc>
        <w:tc>
          <w:tcPr>
            <w:tcW w:w="2602" w:type="dxa"/>
            <w:vAlign w:val="center"/>
            <w:hideMark/>
          </w:tcPr>
          <w:p w14:paraId="49C8A750" w14:textId="77777777" w:rsidR="00A84FF8" w:rsidRPr="00A84FF8" w:rsidRDefault="00A84FF8" w:rsidP="009923A1">
            <w:pPr>
              <w:pStyle w:val="noidungbang"/>
              <w:spacing w:before="120" w:after="120"/>
              <w:jc w:val="center"/>
            </w:pPr>
            <w:r w:rsidRPr="00A84FF8">
              <w:t>Lấy cảm hứng từ Angular (Modules, Controllers, Providers)</w:t>
            </w:r>
          </w:p>
        </w:tc>
        <w:tc>
          <w:tcPr>
            <w:tcW w:w="2216" w:type="dxa"/>
            <w:vAlign w:val="center"/>
            <w:hideMark/>
          </w:tcPr>
          <w:p w14:paraId="31C795C2" w14:textId="77777777" w:rsidR="00A84FF8" w:rsidRPr="00A84FF8" w:rsidRDefault="00A84FF8" w:rsidP="009923A1">
            <w:pPr>
              <w:pStyle w:val="noidungbang"/>
              <w:spacing w:before="120" w:after="120"/>
              <w:jc w:val="center"/>
            </w:pPr>
            <w:r w:rsidRPr="00A84FF8">
              <w:t>Dựa trên Middleware, sử dụng Async/Await</w:t>
            </w:r>
          </w:p>
        </w:tc>
      </w:tr>
      <w:tr w:rsidR="00A84FF8" w:rsidRPr="00A84FF8" w14:paraId="1B5850BD" w14:textId="77777777" w:rsidTr="001A4D5E">
        <w:tc>
          <w:tcPr>
            <w:tcW w:w="1555" w:type="dxa"/>
            <w:vAlign w:val="center"/>
            <w:hideMark/>
          </w:tcPr>
          <w:p w14:paraId="4B9DB345" w14:textId="77777777" w:rsidR="00A84FF8" w:rsidRPr="00A84FF8" w:rsidRDefault="00A84FF8" w:rsidP="009923A1">
            <w:pPr>
              <w:pStyle w:val="noidungbang"/>
              <w:spacing w:before="120" w:after="120"/>
              <w:jc w:val="center"/>
              <w:rPr>
                <w:b/>
                <w:bCs/>
              </w:rPr>
            </w:pPr>
            <w:r w:rsidRPr="00A84FF8">
              <w:rPr>
                <w:b/>
                <w:bCs/>
              </w:rPr>
              <w:t>Hỗ trợ TypeScript</w:t>
            </w:r>
          </w:p>
        </w:tc>
        <w:tc>
          <w:tcPr>
            <w:tcW w:w="2689" w:type="dxa"/>
            <w:vAlign w:val="center"/>
            <w:hideMark/>
          </w:tcPr>
          <w:p w14:paraId="7BF342D7" w14:textId="77777777" w:rsidR="00A84FF8" w:rsidRPr="00A84FF8" w:rsidRDefault="00A84FF8" w:rsidP="009923A1">
            <w:pPr>
              <w:pStyle w:val="noidungbang"/>
              <w:spacing w:before="120" w:after="120"/>
              <w:jc w:val="center"/>
            </w:pPr>
            <w:r w:rsidRPr="00A84FF8">
              <w:t>Hỗ trợ tốt thông qua các tệp định nghĩa kiểu (@types)</w:t>
            </w:r>
          </w:p>
        </w:tc>
        <w:tc>
          <w:tcPr>
            <w:tcW w:w="2602" w:type="dxa"/>
            <w:vAlign w:val="center"/>
            <w:hideMark/>
          </w:tcPr>
          <w:p w14:paraId="3E583E12" w14:textId="77777777" w:rsidR="00A84FF8" w:rsidRPr="00A024B5" w:rsidRDefault="00A84FF8" w:rsidP="009923A1">
            <w:pPr>
              <w:pStyle w:val="noidungbang"/>
              <w:spacing w:before="120" w:after="120"/>
              <w:jc w:val="center"/>
              <w:rPr>
                <w:lang w:val="fr-FR"/>
              </w:rPr>
            </w:pPr>
            <w:r w:rsidRPr="00A024B5">
              <w:rPr>
                <w:lang w:val="fr-FR"/>
              </w:rPr>
              <w:t>Hỗ trợ gốc (Native), là ngôn ngữ chính</w:t>
            </w:r>
          </w:p>
        </w:tc>
        <w:tc>
          <w:tcPr>
            <w:tcW w:w="2216" w:type="dxa"/>
            <w:vAlign w:val="center"/>
            <w:hideMark/>
          </w:tcPr>
          <w:p w14:paraId="5A521E11" w14:textId="77777777" w:rsidR="00A84FF8" w:rsidRPr="00A84FF8" w:rsidRDefault="00A84FF8" w:rsidP="009923A1">
            <w:pPr>
              <w:pStyle w:val="noidungbang"/>
              <w:spacing w:before="120" w:after="120"/>
              <w:jc w:val="center"/>
            </w:pPr>
            <w:r w:rsidRPr="00A84FF8">
              <w:t>Hỗ trợ tốt</w:t>
            </w:r>
          </w:p>
        </w:tc>
      </w:tr>
      <w:tr w:rsidR="00A84FF8" w:rsidRPr="00A84FF8" w14:paraId="05D29BB0" w14:textId="77777777" w:rsidTr="001A4D5E">
        <w:tc>
          <w:tcPr>
            <w:tcW w:w="1555" w:type="dxa"/>
            <w:vAlign w:val="center"/>
            <w:hideMark/>
          </w:tcPr>
          <w:p w14:paraId="261E1EFB" w14:textId="77777777" w:rsidR="00A84FF8" w:rsidRPr="00A84FF8" w:rsidRDefault="00A84FF8" w:rsidP="009923A1">
            <w:pPr>
              <w:pStyle w:val="noidungbang"/>
              <w:spacing w:before="120" w:after="120"/>
              <w:jc w:val="center"/>
              <w:rPr>
                <w:b/>
                <w:bCs/>
              </w:rPr>
            </w:pPr>
            <w:r w:rsidRPr="00A84FF8">
              <w:rPr>
                <w:b/>
                <w:bCs/>
              </w:rPr>
              <w:t>Đường cong học tập</w:t>
            </w:r>
          </w:p>
        </w:tc>
        <w:tc>
          <w:tcPr>
            <w:tcW w:w="2689" w:type="dxa"/>
            <w:vAlign w:val="center"/>
            <w:hideMark/>
          </w:tcPr>
          <w:p w14:paraId="6C973F20" w14:textId="77777777" w:rsidR="00A84FF8" w:rsidRPr="00A84FF8" w:rsidRDefault="00A84FF8" w:rsidP="009923A1">
            <w:pPr>
              <w:pStyle w:val="noidungbang"/>
              <w:spacing w:before="120" w:after="120"/>
              <w:jc w:val="center"/>
            </w:pPr>
            <w:r w:rsidRPr="00A84FF8">
              <w:t>Thấp, dễ bắt đầu</w:t>
            </w:r>
          </w:p>
        </w:tc>
        <w:tc>
          <w:tcPr>
            <w:tcW w:w="2602" w:type="dxa"/>
            <w:vAlign w:val="center"/>
            <w:hideMark/>
          </w:tcPr>
          <w:p w14:paraId="015D9475" w14:textId="77777777" w:rsidR="00A84FF8" w:rsidRPr="00A84FF8" w:rsidRDefault="00A84FF8" w:rsidP="009923A1">
            <w:pPr>
              <w:pStyle w:val="noidungbang"/>
              <w:spacing w:before="120" w:after="120"/>
              <w:jc w:val="center"/>
            </w:pPr>
            <w:r w:rsidRPr="00A84FF8">
              <w:t>Cao, đòi hỏi hiểu biết về các khái niệm như DI, Decorators</w:t>
            </w:r>
          </w:p>
        </w:tc>
        <w:tc>
          <w:tcPr>
            <w:tcW w:w="2216" w:type="dxa"/>
            <w:vAlign w:val="center"/>
            <w:hideMark/>
          </w:tcPr>
          <w:p w14:paraId="7E14FA48" w14:textId="77777777" w:rsidR="00A84FF8" w:rsidRPr="00A84FF8" w:rsidRDefault="00A84FF8" w:rsidP="009923A1">
            <w:pPr>
              <w:pStyle w:val="noidungbang"/>
              <w:spacing w:before="120" w:after="120"/>
              <w:jc w:val="center"/>
            </w:pPr>
            <w:r w:rsidRPr="00A84FF8">
              <w:t>Trung bình</w:t>
            </w:r>
          </w:p>
        </w:tc>
      </w:tr>
      <w:tr w:rsidR="00A84FF8" w:rsidRPr="00A84FF8" w14:paraId="5C6B2E7F" w14:textId="77777777" w:rsidTr="001A4D5E">
        <w:tc>
          <w:tcPr>
            <w:tcW w:w="1555" w:type="dxa"/>
            <w:vAlign w:val="center"/>
            <w:hideMark/>
          </w:tcPr>
          <w:p w14:paraId="7BAB73CB" w14:textId="77777777" w:rsidR="00A84FF8" w:rsidRPr="00A84FF8" w:rsidRDefault="00A84FF8" w:rsidP="009923A1">
            <w:pPr>
              <w:pStyle w:val="noidungbang"/>
              <w:spacing w:before="120" w:after="120"/>
              <w:jc w:val="center"/>
              <w:rPr>
                <w:b/>
                <w:bCs/>
              </w:rPr>
            </w:pPr>
            <w:r w:rsidRPr="00A84FF8">
              <w:rPr>
                <w:b/>
                <w:bCs/>
              </w:rPr>
              <w:t>Hệ sinh thái</w:t>
            </w:r>
          </w:p>
        </w:tc>
        <w:tc>
          <w:tcPr>
            <w:tcW w:w="2689" w:type="dxa"/>
            <w:vAlign w:val="center"/>
            <w:hideMark/>
          </w:tcPr>
          <w:p w14:paraId="7B86302C" w14:textId="77777777" w:rsidR="00A84FF8" w:rsidRPr="00A84FF8" w:rsidRDefault="00A84FF8" w:rsidP="009923A1">
            <w:pPr>
              <w:pStyle w:val="noidungbang"/>
              <w:spacing w:before="120" w:after="120"/>
              <w:jc w:val="center"/>
            </w:pPr>
            <w:r w:rsidRPr="00A84FF8">
              <w:t>Cực kỳ lớn và trưởng thành</w:t>
            </w:r>
          </w:p>
        </w:tc>
        <w:tc>
          <w:tcPr>
            <w:tcW w:w="2602" w:type="dxa"/>
            <w:vAlign w:val="center"/>
            <w:hideMark/>
          </w:tcPr>
          <w:p w14:paraId="65F30AE2" w14:textId="77777777" w:rsidR="00A84FF8" w:rsidRPr="00A84FF8" w:rsidRDefault="00A84FF8" w:rsidP="009923A1">
            <w:pPr>
              <w:pStyle w:val="noidungbang"/>
              <w:spacing w:before="120" w:after="120"/>
              <w:jc w:val="center"/>
            </w:pPr>
            <w:r w:rsidRPr="00A84FF8">
              <w:t>Đang phát triển mạnh, có nhiều module sẵn có</w:t>
            </w:r>
          </w:p>
        </w:tc>
        <w:tc>
          <w:tcPr>
            <w:tcW w:w="2216" w:type="dxa"/>
            <w:vAlign w:val="center"/>
            <w:hideMark/>
          </w:tcPr>
          <w:p w14:paraId="37F56688" w14:textId="77777777" w:rsidR="00A84FF8" w:rsidRPr="00A84FF8" w:rsidRDefault="00A84FF8" w:rsidP="009923A1">
            <w:pPr>
              <w:pStyle w:val="noidungbang"/>
              <w:spacing w:before="120" w:after="120"/>
              <w:jc w:val="center"/>
            </w:pPr>
            <w:r w:rsidRPr="00A84FF8">
              <w:t>Nhỏ hơn so với Express</w:t>
            </w:r>
          </w:p>
        </w:tc>
      </w:tr>
    </w:tbl>
    <w:p w14:paraId="6E0E910F" w14:textId="1907467F" w:rsidR="00BF56BD" w:rsidRDefault="00BF56BD" w:rsidP="00BF56BD">
      <w:pPr>
        <w:pStyle w:val="Noidung"/>
        <w:rPr>
          <w:lang w:val="en-US"/>
        </w:rPr>
      </w:pPr>
      <w:r w:rsidRPr="00BF56BD">
        <w:rPr>
          <w:lang w:val="en-US"/>
        </w:rPr>
        <w:t xml:space="preserve">Dựa trên kết quả so sánh, Express.js được lựa chọn làm framework chính cho dự án. Express.js là một framework ứng dụng web tối giản, cung cấp các chức năng nền tảng như định tuyến và quản lý middleware mà không áp đặt cấu trúc kiến trúc cứng </w:t>
      </w:r>
      <w:r w:rsidRPr="00301C92">
        <w:t>nhắc</w:t>
      </w:r>
      <w:r w:rsidR="00486CA0" w:rsidRPr="00301C92">
        <w:t xml:space="preserve"> </w:t>
      </w:r>
      <w:r w:rsidR="00486CA0" w:rsidRPr="00301C92">
        <w:fldChar w:fldCharType="begin"/>
      </w:r>
      <w:r w:rsidR="00486CA0" w:rsidRPr="00301C92">
        <w:instrText xml:space="preserve"> ADDIN ZOTERO_ITEM CSL_CITATION {"citationID":"GQyc0cOD","properties":{"formattedCitation":"[3]","plainCitation":"[3]","noteIndex":0},"citationItems":[{"id":125,"uris":["http://zotero.org/users/local/spty5A6U/items/X4FUCD3N"],"itemData":{"id":125,"type":"webpage","abstract":"Express is a fast, unopinionated, minimalist web framework for Node.js, providing a robust set of features for web and mobile applications.","language":"en","title":"Express - Node.js web application framework","URL":"https://expressjs.com/","accessed":{"date-parts":[["2025",11,9]]}}}],"schema":"https://github.com/citation-style-language/schema/raw/master/csl-citation.json"} </w:instrText>
      </w:r>
      <w:r w:rsidR="00486CA0" w:rsidRPr="00301C92">
        <w:fldChar w:fldCharType="separate"/>
      </w:r>
      <w:r w:rsidR="00486CA0" w:rsidRPr="00301C92">
        <w:t>[3]</w:t>
      </w:r>
      <w:r w:rsidR="00486CA0" w:rsidRPr="00301C92">
        <w:fldChar w:fldCharType="end"/>
      </w:r>
      <w:r w:rsidRPr="00301C92">
        <w:t>.</w:t>
      </w:r>
      <w:r w:rsidRPr="00BF56BD">
        <w:rPr>
          <w:lang w:val="en-US"/>
        </w:rPr>
        <w:t xml:space="preserve"> Đặc điểm này cho phép hệ thống được thiết kế theo kiến trúc tùy chỉnh (MVC kết hợp Service Layer), phù hợp với các yêu cầu nghiệp vụ đặc thù của đề tài. Bên cạnh đó, hệ sinh thái phong phú của Express.js hỗ trợ việc mở rộng và xử lý các vấn đề kỹ thuật trong quá trình phát triển.</w:t>
      </w:r>
    </w:p>
    <w:p w14:paraId="2BD8C620" w14:textId="7998D657" w:rsidR="00BF56BD" w:rsidRPr="00BF56BD" w:rsidRDefault="00BF56BD" w:rsidP="00BF56BD">
      <w:pPr>
        <w:pStyle w:val="Noidung"/>
        <w:rPr>
          <w:b/>
          <w:lang w:val="en-US"/>
        </w:rPr>
      </w:pPr>
      <w:r w:rsidRPr="00BF56BD">
        <w:rPr>
          <w:b/>
          <w:lang w:val="en-US"/>
        </w:rPr>
        <w:t>Cơ sở dữ liệu quan hệ PostgreSQL</w:t>
      </w:r>
    </w:p>
    <w:p w14:paraId="36357D49" w14:textId="77777777" w:rsidR="00BF56BD" w:rsidRPr="00BF56BD" w:rsidRDefault="00BF56BD" w:rsidP="00BF56BD">
      <w:pPr>
        <w:pStyle w:val="Noidung"/>
        <w:rPr>
          <w:lang w:val="en-US"/>
        </w:rPr>
      </w:pPr>
      <w:r w:rsidRPr="00BF56BD">
        <w:rPr>
          <w:lang w:val="en-US"/>
        </w:rPr>
        <w:t xml:space="preserve">PostgreSQL được lựa chọn làm cơ sở dữ liệu chính nhờ khả năng tuân thủ chặt chẽ các tiêu chuẩn SQL, hỗ trợ tốt các ràng buộc toàn vẹn, quan hệ phức tạp và giao tác </w:t>
      </w:r>
      <w:r w:rsidRPr="00BF56BD">
        <w:rPr>
          <w:lang w:val="en-US"/>
        </w:rPr>
        <w:lastRenderedPageBreak/>
        <w:t>an toàn. Những đặc điểm này đặc biệt quan trọng đối với hệ thống quản lý học thuật, nơi dữ liệu có cấu trúc và tính nhất quán cao.</w:t>
      </w:r>
    </w:p>
    <w:p w14:paraId="4B22C0AC" w14:textId="77777777" w:rsidR="00BF56BD" w:rsidRPr="00BF56BD" w:rsidRDefault="00BF56BD" w:rsidP="00BF56BD">
      <w:pPr>
        <w:pStyle w:val="Noidung"/>
        <w:rPr>
          <w:lang w:val="en-US"/>
        </w:rPr>
      </w:pPr>
      <w:r w:rsidRPr="00BF56BD">
        <w:rPr>
          <w:lang w:val="en-US"/>
        </w:rPr>
        <w:t>Để tương tác với PostgreSQL, hệ thống sử dụng Sequelize – một Object-Relational Mapper dựa trên Promise cho Node.js. Sequelize cho phép ánh xạ các thực thể trong mã nguồn sang các bảng dữ liệu quan hệ, qua đó hỗ trợ phát triển theo hướng hướng đối tượng, cải thiện khả năng bảo trì và góp phần giảm thiểu các rủi ro bảo mật thường gặp khi thao tác trực tiếp với SQL.</w:t>
      </w:r>
    </w:p>
    <w:p w14:paraId="18CD8EA1" w14:textId="0F12F269" w:rsidR="00BF56BD" w:rsidRPr="00BF56BD" w:rsidRDefault="00BF56BD" w:rsidP="00BF56BD">
      <w:pPr>
        <w:pStyle w:val="Noidung"/>
        <w:rPr>
          <w:b/>
          <w:lang w:val="en-US"/>
        </w:rPr>
      </w:pPr>
      <w:r w:rsidRPr="00BF56BD">
        <w:rPr>
          <w:b/>
          <w:lang w:val="en-US"/>
        </w:rPr>
        <w:t>Giao tiếp thời gian thực</w:t>
      </w:r>
    </w:p>
    <w:p w14:paraId="0D99B925" w14:textId="1F147EE0" w:rsidR="00BF56BD" w:rsidRDefault="00BF56BD" w:rsidP="00BF56BD">
      <w:pPr>
        <w:pStyle w:val="Noidung"/>
        <w:rPr>
          <w:lang w:val="en-US"/>
        </w:rPr>
      </w:pPr>
      <w:r w:rsidRPr="00BF56BD">
        <w:rPr>
          <w:lang w:val="en-US"/>
        </w:rPr>
        <w:t xml:space="preserve">Socket.IO được sử dụng để hiện thực cơ chế giao tiếp hai chiều giữa máy chủ và máy khách. Thư viện này xây dựng trên nền WebSocket và có khả năng tự động chuyển sang các phương thức thay thế khi cần thiết, giúp đảm bảo tính tương thích và độ tin cậy cao trong các kịch bản thời gian thực </w:t>
      </w:r>
      <w:r w:rsidR="00486CA0">
        <w:rPr>
          <w:lang w:val="en-US"/>
        </w:rPr>
        <w:fldChar w:fldCharType="begin"/>
      </w:r>
      <w:r w:rsidR="00486CA0">
        <w:rPr>
          <w:lang w:val="en-US"/>
        </w:rPr>
        <w:instrText xml:space="preserve"> ADDIN ZOTERO_ITEM CSL_CITATION {"citationID":"SzQT2BKo","properties":{"formattedCitation":"[4]","plainCitation":"[4]","noteIndex":0},"citationItems":[{"id":127,"uris":["http://zotero.org/users/local/spty5A6U/items/SFTMWBSC"],"itemData":{"id":127,"type":"webpage","language":"en","title":"Socket.IO","URL":"https://socket.io/","accessed":{"date-parts":[["2025",11,9]]}}}],"schema":"https://github.com/citation-style-language/schema/raw/master/csl-citation.json"} </w:instrText>
      </w:r>
      <w:r w:rsidR="00486CA0">
        <w:rPr>
          <w:lang w:val="en-US"/>
        </w:rPr>
        <w:fldChar w:fldCharType="separate"/>
      </w:r>
      <w:r w:rsidR="00486CA0" w:rsidRPr="00486CA0">
        <w:t>[4]</w:t>
      </w:r>
      <w:r w:rsidR="00486CA0">
        <w:rPr>
          <w:lang w:val="en-US"/>
        </w:rPr>
        <w:fldChar w:fldCharType="end"/>
      </w:r>
      <w:r w:rsidRPr="00BF56BD">
        <w:rPr>
          <w:lang w:val="en-US"/>
        </w:rPr>
        <w:t xml:space="preserve">. Trong hệ thống, Socket.IO đóng vai trò trung tâm trong việc điều phối các luồng làm bài kiểm tra và cập nhật </w:t>
      </w:r>
      <w:r w:rsidR="00D524EE">
        <w:rPr>
          <w:lang w:val="en-US"/>
        </w:rPr>
        <w:t>các</w:t>
      </w:r>
      <w:r w:rsidR="00D524EE">
        <w:t xml:space="preserve"> </w:t>
      </w:r>
      <w:r w:rsidRPr="00BF56BD">
        <w:rPr>
          <w:lang w:val="en-US"/>
        </w:rPr>
        <w:t>trạng thái theo thời gian thực.</w:t>
      </w:r>
    </w:p>
    <w:p w14:paraId="5B4922E8" w14:textId="5D60709E" w:rsidR="001A4D5E" w:rsidRPr="00D6256A" w:rsidRDefault="00BF56BD" w:rsidP="00BF56BD">
      <w:pPr>
        <w:pStyle w:val="Noidung"/>
      </w:pPr>
      <w:r w:rsidRPr="00BF56BD">
        <w:rPr>
          <w:lang w:val="en-US"/>
        </w:rPr>
        <w:t>Bên cạnh đó, Redis được sử dụng như một kho lưu trữ dữ liệu trong bộ nhớ nhằm hỗ trợ các yêu cầu về hiệu năng. Redis đảm nhiệm hai vai trò chính: (i) bộ nhớ đệm (caching) cho các dữ liệu được truy cập thường xuyên nhằm giảm tải cho PostgreSQL; và (ii) quản lý trạng thái tạm thời của các phiên làm bài kiểm tra thời gian thực, cho phép hệ thống khôi phục và đồng bộ trạng thái một cách nhanh chóng.</w:t>
      </w:r>
    </w:p>
    <w:p w14:paraId="112B6F04" w14:textId="4AE0C285" w:rsidR="00695962" w:rsidRPr="00AC2FA7" w:rsidRDefault="00AC2FA7" w:rsidP="00AC2FA7">
      <w:pPr>
        <w:pStyle w:val="Heading2"/>
        <w:ind w:left="0" w:firstLine="0"/>
        <w:rPr>
          <w:lang w:val="vi-VN"/>
        </w:rPr>
      </w:pPr>
      <w:bookmarkStart w:id="73" w:name="_Toc217741295"/>
      <w:r w:rsidRPr="00AC2FA7">
        <w:rPr>
          <w:lang w:val="vi-VN"/>
        </w:rPr>
        <w:t>Kết chương</w:t>
      </w:r>
      <w:bookmarkEnd w:id="73"/>
    </w:p>
    <w:p w14:paraId="1B2F4937" w14:textId="5C6F9DF8" w:rsidR="009A59E6" w:rsidRPr="009A59E6" w:rsidRDefault="009A59E6" w:rsidP="009A59E6">
      <w:pPr>
        <w:pStyle w:val="Noidung"/>
      </w:pPr>
      <w:r w:rsidRPr="009A59E6">
        <w:t>Chương 2 đã trình bày một cách hệ thống các cơ sở lý thuyết làm nền tảng cho dự án. Từ việc phân tích bối cảnh và hạn chế của các hệ thống LMS hiện tại, chương đã làm rõ sự cần thiết của việc tích hợp các lý thuyết về Gamification để tăng cường trải nghiệm học tập. Các công nghệ và nền tảng cốt lõi như Node.js, Express.js, PostgreSQL, Sequelize, Socket.IO và Redis đã được phân tích chi tiết về vai trò và ưu điểm của chúng trong kiến trúc hệ thống. Những kiến thức này sẽ là cơ sở vững chắc cho việc trình bày quá trình thiết kế và hiện thực hóa hệ thống trong chương tiếp theo.</w:t>
      </w:r>
    </w:p>
    <w:p w14:paraId="7D80DE03" w14:textId="53D203A3" w:rsidR="00695962" w:rsidRDefault="00695962">
      <w:pPr>
        <w:rPr>
          <w:b/>
          <w:sz w:val="28"/>
          <w:lang w:val="vi-VN" w:eastAsia="x-none"/>
        </w:rPr>
      </w:pPr>
    </w:p>
    <w:p w14:paraId="07F790F8" w14:textId="77777777" w:rsidR="009A59E6" w:rsidRDefault="009A59E6">
      <w:pPr>
        <w:rPr>
          <w:b/>
          <w:sz w:val="28"/>
          <w:lang w:val="vi-VN" w:eastAsia="x-none"/>
        </w:rPr>
      </w:pPr>
      <w:r>
        <w:rPr>
          <w:lang w:val="vi-VN"/>
        </w:rPr>
        <w:br w:type="page"/>
      </w:r>
    </w:p>
    <w:p w14:paraId="2CA1043A" w14:textId="5CBC781E" w:rsidR="00F30ED7" w:rsidRPr="008A3789" w:rsidRDefault="00BA6962" w:rsidP="008A3789">
      <w:pPr>
        <w:pStyle w:val="Heading1"/>
        <w:rPr>
          <w:sz w:val="24"/>
          <w:lang w:eastAsia="en-US"/>
        </w:rPr>
      </w:pPr>
      <w:bookmarkStart w:id="74" w:name="_Toc217741296"/>
      <w:r>
        <w:rPr>
          <w:lang w:val="en-US"/>
        </w:rPr>
        <w:lastRenderedPageBreak/>
        <w:t>HIỆN THỰC</w:t>
      </w:r>
      <w:r w:rsidR="0030231C">
        <w:rPr>
          <w:lang w:val="vi-VN"/>
        </w:rPr>
        <w:t xml:space="preserve"> HÓA </w:t>
      </w:r>
      <w:r>
        <w:rPr>
          <w:lang w:val="en-US"/>
        </w:rPr>
        <w:t>NGHIÊN CỨU</w:t>
      </w:r>
      <w:bookmarkEnd w:id="74"/>
    </w:p>
    <w:p w14:paraId="788267CA" w14:textId="6C0D279B" w:rsidR="006C544A" w:rsidRDefault="006C544A" w:rsidP="006C544A">
      <w:pPr>
        <w:pStyle w:val="Noidung"/>
      </w:pPr>
      <w:r w:rsidRPr="006C544A">
        <w:t xml:space="preserve">Chương 3 trình bày về quá trình thiết kế và hiện thực hóa hệ thống </w:t>
      </w:r>
      <w:r w:rsidR="00FF42C4">
        <w:t>Backend</w:t>
      </w:r>
      <w:r w:rsidRPr="006C544A">
        <w:t xml:space="preserve"> cho nền tảng học tập</w:t>
      </w:r>
      <w:r>
        <w:t xml:space="preserve"> trực tuyến</w:t>
      </w:r>
      <w:r w:rsidRPr="006C544A">
        <w:t>. Dựa trên các cơ sở lý thuyết đã được phân tích ở Chương 2, chương này sẽ đi sâu vào các quyết định kiến trúc, mô hình hóa dữ liệu và phương pháp cài đặt các logic nghiệp vụ phức tạp. Nội dung chính bao gồm việc phân tích kiến trúc hệ thống tổng thể, thiết kế chi tiết cơ sở dữ liệu theo các module chức năng</w:t>
      </w:r>
      <w:r w:rsidR="00650B6D">
        <w:t xml:space="preserve"> và</w:t>
      </w:r>
      <w:r w:rsidRPr="006C544A">
        <w:t xml:space="preserve"> mô tả quy trình hiện thực hóa các luồng hoạt động cốt lõi thông qua hệ thống API. Mục tiêu của chương là cung cấp một cái nhìn toàn diện về cấu trúc kỹ thuật và cách thức vận hành của hệ thống </w:t>
      </w:r>
      <w:r w:rsidR="00FF42C4">
        <w:t>Backend</w:t>
      </w:r>
      <w:r w:rsidRPr="006C544A">
        <w:t>, tạo tiền đề cho việc đánh giá các kết quả đạt được ở chương tiếp theo.</w:t>
      </w:r>
    </w:p>
    <w:p w14:paraId="7C0BDA1E" w14:textId="0A8894CE" w:rsidR="005B2665" w:rsidRDefault="00FD70DD" w:rsidP="005B2665">
      <w:pPr>
        <w:pStyle w:val="Heading2"/>
        <w:rPr>
          <w:lang w:val="vi-VN"/>
        </w:rPr>
      </w:pPr>
      <w:bookmarkStart w:id="75" w:name="_Toc217741297"/>
      <w:r>
        <w:rPr>
          <w:lang w:val="vi-VN"/>
        </w:rPr>
        <w:t xml:space="preserve">Đặc tả </w:t>
      </w:r>
      <w:r w:rsidR="005B2665">
        <w:rPr>
          <w:lang w:val="vi-VN"/>
        </w:rPr>
        <w:t>yêu cầu</w:t>
      </w:r>
      <w:bookmarkEnd w:id="75"/>
    </w:p>
    <w:p w14:paraId="59881E4C" w14:textId="46127A5D" w:rsidR="005B2665" w:rsidRDefault="00EA767A" w:rsidP="005B2665">
      <w:pPr>
        <w:pStyle w:val="Noidung"/>
      </w:pPr>
      <w:r w:rsidRPr="00EA767A">
        <w:t xml:space="preserve">Để hiện thực hóa các mục tiêu nghiên cứu đã đề ra, hệ thống không được xây dựng như một khối chức năng rời rạc, mà được thiết kế như một tổ hợp các phân hệ nghiệp vụ chuyên biệt, có mối liên kết chặt chẽ với nhau nhằm hình thành một quy trình đào tạo khép kín trong môi trường số. Kiến trúc nghiệp vụ tổng thể của hệ thống được </w:t>
      </w:r>
      <w:r w:rsidR="00FD70DD">
        <w:t>Đặc tả</w:t>
      </w:r>
      <w:r w:rsidR="00C22B73">
        <w:t xml:space="preserve"> </w:t>
      </w:r>
      <w:r w:rsidRPr="00EA767A">
        <w:t>thông qua ba phân hệ chính, tương ứng với ba giai đoạn cốt lõi trong chuỗi giá trị của hoạt động đào tạo: (i) tài nguyên đào tạo, (ii) tiến trình học tập</w:t>
      </w:r>
      <w:r w:rsidR="00650B6D">
        <w:t xml:space="preserve"> và</w:t>
      </w:r>
      <w:r w:rsidRPr="00EA767A">
        <w:t xml:space="preserve"> (iii) kết quả học tập.</w:t>
      </w:r>
    </w:p>
    <w:p w14:paraId="7D00821A" w14:textId="77777777" w:rsidR="00BC4470" w:rsidRDefault="00BC4470" w:rsidP="00BC4470">
      <w:pPr>
        <w:pStyle w:val="Noidung"/>
        <w:jc w:val="center"/>
      </w:pPr>
      <w:r>
        <w:rPr>
          <w:noProof/>
          <w:lang w:val="en-US"/>
        </w:rPr>
        <w:drawing>
          <wp:inline distT="0" distB="0" distL="0" distR="0" wp14:anchorId="77BD9CFE" wp14:editId="403CC3BE">
            <wp:extent cx="3771900" cy="26003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f567839080d8753de1c.jpg"/>
                    <pic:cNvPicPr/>
                  </pic:nvPicPr>
                  <pic:blipFill>
                    <a:blip r:embed="rId14">
                      <a:extLst>
                        <a:ext uri="{28A0092B-C50C-407E-A947-70E740481C1C}">
                          <a14:useLocalDpi xmlns:a14="http://schemas.microsoft.com/office/drawing/2010/main" val="0"/>
                        </a:ext>
                      </a:extLst>
                    </a:blip>
                    <a:stretch>
                      <a:fillRect/>
                    </a:stretch>
                  </pic:blipFill>
                  <pic:spPr>
                    <a:xfrm>
                      <a:off x="0" y="0"/>
                      <a:ext cx="3771900" cy="2600325"/>
                    </a:xfrm>
                    <a:prstGeom prst="rect">
                      <a:avLst/>
                    </a:prstGeom>
                  </pic:spPr>
                </pic:pic>
              </a:graphicData>
            </a:graphic>
          </wp:inline>
        </w:drawing>
      </w:r>
    </w:p>
    <w:p w14:paraId="178C2D96" w14:textId="208E27EA" w:rsidR="00BC4470" w:rsidRDefault="00BC4470" w:rsidP="00BC4470">
      <w:pPr>
        <w:pStyle w:val="Caption"/>
        <w:rPr>
          <w:lang w:val="vi-VN"/>
        </w:rPr>
      </w:pPr>
      <w:bookmarkStart w:id="76" w:name="_Toc217711233"/>
      <w:r w:rsidRPr="008A26EE">
        <w:rPr>
          <w:lang w:val="vi-VN"/>
        </w:rPr>
        <w:t xml:space="preserve">Hình </w:t>
      </w:r>
      <w:r w:rsidR="00E0432F">
        <w:rPr>
          <w:lang w:val="vi-VN"/>
        </w:rPr>
        <w:fldChar w:fldCharType="begin"/>
      </w:r>
      <w:r w:rsidR="00E0432F">
        <w:rPr>
          <w:lang w:val="vi-VN"/>
        </w:rPr>
        <w:instrText xml:space="preserve"> STYLEREF 1 \s </w:instrText>
      </w:r>
      <w:r w:rsidR="00E0432F">
        <w:rPr>
          <w:lang w:val="vi-VN"/>
        </w:rPr>
        <w:fldChar w:fldCharType="separate"/>
      </w:r>
      <w:r w:rsidR="00260B56">
        <w:rPr>
          <w:noProof/>
          <w:lang w:val="vi-VN"/>
        </w:rPr>
        <w:t>3</w:t>
      </w:r>
      <w:r w:rsidR="00E0432F">
        <w:rPr>
          <w:lang w:val="vi-VN"/>
        </w:rPr>
        <w:fldChar w:fldCharType="end"/>
      </w:r>
      <w:r w:rsidR="00E0432F">
        <w:rPr>
          <w:lang w:val="vi-VN"/>
        </w:rPr>
        <w:t>.</w:t>
      </w:r>
      <w:r w:rsidR="00E0432F">
        <w:rPr>
          <w:lang w:val="vi-VN"/>
        </w:rPr>
        <w:fldChar w:fldCharType="begin"/>
      </w:r>
      <w:r w:rsidR="00E0432F">
        <w:rPr>
          <w:lang w:val="vi-VN"/>
        </w:rPr>
        <w:instrText xml:space="preserve"> SEQ Hình \* ARABIC \s 1 </w:instrText>
      </w:r>
      <w:r w:rsidR="00E0432F">
        <w:rPr>
          <w:lang w:val="vi-VN"/>
        </w:rPr>
        <w:fldChar w:fldCharType="separate"/>
      </w:r>
      <w:r w:rsidR="00260B56">
        <w:rPr>
          <w:noProof/>
          <w:lang w:val="vi-VN"/>
        </w:rPr>
        <w:t>1</w:t>
      </w:r>
      <w:r w:rsidR="00E0432F">
        <w:rPr>
          <w:lang w:val="vi-VN"/>
        </w:rPr>
        <w:fldChar w:fldCharType="end"/>
      </w:r>
      <w:r w:rsidRPr="008A26EE">
        <w:rPr>
          <w:lang w:val="vi-VN"/>
        </w:rPr>
        <w:t xml:space="preserve"> Sơ đồ usecase tổng quát</w:t>
      </w:r>
      <w:bookmarkEnd w:id="76"/>
    </w:p>
    <w:p w14:paraId="3BE71597" w14:textId="77777777" w:rsidR="00BB70CD" w:rsidRPr="00C84FFC" w:rsidRDefault="00BB70CD" w:rsidP="00EA767A">
      <w:pPr>
        <w:pStyle w:val="Noidung"/>
        <w:rPr>
          <w:b/>
        </w:rPr>
      </w:pPr>
    </w:p>
    <w:p w14:paraId="4D46C21E" w14:textId="77777777" w:rsidR="00BB70CD" w:rsidRPr="00C84FFC" w:rsidRDefault="00BB70CD" w:rsidP="00EA767A">
      <w:pPr>
        <w:pStyle w:val="Noidung"/>
        <w:rPr>
          <w:b/>
        </w:rPr>
      </w:pPr>
    </w:p>
    <w:p w14:paraId="3C2F3FAC" w14:textId="5D6A2CD5" w:rsidR="00EA767A" w:rsidRPr="00C84FFC" w:rsidRDefault="00EA767A" w:rsidP="00EA767A">
      <w:pPr>
        <w:pStyle w:val="Noidung"/>
        <w:rPr>
          <w:b/>
        </w:rPr>
      </w:pPr>
      <w:r w:rsidRPr="00C84FFC">
        <w:rPr>
          <w:b/>
        </w:rPr>
        <w:lastRenderedPageBreak/>
        <w:t>(i) Phân hệ 1: Quản lý các tài nguyên đào tạo</w:t>
      </w:r>
    </w:p>
    <w:p w14:paraId="55E1CB51" w14:textId="2BC07248" w:rsidR="00EA767A" w:rsidRPr="00C84FFC" w:rsidRDefault="00EA767A" w:rsidP="00EA767A">
      <w:pPr>
        <w:pStyle w:val="Noidung"/>
      </w:pPr>
      <w:r w:rsidRPr="00C84FFC">
        <w:t>Phân hệ Quản lý các tài nguyên đào tạo chịu trách nhiệm số hóa và tổ chức toàn bộ cấu trúc đào tạo của cơ sở giáo dục. Yêu cầu cốt lõi của phân hệ này là khả năng định nghĩa, lưu trữ và quản lý mối quan hệ phân cấp phức tạp giữa các thực thể học thuật như chương trình đào tạo, môn học, học phần, lớp học và các nội dung giảng dạy liên quan.</w:t>
      </w:r>
    </w:p>
    <w:p w14:paraId="702BF3C7" w14:textId="77777777" w:rsidR="005C5B67" w:rsidRDefault="00BB70CD" w:rsidP="005C5B67">
      <w:pPr>
        <w:pStyle w:val="Noidung"/>
        <w:keepNext/>
      </w:pPr>
      <w:r>
        <w:rPr>
          <w:noProof/>
          <w:lang w:val="en-US"/>
        </w:rPr>
        <w:drawing>
          <wp:inline distT="0" distB="0" distL="0" distR="0" wp14:anchorId="3BD24EA7" wp14:editId="5F3B65B8">
            <wp:extent cx="5353050" cy="6819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67b4ffd6-ee71-40f5-9b26-883734a42269.jpg"/>
                    <pic:cNvPicPr/>
                  </pic:nvPicPr>
                  <pic:blipFill>
                    <a:blip r:embed="rId15">
                      <a:extLst>
                        <a:ext uri="{28A0092B-C50C-407E-A947-70E740481C1C}">
                          <a14:useLocalDpi xmlns:a14="http://schemas.microsoft.com/office/drawing/2010/main" val="0"/>
                        </a:ext>
                      </a:extLst>
                    </a:blip>
                    <a:stretch>
                      <a:fillRect/>
                    </a:stretch>
                  </pic:blipFill>
                  <pic:spPr>
                    <a:xfrm>
                      <a:off x="0" y="0"/>
                      <a:ext cx="5353050" cy="6819900"/>
                    </a:xfrm>
                    <a:prstGeom prst="rect">
                      <a:avLst/>
                    </a:prstGeom>
                  </pic:spPr>
                </pic:pic>
              </a:graphicData>
            </a:graphic>
          </wp:inline>
        </w:drawing>
      </w:r>
    </w:p>
    <w:p w14:paraId="500F90A0" w14:textId="7BBE235D" w:rsidR="00BB70CD" w:rsidRPr="005C5B67" w:rsidRDefault="005C5B67" w:rsidP="005C5B67">
      <w:pPr>
        <w:pStyle w:val="Caption"/>
        <w:rPr>
          <w:lang w:val="vi-VN"/>
        </w:rPr>
      </w:pPr>
      <w:bookmarkStart w:id="77" w:name="_Toc217711234"/>
      <w:r w:rsidRPr="005C5B67">
        <w:rPr>
          <w:lang w:val="vi-VN"/>
        </w:rPr>
        <w:t xml:space="preserve">Hình </w:t>
      </w:r>
      <w:r w:rsidR="00E0432F">
        <w:rPr>
          <w:lang w:val="vi-VN"/>
        </w:rPr>
        <w:fldChar w:fldCharType="begin"/>
      </w:r>
      <w:r w:rsidR="00E0432F">
        <w:rPr>
          <w:lang w:val="vi-VN"/>
        </w:rPr>
        <w:instrText xml:space="preserve"> STYLEREF 1 \s </w:instrText>
      </w:r>
      <w:r w:rsidR="00E0432F">
        <w:rPr>
          <w:lang w:val="vi-VN"/>
        </w:rPr>
        <w:fldChar w:fldCharType="separate"/>
      </w:r>
      <w:r w:rsidR="00260B56">
        <w:rPr>
          <w:noProof/>
          <w:lang w:val="vi-VN"/>
        </w:rPr>
        <w:t>3</w:t>
      </w:r>
      <w:r w:rsidR="00E0432F">
        <w:rPr>
          <w:lang w:val="vi-VN"/>
        </w:rPr>
        <w:fldChar w:fldCharType="end"/>
      </w:r>
      <w:r w:rsidR="00E0432F">
        <w:rPr>
          <w:lang w:val="vi-VN"/>
        </w:rPr>
        <w:t>.</w:t>
      </w:r>
      <w:r w:rsidR="00E0432F">
        <w:rPr>
          <w:lang w:val="vi-VN"/>
        </w:rPr>
        <w:fldChar w:fldCharType="begin"/>
      </w:r>
      <w:r w:rsidR="00E0432F">
        <w:rPr>
          <w:lang w:val="vi-VN"/>
        </w:rPr>
        <w:instrText xml:space="preserve"> SEQ Hình \* ARABIC \s 1 </w:instrText>
      </w:r>
      <w:r w:rsidR="00E0432F">
        <w:rPr>
          <w:lang w:val="vi-VN"/>
        </w:rPr>
        <w:fldChar w:fldCharType="separate"/>
      </w:r>
      <w:r w:rsidR="00260B56">
        <w:rPr>
          <w:noProof/>
          <w:lang w:val="vi-VN"/>
        </w:rPr>
        <w:t>2</w:t>
      </w:r>
      <w:r w:rsidR="00E0432F">
        <w:rPr>
          <w:lang w:val="vi-VN"/>
        </w:rPr>
        <w:fldChar w:fldCharType="end"/>
      </w:r>
      <w:r>
        <w:rPr>
          <w:lang w:val="vi-VN"/>
        </w:rPr>
        <w:t xml:space="preserve"> Sơ đồ usecase phân hệ quản lý các tài nguyên đào tạo</w:t>
      </w:r>
      <w:bookmarkEnd w:id="77"/>
    </w:p>
    <w:p w14:paraId="55FF1F67" w14:textId="40E5B719" w:rsidR="005B2665" w:rsidRPr="00EA767A" w:rsidRDefault="00EA767A" w:rsidP="00EA767A">
      <w:pPr>
        <w:pStyle w:val="Noidung"/>
      </w:pPr>
      <w:r w:rsidRPr="00C84FFC">
        <w:lastRenderedPageBreak/>
        <w:t>Đặc biệt, hệ thống phải hỗ trợ ánh xạ đa chiều giữa các chuẩn đầu ra ở nhiều cấp độ (chương trình, môn học, bài học), nhằm đảm bảo rằng mọi hoạt động giảng dạy và học tập đều có thể truy nguyên về các chuẩn đầu ra tương ứng. Đây là yêu cầu then chốt phục vụ cho công tác đảm bảo và kiểm định chất lượng đào tạo, đồng thời tạo nền tảng dữ liệu đầu vào cho các phân hệ tiếp theo.</w:t>
      </w:r>
    </w:p>
    <w:p w14:paraId="261692D0" w14:textId="77777777" w:rsidR="00EA767A" w:rsidRPr="00C84FFC" w:rsidRDefault="00EA767A" w:rsidP="00EA767A">
      <w:pPr>
        <w:pStyle w:val="Noidung"/>
        <w:rPr>
          <w:b/>
        </w:rPr>
      </w:pPr>
      <w:r w:rsidRPr="00C84FFC">
        <w:rPr>
          <w:b/>
        </w:rPr>
        <w:t>(ii) Phân hệ 2: Quản lý tiến trình học tập</w:t>
      </w:r>
    </w:p>
    <w:p w14:paraId="558C0284" w14:textId="73296080" w:rsidR="00EA767A" w:rsidRDefault="00EA767A" w:rsidP="00EA767A">
      <w:pPr>
        <w:pStyle w:val="Noidung"/>
      </w:pPr>
      <w:r>
        <w:t>Phân hệ Quản lý tiến trình học tập tập trung vào việc theo dõi và điều phối toàn bộ quá trình học tập của người học, đặc biệt thông qua các hoạt động luyện tập và đánh giá quá trình. Yêu cầu trọng tâm của phân hệ này là tính linh hoạt và khả năng phản hồi tức thời, đáp ứng các kịch bản học tập đa dạng.</w:t>
      </w:r>
    </w:p>
    <w:p w14:paraId="42D54751" w14:textId="77777777" w:rsidR="005C5B67" w:rsidRDefault="00BB70CD" w:rsidP="005C5B67">
      <w:pPr>
        <w:pStyle w:val="Noidung"/>
        <w:keepNext/>
        <w:jc w:val="center"/>
      </w:pPr>
      <w:r>
        <w:rPr>
          <w:noProof/>
          <w:lang w:val="en-US"/>
        </w:rPr>
        <w:drawing>
          <wp:inline distT="0" distB="0" distL="0" distR="0" wp14:anchorId="41541E95" wp14:editId="05E5F387">
            <wp:extent cx="3819525" cy="35623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43e69ffe-d434-4667-b763-3866afb6c824.jpg"/>
                    <pic:cNvPicPr/>
                  </pic:nvPicPr>
                  <pic:blipFill>
                    <a:blip r:embed="rId16">
                      <a:extLst>
                        <a:ext uri="{28A0092B-C50C-407E-A947-70E740481C1C}">
                          <a14:useLocalDpi xmlns:a14="http://schemas.microsoft.com/office/drawing/2010/main" val="0"/>
                        </a:ext>
                      </a:extLst>
                    </a:blip>
                    <a:stretch>
                      <a:fillRect/>
                    </a:stretch>
                  </pic:blipFill>
                  <pic:spPr>
                    <a:xfrm>
                      <a:off x="0" y="0"/>
                      <a:ext cx="3819525" cy="3562350"/>
                    </a:xfrm>
                    <a:prstGeom prst="rect">
                      <a:avLst/>
                    </a:prstGeom>
                  </pic:spPr>
                </pic:pic>
              </a:graphicData>
            </a:graphic>
          </wp:inline>
        </w:drawing>
      </w:r>
    </w:p>
    <w:p w14:paraId="15680E08" w14:textId="332FBFAE" w:rsidR="00BB70CD" w:rsidRPr="005C5B67" w:rsidRDefault="005C5B67" w:rsidP="005C5B67">
      <w:pPr>
        <w:pStyle w:val="Caption"/>
        <w:rPr>
          <w:lang w:val="vi-VN"/>
        </w:rPr>
      </w:pPr>
      <w:bookmarkStart w:id="78" w:name="_Toc217711235"/>
      <w:r w:rsidRPr="005C5B67">
        <w:rPr>
          <w:lang w:val="vi-VN"/>
        </w:rPr>
        <w:t xml:space="preserve">Hình </w:t>
      </w:r>
      <w:r w:rsidR="00E0432F">
        <w:rPr>
          <w:lang w:val="vi-VN"/>
        </w:rPr>
        <w:fldChar w:fldCharType="begin"/>
      </w:r>
      <w:r w:rsidR="00E0432F">
        <w:rPr>
          <w:lang w:val="vi-VN"/>
        </w:rPr>
        <w:instrText xml:space="preserve"> STYLEREF 1 \s </w:instrText>
      </w:r>
      <w:r w:rsidR="00E0432F">
        <w:rPr>
          <w:lang w:val="vi-VN"/>
        </w:rPr>
        <w:fldChar w:fldCharType="separate"/>
      </w:r>
      <w:r w:rsidR="00260B56">
        <w:rPr>
          <w:noProof/>
          <w:lang w:val="vi-VN"/>
        </w:rPr>
        <w:t>3</w:t>
      </w:r>
      <w:r w:rsidR="00E0432F">
        <w:rPr>
          <w:lang w:val="vi-VN"/>
        </w:rPr>
        <w:fldChar w:fldCharType="end"/>
      </w:r>
      <w:r w:rsidR="00E0432F">
        <w:rPr>
          <w:lang w:val="vi-VN"/>
        </w:rPr>
        <w:t>.</w:t>
      </w:r>
      <w:r w:rsidR="00E0432F">
        <w:rPr>
          <w:lang w:val="vi-VN"/>
        </w:rPr>
        <w:fldChar w:fldCharType="begin"/>
      </w:r>
      <w:r w:rsidR="00E0432F">
        <w:rPr>
          <w:lang w:val="vi-VN"/>
        </w:rPr>
        <w:instrText xml:space="preserve"> SEQ Hình \* ARABIC \s 1 </w:instrText>
      </w:r>
      <w:r w:rsidR="00E0432F">
        <w:rPr>
          <w:lang w:val="vi-VN"/>
        </w:rPr>
        <w:fldChar w:fldCharType="separate"/>
      </w:r>
      <w:r w:rsidR="00260B56">
        <w:rPr>
          <w:noProof/>
          <w:lang w:val="vi-VN"/>
        </w:rPr>
        <w:t>3</w:t>
      </w:r>
      <w:r w:rsidR="00E0432F">
        <w:rPr>
          <w:lang w:val="vi-VN"/>
        </w:rPr>
        <w:fldChar w:fldCharType="end"/>
      </w:r>
      <w:r>
        <w:rPr>
          <w:lang w:val="vi-VN"/>
        </w:rPr>
        <w:t xml:space="preserve"> Sơ đồ phân hệ quản lý tiến trình học tập</w:t>
      </w:r>
      <w:bookmarkEnd w:id="78"/>
    </w:p>
    <w:p w14:paraId="57D42411" w14:textId="77777777" w:rsidR="00EA767A" w:rsidRDefault="00EA767A" w:rsidP="00EA767A">
      <w:pPr>
        <w:pStyle w:val="Noidung"/>
      </w:pPr>
      <w:r>
        <w:t>Hệ thống phải hỗ trợ nhiều hình thức đánh giá, bao gồm: các bài kiểm tra chính thức có yêu cầu bảo mật cao; các hoạt động luyện tập cho phép thực hiện nhiều lần nhằm củng cố kiến thức; và các hình thức đánh giá mang tính tương tác cao như trắc nghiệm theo thời gian thực. Phân hệ này có nhiệm vụ ghi nhận chi tiết tiến trình học tập, bao gồm thời gian tham gia, số lần thực hiện, mức độ hoàn thành và kết quả trung gian của người học.</w:t>
      </w:r>
    </w:p>
    <w:p w14:paraId="37648B6F" w14:textId="2BAB1D92" w:rsidR="005B2665" w:rsidRPr="005B2665" w:rsidRDefault="00EA767A" w:rsidP="00EA767A">
      <w:pPr>
        <w:pStyle w:val="Noidung"/>
      </w:pPr>
      <w:r>
        <w:lastRenderedPageBreak/>
        <w:t>Dữ liệu phát sinh từ phân hệ Quản lý tiến trình học tập đóng vai trò là nguồn dữ liệu động, vừa phản ánh hành vi học tập thực tế, vừa làm đầu vào cho việc tổng hợp và đánh giá kết quả ở cấp độ cao hơn.</w:t>
      </w:r>
    </w:p>
    <w:p w14:paraId="09E0E7AD" w14:textId="77777777" w:rsidR="00EA767A" w:rsidRPr="00C84FFC" w:rsidRDefault="00EA767A" w:rsidP="00EA767A">
      <w:pPr>
        <w:pStyle w:val="Noidung"/>
        <w:rPr>
          <w:b/>
        </w:rPr>
      </w:pPr>
      <w:r w:rsidRPr="00C84FFC">
        <w:rPr>
          <w:b/>
        </w:rPr>
        <w:t>(iii) Phân hệ 3: Quản lý kết quả học tập</w:t>
      </w:r>
    </w:p>
    <w:p w14:paraId="2ED48F93" w14:textId="2B2A1E80" w:rsidR="00EA767A" w:rsidRDefault="00EA767A" w:rsidP="00EA767A">
      <w:pPr>
        <w:pStyle w:val="Noidung"/>
      </w:pPr>
      <w:r>
        <w:t>Phân hệ Quản lý kết quả học tập đảm nhiệm vai trò tổng hợp, phân tích và trình bày các kết quả học tập thu được từ toàn bộ quá trình đào tạo. Phân hệ này tập trung vào việc chuyển đổi dữ liệu tiến trình thành thông tin có ý nghĩa, phục vụ cho cả người học, giảng viên và nhà quản lý.</w:t>
      </w:r>
    </w:p>
    <w:p w14:paraId="031A2441" w14:textId="62DFDB12" w:rsidR="00EA767A" w:rsidRDefault="00EA767A" w:rsidP="00EA767A">
      <w:pPr>
        <w:pStyle w:val="Noidung"/>
      </w:pPr>
      <w:r>
        <w:t>Các yêu cầu chính bao gồm khả năng thống kê và phân tích kết quả học tập theo nhiều chiều khác nhau, chẳng hạn như theo cá nhân sinh viên, theo lớp học, theo môn học hoặc theo chuẩn đầu ra. Hệ thống cần cung cấp các báo cáo trực quan về mức độ hoàn thành học tập, tiến độ đạt chuẩn đầu ra và xu hướng học tập theo thời gian.</w:t>
      </w:r>
    </w:p>
    <w:p w14:paraId="6DEE2832" w14:textId="77777777" w:rsidR="00E0432F" w:rsidRDefault="00BB70CD" w:rsidP="00E0432F">
      <w:pPr>
        <w:pStyle w:val="Noidung"/>
        <w:keepNext/>
      </w:pPr>
      <w:r>
        <w:rPr>
          <w:noProof/>
          <w:lang w:val="en-US"/>
        </w:rPr>
        <w:drawing>
          <wp:inline distT="0" distB="0" distL="0" distR="0" wp14:anchorId="0FDE433A" wp14:editId="363C3033">
            <wp:extent cx="4362870" cy="51511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0a7e30290361f684627.jpg"/>
                    <pic:cNvPicPr/>
                  </pic:nvPicPr>
                  <pic:blipFill>
                    <a:blip r:embed="rId17">
                      <a:extLst>
                        <a:ext uri="{28A0092B-C50C-407E-A947-70E740481C1C}">
                          <a14:useLocalDpi xmlns:a14="http://schemas.microsoft.com/office/drawing/2010/main" val="0"/>
                        </a:ext>
                      </a:extLst>
                    </a:blip>
                    <a:stretch>
                      <a:fillRect/>
                    </a:stretch>
                  </pic:blipFill>
                  <pic:spPr>
                    <a:xfrm>
                      <a:off x="0" y="0"/>
                      <a:ext cx="4367220" cy="5156256"/>
                    </a:xfrm>
                    <a:prstGeom prst="rect">
                      <a:avLst/>
                    </a:prstGeom>
                  </pic:spPr>
                </pic:pic>
              </a:graphicData>
            </a:graphic>
          </wp:inline>
        </w:drawing>
      </w:r>
    </w:p>
    <w:p w14:paraId="40E42844" w14:textId="5C1DD629" w:rsidR="00BB70CD" w:rsidRPr="00FD12C1" w:rsidRDefault="00E0432F" w:rsidP="00E0432F">
      <w:pPr>
        <w:pStyle w:val="Caption"/>
        <w:rPr>
          <w:lang w:val="vi-VN"/>
        </w:rPr>
      </w:pPr>
      <w:bookmarkStart w:id="79" w:name="_Toc217711236"/>
      <w:r w:rsidRPr="00E0432F">
        <w:rPr>
          <w:lang w:val="vi-VN"/>
        </w:rPr>
        <w:t xml:space="preserve">Hình </w:t>
      </w:r>
      <w:r>
        <w:fldChar w:fldCharType="begin"/>
      </w:r>
      <w:r w:rsidRPr="00E0432F">
        <w:rPr>
          <w:lang w:val="vi-VN"/>
        </w:rPr>
        <w:instrText xml:space="preserve"> STYLEREF 1 \s </w:instrText>
      </w:r>
      <w:r>
        <w:fldChar w:fldCharType="separate"/>
      </w:r>
      <w:r w:rsidR="00260B56">
        <w:rPr>
          <w:noProof/>
          <w:lang w:val="vi-VN"/>
        </w:rPr>
        <w:t>3</w:t>
      </w:r>
      <w:r>
        <w:fldChar w:fldCharType="end"/>
      </w:r>
      <w:r w:rsidRPr="00E0432F">
        <w:rPr>
          <w:lang w:val="vi-VN"/>
        </w:rPr>
        <w:t>.</w:t>
      </w:r>
      <w:r>
        <w:fldChar w:fldCharType="begin"/>
      </w:r>
      <w:r w:rsidRPr="00E0432F">
        <w:rPr>
          <w:lang w:val="vi-VN"/>
        </w:rPr>
        <w:instrText xml:space="preserve"> SEQ Hình \* ARABIC \s 1 </w:instrText>
      </w:r>
      <w:r>
        <w:fldChar w:fldCharType="separate"/>
      </w:r>
      <w:r w:rsidR="00260B56">
        <w:rPr>
          <w:noProof/>
          <w:lang w:val="vi-VN"/>
        </w:rPr>
        <w:t>4</w:t>
      </w:r>
      <w:r>
        <w:fldChar w:fldCharType="end"/>
      </w:r>
      <w:r>
        <w:rPr>
          <w:lang w:val="vi-VN"/>
        </w:rPr>
        <w:t xml:space="preserve"> Sơ đồ usecae phân hệ quản lý kết quả học tập</w:t>
      </w:r>
      <w:bookmarkEnd w:id="79"/>
    </w:p>
    <w:p w14:paraId="02214E01" w14:textId="5D83B733" w:rsidR="005B2665" w:rsidRDefault="00EA767A" w:rsidP="00EA767A">
      <w:pPr>
        <w:pStyle w:val="Noidung"/>
      </w:pPr>
      <w:r>
        <w:lastRenderedPageBreak/>
        <w:t>Kết quả phân tích từ phân hệ này không chỉ phục vụ cho đánh giá kết quả học tập, mà còn đóng vai trò phản hồi ngược, hỗ trợ việc điều chỉnh nội dung đào tạo và phương thức tổ chức học tập trong các chu kỳ tiếp theo.</w:t>
      </w:r>
    </w:p>
    <w:p w14:paraId="62267A93" w14:textId="7B709A7F" w:rsidR="008A3789" w:rsidRDefault="006C544A" w:rsidP="006C544A">
      <w:pPr>
        <w:pStyle w:val="Heading2"/>
        <w:rPr>
          <w:lang w:val="vi-VN"/>
        </w:rPr>
      </w:pPr>
      <w:bookmarkStart w:id="80" w:name="_Toc217741298"/>
      <w:r>
        <w:rPr>
          <w:lang w:val="vi-VN"/>
        </w:rPr>
        <w:t>Thiết kế kiến trúc hệ thống</w:t>
      </w:r>
      <w:bookmarkEnd w:id="80"/>
    </w:p>
    <w:p w14:paraId="5F26238E" w14:textId="64A59B17" w:rsidR="006C544A" w:rsidRPr="006C544A" w:rsidRDefault="006C544A" w:rsidP="006C544A">
      <w:pPr>
        <w:pStyle w:val="Noidung"/>
      </w:pPr>
      <w:r w:rsidRPr="006C544A">
        <w:t>Để đảm bảo tính linh hoạt, khả năng mở rộng và dễ bảo trì, hệ thống được thiết kế theo kiến trúc 3 tầng, bao gồm: </w:t>
      </w:r>
      <w:r w:rsidR="00392567" w:rsidRPr="009923A1">
        <w:t>tầng máy khách</w:t>
      </w:r>
      <w:r w:rsidRPr="009923A1">
        <w:t>, </w:t>
      </w:r>
      <w:r w:rsidR="00392567" w:rsidRPr="009923A1">
        <w:t>tầng ứng d</w:t>
      </w:r>
      <w:r w:rsidR="00D64400" w:rsidRPr="00C84FFC">
        <w:t>ụ</w:t>
      </w:r>
      <w:r w:rsidR="00392567" w:rsidRPr="009923A1">
        <w:t>ng</w:t>
      </w:r>
      <w:r w:rsidRPr="006C544A">
        <w:t xml:space="preserve"> và</w:t>
      </w:r>
      <w:r w:rsidR="00392567">
        <w:t xml:space="preserve"> tầng cơ sở dữ liệu</w:t>
      </w:r>
      <w:r w:rsidR="00486CA0">
        <w:t xml:space="preserve"> </w:t>
      </w:r>
      <w:r w:rsidR="00486CA0">
        <w:fldChar w:fldCharType="begin"/>
      </w:r>
      <w:r w:rsidR="00486CA0">
        <w:instrText xml:space="preserve"> ADDIN ZOTERO_ITEM CSL_CITATION {"citationID":"sGbCg67x","properties":{"formattedCitation":"[4]","plainCitation":"[4]","dontUpdate":true,"noteIndex":0},"citationItems":[{"id":129,"uris":["http://zotero.org/users/local/spty5A6U/items/36MYFD93"],"itemData":{"id":129,"type":"paper-conference","DOI":"10.1109/ICITeS.2018.8373307","event-place":"Tangier, Morocco","event-title":"2018 International Conference on Information Technology and e-Services (ICITeS)","publisher":"2018 International Conference on Information Technology and e-Services (ICITeS)","publisher-place":"Tangier, Morocco","title":"An architecture for a smart learning management system","author":[{"family":"El Bachari","given":"El-Hassane"},{"family":"El Adnani","given":"Mohamed"},{"family":"El Hajjaji","given":"Said"}],"issued":{"date-parts":[["2018",4]]}}}],"schema":"https://github.com/citation-style-language/schema/raw/master/csl-citation.json"} </w:instrText>
      </w:r>
      <w:r w:rsidR="00486CA0">
        <w:fldChar w:fldCharType="separate"/>
      </w:r>
      <w:r w:rsidR="00486CA0" w:rsidRPr="00486CA0">
        <w:t>[</w:t>
      </w:r>
      <w:r w:rsidR="00486CA0">
        <w:fldChar w:fldCharType="end"/>
      </w:r>
      <w:r w:rsidR="00486CA0" w:rsidRPr="00486CA0">
        <w:t>4]</w:t>
      </w:r>
      <w:r w:rsidRPr="006C544A">
        <w:t xml:space="preserve">. Một thành phần cân bằng tải (Load Balancer) sử dụng Nginx Reverse Proxy được đặt giữa </w:t>
      </w:r>
      <w:r w:rsidR="00392567">
        <w:t>máy khách</w:t>
      </w:r>
      <w:r w:rsidRPr="006C544A">
        <w:t xml:space="preserve"> và </w:t>
      </w:r>
      <w:r w:rsidR="00392567">
        <w:t>tầng ứng dụng</w:t>
      </w:r>
      <w:r w:rsidRPr="006C544A">
        <w:t xml:space="preserve"> để điều phối lưu lượng truy cập, giúp tăng cường hiệu suất và độ ổn định.</w:t>
      </w:r>
    </w:p>
    <w:p w14:paraId="552ED906" w14:textId="19623A45" w:rsidR="006C544A" w:rsidRPr="006C544A" w:rsidRDefault="00392567" w:rsidP="006C544A">
      <w:pPr>
        <w:pStyle w:val="Noidung"/>
      </w:pPr>
      <w:r>
        <w:rPr>
          <w:b/>
          <w:bCs/>
        </w:rPr>
        <w:t>Tầng máy khách</w:t>
      </w:r>
      <w:r w:rsidR="006C544A" w:rsidRPr="006C544A">
        <w:rPr>
          <w:b/>
          <w:bCs/>
        </w:rPr>
        <w:t>:</w:t>
      </w:r>
      <w:r w:rsidR="006C544A" w:rsidRPr="006C544A">
        <w:t> Bao gồm các ứng dụng phía người dùng như trình duyệt web hoặc ứng dụng di động, là điểm truy cập chính vào hệ thống.</w:t>
      </w:r>
    </w:p>
    <w:p w14:paraId="01489E3D" w14:textId="1FB9747A" w:rsidR="006C544A" w:rsidRPr="006C544A" w:rsidRDefault="00392567" w:rsidP="006C544A">
      <w:pPr>
        <w:pStyle w:val="Noidung"/>
      </w:pPr>
      <w:r>
        <w:rPr>
          <w:b/>
          <w:bCs/>
        </w:rPr>
        <w:t>Tầng ứng dụng</w:t>
      </w:r>
      <w:r w:rsidR="006C544A" w:rsidRPr="006C544A">
        <w:rPr>
          <w:b/>
          <w:bCs/>
        </w:rPr>
        <w:t>:</w:t>
      </w:r>
      <w:r w:rsidR="006C544A" w:rsidRPr="006C544A">
        <w:t> </w:t>
      </w:r>
      <w:r w:rsidR="00A401CD" w:rsidRPr="00C84FFC">
        <w:t>Ch</w:t>
      </w:r>
      <w:r w:rsidR="006C544A" w:rsidRPr="006C544A">
        <w:t>ứa toàn bộ logic nghiệp vụ. Tầng này bao gồm máy chủ Express.js API và máy chủ Socket.IO xử lý các tác vụ thời gian thực.</w:t>
      </w:r>
    </w:p>
    <w:p w14:paraId="59EB4294" w14:textId="33026A0D" w:rsidR="006C544A" w:rsidRDefault="00392567" w:rsidP="006C544A">
      <w:pPr>
        <w:pStyle w:val="Noidung"/>
      </w:pPr>
      <w:r>
        <w:rPr>
          <w:b/>
          <w:bCs/>
        </w:rPr>
        <w:t xml:space="preserve">Tầng cơ sở dữ </w:t>
      </w:r>
      <w:r w:rsidR="001F56BD">
        <w:rPr>
          <w:b/>
          <w:bCs/>
        </w:rPr>
        <w:t>liệu</w:t>
      </w:r>
      <w:r w:rsidR="006C544A" w:rsidRPr="006C544A">
        <w:rPr>
          <w:b/>
          <w:bCs/>
        </w:rPr>
        <w:t>:</w:t>
      </w:r>
      <w:r w:rsidR="006C544A" w:rsidRPr="006C544A">
        <w:t> Chịu trách nhiệm lưu trữ và quản lý toàn bộ dữ liệu của hệ thống, bao gồm nhiều hệ quản trị CSDL khác nhau để phục vụ cho các mục đích riêng biệt</w:t>
      </w:r>
      <w:r w:rsidR="00494D96">
        <w:t xml:space="preserve"> của hệ thống</w:t>
      </w:r>
      <w:r w:rsidR="006C544A" w:rsidRPr="006C544A">
        <w:t>.</w:t>
      </w:r>
    </w:p>
    <w:p w14:paraId="7EAB4112" w14:textId="6D8B32FC" w:rsidR="00D64400" w:rsidRDefault="00D64400" w:rsidP="006C544A">
      <w:pPr>
        <w:pStyle w:val="Noidung"/>
      </w:pPr>
      <w:r>
        <w:rPr>
          <w:noProof/>
          <w:lang w:val="en-US"/>
        </w:rPr>
        <w:drawing>
          <wp:inline distT="0" distB="0" distL="0" distR="0" wp14:anchorId="102FD15B" wp14:editId="5EB9FCEF">
            <wp:extent cx="5123146" cy="2796497"/>
            <wp:effectExtent l="0" t="0" r="190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3830b8932bcbde2e4ad.jpg"/>
                    <pic:cNvPicPr/>
                  </pic:nvPicPr>
                  <pic:blipFill>
                    <a:blip r:embed="rId13">
                      <a:extLst>
                        <a:ext uri="{28A0092B-C50C-407E-A947-70E740481C1C}">
                          <a14:useLocalDpi xmlns:a14="http://schemas.microsoft.com/office/drawing/2010/main" val="0"/>
                        </a:ext>
                      </a:extLst>
                    </a:blip>
                    <a:stretch>
                      <a:fillRect/>
                    </a:stretch>
                  </pic:blipFill>
                  <pic:spPr>
                    <a:xfrm>
                      <a:off x="0" y="0"/>
                      <a:ext cx="5149442" cy="2810851"/>
                    </a:xfrm>
                    <a:prstGeom prst="rect">
                      <a:avLst/>
                    </a:prstGeom>
                  </pic:spPr>
                </pic:pic>
              </a:graphicData>
            </a:graphic>
          </wp:inline>
        </w:drawing>
      </w:r>
    </w:p>
    <w:p w14:paraId="7CBC4772" w14:textId="36832BDE" w:rsidR="00A401CD" w:rsidRDefault="00A401CD" w:rsidP="00A401CD">
      <w:pPr>
        <w:pStyle w:val="Caption"/>
        <w:rPr>
          <w:lang w:val="vi-VN"/>
        </w:rPr>
      </w:pPr>
      <w:bookmarkStart w:id="81" w:name="_Toc217711237"/>
      <w:r w:rsidRPr="006C544A">
        <w:rPr>
          <w:lang w:val="vi-VN"/>
        </w:rPr>
        <w:t xml:space="preserve">Hình </w:t>
      </w:r>
      <w:r w:rsidR="00E0432F">
        <w:rPr>
          <w:lang w:val="vi-VN"/>
        </w:rPr>
        <w:fldChar w:fldCharType="begin"/>
      </w:r>
      <w:r w:rsidR="00E0432F">
        <w:rPr>
          <w:lang w:val="vi-VN"/>
        </w:rPr>
        <w:instrText xml:space="preserve"> STYLEREF 1 \s </w:instrText>
      </w:r>
      <w:r w:rsidR="00E0432F">
        <w:rPr>
          <w:lang w:val="vi-VN"/>
        </w:rPr>
        <w:fldChar w:fldCharType="separate"/>
      </w:r>
      <w:r w:rsidR="00260B56">
        <w:rPr>
          <w:noProof/>
          <w:lang w:val="vi-VN"/>
        </w:rPr>
        <w:t>3</w:t>
      </w:r>
      <w:r w:rsidR="00E0432F">
        <w:rPr>
          <w:lang w:val="vi-VN"/>
        </w:rPr>
        <w:fldChar w:fldCharType="end"/>
      </w:r>
      <w:r w:rsidR="00E0432F">
        <w:rPr>
          <w:lang w:val="vi-VN"/>
        </w:rPr>
        <w:t>.</w:t>
      </w:r>
      <w:r w:rsidR="00E0432F">
        <w:rPr>
          <w:lang w:val="vi-VN"/>
        </w:rPr>
        <w:fldChar w:fldCharType="begin"/>
      </w:r>
      <w:r w:rsidR="00E0432F">
        <w:rPr>
          <w:lang w:val="vi-VN"/>
        </w:rPr>
        <w:instrText xml:space="preserve"> SEQ Hình \* ARABIC \s 1 </w:instrText>
      </w:r>
      <w:r w:rsidR="00E0432F">
        <w:rPr>
          <w:lang w:val="vi-VN"/>
        </w:rPr>
        <w:fldChar w:fldCharType="separate"/>
      </w:r>
      <w:r w:rsidR="00260B56">
        <w:rPr>
          <w:noProof/>
          <w:lang w:val="vi-VN"/>
        </w:rPr>
        <w:t>5</w:t>
      </w:r>
      <w:r w:rsidR="00E0432F">
        <w:rPr>
          <w:lang w:val="vi-VN"/>
        </w:rPr>
        <w:fldChar w:fldCharType="end"/>
      </w:r>
      <w:r w:rsidRPr="006C544A">
        <w:rPr>
          <w:lang w:val="vi-VN"/>
        </w:rPr>
        <w:t xml:space="preserve"> </w:t>
      </w:r>
      <w:r>
        <w:rPr>
          <w:lang w:val="vi-VN"/>
        </w:rPr>
        <w:t>S</w:t>
      </w:r>
      <w:r w:rsidRPr="006C544A">
        <w:rPr>
          <w:lang w:val="vi-VN"/>
        </w:rPr>
        <w:t>ơ đồ kiến trúc tổng thể hệ thống</w:t>
      </w:r>
      <w:bookmarkEnd w:id="81"/>
    </w:p>
    <w:p w14:paraId="31661F5B" w14:textId="6CF3A9AE" w:rsidR="006C544A" w:rsidRDefault="006C544A" w:rsidP="006C544A">
      <w:pPr>
        <w:pStyle w:val="Noidung"/>
      </w:pPr>
      <w:r w:rsidRPr="006C544A">
        <w:t xml:space="preserve">Luồng xử lý một yêu cầu HTTP tiêu chuẩn sẽ bắt đầu từ </w:t>
      </w:r>
      <w:r w:rsidR="001F56BD">
        <w:t>máy khách</w:t>
      </w:r>
      <w:r w:rsidRPr="006C544A">
        <w:t xml:space="preserve">, đi qua Nginx để phân phối tải, sau đó được máy chủ Express.js tiếp nhận, xử lý và tương tác với </w:t>
      </w:r>
      <w:r w:rsidR="001F56BD">
        <w:t>tầng cơ sở dữ liệu</w:t>
      </w:r>
      <w:r w:rsidRPr="006C544A">
        <w:t xml:space="preserve"> trước khi trả kết quả về cho </w:t>
      </w:r>
      <w:r w:rsidR="001F56BD">
        <w:t>người dùng</w:t>
      </w:r>
      <w:r w:rsidRPr="006C544A">
        <w:t>.</w:t>
      </w:r>
    </w:p>
    <w:p w14:paraId="2A0945AC" w14:textId="37A697EB" w:rsidR="00D553D0" w:rsidRPr="00C84FFC" w:rsidRDefault="00D553D0" w:rsidP="00D553D0">
      <w:pPr>
        <w:pStyle w:val="Noidung"/>
      </w:pPr>
      <w:r w:rsidRPr="009923A1">
        <w:lastRenderedPageBreak/>
        <w:t xml:space="preserve">Trong kiến trúc này, Nginx không chỉ đơn thuần đóng vai trò là một bộ cân bằng tải để phân phối các yêu cầu đến các container </w:t>
      </w:r>
      <w:r w:rsidR="00FF42C4">
        <w:t>Backend</w:t>
      </w:r>
      <w:r w:rsidRPr="009923A1">
        <w:t>. Nó được cấu hình như một Reverse Proxy đa chức năng, đóng vai trò là cổng vào duy nhất của toàn bộ hệ thống và đảm</w:t>
      </w:r>
      <w:r w:rsidRPr="00D553D0">
        <w:t xml:space="preserve"> nhiệm nhiều tác vụ quan trọng khác nhằm tối ưu hóa hiệu năng và tăng cường bảo mật</w:t>
      </w:r>
      <w:r w:rsidR="00A401CD" w:rsidRPr="00C84FFC">
        <w:t>.</w:t>
      </w:r>
    </w:p>
    <w:p w14:paraId="496C3A1D" w14:textId="7624E79D" w:rsidR="006C544A" w:rsidRPr="006C544A" w:rsidRDefault="006C544A" w:rsidP="006C544A">
      <w:pPr>
        <w:pStyle w:val="Noidung"/>
      </w:pPr>
      <w:r w:rsidRPr="006C544A">
        <w:t xml:space="preserve">Bên trong Application Layer, phần Express.js </w:t>
      </w:r>
      <w:r w:rsidR="00FF42C4">
        <w:t>Backend</w:t>
      </w:r>
      <w:r w:rsidRPr="006C544A">
        <w:t xml:space="preserve"> được tổ chức theo kiến trúc phân lớp (Layered Architecture) rõ ràng, kế thừa và mở rộng từ mô hình MVC, nhằm tách biệt các mối quan tâm (Separation of Concerns):</w:t>
      </w:r>
    </w:p>
    <w:p w14:paraId="57FE451F" w14:textId="42D34094" w:rsidR="006C544A" w:rsidRPr="006C544A" w:rsidRDefault="006C544A" w:rsidP="006C544A">
      <w:pPr>
        <w:pStyle w:val="Noidung"/>
      </w:pPr>
      <w:r w:rsidRPr="006C544A">
        <w:rPr>
          <w:b/>
          <w:bCs/>
        </w:rPr>
        <w:t xml:space="preserve">Presentation Layer (Routes </w:t>
      </w:r>
      <w:r w:rsidR="0092014F">
        <w:rPr>
          <w:b/>
          <w:bCs/>
        </w:rPr>
        <w:t>và</w:t>
      </w:r>
      <w:r w:rsidRPr="006C544A">
        <w:rPr>
          <w:b/>
          <w:bCs/>
        </w:rPr>
        <w:t xml:space="preserve"> Controllers):</w:t>
      </w:r>
      <w:r w:rsidRPr="006C544A">
        <w:t> Tầng này chịu trách nhiệm tiếp nhận các yêu cầu HTTP từ client, xác thực dữ liệu đầu vào và điều hướng chúng đến các Controller tương ứng. Controller không chứa logic nghiệp vụ mà chỉ đóng vai trò điều phối, gọi các Service phù hợp và định dạng dữ liệu trả về.</w:t>
      </w:r>
    </w:p>
    <w:p w14:paraId="6BB723D2" w14:textId="5945F933" w:rsidR="00AF4644" w:rsidRDefault="00AF4644" w:rsidP="006C544A">
      <w:pPr>
        <w:pStyle w:val="Noidung"/>
      </w:pPr>
      <w:r w:rsidRPr="00AF4644">
        <w:rPr>
          <w:b/>
          <w:bCs/>
        </w:rPr>
        <w:t>Business Logic Layer (Services và Middleware):</w:t>
      </w:r>
      <w:r w:rsidRPr="00AF4644">
        <w:t xml:space="preserve"> Đây là nơi chứa đựng toàn bộ logic nghiệp vụ phức tạp của ứng dụng. Các Service (ví dụ: Quiz</w:t>
      </w:r>
      <w:r w:rsidR="00802D17">
        <w:t>Thời gian thực</w:t>
      </w:r>
      <w:r w:rsidRPr="00AF4644">
        <w:t>Service, GamificationService) thực hiện các tác vụ chuyên biệt. Middleware được sử dụng cho các tác vụ xuyên suốt như xác thực JWT, phân quyền</w:t>
      </w:r>
      <w:r w:rsidR="00650B6D">
        <w:t xml:space="preserve"> và</w:t>
      </w:r>
      <w:r w:rsidRPr="00AF4644">
        <w:t xml:space="preserve"> ghi log.</w:t>
      </w:r>
    </w:p>
    <w:p w14:paraId="57533F28" w14:textId="65A7A6CE" w:rsidR="006C544A" w:rsidRPr="006C544A" w:rsidRDefault="006C544A" w:rsidP="006C544A">
      <w:pPr>
        <w:pStyle w:val="Noidung"/>
      </w:pPr>
      <w:r w:rsidRPr="006C544A">
        <w:rPr>
          <w:b/>
          <w:bCs/>
        </w:rPr>
        <w:t xml:space="preserve">Data Access Layer (Models </w:t>
      </w:r>
      <w:r w:rsidR="0092014F">
        <w:rPr>
          <w:b/>
          <w:bCs/>
        </w:rPr>
        <w:t>và</w:t>
      </w:r>
      <w:r w:rsidRPr="006C544A">
        <w:rPr>
          <w:b/>
          <w:bCs/>
        </w:rPr>
        <w:t xml:space="preserve"> Repositories):</w:t>
      </w:r>
      <w:r w:rsidRPr="006C544A">
        <w:t> Tầng này chịu trách nhiệm duy nhất cho việc tương tác với cơ sở dữ liệu. Sequelize Models định nghĩa cấu trúc của các đối tượng dữ liệu, trong khi Repository Pattern (tùy chọn) có thể được áp dụng để đóng gói các truy vấn phức tạp, giúp tầng Business Logic không cần biết về chi tiết cách dữ liệu được lưu trữ hay truy xuất.</w:t>
      </w:r>
    </w:p>
    <w:p w14:paraId="7B472D50" w14:textId="791C9FBD" w:rsidR="006C544A" w:rsidRDefault="007302F4" w:rsidP="00C82EEA">
      <w:pPr>
        <w:pStyle w:val="Noidung"/>
        <w:jc w:val="center"/>
      </w:pPr>
      <w:r>
        <w:rPr>
          <w:noProof/>
        </w:rPr>
        <w:drawing>
          <wp:inline distT="0" distB="0" distL="0" distR="0" wp14:anchorId="5A290736" wp14:editId="3F7C4264">
            <wp:extent cx="4669972" cy="2401496"/>
            <wp:effectExtent l="0" t="0" r="0" b="0"/>
            <wp:docPr id="2776631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663115" name="Picture 277663115"/>
                    <pic:cNvPicPr/>
                  </pic:nvPicPr>
                  <pic:blipFill rotWithShape="1">
                    <a:blip r:embed="rId18" cstate="print">
                      <a:extLst>
                        <a:ext uri="{28A0092B-C50C-407E-A947-70E740481C1C}">
                          <a14:useLocalDpi xmlns:a14="http://schemas.microsoft.com/office/drawing/2010/main" val="0"/>
                        </a:ext>
                      </a:extLst>
                    </a:blip>
                    <a:srcRect b="6789"/>
                    <a:stretch/>
                  </pic:blipFill>
                  <pic:spPr bwMode="auto">
                    <a:xfrm>
                      <a:off x="0" y="0"/>
                      <a:ext cx="4685363" cy="2409411"/>
                    </a:xfrm>
                    <a:prstGeom prst="rect">
                      <a:avLst/>
                    </a:prstGeom>
                    <a:ln>
                      <a:noFill/>
                    </a:ln>
                    <a:extLst>
                      <a:ext uri="{53640926-AAD7-44D8-BBD7-CCE9431645EC}">
                        <a14:shadowObscured xmlns:a14="http://schemas.microsoft.com/office/drawing/2010/main"/>
                      </a:ext>
                    </a:extLst>
                  </pic:spPr>
                </pic:pic>
              </a:graphicData>
            </a:graphic>
          </wp:inline>
        </w:drawing>
      </w:r>
    </w:p>
    <w:p w14:paraId="3B8143F2" w14:textId="2FF842BA" w:rsidR="008A3789" w:rsidRDefault="006C544A" w:rsidP="006C544A">
      <w:pPr>
        <w:pStyle w:val="Caption"/>
        <w:rPr>
          <w:lang w:val="vi-VN"/>
        </w:rPr>
      </w:pPr>
      <w:bookmarkStart w:id="82" w:name="_Toc217711238"/>
      <w:r w:rsidRPr="001E53A4">
        <w:rPr>
          <w:lang w:val="vi-VN"/>
        </w:rPr>
        <w:t xml:space="preserve">Hình </w:t>
      </w:r>
      <w:r w:rsidR="00E0432F">
        <w:fldChar w:fldCharType="begin"/>
      </w:r>
      <w:r w:rsidR="00E0432F" w:rsidRPr="001E53A4">
        <w:rPr>
          <w:lang w:val="vi-VN"/>
        </w:rPr>
        <w:instrText xml:space="preserve"> STYLEREF 1 \s </w:instrText>
      </w:r>
      <w:r w:rsidR="00E0432F">
        <w:fldChar w:fldCharType="separate"/>
      </w:r>
      <w:r w:rsidR="00260B56">
        <w:rPr>
          <w:noProof/>
          <w:lang w:val="vi-VN"/>
        </w:rPr>
        <w:t>3</w:t>
      </w:r>
      <w:r w:rsidR="00E0432F">
        <w:fldChar w:fldCharType="end"/>
      </w:r>
      <w:r w:rsidR="00E0432F" w:rsidRPr="001E53A4">
        <w:rPr>
          <w:lang w:val="vi-VN"/>
        </w:rPr>
        <w:t>.</w:t>
      </w:r>
      <w:r w:rsidR="00E0432F">
        <w:fldChar w:fldCharType="begin"/>
      </w:r>
      <w:r w:rsidR="00E0432F" w:rsidRPr="001E53A4">
        <w:rPr>
          <w:lang w:val="vi-VN"/>
        </w:rPr>
        <w:instrText xml:space="preserve"> SEQ Hình \* ARABIC \s 1 </w:instrText>
      </w:r>
      <w:r w:rsidR="00E0432F">
        <w:fldChar w:fldCharType="separate"/>
      </w:r>
      <w:r w:rsidR="00260B56">
        <w:rPr>
          <w:noProof/>
          <w:lang w:val="vi-VN"/>
        </w:rPr>
        <w:t>6</w:t>
      </w:r>
      <w:r w:rsidR="00E0432F">
        <w:fldChar w:fldCharType="end"/>
      </w:r>
      <w:r>
        <w:rPr>
          <w:lang w:val="vi-VN"/>
        </w:rPr>
        <w:t xml:space="preserve"> Sơ đồ kiến trúc phân lớp </w:t>
      </w:r>
      <w:r w:rsidR="00FF42C4">
        <w:rPr>
          <w:lang w:val="vi-VN"/>
        </w:rPr>
        <w:t>Backend</w:t>
      </w:r>
      <w:bookmarkEnd w:id="82"/>
    </w:p>
    <w:p w14:paraId="1AF9351F" w14:textId="29250CCF" w:rsidR="006C544A" w:rsidRPr="006C544A" w:rsidRDefault="006C544A" w:rsidP="006C544A">
      <w:pPr>
        <w:pStyle w:val="Noidung"/>
      </w:pPr>
      <w:r w:rsidRPr="006C544A">
        <w:lastRenderedPageBreak/>
        <w:t>Toàn bộ hệ thống được thiết kế để vận hành trong môi trường Docker và được điều phối bởi Docker Compose. Mô hình triển khai bao gồm 5 dịch vụ chính:</w:t>
      </w:r>
    </w:p>
    <w:p w14:paraId="65779384" w14:textId="77777777" w:rsidR="006C544A" w:rsidRPr="006C544A" w:rsidRDefault="006C544A" w:rsidP="001823FA">
      <w:pPr>
        <w:pStyle w:val="Noidung"/>
      </w:pPr>
      <w:r w:rsidRPr="006C544A">
        <w:rPr>
          <w:b/>
          <w:bCs/>
        </w:rPr>
        <w:t>PostgreSQL:</w:t>
      </w:r>
      <w:r w:rsidRPr="006C544A">
        <w:t> Cơ sở dữ liệu chính, lưu trữ bền vững toàn bộ dữ liệu học thuật và người dùng.</w:t>
      </w:r>
    </w:p>
    <w:p w14:paraId="37632411" w14:textId="25D824CE" w:rsidR="006C544A" w:rsidRPr="006C544A" w:rsidRDefault="006C544A" w:rsidP="001823FA">
      <w:pPr>
        <w:pStyle w:val="Noidung"/>
      </w:pPr>
      <w:r w:rsidRPr="006C544A">
        <w:rPr>
          <w:b/>
          <w:bCs/>
        </w:rPr>
        <w:t>Redis:</w:t>
      </w:r>
      <w:r w:rsidRPr="006C544A">
        <w:t xml:space="preserve"> Tầng </w:t>
      </w:r>
      <w:r w:rsidR="000D7A19">
        <w:t>bộ nhớ đệm</w:t>
      </w:r>
      <w:r w:rsidRPr="006C544A">
        <w:t xml:space="preserve"> tốc độ cao và là trung gian pub/sub cho các sự kiện thời gian thực.</w:t>
      </w:r>
    </w:p>
    <w:p w14:paraId="716B7657" w14:textId="523E0C09" w:rsidR="006C544A" w:rsidRPr="006C544A" w:rsidRDefault="00FF42C4" w:rsidP="001823FA">
      <w:pPr>
        <w:pStyle w:val="Noidung"/>
      </w:pPr>
      <w:r>
        <w:rPr>
          <w:b/>
          <w:bCs/>
        </w:rPr>
        <w:t>Backend</w:t>
      </w:r>
      <w:r w:rsidR="006C544A" w:rsidRPr="006C544A">
        <w:rPr>
          <w:b/>
          <w:bCs/>
        </w:rPr>
        <w:t xml:space="preserve"> (Node.js/Express):</w:t>
      </w:r>
      <w:r w:rsidR="006C544A" w:rsidRPr="006C544A">
        <w:t> Máy chủ API chính, xử lý logic nghiệp vụ. Có thể nhân bản container này để xử lý tải cao.</w:t>
      </w:r>
    </w:p>
    <w:p w14:paraId="42A7E376" w14:textId="77777777" w:rsidR="006C544A" w:rsidRPr="006C544A" w:rsidRDefault="006C544A" w:rsidP="001823FA">
      <w:pPr>
        <w:pStyle w:val="Noidung"/>
      </w:pPr>
      <w:r w:rsidRPr="006C544A">
        <w:rPr>
          <w:b/>
          <w:bCs/>
        </w:rPr>
        <w:t>Frontend (Next.js):</w:t>
      </w:r>
      <w:r w:rsidRPr="006C544A">
        <w:t> Ứng dụng client, phục vụ giao diện người dùng.</w:t>
      </w:r>
    </w:p>
    <w:p w14:paraId="3DCE0973" w14:textId="77777777" w:rsidR="006C544A" w:rsidRPr="006C544A" w:rsidRDefault="006C544A" w:rsidP="001823FA">
      <w:pPr>
        <w:pStyle w:val="Noidung"/>
      </w:pPr>
      <w:r w:rsidRPr="006C544A">
        <w:rPr>
          <w:b/>
          <w:bCs/>
        </w:rPr>
        <w:t>Nginx:</w:t>
      </w:r>
      <w:r w:rsidRPr="006C544A">
        <w:t> Đóng vai trò là Reverse Proxy, cổng vào duy nhất của hệ thống, thực hiện cân bằng tải, SSL termination và hỗ trợ kết nối WebSocket.</w:t>
      </w:r>
    </w:p>
    <w:p w14:paraId="244D439E" w14:textId="77777777" w:rsidR="006C544A" w:rsidRPr="006C544A" w:rsidRDefault="006C544A" w:rsidP="006C544A">
      <w:pPr>
        <w:pStyle w:val="Noidung"/>
      </w:pPr>
      <w:r w:rsidRPr="006C544A">
        <w:t>Việc sử dụng Docker Compose giúp đơn giản hóa quá trình thiết lập và triển khai toàn bộ hạ tầng chỉ bằng một lệnh duy nhất.</w:t>
      </w:r>
    </w:p>
    <w:p w14:paraId="3D8F4DF1" w14:textId="57A85408" w:rsidR="00E93B1D" w:rsidRDefault="00E93B1D" w:rsidP="00E93B1D">
      <w:pPr>
        <w:pStyle w:val="Heading2"/>
        <w:rPr>
          <w:lang w:val="vi-VN"/>
        </w:rPr>
      </w:pPr>
      <w:bookmarkStart w:id="83" w:name="_Toc217741299"/>
      <w:r w:rsidRPr="00E93B1D">
        <w:t>Thiết kế cơ sở dữ liệu</w:t>
      </w:r>
      <w:bookmarkEnd w:id="83"/>
    </w:p>
    <w:p w14:paraId="341AC6A5" w14:textId="277694E0" w:rsidR="001F73D4" w:rsidRPr="001F73D4" w:rsidRDefault="001F73D4" w:rsidP="001F73D4">
      <w:pPr>
        <w:pStyle w:val="Heading3"/>
      </w:pPr>
      <w:bookmarkStart w:id="84" w:name="_Toc217741300"/>
      <w:r w:rsidRPr="001F73D4">
        <w:t>Mô hình ERD</w:t>
      </w:r>
      <w:bookmarkEnd w:id="84"/>
    </w:p>
    <w:p w14:paraId="7B2FD365" w14:textId="5FFB877A" w:rsidR="008C5851" w:rsidRDefault="008C5851" w:rsidP="008C5851">
      <w:pPr>
        <w:pStyle w:val="Noidung"/>
        <w:rPr>
          <w:bCs/>
          <w:lang w:val="en-US"/>
        </w:rPr>
      </w:pPr>
      <w:r>
        <w:t xml:space="preserve">Lược đồ dữ liệu được chuẩn hóa theo dạng </w:t>
      </w:r>
      <w:r w:rsidR="00CB62F3">
        <w:t>chuẩn 3NF để giảm thiểu dư thừa</w:t>
      </w:r>
      <w:r>
        <w:t xml:space="preserve"> và được tổ chức thành 3 phân hệ logic (modules) gắn kết chặt chẽ:</w:t>
      </w:r>
      <w:r w:rsidRPr="00F5195D">
        <w:rPr>
          <w:b/>
          <w:bCs/>
        </w:rPr>
        <w:t xml:space="preserve"> </w:t>
      </w:r>
      <w:r w:rsidR="001823FA" w:rsidRPr="001823FA">
        <w:rPr>
          <w:bCs/>
          <w:lang w:val="en-US"/>
        </w:rPr>
        <w:t xml:space="preserve">(i) Phân hệ </w:t>
      </w:r>
      <w:r w:rsidR="001F73D4">
        <w:rPr>
          <w:bCs/>
          <w:lang w:val="en-US"/>
        </w:rPr>
        <w:t>Quản lý các tài nguyên đào tạo</w:t>
      </w:r>
      <w:r w:rsidR="001823FA" w:rsidRPr="001823FA">
        <w:rPr>
          <w:bCs/>
          <w:lang w:val="en-US"/>
        </w:rPr>
        <w:t xml:space="preserve">; (ii) Phân hệ </w:t>
      </w:r>
      <w:r w:rsidR="001F73D4">
        <w:rPr>
          <w:bCs/>
          <w:lang w:val="en-US"/>
        </w:rPr>
        <w:t>Quản lý tiến trình học tập</w:t>
      </w:r>
      <w:r w:rsidR="001823FA" w:rsidRPr="001823FA">
        <w:rPr>
          <w:bCs/>
          <w:lang w:val="en-US"/>
        </w:rPr>
        <w:t xml:space="preserve">; (iii) Phân hệ </w:t>
      </w:r>
      <w:r w:rsidR="001F73D4">
        <w:rPr>
          <w:bCs/>
          <w:lang w:val="en-US"/>
        </w:rPr>
        <w:t>Quản lý kết quả học tập</w:t>
      </w:r>
      <w:r w:rsidR="00CB62F3">
        <w:rPr>
          <w:bCs/>
          <w:lang w:val="en-US"/>
        </w:rPr>
        <w:t xml:space="preserve"> và được trình bày cụ thể ở mỗi phân hệ. Riêng các thực thể có dữ liệu dùng chung sẽ được trình bày ở bảng 3.1.</w:t>
      </w:r>
    </w:p>
    <w:p w14:paraId="6AE0AD4B" w14:textId="7BE6977F" w:rsidR="00885BC6" w:rsidRPr="00885BC6" w:rsidRDefault="00885BC6" w:rsidP="00885BC6">
      <w:pPr>
        <w:pStyle w:val="Caption"/>
        <w:keepNext/>
        <w:rPr>
          <w:lang w:val="vi-VN"/>
        </w:rPr>
      </w:pPr>
      <w:bookmarkStart w:id="85" w:name="_Toc217711252"/>
      <w:r w:rsidRPr="00885BC6">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1</w:t>
      </w:r>
      <w:r w:rsidR="00B5572B">
        <w:rPr>
          <w:lang w:val="vi-VN"/>
        </w:rPr>
        <w:fldChar w:fldCharType="end"/>
      </w:r>
      <w:r>
        <w:rPr>
          <w:lang w:val="vi-VN"/>
        </w:rPr>
        <w:t xml:space="preserve"> </w:t>
      </w:r>
      <w:r w:rsidRPr="00885BC6">
        <w:rPr>
          <w:lang w:val="vi-VN"/>
        </w:rPr>
        <w:t>Danh sách các thực thể dùng chung</w:t>
      </w:r>
      <w:bookmarkEnd w:id="85"/>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left w:w="85" w:type="dxa"/>
          <w:bottom w:w="57" w:type="dxa"/>
          <w:right w:w="85" w:type="dxa"/>
        </w:tblCellMar>
        <w:tblLook w:val="04A0" w:firstRow="1" w:lastRow="0" w:firstColumn="1" w:lastColumn="0" w:noHBand="0" w:noVBand="1"/>
      </w:tblPr>
      <w:tblGrid>
        <w:gridCol w:w="663"/>
        <w:gridCol w:w="855"/>
        <w:gridCol w:w="1451"/>
        <w:gridCol w:w="5109"/>
        <w:gridCol w:w="978"/>
      </w:tblGrid>
      <w:tr w:rsidR="00CB62F3" w:rsidRPr="00CB62F3" w14:paraId="09CA6872" w14:textId="77777777" w:rsidTr="006C7374">
        <w:trPr>
          <w:tblHeader/>
        </w:trPr>
        <w:tc>
          <w:tcPr>
            <w:tcW w:w="366" w:type="pct"/>
            <w:vAlign w:val="center"/>
            <w:hideMark/>
          </w:tcPr>
          <w:p w14:paraId="1D5C411B" w14:textId="77777777" w:rsidR="00CB62F3" w:rsidRPr="00CB62F3" w:rsidRDefault="00CB62F3" w:rsidP="00CB62F3">
            <w:pPr>
              <w:jc w:val="center"/>
              <w:rPr>
                <w:b/>
                <w:bCs/>
                <w:sz w:val="26"/>
                <w:szCs w:val="26"/>
              </w:rPr>
            </w:pPr>
            <w:r w:rsidRPr="00CB62F3">
              <w:rPr>
                <w:b/>
                <w:bCs/>
                <w:sz w:val="26"/>
                <w:szCs w:val="26"/>
              </w:rPr>
              <w:t>STT</w:t>
            </w:r>
          </w:p>
        </w:tc>
        <w:tc>
          <w:tcPr>
            <w:tcW w:w="472" w:type="pct"/>
            <w:vAlign w:val="center"/>
            <w:hideMark/>
          </w:tcPr>
          <w:p w14:paraId="773A76BB" w14:textId="77777777" w:rsidR="00CB62F3" w:rsidRPr="00CB62F3" w:rsidRDefault="00CB62F3" w:rsidP="00CB62F3">
            <w:pPr>
              <w:jc w:val="center"/>
              <w:rPr>
                <w:b/>
                <w:bCs/>
                <w:sz w:val="26"/>
                <w:szCs w:val="26"/>
              </w:rPr>
            </w:pPr>
            <w:r w:rsidRPr="00CB62F3">
              <w:rPr>
                <w:b/>
                <w:bCs/>
                <w:sz w:val="26"/>
                <w:szCs w:val="26"/>
              </w:rPr>
              <w:t>Tên thực thể</w:t>
            </w:r>
          </w:p>
        </w:tc>
        <w:tc>
          <w:tcPr>
            <w:tcW w:w="801" w:type="pct"/>
            <w:vAlign w:val="center"/>
            <w:hideMark/>
          </w:tcPr>
          <w:p w14:paraId="18E9E08B" w14:textId="77777777" w:rsidR="00CB62F3" w:rsidRPr="00CB62F3" w:rsidRDefault="00CB62F3" w:rsidP="00CB62F3">
            <w:pPr>
              <w:jc w:val="center"/>
              <w:rPr>
                <w:b/>
                <w:bCs/>
                <w:sz w:val="26"/>
                <w:szCs w:val="26"/>
              </w:rPr>
            </w:pPr>
            <w:r w:rsidRPr="00CB62F3">
              <w:rPr>
                <w:b/>
                <w:bCs/>
                <w:sz w:val="26"/>
                <w:szCs w:val="26"/>
              </w:rPr>
              <w:t>Diễn giải</w:t>
            </w:r>
          </w:p>
        </w:tc>
        <w:tc>
          <w:tcPr>
            <w:tcW w:w="2821" w:type="pct"/>
            <w:vAlign w:val="center"/>
            <w:hideMark/>
          </w:tcPr>
          <w:p w14:paraId="5F57EAAB" w14:textId="597F7124" w:rsidR="00CB62F3" w:rsidRPr="00CB62F3" w:rsidRDefault="00FD70DD" w:rsidP="00CB62F3">
            <w:pPr>
              <w:jc w:val="center"/>
              <w:rPr>
                <w:b/>
                <w:bCs/>
                <w:sz w:val="26"/>
                <w:szCs w:val="26"/>
              </w:rPr>
            </w:pPr>
            <w:r>
              <w:rPr>
                <w:b/>
                <w:bCs/>
                <w:sz w:val="26"/>
                <w:szCs w:val="26"/>
              </w:rPr>
              <w:t xml:space="preserve">Đặc tả </w:t>
            </w:r>
            <w:r w:rsidR="00CB62F3" w:rsidRPr="00CB62F3">
              <w:rPr>
                <w:b/>
                <w:bCs/>
                <w:sz w:val="26"/>
                <w:szCs w:val="26"/>
              </w:rPr>
              <w:t>(vai trò dữ liệu)</w:t>
            </w:r>
          </w:p>
        </w:tc>
        <w:tc>
          <w:tcPr>
            <w:tcW w:w="540" w:type="pct"/>
            <w:vAlign w:val="center"/>
            <w:hideMark/>
          </w:tcPr>
          <w:p w14:paraId="4AD28879" w14:textId="77777777" w:rsidR="00CB62F3" w:rsidRPr="00CB62F3" w:rsidRDefault="00CB62F3" w:rsidP="00CB62F3">
            <w:pPr>
              <w:jc w:val="center"/>
              <w:rPr>
                <w:b/>
                <w:bCs/>
                <w:sz w:val="26"/>
                <w:szCs w:val="26"/>
              </w:rPr>
            </w:pPr>
            <w:r w:rsidRPr="00CB62F3">
              <w:rPr>
                <w:b/>
                <w:bCs/>
                <w:sz w:val="26"/>
                <w:szCs w:val="26"/>
              </w:rPr>
              <w:t>Ghi chú</w:t>
            </w:r>
          </w:p>
        </w:tc>
      </w:tr>
      <w:tr w:rsidR="00CB62F3" w:rsidRPr="00CB62F3" w14:paraId="49AF10BE" w14:textId="77777777" w:rsidTr="006C7374">
        <w:tc>
          <w:tcPr>
            <w:tcW w:w="366" w:type="pct"/>
            <w:vAlign w:val="center"/>
            <w:hideMark/>
          </w:tcPr>
          <w:p w14:paraId="351592C4" w14:textId="77777777" w:rsidR="00CB62F3" w:rsidRPr="00CB62F3" w:rsidRDefault="00CB62F3" w:rsidP="00CB62F3">
            <w:pPr>
              <w:jc w:val="center"/>
              <w:rPr>
                <w:sz w:val="26"/>
                <w:szCs w:val="26"/>
              </w:rPr>
            </w:pPr>
            <w:r w:rsidRPr="00CB62F3">
              <w:rPr>
                <w:sz w:val="26"/>
                <w:szCs w:val="26"/>
              </w:rPr>
              <w:t>1</w:t>
            </w:r>
          </w:p>
        </w:tc>
        <w:tc>
          <w:tcPr>
            <w:tcW w:w="472" w:type="pct"/>
            <w:vAlign w:val="center"/>
            <w:hideMark/>
          </w:tcPr>
          <w:p w14:paraId="17AC2945" w14:textId="77777777" w:rsidR="00CB62F3" w:rsidRPr="00CB62F3" w:rsidRDefault="00CB62F3" w:rsidP="00CB62F3">
            <w:pPr>
              <w:rPr>
                <w:sz w:val="26"/>
                <w:szCs w:val="26"/>
              </w:rPr>
            </w:pPr>
            <w:r w:rsidRPr="00CB62F3">
              <w:rPr>
                <w:b/>
                <w:bCs/>
                <w:sz w:val="26"/>
                <w:szCs w:val="26"/>
              </w:rPr>
              <w:t>Users</w:t>
            </w:r>
          </w:p>
        </w:tc>
        <w:tc>
          <w:tcPr>
            <w:tcW w:w="801" w:type="pct"/>
            <w:vAlign w:val="center"/>
            <w:hideMark/>
          </w:tcPr>
          <w:p w14:paraId="42B7FB28" w14:textId="77777777" w:rsidR="00CB62F3" w:rsidRPr="00CB62F3" w:rsidRDefault="00CB62F3" w:rsidP="00CB62F3">
            <w:pPr>
              <w:rPr>
                <w:sz w:val="26"/>
                <w:szCs w:val="26"/>
              </w:rPr>
            </w:pPr>
            <w:r w:rsidRPr="00CB62F3">
              <w:rPr>
                <w:sz w:val="26"/>
                <w:szCs w:val="26"/>
              </w:rPr>
              <w:t>Người dùng hệ thống</w:t>
            </w:r>
          </w:p>
        </w:tc>
        <w:tc>
          <w:tcPr>
            <w:tcW w:w="2821" w:type="pct"/>
            <w:vAlign w:val="center"/>
            <w:hideMark/>
          </w:tcPr>
          <w:p w14:paraId="272B0520" w14:textId="7BAC3C3E" w:rsidR="00CB62F3" w:rsidRPr="00CB62F3" w:rsidRDefault="00CB62F3" w:rsidP="00CB62F3">
            <w:pPr>
              <w:jc w:val="both"/>
              <w:rPr>
                <w:sz w:val="26"/>
                <w:szCs w:val="26"/>
              </w:rPr>
            </w:pPr>
            <w:r w:rsidRPr="00CB62F3">
              <w:rPr>
                <w:sz w:val="26"/>
                <w:szCs w:val="26"/>
              </w:rPr>
              <w:t>Lưu trữ thông tin định danh, xác thực và trạng thái tài khoản; được tham chiếu xuyên suốt các phân hệ để quản lý truy cập, truy vết hoạt động và tổng hợp dữ liệu học tập.</w:t>
            </w:r>
          </w:p>
        </w:tc>
        <w:tc>
          <w:tcPr>
            <w:tcW w:w="540" w:type="pct"/>
            <w:vAlign w:val="center"/>
            <w:hideMark/>
          </w:tcPr>
          <w:p w14:paraId="38705D10" w14:textId="77777777" w:rsidR="00CB62F3" w:rsidRPr="00CB62F3" w:rsidRDefault="00CB62F3" w:rsidP="00CB62F3">
            <w:pPr>
              <w:rPr>
                <w:sz w:val="26"/>
                <w:szCs w:val="26"/>
              </w:rPr>
            </w:pPr>
            <w:r w:rsidRPr="00CB62F3">
              <w:rPr>
                <w:sz w:val="26"/>
                <w:szCs w:val="26"/>
              </w:rPr>
              <w:t>Dữ liệu dùng chung</w:t>
            </w:r>
          </w:p>
        </w:tc>
      </w:tr>
      <w:tr w:rsidR="00CB62F3" w:rsidRPr="00CB62F3" w14:paraId="1476A13D" w14:textId="77777777" w:rsidTr="006C7374">
        <w:tc>
          <w:tcPr>
            <w:tcW w:w="366" w:type="pct"/>
            <w:vAlign w:val="center"/>
            <w:hideMark/>
          </w:tcPr>
          <w:p w14:paraId="5C22325F" w14:textId="77777777" w:rsidR="00CB62F3" w:rsidRPr="00CB62F3" w:rsidRDefault="00CB62F3" w:rsidP="00CB62F3">
            <w:pPr>
              <w:jc w:val="center"/>
              <w:rPr>
                <w:sz w:val="26"/>
                <w:szCs w:val="26"/>
              </w:rPr>
            </w:pPr>
            <w:r w:rsidRPr="00CB62F3">
              <w:rPr>
                <w:sz w:val="26"/>
                <w:szCs w:val="26"/>
              </w:rPr>
              <w:t>2</w:t>
            </w:r>
          </w:p>
        </w:tc>
        <w:tc>
          <w:tcPr>
            <w:tcW w:w="472" w:type="pct"/>
            <w:vAlign w:val="center"/>
            <w:hideMark/>
          </w:tcPr>
          <w:p w14:paraId="26F34F30" w14:textId="77777777" w:rsidR="00CB62F3" w:rsidRPr="00CB62F3" w:rsidRDefault="00CB62F3" w:rsidP="00CB62F3">
            <w:pPr>
              <w:rPr>
                <w:sz w:val="26"/>
                <w:szCs w:val="26"/>
              </w:rPr>
            </w:pPr>
            <w:r w:rsidRPr="00CB62F3">
              <w:rPr>
                <w:b/>
                <w:bCs/>
                <w:sz w:val="26"/>
                <w:szCs w:val="26"/>
              </w:rPr>
              <w:t>Roles</w:t>
            </w:r>
          </w:p>
        </w:tc>
        <w:tc>
          <w:tcPr>
            <w:tcW w:w="801" w:type="pct"/>
            <w:vAlign w:val="center"/>
            <w:hideMark/>
          </w:tcPr>
          <w:p w14:paraId="5F31B4C2" w14:textId="77777777" w:rsidR="00CB62F3" w:rsidRPr="00CB62F3" w:rsidRDefault="00CB62F3" w:rsidP="00CB62F3">
            <w:pPr>
              <w:rPr>
                <w:sz w:val="26"/>
                <w:szCs w:val="26"/>
              </w:rPr>
            </w:pPr>
            <w:r w:rsidRPr="00CB62F3">
              <w:rPr>
                <w:sz w:val="26"/>
                <w:szCs w:val="26"/>
              </w:rPr>
              <w:t>Vai trò người dùng</w:t>
            </w:r>
          </w:p>
        </w:tc>
        <w:tc>
          <w:tcPr>
            <w:tcW w:w="2821" w:type="pct"/>
            <w:vAlign w:val="center"/>
            <w:hideMark/>
          </w:tcPr>
          <w:p w14:paraId="10F06BE4" w14:textId="77777777" w:rsidR="00CB62F3" w:rsidRPr="00CB62F3" w:rsidRDefault="00CB62F3" w:rsidP="00CB62F3">
            <w:pPr>
              <w:jc w:val="both"/>
              <w:rPr>
                <w:sz w:val="26"/>
                <w:szCs w:val="26"/>
              </w:rPr>
            </w:pPr>
            <w:r w:rsidRPr="00CB62F3">
              <w:rPr>
                <w:sz w:val="26"/>
                <w:szCs w:val="26"/>
              </w:rPr>
              <w:t xml:space="preserve">Chuẩn hóa mô hình phân quyền, xác định tập quyền hạn tương ứng với từng loại người dùng. Được liên kết với </w:t>
            </w:r>
            <w:r w:rsidRPr="00CB62F3">
              <w:rPr>
                <w:i/>
                <w:iCs/>
                <w:sz w:val="26"/>
                <w:szCs w:val="26"/>
              </w:rPr>
              <w:t>Users</w:t>
            </w:r>
            <w:r w:rsidRPr="00CB62F3">
              <w:rPr>
                <w:sz w:val="26"/>
                <w:szCs w:val="26"/>
              </w:rPr>
              <w:t xml:space="preserve"> nhằm hỗ trợ kiểm soát truy cập, bảo mật và phân tách nghiệp vụ ở tầng ứng dụng.</w:t>
            </w:r>
          </w:p>
        </w:tc>
        <w:tc>
          <w:tcPr>
            <w:tcW w:w="540" w:type="pct"/>
            <w:vAlign w:val="center"/>
            <w:hideMark/>
          </w:tcPr>
          <w:p w14:paraId="7267D581" w14:textId="77777777" w:rsidR="00CB62F3" w:rsidRPr="00CB62F3" w:rsidRDefault="00CB62F3" w:rsidP="00CB62F3">
            <w:pPr>
              <w:rPr>
                <w:sz w:val="26"/>
                <w:szCs w:val="26"/>
              </w:rPr>
            </w:pPr>
            <w:r w:rsidRPr="00CB62F3">
              <w:rPr>
                <w:sz w:val="26"/>
                <w:szCs w:val="26"/>
              </w:rPr>
              <w:t>Dữ liệu dùng chung</w:t>
            </w:r>
          </w:p>
        </w:tc>
      </w:tr>
    </w:tbl>
    <w:p w14:paraId="0CE79C38" w14:textId="77777777" w:rsidR="001B4283" w:rsidRPr="00570AE5" w:rsidRDefault="001B4283" w:rsidP="001B4283">
      <w:pPr>
        <w:pStyle w:val="Noidung"/>
        <w:sectPr w:rsidR="001B4283" w:rsidRPr="00570AE5" w:rsidSect="00D677C8">
          <w:type w:val="continuous"/>
          <w:pgSz w:w="11907" w:h="16840" w:code="9"/>
          <w:pgMar w:top="1134" w:right="1134" w:bottom="1134" w:left="1701" w:header="284" w:footer="579" w:gutter="0"/>
          <w:pgNumType w:start="1"/>
          <w:cols w:space="720"/>
          <w:docGrid w:linePitch="326"/>
        </w:sectPr>
      </w:pPr>
    </w:p>
    <w:p w14:paraId="3D2AFA0A" w14:textId="5EF0E746" w:rsidR="00C82EEA" w:rsidRPr="001E53A4" w:rsidRDefault="00C82EEA" w:rsidP="00C82EEA">
      <w:pPr>
        <w:pStyle w:val="Noidung"/>
      </w:pPr>
      <w:r w:rsidRPr="001E53A4">
        <w:lastRenderedPageBreak/>
        <w:t>Mô hình ERD tổng quát:</w:t>
      </w:r>
    </w:p>
    <w:p w14:paraId="63855E3D" w14:textId="7A4B7DEE" w:rsidR="0092014F" w:rsidRPr="00CE0724" w:rsidRDefault="00D775D6" w:rsidP="00CD389B">
      <w:pPr>
        <w:pStyle w:val="noidungbang"/>
        <w:jc w:val="center"/>
        <w:rPr>
          <w:lang w:val="vi-VN"/>
        </w:rPr>
      </w:pPr>
      <w:r>
        <w:rPr>
          <w:noProof/>
        </w:rPr>
        <w:drawing>
          <wp:inline distT="0" distB="0" distL="0" distR="0" wp14:anchorId="799922F7" wp14:editId="5286B0C3">
            <wp:extent cx="7733665" cy="5425126"/>
            <wp:effectExtent l="0" t="0" r="635" b="4445"/>
            <wp:docPr id="2859421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2188" name="Picture 28594218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763271" cy="5445894"/>
                    </a:xfrm>
                    <a:prstGeom prst="rect">
                      <a:avLst/>
                    </a:prstGeom>
                  </pic:spPr>
                </pic:pic>
              </a:graphicData>
            </a:graphic>
          </wp:inline>
        </w:drawing>
      </w:r>
    </w:p>
    <w:p w14:paraId="40E6E9EA" w14:textId="563CF8F7" w:rsidR="00CD389B" w:rsidRDefault="0092014F" w:rsidP="001F384E">
      <w:pPr>
        <w:pStyle w:val="Caption"/>
        <w:rPr>
          <w:lang w:val="vi-VN"/>
        </w:rPr>
        <w:sectPr w:rsidR="00CD389B" w:rsidSect="00E8081F">
          <w:footerReference w:type="default" r:id="rId20"/>
          <w:pgSz w:w="16840" w:h="11907" w:orient="landscape" w:code="9"/>
          <w:pgMar w:top="1134" w:right="851" w:bottom="1134" w:left="1134" w:header="284" w:footer="578" w:gutter="0"/>
          <w:cols w:space="720"/>
          <w:docGrid w:linePitch="326"/>
        </w:sectPr>
      </w:pPr>
      <w:bookmarkStart w:id="86" w:name="_Toc217711239"/>
      <w:r w:rsidRPr="0092014F">
        <w:rPr>
          <w:lang w:val="vi-VN"/>
        </w:rPr>
        <w:t xml:space="preserve">Hình </w:t>
      </w:r>
      <w:r w:rsidR="00E0432F">
        <w:rPr>
          <w:lang w:val="vi-VN"/>
        </w:rPr>
        <w:fldChar w:fldCharType="begin"/>
      </w:r>
      <w:r w:rsidR="00E0432F">
        <w:rPr>
          <w:lang w:val="vi-VN"/>
        </w:rPr>
        <w:instrText xml:space="preserve"> STYLEREF 1 \s </w:instrText>
      </w:r>
      <w:r w:rsidR="00E0432F">
        <w:rPr>
          <w:lang w:val="vi-VN"/>
        </w:rPr>
        <w:fldChar w:fldCharType="separate"/>
      </w:r>
      <w:r w:rsidR="00260B56">
        <w:rPr>
          <w:noProof/>
          <w:lang w:val="vi-VN"/>
        </w:rPr>
        <w:t>3</w:t>
      </w:r>
      <w:r w:rsidR="00E0432F">
        <w:rPr>
          <w:lang w:val="vi-VN"/>
        </w:rPr>
        <w:fldChar w:fldCharType="end"/>
      </w:r>
      <w:r w:rsidR="00E0432F">
        <w:rPr>
          <w:lang w:val="vi-VN"/>
        </w:rPr>
        <w:t>.</w:t>
      </w:r>
      <w:r w:rsidR="00E0432F">
        <w:rPr>
          <w:lang w:val="vi-VN"/>
        </w:rPr>
        <w:fldChar w:fldCharType="begin"/>
      </w:r>
      <w:r w:rsidR="00E0432F">
        <w:rPr>
          <w:lang w:val="vi-VN"/>
        </w:rPr>
        <w:instrText xml:space="preserve"> SEQ Hình \* ARABIC \s 1 </w:instrText>
      </w:r>
      <w:r w:rsidR="00E0432F">
        <w:rPr>
          <w:lang w:val="vi-VN"/>
        </w:rPr>
        <w:fldChar w:fldCharType="separate"/>
      </w:r>
      <w:r w:rsidR="00260B56">
        <w:rPr>
          <w:noProof/>
          <w:lang w:val="vi-VN"/>
        </w:rPr>
        <w:t>7</w:t>
      </w:r>
      <w:r w:rsidR="00E0432F">
        <w:rPr>
          <w:lang w:val="vi-VN"/>
        </w:rPr>
        <w:fldChar w:fldCharType="end"/>
      </w:r>
      <w:r>
        <w:rPr>
          <w:lang w:val="vi-VN"/>
        </w:rPr>
        <w:t xml:space="preserve"> </w:t>
      </w:r>
      <w:r w:rsidR="008909B6">
        <w:rPr>
          <w:lang w:val="vi-VN"/>
        </w:rPr>
        <w:t xml:space="preserve">Mô hình </w:t>
      </w:r>
      <w:r w:rsidR="0004662A">
        <w:rPr>
          <w:lang w:val="vi-VN"/>
        </w:rPr>
        <w:t>ERD</w:t>
      </w:r>
      <w:r>
        <w:rPr>
          <w:lang w:val="vi-VN"/>
        </w:rPr>
        <w:t xml:space="preserve"> </w:t>
      </w:r>
      <w:r w:rsidR="00E82465">
        <w:rPr>
          <w:lang w:val="vi-VN"/>
        </w:rPr>
        <w:t>tổng quát</w:t>
      </w:r>
      <w:bookmarkEnd w:id="86"/>
    </w:p>
    <w:p w14:paraId="3F23789B" w14:textId="5B117445" w:rsidR="001F73D4" w:rsidRPr="008C5851" w:rsidRDefault="001F73D4" w:rsidP="00514428">
      <w:pPr>
        <w:pStyle w:val="Heading4"/>
      </w:pPr>
      <w:r w:rsidRPr="00D64400">
        <w:lastRenderedPageBreak/>
        <w:t>Quản lý các tài nguyên đào tạo</w:t>
      </w:r>
    </w:p>
    <w:p w14:paraId="4ED6ADB9" w14:textId="77777777" w:rsidR="001F73D4" w:rsidRDefault="001F73D4" w:rsidP="001F73D4">
      <w:pPr>
        <w:pStyle w:val="Noidung"/>
      </w:pPr>
      <w:r>
        <w:t>Phân hệ Quản lý các tài nguyên đào tạo đóng vai trò là nền tảng dữ liệu của hệ thống, chịu trách nhiệm mô hình hóa cấu trúc đào tạo theo định hướng chuẩn đầu ra. Dữ liệu do phân hệ này quản lý là cơ sở để triển khai các chức năng học tập, đánh giá và phân tích ở các phân hệ tiếp theo.</w:t>
      </w:r>
      <w:r w:rsidRPr="00C84FFC">
        <w:t xml:space="preserve"> </w:t>
      </w:r>
      <w:r>
        <w:t>Thiết kế dữ liệu áp dụng cách tiếp cận phân tách giữa cấu trúc học thuật và thực thể triển khai. Trong đó, bảng Subjects lưu trữ thông tin khung môn học, còn bảng Courses đại diện cho các lớp học phần được mở theo từng học kỳ (Semesters). Cách tổ chức này cho phép một môn học được triển khai qua nhiều lớp với các cấu hình giảng viên và tổ chức khác nhau, đồng thời vẫn đảm bảo tính nhất quán về mặt học thuật.</w:t>
      </w:r>
    </w:p>
    <w:p w14:paraId="1CD373C4" w14:textId="7BE659E7" w:rsidR="001F73D4" w:rsidRPr="00C84FFC" w:rsidRDefault="001F73D4" w:rsidP="001F73D4">
      <w:pPr>
        <w:pStyle w:val="Noidung"/>
      </w:pPr>
      <w:r>
        <w:t>Bên cạnh đó, hệ thống hỗ trợ ánh xạ đa chiều giữa các cấp độ chuẩn đầu ra thông qua các bảng liên kết, cho phép biểu diễn mối quan hệ n–n giữa chuẩn chương trình (POs), chuẩn đầu ra chương trình (PLOs) và chuẩn đầu ra môn học (LOs). Thiết kế này tạo điều kiện cho việc truy vết học thuật và phục vụ công tác đảm bảo chất lượng đào tạo.</w:t>
      </w:r>
      <w:r w:rsidRPr="00C84FFC">
        <w:t xml:space="preserve"> </w:t>
      </w:r>
      <w:r>
        <w:t>Để đáp ứng sự đa dạng trong cách tổ chức đánh giá, bảng Courses sử dụng trường dữ liệu JSONB nhằm cấu hình linh hoạt các thành phần và trọng số điểm, hạn chế việc thay đổi lược đồ cơ sở dữ liệu khi có sự khác biệt giữa các lớp học phần.</w:t>
      </w:r>
      <w:r w:rsidRPr="00C84FFC">
        <w:t xml:space="preserve"> </w:t>
      </w:r>
    </w:p>
    <w:p w14:paraId="2EDF7C6D" w14:textId="730EA6E1" w:rsidR="00FE05C1" w:rsidRPr="00C84FFC" w:rsidRDefault="00FE05C1" w:rsidP="00FE05C1">
      <w:pPr>
        <w:pStyle w:val="Caption"/>
        <w:keepNext/>
        <w:rPr>
          <w:lang w:val="vi-VN"/>
        </w:rPr>
      </w:pPr>
      <w:bookmarkStart w:id="87" w:name="_Toc217711253"/>
      <w:r w:rsidRPr="00C84FFC">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2</w:t>
      </w:r>
      <w:r w:rsidR="00B5572B">
        <w:rPr>
          <w:lang w:val="vi-VN"/>
        </w:rPr>
        <w:fldChar w:fldCharType="end"/>
      </w:r>
      <w:r w:rsidRPr="00C84FFC">
        <w:rPr>
          <w:lang w:val="vi-VN"/>
        </w:rPr>
        <w:t xml:space="preserve"> Danh sách thực </w:t>
      </w:r>
      <w:r w:rsidR="000219D3">
        <w:rPr>
          <w:lang w:val="vi-VN"/>
        </w:rPr>
        <w:t>thể</w:t>
      </w:r>
      <w:r w:rsidRPr="00C84FFC">
        <w:rPr>
          <w:lang w:val="vi-VN"/>
        </w:rPr>
        <w:t xml:space="preserve"> trong phân hệ Quản lý các tài nguyên đào tạo</w:t>
      </w:r>
      <w:bookmarkEnd w:id="87"/>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57" w:type="dxa"/>
          <w:left w:w="57" w:type="dxa"/>
          <w:bottom w:w="57" w:type="dxa"/>
          <w:right w:w="57" w:type="dxa"/>
        </w:tblCellMar>
        <w:tblLook w:val="04A0" w:firstRow="1" w:lastRow="0" w:firstColumn="1" w:lastColumn="0" w:noHBand="0" w:noVBand="1"/>
      </w:tblPr>
      <w:tblGrid>
        <w:gridCol w:w="702"/>
        <w:gridCol w:w="2175"/>
        <w:gridCol w:w="2360"/>
        <w:gridCol w:w="2126"/>
        <w:gridCol w:w="1409"/>
      </w:tblGrid>
      <w:tr w:rsidR="000F410D" w:rsidRPr="000F410D" w14:paraId="6DA95BAB" w14:textId="77777777" w:rsidTr="00C82EEA">
        <w:trPr>
          <w:tblHeader/>
          <w:jc w:val="center"/>
        </w:trPr>
        <w:tc>
          <w:tcPr>
            <w:tcW w:w="400" w:type="pct"/>
            <w:vAlign w:val="center"/>
            <w:hideMark/>
          </w:tcPr>
          <w:p w14:paraId="47BA555A" w14:textId="77777777" w:rsidR="000F410D" w:rsidRPr="000F410D" w:rsidRDefault="000F410D" w:rsidP="003744B4">
            <w:pPr>
              <w:pStyle w:val="noidungbang"/>
              <w:jc w:val="center"/>
            </w:pPr>
            <w:r w:rsidRPr="000F410D">
              <w:t>STT</w:t>
            </w:r>
          </w:p>
        </w:tc>
        <w:tc>
          <w:tcPr>
            <w:tcW w:w="1240" w:type="pct"/>
            <w:vAlign w:val="center"/>
            <w:hideMark/>
          </w:tcPr>
          <w:p w14:paraId="526944F2" w14:textId="77777777" w:rsidR="000F410D" w:rsidRPr="000F410D" w:rsidRDefault="000F410D" w:rsidP="003744B4">
            <w:pPr>
              <w:pStyle w:val="noidungbang"/>
              <w:jc w:val="center"/>
            </w:pPr>
            <w:r w:rsidRPr="000F410D">
              <w:t>Tên thực thể</w:t>
            </w:r>
          </w:p>
        </w:tc>
        <w:tc>
          <w:tcPr>
            <w:tcW w:w="1345" w:type="pct"/>
            <w:vAlign w:val="center"/>
            <w:hideMark/>
          </w:tcPr>
          <w:p w14:paraId="2B86DD4B" w14:textId="77777777" w:rsidR="000F410D" w:rsidRPr="000F410D" w:rsidRDefault="000F410D" w:rsidP="003744B4">
            <w:pPr>
              <w:pStyle w:val="noidungbang"/>
              <w:jc w:val="center"/>
            </w:pPr>
            <w:r w:rsidRPr="000F410D">
              <w:t>Diễn giải</w:t>
            </w:r>
          </w:p>
        </w:tc>
        <w:tc>
          <w:tcPr>
            <w:tcW w:w="1212" w:type="pct"/>
            <w:vAlign w:val="center"/>
            <w:hideMark/>
          </w:tcPr>
          <w:p w14:paraId="6FE456DE" w14:textId="03D1768D" w:rsidR="000F410D" w:rsidRPr="000F410D" w:rsidRDefault="00FD70DD" w:rsidP="003744B4">
            <w:pPr>
              <w:pStyle w:val="noidungbang"/>
              <w:jc w:val="center"/>
            </w:pPr>
            <w:r>
              <w:t xml:space="preserve">Đặc tả </w:t>
            </w:r>
          </w:p>
        </w:tc>
        <w:tc>
          <w:tcPr>
            <w:tcW w:w="803" w:type="pct"/>
            <w:vAlign w:val="center"/>
            <w:hideMark/>
          </w:tcPr>
          <w:p w14:paraId="25E56D93" w14:textId="77777777" w:rsidR="000F410D" w:rsidRPr="000F410D" w:rsidRDefault="000F410D" w:rsidP="003744B4">
            <w:pPr>
              <w:pStyle w:val="noidungbang"/>
              <w:jc w:val="center"/>
            </w:pPr>
            <w:r w:rsidRPr="000F410D">
              <w:t>Ghi chú</w:t>
            </w:r>
          </w:p>
        </w:tc>
      </w:tr>
      <w:tr w:rsidR="000F410D" w:rsidRPr="000F410D" w14:paraId="6317C805" w14:textId="77777777" w:rsidTr="00C82EEA">
        <w:trPr>
          <w:jc w:val="center"/>
        </w:trPr>
        <w:tc>
          <w:tcPr>
            <w:tcW w:w="400" w:type="pct"/>
            <w:vAlign w:val="center"/>
            <w:hideMark/>
          </w:tcPr>
          <w:p w14:paraId="152EA2F7" w14:textId="77777777" w:rsidR="000F410D" w:rsidRPr="000F410D" w:rsidRDefault="000F410D" w:rsidP="003744B4">
            <w:pPr>
              <w:pStyle w:val="noidungbang"/>
              <w:jc w:val="center"/>
            </w:pPr>
            <w:r w:rsidRPr="000F410D">
              <w:t>1</w:t>
            </w:r>
          </w:p>
        </w:tc>
        <w:tc>
          <w:tcPr>
            <w:tcW w:w="1240" w:type="pct"/>
            <w:vAlign w:val="center"/>
            <w:hideMark/>
          </w:tcPr>
          <w:p w14:paraId="392E8A50" w14:textId="77777777" w:rsidR="000F410D" w:rsidRPr="000F410D" w:rsidRDefault="000F410D" w:rsidP="003744B4">
            <w:pPr>
              <w:pStyle w:val="noidungbang"/>
              <w:jc w:val="center"/>
            </w:pPr>
            <w:r w:rsidRPr="000F410D">
              <w:t>Programs</w:t>
            </w:r>
          </w:p>
        </w:tc>
        <w:tc>
          <w:tcPr>
            <w:tcW w:w="1345" w:type="pct"/>
            <w:vAlign w:val="center"/>
            <w:hideMark/>
          </w:tcPr>
          <w:p w14:paraId="497CFBD3" w14:textId="77777777" w:rsidR="000F410D" w:rsidRPr="000F410D" w:rsidRDefault="000F410D" w:rsidP="003744B4">
            <w:pPr>
              <w:pStyle w:val="noidungbang"/>
              <w:jc w:val="center"/>
            </w:pPr>
            <w:r w:rsidRPr="000F410D">
              <w:t>Chương trình đào tạo</w:t>
            </w:r>
          </w:p>
        </w:tc>
        <w:tc>
          <w:tcPr>
            <w:tcW w:w="1212" w:type="pct"/>
            <w:vAlign w:val="center"/>
            <w:hideMark/>
          </w:tcPr>
          <w:p w14:paraId="5AD5A28B" w14:textId="174D0AC0" w:rsidR="000F410D" w:rsidRPr="000F410D" w:rsidRDefault="000F410D" w:rsidP="003744B4">
            <w:pPr>
              <w:pStyle w:val="noidungbang"/>
              <w:jc w:val="center"/>
            </w:pPr>
            <w:r w:rsidRPr="000F410D">
              <w:t>Thông tin CTĐT</w:t>
            </w:r>
          </w:p>
        </w:tc>
        <w:tc>
          <w:tcPr>
            <w:tcW w:w="803" w:type="pct"/>
            <w:vAlign w:val="center"/>
            <w:hideMark/>
          </w:tcPr>
          <w:p w14:paraId="50C9A6FB" w14:textId="77777777" w:rsidR="000F410D" w:rsidRPr="000F410D" w:rsidRDefault="000F410D" w:rsidP="003744B4">
            <w:pPr>
              <w:pStyle w:val="noidungbang"/>
              <w:jc w:val="center"/>
            </w:pPr>
            <w:r w:rsidRPr="000F410D">
              <w:t>Dùng chung</w:t>
            </w:r>
          </w:p>
        </w:tc>
      </w:tr>
      <w:tr w:rsidR="000F410D" w:rsidRPr="000F410D" w14:paraId="08962C03" w14:textId="77777777" w:rsidTr="00C82EEA">
        <w:trPr>
          <w:jc w:val="center"/>
        </w:trPr>
        <w:tc>
          <w:tcPr>
            <w:tcW w:w="400" w:type="pct"/>
            <w:vAlign w:val="center"/>
            <w:hideMark/>
          </w:tcPr>
          <w:p w14:paraId="226143AE" w14:textId="77777777" w:rsidR="000F410D" w:rsidRPr="000F410D" w:rsidRDefault="000F410D" w:rsidP="003744B4">
            <w:pPr>
              <w:pStyle w:val="noidungbang"/>
              <w:jc w:val="center"/>
            </w:pPr>
            <w:r w:rsidRPr="000F410D">
              <w:t>2</w:t>
            </w:r>
          </w:p>
        </w:tc>
        <w:tc>
          <w:tcPr>
            <w:tcW w:w="1240" w:type="pct"/>
            <w:vAlign w:val="center"/>
            <w:hideMark/>
          </w:tcPr>
          <w:p w14:paraId="086E3837" w14:textId="77777777" w:rsidR="000F410D" w:rsidRPr="000F410D" w:rsidRDefault="000F410D" w:rsidP="003744B4">
            <w:pPr>
              <w:pStyle w:val="noidungbang"/>
              <w:jc w:val="center"/>
            </w:pPr>
            <w:r w:rsidRPr="000F410D">
              <w:t>POs</w:t>
            </w:r>
          </w:p>
        </w:tc>
        <w:tc>
          <w:tcPr>
            <w:tcW w:w="1345" w:type="pct"/>
            <w:vAlign w:val="center"/>
            <w:hideMark/>
          </w:tcPr>
          <w:p w14:paraId="076F4CD5" w14:textId="77777777" w:rsidR="000F410D" w:rsidRPr="000F410D" w:rsidRDefault="000F410D" w:rsidP="003744B4">
            <w:pPr>
              <w:pStyle w:val="noidungbang"/>
              <w:jc w:val="center"/>
            </w:pPr>
            <w:r w:rsidRPr="000F410D">
              <w:t>Chuẩn chương trình (PO)</w:t>
            </w:r>
          </w:p>
        </w:tc>
        <w:tc>
          <w:tcPr>
            <w:tcW w:w="1212" w:type="pct"/>
            <w:vAlign w:val="center"/>
            <w:hideMark/>
          </w:tcPr>
          <w:p w14:paraId="53E3395B" w14:textId="77777777" w:rsidR="000F410D" w:rsidRPr="000F410D" w:rsidRDefault="000F410D" w:rsidP="003744B4">
            <w:pPr>
              <w:pStyle w:val="noidungbang"/>
              <w:jc w:val="center"/>
            </w:pPr>
            <w:r w:rsidRPr="000F410D">
              <w:t>Danh mục PO thuộc CTĐT</w:t>
            </w:r>
          </w:p>
        </w:tc>
        <w:tc>
          <w:tcPr>
            <w:tcW w:w="803" w:type="pct"/>
            <w:vAlign w:val="center"/>
            <w:hideMark/>
          </w:tcPr>
          <w:p w14:paraId="4F1C37D1" w14:textId="77777777" w:rsidR="000F410D" w:rsidRPr="000F410D" w:rsidRDefault="000F410D" w:rsidP="003744B4">
            <w:pPr>
              <w:pStyle w:val="noidungbang"/>
              <w:jc w:val="center"/>
            </w:pPr>
          </w:p>
        </w:tc>
      </w:tr>
      <w:tr w:rsidR="000F410D" w:rsidRPr="000F410D" w14:paraId="7D7C9C32" w14:textId="77777777" w:rsidTr="00C82EEA">
        <w:trPr>
          <w:jc w:val="center"/>
        </w:trPr>
        <w:tc>
          <w:tcPr>
            <w:tcW w:w="400" w:type="pct"/>
            <w:vAlign w:val="center"/>
            <w:hideMark/>
          </w:tcPr>
          <w:p w14:paraId="042335D3" w14:textId="77777777" w:rsidR="000F410D" w:rsidRPr="000F410D" w:rsidRDefault="000F410D" w:rsidP="003744B4">
            <w:pPr>
              <w:pStyle w:val="noidungbang"/>
              <w:jc w:val="center"/>
            </w:pPr>
            <w:r w:rsidRPr="000F410D">
              <w:t>3</w:t>
            </w:r>
          </w:p>
        </w:tc>
        <w:tc>
          <w:tcPr>
            <w:tcW w:w="1240" w:type="pct"/>
            <w:vAlign w:val="center"/>
            <w:hideMark/>
          </w:tcPr>
          <w:p w14:paraId="55D4A51C" w14:textId="77777777" w:rsidR="000F410D" w:rsidRPr="000F410D" w:rsidRDefault="000F410D" w:rsidP="003744B4">
            <w:pPr>
              <w:pStyle w:val="noidungbang"/>
              <w:jc w:val="center"/>
            </w:pPr>
            <w:r w:rsidRPr="000F410D">
              <w:t>PLOs</w:t>
            </w:r>
          </w:p>
        </w:tc>
        <w:tc>
          <w:tcPr>
            <w:tcW w:w="1345" w:type="pct"/>
            <w:vAlign w:val="center"/>
            <w:hideMark/>
          </w:tcPr>
          <w:p w14:paraId="59CF0B9F" w14:textId="77777777" w:rsidR="000F410D" w:rsidRPr="00C84FFC" w:rsidRDefault="000F410D" w:rsidP="003744B4">
            <w:pPr>
              <w:pStyle w:val="noidungbang"/>
              <w:jc w:val="center"/>
              <w:rPr>
                <w:lang w:val="fr-FR"/>
              </w:rPr>
            </w:pPr>
            <w:r w:rsidRPr="00C84FFC">
              <w:rPr>
                <w:lang w:val="fr-FR"/>
              </w:rPr>
              <w:t>Chuẩn đầu ra CTĐT (PLO)</w:t>
            </w:r>
          </w:p>
        </w:tc>
        <w:tc>
          <w:tcPr>
            <w:tcW w:w="1212" w:type="pct"/>
            <w:vAlign w:val="center"/>
            <w:hideMark/>
          </w:tcPr>
          <w:p w14:paraId="76FDB48A" w14:textId="77777777" w:rsidR="000F410D" w:rsidRPr="000F410D" w:rsidRDefault="000F410D" w:rsidP="003744B4">
            <w:pPr>
              <w:pStyle w:val="noidungbang"/>
              <w:jc w:val="center"/>
            </w:pPr>
            <w:r w:rsidRPr="000F410D">
              <w:t>Danh mục PLO thuộc CTĐT</w:t>
            </w:r>
          </w:p>
        </w:tc>
        <w:tc>
          <w:tcPr>
            <w:tcW w:w="803" w:type="pct"/>
            <w:vAlign w:val="center"/>
            <w:hideMark/>
          </w:tcPr>
          <w:p w14:paraId="7E0413E8" w14:textId="77777777" w:rsidR="000F410D" w:rsidRPr="000F410D" w:rsidRDefault="000F410D" w:rsidP="003744B4">
            <w:pPr>
              <w:pStyle w:val="noidungbang"/>
              <w:jc w:val="center"/>
            </w:pPr>
          </w:p>
        </w:tc>
      </w:tr>
      <w:tr w:rsidR="000F410D" w:rsidRPr="000F410D" w14:paraId="5A3E821F" w14:textId="77777777" w:rsidTr="00C82EEA">
        <w:trPr>
          <w:jc w:val="center"/>
        </w:trPr>
        <w:tc>
          <w:tcPr>
            <w:tcW w:w="400" w:type="pct"/>
            <w:vAlign w:val="center"/>
            <w:hideMark/>
          </w:tcPr>
          <w:p w14:paraId="3081202D" w14:textId="77777777" w:rsidR="000F410D" w:rsidRPr="000F410D" w:rsidRDefault="000F410D" w:rsidP="003744B4">
            <w:pPr>
              <w:pStyle w:val="noidungbang"/>
              <w:jc w:val="center"/>
            </w:pPr>
            <w:r w:rsidRPr="000F410D">
              <w:t>4</w:t>
            </w:r>
          </w:p>
        </w:tc>
        <w:tc>
          <w:tcPr>
            <w:tcW w:w="1240" w:type="pct"/>
            <w:vAlign w:val="center"/>
            <w:hideMark/>
          </w:tcPr>
          <w:p w14:paraId="64BC3B7B" w14:textId="77777777" w:rsidR="000F410D" w:rsidRPr="000F410D" w:rsidRDefault="000F410D" w:rsidP="003744B4">
            <w:pPr>
              <w:pStyle w:val="noidungbang"/>
              <w:jc w:val="center"/>
            </w:pPr>
            <w:r w:rsidRPr="000F410D">
              <w:t>PO_PLOs</w:t>
            </w:r>
          </w:p>
        </w:tc>
        <w:tc>
          <w:tcPr>
            <w:tcW w:w="1345" w:type="pct"/>
            <w:vAlign w:val="center"/>
            <w:hideMark/>
          </w:tcPr>
          <w:p w14:paraId="2442D56C" w14:textId="77777777" w:rsidR="000F410D" w:rsidRPr="000F410D" w:rsidRDefault="000F410D" w:rsidP="003744B4">
            <w:pPr>
              <w:pStyle w:val="noidungbang"/>
              <w:jc w:val="center"/>
            </w:pPr>
            <w:r w:rsidRPr="000F410D">
              <w:t>Ánh xạ PO–PLO</w:t>
            </w:r>
          </w:p>
        </w:tc>
        <w:tc>
          <w:tcPr>
            <w:tcW w:w="1212" w:type="pct"/>
            <w:vAlign w:val="center"/>
            <w:hideMark/>
          </w:tcPr>
          <w:p w14:paraId="33024DC0" w14:textId="77777777" w:rsidR="000F410D" w:rsidRPr="000F410D" w:rsidRDefault="000F410D" w:rsidP="003744B4">
            <w:pPr>
              <w:pStyle w:val="noidungbang"/>
              <w:jc w:val="center"/>
            </w:pPr>
            <w:r w:rsidRPr="000F410D">
              <w:t>Bảng liên kết n–n giữa PO và PLO</w:t>
            </w:r>
          </w:p>
        </w:tc>
        <w:tc>
          <w:tcPr>
            <w:tcW w:w="803" w:type="pct"/>
            <w:vAlign w:val="center"/>
            <w:hideMark/>
          </w:tcPr>
          <w:p w14:paraId="7A6D9D75" w14:textId="77777777" w:rsidR="000F410D" w:rsidRPr="000F410D" w:rsidRDefault="000F410D" w:rsidP="003744B4">
            <w:pPr>
              <w:pStyle w:val="noidungbang"/>
              <w:jc w:val="center"/>
            </w:pPr>
          </w:p>
        </w:tc>
      </w:tr>
      <w:tr w:rsidR="000F410D" w:rsidRPr="000F410D" w14:paraId="08E575B4" w14:textId="77777777" w:rsidTr="00C82EEA">
        <w:trPr>
          <w:jc w:val="center"/>
        </w:trPr>
        <w:tc>
          <w:tcPr>
            <w:tcW w:w="400" w:type="pct"/>
            <w:vAlign w:val="center"/>
            <w:hideMark/>
          </w:tcPr>
          <w:p w14:paraId="2B12B967" w14:textId="77777777" w:rsidR="000F410D" w:rsidRPr="000F410D" w:rsidRDefault="000F410D" w:rsidP="003744B4">
            <w:pPr>
              <w:pStyle w:val="noidungbang"/>
              <w:jc w:val="center"/>
            </w:pPr>
            <w:r w:rsidRPr="000F410D">
              <w:t>5</w:t>
            </w:r>
          </w:p>
        </w:tc>
        <w:tc>
          <w:tcPr>
            <w:tcW w:w="1240" w:type="pct"/>
            <w:vAlign w:val="center"/>
            <w:hideMark/>
          </w:tcPr>
          <w:p w14:paraId="085F6B9B" w14:textId="77777777" w:rsidR="000F410D" w:rsidRPr="000F410D" w:rsidRDefault="000F410D" w:rsidP="003744B4">
            <w:pPr>
              <w:pStyle w:val="noidungbang"/>
              <w:jc w:val="center"/>
            </w:pPr>
            <w:r w:rsidRPr="000F410D">
              <w:t>Subjects</w:t>
            </w:r>
          </w:p>
        </w:tc>
        <w:tc>
          <w:tcPr>
            <w:tcW w:w="1345" w:type="pct"/>
            <w:vAlign w:val="center"/>
            <w:hideMark/>
          </w:tcPr>
          <w:p w14:paraId="4FAFBBDA" w14:textId="77777777" w:rsidR="000F410D" w:rsidRPr="000F410D" w:rsidRDefault="000F410D" w:rsidP="003744B4">
            <w:pPr>
              <w:pStyle w:val="noidungbang"/>
              <w:jc w:val="center"/>
            </w:pPr>
            <w:r w:rsidRPr="000F410D">
              <w:t>Môn học (khung)</w:t>
            </w:r>
          </w:p>
        </w:tc>
        <w:tc>
          <w:tcPr>
            <w:tcW w:w="1212" w:type="pct"/>
            <w:vAlign w:val="center"/>
            <w:hideMark/>
          </w:tcPr>
          <w:p w14:paraId="23C669EC" w14:textId="77777777" w:rsidR="000F410D" w:rsidRPr="000F410D" w:rsidRDefault="000F410D" w:rsidP="003744B4">
            <w:pPr>
              <w:pStyle w:val="noidungbang"/>
              <w:jc w:val="center"/>
            </w:pPr>
            <w:r w:rsidRPr="000F410D">
              <w:t>Thông tin môn học (mã, tín chỉ, mô tả), không gắn theo học kỳ</w:t>
            </w:r>
          </w:p>
        </w:tc>
        <w:tc>
          <w:tcPr>
            <w:tcW w:w="803" w:type="pct"/>
            <w:vAlign w:val="center"/>
            <w:hideMark/>
          </w:tcPr>
          <w:p w14:paraId="0DDA4067" w14:textId="77777777" w:rsidR="000F410D" w:rsidRPr="000F410D" w:rsidRDefault="000F410D" w:rsidP="003744B4">
            <w:pPr>
              <w:pStyle w:val="noidungbang"/>
              <w:jc w:val="center"/>
            </w:pPr>
          </w:p>
        </w:tc>
      </w:tr>
      <w:tr w:rsidR="000F410D" w:rsidRPr="000F410D" w14:paraId="74E52773" w14:textId="77777777" w:rsidTr="00C82EEA">
        <w:trPr>
          <w:jc w:val="center"/>
        </w:trPr>
        <w:tc>
          <w:tcPr>
            <w:tcW w:w="400" w:type="pct"/>
            <w:vAlign w:val="center"/>
            <w:hideMark/>
          </w:tcPr>
          <w:p w14:paraId="65E13C67" w14:textId="77777777" w:rsidR="000F410D" w:rsidRPr="000F410D" w:rsidRDefault="000F410D" w:rsidP="003744B4">
            <w:pPr>
              <w:pStyle w:val="noidungbang"/>
              <w:jc w:val="center"/>
            </w:pPr>
            <w:r w:rsidRPr="000F410D">
              <w:t>6</w:t>
            </w:r>
          </w:p>
        </w:tc>
        <w:tc>
          <w:tcPr>
            <w:tcW w:w="1240" w:type="pct"/>
            <w:vAlign w:val="center"/>
            <w:hideMark/>
          </w:tcPr>
          <w:p w14:paraId="0CD7163C" w14:textId="77777777" w:rsidR="000F410D" w:rsidRPr="000F410D" w:rsidRDefault="000F410D" w:rsidP="003744B4">
            <w:pPr>
              <w:pStyle w:val="noidungbang"/>
              <w:jc w:val="center"/>
            </w:pPr>
            <w:r w:rsidRPr="000F410D">
              <w:t>Chapters</w:t>
            </w:r>
          </w:p>
        </w:tc>
        <w:tc>
          <w:tcPr>
            <w:tcW w:w="1345" w:type="pct"/>
            <w:vAlign w:val="center"/>
            <w:hideMark/>
          </w:tcPr>
          <w:p w14:paraId="327CB4F8" w14:textId="77777777" w:rsidR="000F410D" w:rsidRPr="000F410D" w:rsidRDefault="000F410D" w:rsidP="003744B4">
            <w:pPr>
              <w:pStyle w:val="noidungbang"/>
              <w:jc w:val="center"/>
            </w:pPr>
            <w:r w:rsidRPr="000F410D">
              <w:t>Chương/Chủ đề</w:t>
            </w:r>
          </w:p>
        </w:tc>
        <w:tc>
          <w:tcPr>
            <w:tcW w:w="1212" w:type="pct"/>
            <w:vAlign w:val="center"/>
            <w:hideMark/>
          </w:tcPr>
          <w:p w14:paraId="75375845" w14:textId="77777777" w:rsidR="000F410D" w:rsidRPr="000F410D" w:rsidRDefault="000F410D" w:rsidP="003744B4">
            <w:pPr>
              <w:pStyle w:val="noidungbang"/>
              <w:jc w:val="center"/>
            </w:pPr>
            <w:r w:rsidRPr="000F410D">
              <w:t>Phân rã nội dung theo môn học</w:t>
            </w:r>
          </w:p>
        </w:tc>
        <w:tc>
          <w:tcPr>
            <w:tcW w:w="803" w:type="pct"/>
            <w:vAlign w:val="center"/>
            <w:hideMark/>
          </w:tcPr>
          <w:p w14:paraId="67424886" w14:textId="77777777" w:rsidR="000F410D" w:rsidRPr="000F410D" w:rsidRDefault="000F410D" w:rsidP="003744B4">
            <w:pPr>
              <w:pStyle w:val="noidungbang"/>
              <w:jc w:val="center"/>
            </w:pPr>
          </w:p>
        </w:tc>
      </w:tr>
      <w:tr w:rsidR="000F410D" w:rsidRPr="000F410D" w14:paraId="6C75C1EC" w14:textId="77777777" w:rsidTr="00C82EEA">
        <w:trPr>
          <w:jc w:val="center"/>
        </w:trPr>
        <w:tc>
          <w:tcPr>
            <w:tcW w:w="400" w:type="pct"/>
            <w:vAlign w:val="center"/>
            <w:hideMark/>
          </w:tcPr>
          <w:p w14:paraId="162760C3" w14:textId="77777777" w:rsidR="000F410D" w:rsidRPr="000F410D" w:rsidRDefault="000F410D" w:rsidP="003744B4">
            <w:pPr>
              <w:pStyle w:val="noidungbang"/>
              <w:jc w:val="center"/>
            </w:pPr>
            <w:r w:rsidRPr="000F410D">
              <w:t>7</w:t>
            </w:r>
          </w:p>
        </w:tc>
        <w:tc>
          <w:tcPr>
            <w:tcW w:w="1240" w:type="pct"/>
            <w:vAlign w:val="center"/>
            <w:hideMark/>
          </w:tcPr>
          <w:p w14:paraId="7FB7E796" w14:textId="77777777" w:rsidR="000F410D" w:rsidRPr="000F410D" w:rsidRDefault="000F410D" w:rsidP="003744B4">
            <w:pPr>
              <w:pStyle w:val="noidungbang"/>
              <w:jc w:val="center"/>
            </w:pPr>
            <w:r w:rsidRPr="000F410D">
              <w:t>ChapterSections</w:t>
            </w:r>
          </w:p>
        </w:tc>
        <w:tc>
          <w:tcPr>
            <w:tcW w:w="1345" w:type="pct"/>
            <w:vAlign w:val="center"/>
            <w:hideMark/>
          </w:tcPr>
          <w:p w14:paraId="4D3C6206" w14:textId="77777777" w:rsidR="000F410D" w:rsidRPr="000F410D" w:rsidRDefault="000F410D" w:rsidP="003744B4">
            <w:pPr>
              <w:pStyle w:val="noidungbang"/>
              <w:jc w:val="center"/>
            </w:pPr>
            <w:r w:rsidRPr="000F410D">
              <w:t>Mục/Bài học</w:t>
            </w:r>
          </w:p>
        </w:tc>
        <w:tc>
          <w:tcPr>
            <w:tcW w:w="1212" w:type="pct"/>
            <w:vAlign w:val="center"/>
            <w:hideMark/>
          </w:tcPr>
          <w:p w14:paraId="208955D3" w14:textId="77777777" w:rsidR="000F410D" w:rsidRPr="000F410D" w:rsidRDefault="000F410D" w:rsidP="003744B4">
            <w:pPr>
              <w:pStyle w:val="noidungbang"/>
              <w:jc w:val="center"/>
            </w:pPr>
            <w:r w:rsidRPr="000F410D">
              <w:t>Cấp chi tiết hơn của chương; gắn với chapter</w:t>
            </w:r>
          </w:p>
        </w:tc>
        <w:tc>
          <w:tcPr>
            <w:tcW w:w="803" w:type="pct"/>
            <w:vAlign w:val="center"/>
            <w:hideMark/>
          </w:tcPr>
          <w:p w14:paraId="4FAE4ABB" w14:textId="77777777" w:rsidR="000F410D" w:rsidRPr="000F410D" w:rsidRDefault="000F410D" w:rsidP="003744B4">
            <w:pPr>
              <w:pStyle w:val="noidungbang"/>
              <w:jc w:val="center"/>
            </w:pPr>
          </w:p>
        </w:tc>
      </w:tr>
      <w:tr w:rsidR="000F410D" w:rsidRPr="000F410D" w14:paraId="5E1D64D5" w14:textId="77777777" w:rsidTr="00C82EEA">
        <w:trPr>
          <w:jc w:val="center"/>
        </w:trPr>
        <w:tc>
          <w:tcPr>
            <w:tcW w:w="400" w:type="pct"/>
            <w:vAlign w:val="center"/>
            <w:hideMark/>
          </w:tcPr>
          <w:p w14:paraId="7C9D5A57" w14:textId="77777777" w:rsidR="000F410D" w:rsidRPr="000F410D" w:rsidRDefault="000F410D" w:rsidP="003744B4">
            <w:pPr>
              <w:pStyle w:val="noidungbang"/>
              <w:jc w:val="center"/>
            </w:pPr>
            <w:r w:rsidRPr="000F410D">
              <w:lastRenderedPageBreak/>
              <w:t>8</w:t>
            </w:r>
          </w:p>
        </w:tc>
        <w:tc>
          <w:tcPr>
            <w:tcW w:w="1240" w:type="pct"/>
            <w:vAlign w:val="center"/>
            <w:hideMark/>
          </w:tcPr>
          <w:p w14:paraId="3B9FB31E" w14:textId="77777777" w:rsidR="000F410D" w:rsidRPr="000F410D" w:rsidRDefault="000F410D" w:rsidP="003744B4">
            <w:pPr>
              <w:pStyle w:val="noidungbang"/>
              <w:jc w:val="center"/>
            </w:pPr>
            <w:r w:rsidRPr="000F410D">
              <w:t>LOs</w:t>
            </w:r>
          </w:p>
        </w:tc>
        <w:tc>
          <w:tcPr>
            <w:tcW w:w="1345" w:type="pct"/>
            <w:vAlign w:val="center"/>
            <w:hideMark/>
          </w:tcPr>
          <w:p w14:paraId="78A754F2" w14:textId="77777777" w:rsidR="000F410D" w:rsidRPr="000F410D" w:rsidRDefault="000F410D" w:rsidP="003744B4">
            <w:pPr>
              <w:pStyle w:val="noidungbang"/>
              <w:jc w:val="center"/>
            </w:pPr>
            <w:r w:rsidRPr="000F410D">
              <w:t>Chuẩn đầu ra môn học (LO)</w:t>
            </w:r>
          </w:p>
        </w:tc>
        <w:tc>
          <w:tcPr>
            <w:tcW w:w="1212" w:type="pct"/>
            <w:vAlign w:val="center"/>
            <w:hideMark/>
          </w:tcPr>
          <w:p w14:paraId="4672B9F4" w14:textId="77777777" w:rsidR="000F410D" w:rsidRPr="000F410D" w:rsidRDefault="000F410D" w:rsidP="003744B4">
            <w:pPr>
              <w:pStyle w:val="noidungbang"/>
              <w:jc w:val="center"/>
            </w:pPr>
            <w:r w:rsidRPr="000F410D">
              <w:t>Danh mục LO theo môn học (subject)</w:t>
            </w:r>
          </w:p>
        </w:tc>
        <w:tc>
          <w:tcPr>
            <w:tcW w:w="803" w:type="pct"/>
            <w:vAlign w:val="center"/>
            <w:hideMark/>
          </w:tcPr>
          <w:p w14:paraId="3A54B12A" w14:textId="77777777" w:rsidR="000F410D" w:rsidRPr="000F410D" w:rsidRDefault="000F410D" w:rsidP="003744B4">
            <w:pPr>
              <w:pStyle w:val="noidungbang"/>
              <w:jc w:val="center"/>
            </w:pPr>
          </w:p>
        </w:tc>
      </w:tr>
      <w:tr w:rsidR="000F410D" w:rsidRPr="000F410D" w14:paraId="630BA159" w14:textId="77777777" w:rsidTr="00C82EEA">
        <w:trPr>
          <w:jc w:val="center"/>
        </w:trPr>
        <w:tc>
          <w:tcPr>
            <w:tcW w:w="400" w:type="pct"/>
            <w:vAlign w:val="center"/>
            <w:hideMark/>
          </w:tcPr>
          <w:p w14:paraId="28B231A5" w14:textId="77777777" w:rsidR="000F410D" w:rsidRPr="000F410D" w:rsidRDefault="000F410D" w:rsidP="003744B4">
            <w:pPr>
              <w:pStyle w:val="noidungbang"/>
              <w:jc w:val="center"/>
            </w:pPr>
            <w:r w:rsidRPr="000F410D">
              <w:t>9</w:t>
            </w:r>
          </w:p>
        </w:tc>
        <w:tc>
          <w:tcPr>
            <w:tcW w:w="1240" w:type="pct"/>
            <w:vAlign w:val="center"/>
            <w:hideMark/>
          </w:tcPr>
          <w:p w14:paraId="572760DB" w14:textId="77777777" w:rsidR="000F410D" w:rsidRPr="000F410D" w:rsidRDefault="000F410D" w:rsidP="003744B4">
            <w:pPr>
              <w:pStyle w:val="noidungbang"/>
              <w:jc w:val="center"/>
            </w:pPr>
            <w:r w:rsidRPr="000F410D">
              <w:t>LO_PLOs</w:t>
            </w:r>
          </w:p>
        </w:tc>
        <w:tc>
          <w:tcPr>
            <w:tcW w:w="1345" w:type="pct"/>
            <w:vAlign w:val="center"/>
            <w:hideMark/>
          </w:tcPr>
          <w:p w14:paraId="1CBB8A34" w14:textId="77777777" w:rsidR="000F410D" w:rsidRPr="000F410D" w:rsidRDefault="000F410D" w:rsidP="003744B4">
            <w:pPr>
              <w:pStyle w:val="noidungbang"/>
              <w:jc w:val="center"/>
            </w:pPr>
            <w:r w:rsidRPr="000F410D">
              <w:t>Ánh xạ LO–PLO</w:t>
            </w:r>
          </w:p>
        </w:tc>
        <w:tc>
          <w:tcPr>
            <w:tcW w:w="1212" w:type="pct"/>
            <w:vAlign w:val="center"/>
            <w:hideMark/>
          </w:tcPr>
          <w:p w14:paraId="61B19BCB" w14:textId="77777777" w:rsidR="000F410D" w:rsidRPr="000F410D" w:rsidRDefault="000F410D" w:rsidP="003744B4">
            <w:pPr>
              <w:pStyle w:val="noidungbang"/>
              <w:jc w:val="center"/>
            </w:pPr>
            <w:r w:rsidRPr="000F410D">
              <w:t>Liên kết LO đóng góp cho PLO (truy vết chuẩn đầu ra)</w:t>
            </w:r>
          </w:p>
        </w:tc>
        <w:tc>
          <w:tcPr>
            <w:tcW w:w="803" w:type="pct"/>
            <w:vAlign w:val="center"/>
            <w:hideMark/>
          </w:tcPr>
          <w:p w14:paraId="75B2AFB5" w14:textId="77777777" w:rsidR="000F410D" w:rsidRPr="000F410D" w:rsidRDefault="000F410D" w:rsidP="003744B4">
            <w:pPr>
              <w:pStyle w:val="noidungbang"/>
              <w:jc w:val="center"/>
            </w:pPr>
          </w:p>
        </w:tc>
      </w:tr>
      <w:tr w:rsidR="000F410D" w:rsidRPr="000F410D" w14:paraId="129B2DF4" w14:textId="77777777" w:rsidTr="00C82EEA">
        <w:trPr>
          <w:jc w:val="center"/>
        </w:trPr>
        <w:tc>
          <w:tcPr>
            <w:tcW w:w="400" w:type="pct"/>
            <w:vAlign w:val="center"/>
            <w:hideMark/>
          </w:tcPr>
          <w:p w14:paraId="5039B111" w14:textId="77777777" w:rsidR="000F410D" w:rsidRPr="000F410D" w:rsidRDefault="000F410D" w:rsidP="003744B4">
            <w:pPr>
              <w:pStyle w:val="noidungbang"/>
              <w:jc w:val="center"/>
            </w:pPr>
            <w:r w:rsidRPr="000F410D">
              <w:t>10</w:t>
            </w:r>
          </w:p>
        </w:tc>
        <w:tc>
          <w:tcPr>
            <w:tcW w:w="1240" w:type="pct"/>
            <w:vAlign w:val="center"/>
            <w:hideMark/>
          </w:tcPr>
          <w:p w14:paraId="504ABBEE" w14:textId="77777777" w:rsidR="000F410D" w:rsidRPr="000F410D" w:rsidRDefault="000F410D" w:rsidP="003744B4">
            <w:pPr>
              <w:pStyle w:val="noidungbang"/>
              <w:jc w:val="center"/>
            </w:pPr>
            <w:r w:rsidRPr="000F410D">
              <w:t>ProgramSubjects</w:t>
            </w:r>
          </w:p>
        </w:tc>
        <w:tc>
          <w:tcPr>
            <w:tcW w:w="1345" w:type="pct"/>
            <w:vAlign w:val="center"/>
            <w:hideMark/>
          </w:tcPr>
          <w:p w14:paraId="5E1882BC" w14:textId="77777777" w:rsidR="000F410D" w:rsidRPr="000F410D" w:rsidRDefault="000F410D" w:rsidP="003744B4">
            <w:pPr>
              <w:pStyle w:val="noidungbang"/>
              <w:jc w:val="center"/>
            </w:pPr>
            <w:r w:rsidRPr="000F410D">
              <w:t>Môn học trong CTĐT</w:t>
            </w:r>
          </w:p>
        </w:tc>
        <w:tc>
          <w:tcPr>
            <w:tcW w:w="1212" w:type="pct"/>
            <w:vAlign w:val="center"/>
            <w:hideMark/>
          </w:tcPr>
          <w:p w14:paraId="6D5C4800" w14:textId="01A22CB0" w:rsidR="000F410D" w:rsidRPr="000F410D" w:rsidRDefault="000F410D" w:rsidP="003744B4">
            <w:pPr>
              <w:pStyle w:val="noidungbang"/>
              <w:jc w:val="center"/>
            </w:pPr>
            <w:r w:rsidRPr="000F410D">
              <w:t>Liên kết CTĐT–môn học, có thể kèm học kỳ</w:t>
            </w:r>
          </w:p>
        </w:tc>
        <w:tc>
          <w:tcPr>
            <w:tcW w:w="803" w:type="pct"/>
            <w:vAlign w:val="center"/>
            <w:hideMark/>
          </w:tcPr>
          <w:p w14:paraId="084322D0" w14:textId="77777777" w:rsidR="000F410D" w:rsidRPr="000F410D" w:rsidRDefault="000F410D" w:rsidP="003744B4">
            <w:pPr>
              <w:pStyle w:val="noidungbang"/>
              <w:jc w:val="center"/>
            </w:pPr>
          </w:p>
        </w:tc>
      </w:tr>
      <w:tr w:rsidR="000F410D" w:rsidRPr="000F410D" w14:paraId="0D86A35E" w14:textId="77777777" w:rsidTr="00C82EEA">
        <w:trPr>
          <w:jc w:val="center"/>
        </w:trPr>
        <w:tc>
          <w:tcPr>
            <w:tcW w:w="400" w:type="pct"/>
            <w:vAlign w:val="center"/>
            <w:hideMark/>
          </w:tcPr>
          <w:p w14:paraId="663E9971" w14:textId="77777777" w:rsidR="000F410D" w:rsidRPr="000F410D" w:rsidRDefault="000F410D" w:rsidP="003744B4">
            <w:pPr>
              <w:pStyle w:val="noidungbang"/>
              <w:jc w:val="center"/>
            </w:pPr>
            <w:r w:rsidRPr="000F410D">
              <w:t>11</w:t>
            </w:r>
          </w:p>
        </w:tc>
        <w:tc>
          <w:tcPr>
            <w:tcW w:w="1240" w:type="pct"/>
            <w:vAlign w:val="center"/>
            <w:hideMark/>
          </w:tcPr>
          <w:p w14:paraId="0A917FE9" w14:textId="77777777" w:rsidR="000F410D" w:rsidRPr="000F410D" w:rsidRDefault="000F410D" w:rsidP="003744B4">
            <w:pPr>
              <w:pStyle w:val="noidungbang"/>
              <w:jc w:val="center"/>
            </w:pPr>
            <w:r w:rsidRPr="000F410D">
              <w:t>Semesters</w:t>
            </w:r>
          </w:p>
        </w:tc>
        <w:tc>
          <w:tcPr>
            <w:tcW w:w="1345" w:type="pct"/>
            <w:vAlign w:val="center"/>
            <w:hideMark/>
          </w:tcPr>
          <w:p w14:paraId="0AE4CACA" w14:textId="77777777" w:rsidR="000F410D" w:rsidRPr="000F410D" w:rsidRDefault="000F410D" w:rsidP="003744B4">
            <w:pPr>
              <w:pStyle w:val="noidungbang"/>
              <w:jc w:val="center"/>
            </w:pPr>
            <w:r w:rsidRPr="000F410D">
              <w:t>Học kỳ/Năm học</w:t>
            </w:r>
          </w:p>
        </w:tc>
        <w:tc>
          <w:tcPr>
            <w:tcW w:w="1212" w:type="pct"/>
            <w:vAlign w:val="center"/>
            <w:hideMark/>
          </w:tcPr>
          <w:p w14:paraId="06446341" w14:textId="77777777" w:rsidR="000F410D" w:rsidRPr="000F410D" w:rsidRDefault="000F410D" w:rsidP="003744B4">
            <w:pPr>
              <w:pStyle w:val="noidungbang"/>
              <w:jc w:val="center"/>
            </w:pPr>
            <w:r w:rsidRPr="000F410D">
              <w:t>Danh mục học kỳ, mốc thời gian</w:t>
            </w:r>
          </w:p>
        </w:tc>
        <w:tc>
          <w:tcPr>
            <w:tcW w:w="803" w:type="pct"/>
            <w:vAlign w:val="center"/>
            <w:hideMark/>
          </w:tcPr>
          <w:p w14:paraId="08A06D1D" w14:textId="77777777" w:rsidR="000F410D" w:rsidRPr="000F410D" w:rsidRDefault="000F410D" w:rsidP="003744B4">
            <w:pPr>
              <w:pStyle w:val="noidungbang"/>
              <w:jc w:val="center"/>
            </w:pPr>
            <w:r w:rsidRPr="000F410D">
              <w:t>Dùng chung</w:t>
            </w:r>
          </w:p>
        </w:tc>
      </w:tr>
      <w:tr w:rsidR="000F410D" w:rsidRPr="000F410D" w14:paraId="353C3BDB" w14:textId="77777777" w:rsidTr="00C82EEA">
        <w:trPr>
          <w:jc w:val="center"/>
        </w:trPr>
        <w:tc>
          <w:tcPr>
            <w:tcW w:w="400" w:type="pct"/>
            <w:vAlign w:val="center"/>
            <w:hideMark/>
          </w:tcPr>
          <w:p w14:paraId="4650DE95" w14:textId="15FA0FE8" w:rsidR="000F410D" w:rsidRPr="000F410D" w:rsidRDefault="000F410D" w:rsidP="003744B4">
            <w:pPr>
              <w:pStyle w:val="noidungbang"/>
              <w:jc w:val="center"/>
            </w:pPr>
            <w:r w:rsidRPr="000F410D">
              <w:t>1</w:t>
            </w:r>
            <w:r w:rsidR="00FE05C1">
              <w:t>2</w:t>
            </w:r>
          </w:p>
        </w:tc>
        <w:tc>
          <w:tcPr>
            <w:tcW w:w="1240" w:type="pct"/>
            <w:vAlign w:val="center"/>
            <w:hideMark/>
          </w:tcPr>
          <w:p w14:paraId="2777C6B5" w14:textId="77777777" w:rsidR="000F410D" w:rsidRPr="000F410D" w:rsidRDefault="000F410D" w:rsidP="003744B4">
            <w:pPr>
              <w:pStyle w:val="noidungbang"/>
              <w:jc w:val="center"/>
            </w:pPr>
            <w:r w:rsidRPr="000F410D">
              <w:t>Courses</w:t>
            </w:r>
          </w:p>
        </w:tc>
        <w:tc>
          <w:tcPr>
            <w:tcW w:w="1345" w:type="pct"/>
            <w:vAlign w:val="center"/>
            <w:hideMark/>
          </w:tcPr>
          <w:p w14:paraId="390ED9A8" w14:textId="77777777" w:rsidR="000F410D" w:rsidRPr="000F410D" w:rsidRDefault="000F410D" w:rsidP="003744B4">
            <w:pPr>
              <w:pStyle w:val="noidungbang"/>
              <w:jc w:val="center"/>
            </w:pPr>
            <w:r w:rsidRPr="000F410D">
              <w:t>Lớp học phần</w:t>
            </w:r>
          </w:p>
        </w:tc>
        <w:tc>
          <w:tcPr>
            <w:tcW w:w="1212" w:type="pct"/>
            <w:vAlign w:val="center"/>
            <w:hideMark/>
          </w:tcPr>
          <w:p w14:paraId="09C0DBF3" w14:textId="23509A6C" w:rsidR="000F410D" w:rsidRPr="000F410D" w:rsidRDefault="00FE05C1" w:rsidP="003744B4">
            <w:pPr>
              <w:pStyle w:val="noidungbang"/>
              <w:jc w:val="center"/>
            </w:pPr>
            <w:r>
              <w:t>1 khóa của môn học theo học kỳ</w:t>
            </w:r>
          </w:p>
        </w:tc>
        <w:tc>
          <w:tcPr>
            <w:tcW w:w="803" w:type="pct"/>
            <w:vAlign w:val="center"/>
            <w:hideMark/>
          </w:tcPr>
          <w:p w14:paraId="46C2AB8E" w14:textId="1E1BDDD7" w:rsidR="000F410D" w:rsidRPr="000F410D" w:rsidRDefault="000F410D" w:rsidP="003744B4">
            <w:pPr>
              <w:pStyle w:val="noidungbang"/>
              <w:jc w:val="center"/>
            </w:pPr>
          </w:p>
        </w:tc>
      </w:tr>
      <w:tr w:rsidR="000F410D" w:rsidRPr="000F410D" w14:paraId="53BD1978" w14:textId="77777777" w:rsidTr="00C82EEA">
        <w:trPr>
          <w:jc w:val="center"/>
        </w:trPr>
        <w:tc>
          <w:tcPr>
            <w:tcW w:w="400" w:type="pct"/>
            <w:vAlign w:val="center"/>
            <w:hideMark/>
          </w:tcPr>
          <w:p w14:paraId="62D10F28" w14:textId="50D22E3E" w:rsidR="000F410D" w:rsidRPr="000F410D" w:rsidRDefault="000F410D" w:rsidP="003744B4">
            <w:pPr>
              <w:pStyle w:val="noidungbang"/>
              <w:jc w:val="center"/>
            </w:pPr>
            <w:r w:rsidRPr="000F410D">
              <w:t>1</w:t>
            </w:r>
            <w:r w:rsidR="00FE05C1">
              <w:t>3</w:t>
            </w:r>
          </w:p>
        </w:tc>
        <w:tc>
          <w:tcPr>
            <w:tcW w:w="1240" w:type="pct"/>
            <w:vAlign w:val="center"/>
            <w:hideMark/>
          </w:tcPr>
          <w:p w14:paraId="093F6021" w14:textId="0996B71C" w:rsidR="000F410D" w:rsidRPr="000F410D" w:rsidRDefault="000F410D" w:rsidP="003744B4">
            <w:pPr>
              <w:pStyle w:val="noidungbang"/>
              <w:jc w:val="center"/>
            </w:pPr>
            <w:r w:rsidRPr="000F410D">
              <w:t>Teacher</w:t>
            </w:r>
            <w:r w:rsidR="00B74419">
              <w:t>SubjectAss</w:t>
            </w:r>
            <w:r w:rsidR="00B74419">
              <w:rPr>
                <w:lang w:val="vi-VN"/>
              </w:rPr>
              <w:t>-</w:t>
            </w:r>
            <w:r w:rsidRPr="000F410D">
              <w:t>ignments</w:t>
            </w:r>
          </w:p>
        </w:tc>
        <w:tc>
          <w:tcPr>
            <w:tcW w:w="1345" w:type="pct"/>
            <w:vAlign w:val="center"/>
            <w:hideMark/>
          </w:tcPr>
          <w:p w14:paraId="5F57895C" w14:textId="77777777" w:rsidR="000F410D" w:rsidRPr="000F410D" w:rsidRDefault="000F410D" w:rsidP="003744B4">
            <w:pPr>
              <w:pStyle w:val="noidungbang"/>
              <w:jc w:val="center"/>
            </w:pPr>
            <w:r w:rsidRPr="000F410D">
              <w:t>Phân công giảng dạy</w:t>
            </w:r>
          </w:p>
        </w:tc>
        <w:tc>
          <w:tcPr>
            <w:tcW w:w="1212" w:type="pct"/>
            <w:vAlign w:val="center"/>
            <w:hideMark/>
          </w:tcPr>
          <w:p w14:paraId="3C3D712E" w14:textId="77777777" w:rsidR="000F410D" w:rsidRPr="000F410D" w:rsidRDefault="000F410D" w:rsidP="003744B4">
            <w:pPr>
              <w:pStyle w:val="noidungbang"/>
              <w:jc w:val="center"/>
            </w:pPr>
            <w:r w:rsidRPr="000F410D">
              <w:t>Gán giảng viên phụ trách môn/khóa/học kỳ</w:t>
            </w:r>
          </w:p>
        </w:tc>
        <w:tc>
          <w:tcPr>
            <w:tcW w:w="803" w:type="pct"/>
            <w:vAlign w:val="center"/>
            <w:hideMark/>
          </w:tcPr>
          <w:p w14:paraId="1C2BB4A0" w14:textId="77777777" w:rsidR="000F410D" w:rsidRPr="000F410D" w:rsidRDefault="000F410D" w:rsidP="003744B4">
            <w:pPr>
              <w:pStyle w:val="noidungbang"/>
              <w:jc w:val="center"/>
            </w:pPr>
            <w:r w:rsidRPr="000F410D">
              <w:t>Dùng chung</w:t>
            </w:r>
          </w:p>
        </w:tc>
      </w:tr>
    </w:tbl>
    <w:p w14:paraId="5DB893E7" w14:textId="42776BB9" w:rsidR="00570AE5" w:rsidRPr="00193D0A" w:rsidRDefault="00D64400" w:rsidP="00514428">
      <w:pPr>
        <w:pStyle w:val="Heading4"/>
      </w:pPr>
      <w:r w:rsidRPr="00D64400">
        <w:t>Quản lý tiến trình học tập</w:t>
      </w:r>
    </w:p>
    <w:p w14:paraId="209DE0F4" w14:textId="77777777" w:rsidR="00BF4B0B" w:rsidRDefault="00BF4B0B" w:rsidP="00BF4B0B">
      <w:pPr>
        <w:pStyle w:val="Noidung"/>
      </w:pPr>
      <w:r>
        <w:t>Phân hệ Quản lý tiến trình học tập là phân hệ có tần suất truy cập cao và mức độ biến động dữ liệu lớn, do trực tiếp xử lý các hoạt động luyện tập và đánh giá quá trình của người học. Vì vậy, thiết kế dữ liệu của phân hệ này được tối ưu theo hướng hiệu năng, khả năng đồng bộ và tính linh hoạt.</w:t>
      </w:r>
      <w:r w:rsidRPr="00C84FFC">
        <w:t xml:space="preserve"> </w:t>
      </w:r>
      <w:r>
        <w:t>Hệ thống áp dụng chiến lược lưu trữ lai nhằm cân bằng giữa hiệu năng truy xuất và độ bền dữ liệu. Các dữ liệu mang tính bền vững, chẳng hạn như lịch sử làm bài, kết quả đánh giá, hoặc thông tin thành tựu đã đạt được, được lưu trữ trong cơ sở dữ liệu quan hệ PostgreSQL để đảm bảo tính toàn vẹn và khả năng phục hồi. Trong khi đó, các dữ liệu có mức độ biến động cao và yêu cầu phản hồi tức thời, như điểm số thời gian thực hoặc bảng xếp hạng tạm thời, được đồng bộ với Redis – hệ quản trị dữ liệu trong bộ nhớ. PostgreSQL trong trường hợp này đóng vai trò lưu trữ trạng thái cuối cùng của quá trình học tập.</w:t>
      </w:r>
    </w:p>
    <w:p w14:paraId="244E3622" w14:textId="727C67A6" w:rsidR="00BF4B0B" w:rsidRDefault="00BF4B0B" w:rsidP="00BF4B0B">
      <w:pPr>
        <w:pStyle w:val="Noidung"/>
      </w:pPr>
      <w:r>
        <w:t xml:space="preserve">Để hỗ trợ sự thay đổi linh hoạt của các hoạt động và luật học tập, một số bảng dữ liệu của phân hệ sử dụng thuộc tính kiểu JSONB để lưu trữ các chỉ số mở rộng. Cách tiếp cận này cho phép bổ sung hoặc điều chỉnh các yếu tố theo dõi tiến trình </w:t>
      </w:r>
      <w:r w:rsidR="00B74419">
        <w:t xml:space="preserve">học tập </w:t>
      </w:r>
      <w:r>
        <w:t>mà không cần thay đổi lược đồ cơ sở dữ liệu, qua đó nâng cao khả năng thích ứng của hệ thống.</w:t>
      </w:r>
    </w:p>
    <w:p w14:paraId="2739174C" w14:textId="4E51F9CD" w:rsidR="00570AE5" w:rsidRDefault="00BF4B0B" w:rsidP="00BF4B0B">
      <w:pPr>
        <w:pStyle w:val="Noidung"/>
      </w:pPr>
      <w:r>
        <w:t xml:space="preserve">Bên cạnh đó, nhằm phục vụ hiệu quả cho các nhu cầu tổng hợp và theo dõi tiến trình học tập, các bảng dữ liệu phục vụ báo cáo được thiết kế theo hướng bảng tổng </w:t>
      </w:r>
      <w:r>
        <w:lastRenderedPageBreak/>
        <w:t>hợp. Thay vì tính toán lại từ dữ liệu gốc mỗi khi truy vấn, hệ thống sử dụng các cơ chế kích hoạt tự động để cập nhật số liệu ngay khi có sự kiện phát sinh. Thiết kế này giúp giảm tải truy vấn và duy trì hiệu năng ổn định khi khối lượng dữ liệu tăng lên</w:t>
      </w:r>
      <w:r w:rsidR="005A6644">
        <w:t xml:space="preserve"> trên CSDL</w:t>
      </w:r>
      <w:r>
        <w:t>.</w:t>
      </w:r>
    </w:p>
    <w:p w14:paraId="062764DD" w14:textId="32998675" w:rsidR="00F82187" w:rsidRPr="00C84FFC" w:rsidRDefault="00F82187" w:rsidP="00F82187">
      <w:pPr>
        <w:pStyle w:val="Caption"/>
        <w:keepNext/>
        <w:rPr>
          <w:lang w:val="vi-VN"/>
        </w:rPr>
      </w:pPr>
      <w:bookmarkStart w:id="88" w:name="_Toc217711254"/>
      <w:r w:rsidRPr="00C84FFC">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3</w:t>
      </w:r>
      <w:r w:rsidR="00B5572B">
        <w:rPr>
          <w:lang w:val="vi-VN"/>
        </w:rPr>
        <w:fldChar w:fldCharType="end"/>
      </w:r>
      <w:r w:rsidRPr="00C84FFC">
        <w:rPr>
          <w:lang w:val="vi-VN"/>
        </w:rPr>
        <w:t xml:space="preserve"> Danh sách thực thể</w:t>
      </w:r>
      <w:r w:rsidR="000219D3">
        <w:rPr>
          <w:lang w:val="vi-VN"/>
        </w:rPr>
        <w:t xml:space="preserve"> chính</w:t>
      </w:r>
      <w:r w:rsidRPr="00C84FFC">
        <w:rPr>
          <w:lang w:val="vi-VN"/>
        </w:rPr>
        <w:t xml:space="preserve"> trong phân hệ Quản lý tiến trình học tập</w:t>
      </w:r>
      <w:bookmarkEnd w:id="88"/>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left w:w="57" w:type="dxa"/>
          <w:bottom w:w="57" w:type="dxa"/>
          <w:right w:w="57" w:type="dxa"/>
        </w:tblCellMar>
        <w:tblLook w:val="04A0" w:firstRow="1" w:lastRow="0" w:firstColumn="1" w:lastColumn="0" w:noHBand="0" w:noVBand="1"/>
      </w:tblPr>
      <w:tblGrid>
        <w:gridCol w:w="606"/>
        <w:gridCol w:w="1833"/>
        <w:gridCol w:w="1250"/>
        <w:gridCol w:w="3343"/>
        <w:gridCol w:w="1740"/>
      </w:tblGrid>
      <w:tr w:rsidR="00F82187" w:rsidRPr="00F82187" w14:paraId="2734D79B" w14:textId="77777777" w:rsidTr="00F82187">
        <w:trPr>
          <w:tblHeader/>
        </w:trPr>
        <w:tc>
          <w:tcPr>
            <w:tcW w:w="335" w:type="pct"/>
            <w:vAlign w:val="center"/>
            <w:hideMark/>
          </w:tcPr>
          <w:p w14:paraId="380DF3B5" w14:textId="77777777" w:rsidR="00F82187" w:rsidRPr="00F82187" w:rsidRDefault="00F82187" w:rsidP="00F82187">
            <w:pPr>
              <w:jc w:val="center"/>
              <w:rPr>
                <w:b/>
                <w:bCs/>
                <w:sz w:val="26"/>
                <w:szCs w:val="26"/>
              </w:rPr>
            </w:pPr>
            <w:r w:rsidRPr="00F82187">
              <w:rPr>
                <w:b/>
                <w:bCs/>
                <w:sz w:val="26"/>
                <w:szCs w:val="26"/>
              </w:rPr>
              <w:t>STT</w:t>
            </w:r>
          </w:p>
        </w:tc>
        <w:tc>
          <w:tcPr>
            <w:tcW w:w="1012" w:type="pct"/>
            <w:vAlign w:val="center"/>
            <w:hideMark/>
          </w:tcPr>
          <w:p w14:paraId="0A4B2B8B" w14:textId="77777777" w:rsidR="00F82187" w:rsidRPr="00F82187" w:rsidRDefault="00F82187" w:rsidP="00F82187">
            <w:pPr>
              <w:jc w:val="center"/>
              <w:rPr>
                <w:b/>
                <w:bCs/>
                <w:sz w:val="26"/>
                <w:szCs w:val="26"/>
              </w:rPr>
            </w:pPr>
            <w:r w:rsidRPr="00F82187">
              <w:rPr>
                <w:b/>
                <w:bCs/>
                <w:sz w:val="26"/>
                <w:szCs w:val="26"/>
              </w:rPr>
              <w:t>Tên thực thể</w:t>
            </w:r>
          </w:p>
        </w:tc>
        <w:tc>
          <w:tcPr>
            <w:tcW w:w="727" w:type="pct"/>
            <w:vAlign w:val="center"/>
            <w:hideMark/>
          </w:tcPr>
          <w:p w14:paraId="00D21D3C" w14:textId="77777777" w:rsidR="00F82187" w:rsidRPr="00F82187" w:rsidRDefault="00F82187" w:rsidP="00F82187">
            <w:pPr>
              <w:jc w:val="center"/>
              <w:rPr>
                <w:b/>
                <w:bCs/>
                <w:sz w:val="26"/>
                <w:szCs w:val="26"/>
              </w:rPr>
            </w:pPr>
            <w:r w:rsidRPr="00F82187">
              <w:rPr>
                <w:b/>
                <w:bCs/>
                <w:sz w:val="26"/>
                <w:szCs w:val="26"/>
              </w:rPr>
              <w:t>Diễn giải</w:t>
            </w:r>
          </w:p>
        </w:tc>
        <w:tc>
          <w:tcPr>
            <w:tcW w:w="1920" w:type="pct"/>
            <w:vAlign w:val="center"/>
            <w:hideMark/>
          </w:tcPr>
          <w:p w14:paraId="17B840F2" w14:textId="4B52CEB2" w:rsidR="00F82187" w:rsidRPr="00F82187" w:rsidRDefault="00FD70DD" w:rsidP="00F82187">
            <w:pPr>
              <w:jc w:val="center"/>
              <w:rPr>
                <w:b/>
                <w:bCs/>
                <w:sz w:val="26"/>
                <w:szCs w:val="26"/>
              </w:rPr>
            </w:pPr>
            <w:r>
              <w:rPr>
                <w:b/>
                <w:bCs/>
                <w:sz w:val="26"/>
                <w:szCs w:val="26"/>
              </w:rPr>
              <w:t xml:space="preserve">Đặc tả </w:t>
            </w:r>
            <w:r w:rsidR="00F82187" w:rsidRPr="00F82187">
              <w:rPr>
                <w:b/>
                <w:bCs/>
                <w:sz w:val="26"/>
                <w:szCs w:val="26"/>
              </w:rPr>
              <w:t>(vai trò dữ liệu)</w:t>
            </w:r>
          </w:p>
        </w:tc>
        <w:tc>
          <w:tcPr>
            <w:tcW w:w="1007" w:type="pct"/>
            <w:vAlign w:val="center"/>
            <w:hideMark/>
          </w:tcPr>
          <w:p w14:paraId="12A03599" w14:textId="77777777" w:rsidR="00F82187" w:rsidRPr="00F82187" w:rsidRDefault="00F82187" w:rsidP="00F82187">
            <w:pPr>
              <w:jc w:val="center"/>
              <w:rPr>
                <w:b/>
                <w:bCs/>
                <w:sz w:val="26"/>
                <w:szCs w:val="26"/>
              </w:rPr>
            </w:pPr>
            <w:r w:rsidRPr="00F82187">
              <w:rPr>
                <w:b/>
                <w:bCs/>
                <w:sz w:val="26"/>
                <w:szCs w:val="26"/>
              </w:rPr>
              <w:t>Ghi chú</w:t>
            </w:r>
          </w:p>
        </w:tc>
      </w:tr>
      <w:tr w:rsidR="00F82187" w:rsidRPr="00F82187" w14:paraId="4BA4263A" w14:textId="77777777" w:rsidTr="00F82187">
        <w:tc>
          <w:tcPr>
            <w:tcW w:w="335" w:type="pct"/>
            <w:vAlign w:val="center"/>
            <w:hideMark/>
          </w:tcPr>
          <w:p w14:paraId="31402D2A" w14:textId="77777777" w:rsidR="00F82187" w:rsidRPr="00F82187" w:rsidRDefault="00F82187" w:rsidP="00F82187">
            <w:pPr>
              <w:jc w:val="center"/>
              <w:rPr>
                <w:sz w:val="26"/>
                <w:szCs w:val="26"/>
              </w:rPr>
            </w:pPr>
            <w:r w:rsidRPr="00F82187">
              <w:rPr>
                <w:sz w:val="26"/>
                <w:szCs w:val="26"/>
              </w:rPr>
              <w:t>1</w:t>
            </w:r>
          </w:p>
        </w:tc>
        <w:tc>
          <w:tcPr>
            <w:tcW w:w="1012" w:type="pct"/>
            <w:vAlign w:val="center"/>
            <w:hideMark/>
          </w:tcPr>
          <w:p w14:paraId="061169E8" w14:textId="77777777" w:rsidR="00F82187" w:rsidRPr="00F82187" w:rsidRDefault="00F82187" w:rsidP="00F82187">
            <w:pPr>
              <w:rPr>
                <w:sz w:val="26"/>
                <w:szCs w:val="26"/>
              </w:rPr>
            </w:pPr>
            <w:r w:rsidRPr="00F82187">
              <w:rPr>
                <w:sz w:val="26"/>
                <w:szCs w:val="26"/>
              </w:rPr>
              <w:t>StudentCourses</w:t>
            </w:r>
          </w:p>
        </w:tc>
        <w:tc>
          <w:tcPr>
            <w:tcW w:w="727" w:type="pct"/>
            <w:vAlign w:val="center"/>
            <w:hideMark/>
          </w:tcPr>
          <w:p w14:paraId="6518A99B" w14:textId="77777777" w:rsidR="00F82187" w:rsidRPr="00F82187" w:rsidRDefault="00F82187" w:rsidP="00F82187">
            <w:pPr>
              <w:rPr>
                <w:sz w:val="26"/>
                <w:szCs w:val="26"/>
              </w:rPr>
            </w:pPr>
            <w:r w:rsidRPr="00F82187">
              <w:rPr>
                <w:sz w:val="26"/>
                <w:szCs w:val="26"/>
              </w:rPr>
              <w:t>Ghi danh lớp học phần</w:t>
            </w:r>
          </w:p>
        </w:tc>
        <w:tc>
          <w:tcPr>
            <w:tcW w:w="1920" w:type="pct"/>
            <w:vAlign w:val="center"/>
            <w:hideMark/>
          </w:tcPr>
          <w:p w14:paraId="7E2F89F7" w14:textId="77777777" w:rsidR="00F82187" w:rsidRPr="00F82187" w:rsidRDefault="00F82187" w:rsidP="00F82187">
            <w:pPr>
              <w:rPr>
                <w:sz w:val="26"/>
                <w:szCs w:val="26"/>
              </w:rPr>
            </w:pPr>
            <w:r w:rsidRPr="00F82187">
              <w:rPr>
                <w:sz w:val="26"/>
                <w:szCs w:val="26"/>
              </w:rPr>
              <w:t>Liên kết người học với course; trạng thái enrolled/is_active</w:t>
            </w:r>
          </w:p>
        </w:tc>
        <w:tc>
          <w:tcPr>
            <w:tcW w:w="1007" w:type="pct"/>
            <w:vAlign w:val="center"/>
            <w:hideMark/>
          </w:tcPr>
          <w:p w14:paraId="00CCCB69" w14:textId="77777777" w:rsidR="00F82187" w:rsidRPr="00F82187" w:rsidRDefault="00F82187" w:rsidP="00F82187">
            <w:pPr>
              <w:rPr>
                <w:sz w:val="26"/>
                <w:szCs w:val="26"/>
              </w:rPr>
            </w:pPr>
          </w:p>
        </w:tc>
      </w:tr>
      <w:tr w:rsidR="00F82187" w:rsidRPr="00F82187" w14:paraId="04FD0C6A" w14:textId="77777777" w:rsidTr="00F82187">
        <w:tc>
          <w:tcPr>
            <w:tcW w:w="335" w:type="pct"/>
            <w:vAlign w:val="center"/>
            <w:hideMark/>
          </w:tcPr>
          <w:p w14:paraId="735B69EB" w14:textId="77777777" w:rsidR="00F82187" w:rsidRPr="00F82187" w:rsidRDefault="00F82187" w:rsidP="00F82187">
            <w:pPr>
              <w:jc w:val="center"/>
              <w:rPr>
                <w:sz w:val="26"/>
                <w:szCs w:val="26"/>
              </w:rPr>
            </w:pPr>
            <w:r w:rsidRPr="00F82187">
              <w:rPr>
                <w:sz w:val="26"/>
                <w:szCs w:val="26"/>
              </w:rPr>
              <w:t>2</w:t>
            </w:r>
          </w:p>
        </w:tc>
        <w:tc>
          <w:tcPr>
            <w:tcW w:w="1012" w:type="pct"/>
            <w:vAlign w:val="center"/>
            <w:hideMark/>
          </w:tcPr>
          <w:p w14:paraId="14FB426D" w14:textId="77777777" w:rsidR="00F82187" w:rsidRPr="00F82187" w:rsidRDefault="00F82187" w:rsidP="00F82187">
            <w:pPr>
              <w:rPr>
                <w:sz w:val="26"/>
                <w:szCs w:val="26"/>
              </w:rPr>
            </w:pPr>
            <w:r w:rsidRPr="00F82187">
              <w:rPr>
                <w:sz w:val="26"/>
                <w:szCs w:val="26"/>
              </w:rPr>
              <w:t>Questions</w:t>
            </w:r>
          </w:p>
        </w:tc>
        <w:tc>
          <w:tcPr>
            <w:tcW w:w="727" w:type="pct"/>
            <w:vAlign w:val="center"/>
            <w:hideMark/>
          </w:tcPr>
          <w:p w14:paraId="0630125D" w14:textId="77777777" w:rsidR="00F82187" w:rsidRPr="00F82187" w:rsidRDefault="00F82187" w:rsidP="00F82187">
            <w:pPr>
              <w:rPr>
                <w:sz w:val="26"/>
                <w:szCs w:val="26"/>
              </w:rPr>
            </w:pPr>
            <w:r w:rsidRPr="00F82187">
              <w:rPr>
                <w:sz w:val="26"/>
                <w:szCs w:val="26"/>
              </w:rPr>
              <w:t>Câu hỏi</w:t>
            </w:r>
          </w:p>
        </w:tc>
        <w:tc>
          <w:tcPr>
            <w:tcW w:w="1920" w:type="pct"/>
            <w:vAlign w:val="center"/>
            <w:hideMark/>
          </w:tcPr>
          <w:p w14:paraId="7D3D2730" w14:textId="78BDDA60" w:rsidR="00F82187" w:rsidRPr="00F82187" w:rsidRDefault="00F82187" w:rsidP="00F82187">
            <w:pPr>
              <w:rPr>
                <w:sz w:val="26"/>
                <w:szCs w:val="26"/>
              </w:rPr>
            </w:pPr>
            <w:r w:rsidRPr="00F82187">
              <w:rPr>
                <w:sz w:val="26"/>
                <w:szCs w:val="26"/>
              </w:rPr>
              <w:t>Nội dung câu hỏi, metadata (lo_id, level_id, type_id,…)</w:t>
            </w:r>
          </w:p>
        </w:tc>
        <w:tc>
          <w:tcPr>
            <w:tcW w:w="1007" w:type="pct"/>
            <w:vAlign w:val="center"/>
            <w:hideMark/>
          </w:tcPr>
          <w:p w14:paraId="2E155F7D" w14:textId="77777777" w:rsidR="00F82187" w:rsidRPr="00F82187" w:rsidRDefault="00F82187" w:rsidP="00F82187">
            <w:pPr>
              <w:rPr>
                <w:sz w:val="26"/>
                <w:szCs w:val="26"/>
              </w:rPr>
            </w:pPr>
            <w:r w:rsidRPr="00F82187">
              <w:rPr>
                <w:sz w:val="26"/>
                <w:szCs w:val="26"/>
              </w:rPr>
              <w:t>Dùng chung với Phân hệ 3 (ngân hàng câu hỏi)</w:t>
            </w:r>
          </w:p>
        </w:tc>
      </w:tr>
      <w:tr w:rsidR="00F82187" w:rsidRPr="00F82187" w14:paraId="71FC1E4B" w14:textId="77777777" w:rsidTr="00F82187">
        <w:tc>
          <w:tcPr>
            <w:tcW w:w="335" w:type="pct"/>
            <w:vAlign w:val="center"/>
            <w:hideMark/>
          </w:tcPr>
          <w:p w14:paraId="7AD1F55A" w14:textId="77777777" w:rsidR="00F82187" w:rsidRPr="00F82187" w:rsidRDefault="00F82187" w:rsidP="00F82187">
            <w:pPr>
              <w:jc w:val="center"/>
              <w:rPr>
                <w:sz w:val="26"/>
                <w:szCs w:val="26"/>
              </w:rPr>
            </w:pPr>
            <w:r w:rsidRPr="00F82187">
              <w:rPr>
                <w:sz w:val="26"/>
                <w:szCs w:val="26"/>
              </w:rPr>
              <w:t>3</w:t>
            </w:r>
          </w:p>
        </w:tc>
        <w:tc>
          <w:tcPr>
            <w:tcW w:w="1012" w:type="pct"/>
            <w:vAlign w:val="center"/>
            <w:hideMark/>
          </w:tcPr>
          <w:p w14:paraId="63BE7C66" w14:textId="77777777" w:rsidR="00F82187" w:rsidRPr="00F82187" w:rsidRDefault="00F82187" w:rsidP="00F82187">
            <w:pPr>
              <w:rPr>
                <w:sz w:val="26"/>
                <w:szCs w:val="26"/>
              </w:rPr>
            </w:pPr>
            <w:r w:rsidRPr="00F82187">
              <w:rPr>
                <w:sz w:val="26"/>
                <w:szCs w:val="26"/>
              </w:rPr>
              <w:t>Answers</w:t>
            </w:r>
          </w:p>
        </w:tc>
        <w:tc>
          <w:tcPr>
            <w:tcW w:w="727" w:type="pct"/>
            <w:vAlign w:val="center"/>
            <w:hideMark/>
          </w:tcPr>
          <w:p w14:paraId="1DB734E4" w14:textId="77777777" w:rsidR="00F82187" w:rsidRPr="00F82187" w:rsidRDefault="00F82187" w:rsidP="00F82187">
            <w:pPr>
              <w:rPr>
                <w:sz w:val="26"/>
                <w:szCs w:val="26"/>
              </w:rPr>
            </w:pPr>
            <w:r w:rsidRPr="00F82187">
              <w:rPr>
                <w:sz w:val="26"/>
                <w:szCs w:val="26"/>
              </w:rPr>
              <w:t>Phương án trả lời</w:t>
            </w:r>
          </w:p>
        </w:tc>
        <w:tc>
          <w:tcPr>
            <w:tcW w:w="1920" w:type="pct"/>
            <w:vAlign w:val="center"/>
            <w:hideMark/>
          </w:tcPr>
          <w:p w14:paraId="1874CE85" w14:textId="77777777" w:rsidR="00F82187" w:rsidRPr="00F82187" w:rsidRDefault="00F82187" w:rsidP="00F82187">
            <w:pPr>
              <w:rPr>
                <w:sz w:val="26"/>
                <w:szCs w:val="26"/>
              </w:rPr>
            </w:pPr>
            <w:r w:rsidRPr="00F82187">
              <w:rPr>
                <w:sz w:val="26"/>
                <w:szCs w:val="26"/>
              </w:rPr>
              <w:t>Danh sách đáp án cho câu hỏi; đánh dấu đúng/sai; giải thích</w:t>
            </w:r>
          </w:p>
        </w:tc>
        <w:tc>
          <w:tcPr>
            <w:tcW w:w="1007" w:type="pct"/>
            <w:vAlign w:val="center"/>
            <w:hideMark/>
          </w:tcPr>
          <w:p w14:paraId="542386ED" w14:textId="77777777" w:rsidR="00F82187" w:rsidRPr="00F82187" w:rsidRDefault="00F82187" w:rsidP="00F82187">
            <w:pPr>
              <w:rPr>
                <w:sz w:val="26"/>
                <w:szCs w:val="26"/>
              </w:rPr>
            </w:pPr>
            <w:r w:rsidRPr="00F82187">
              <w:rPr>
                <w:sz w:val="26"/>
                <w:szCs w:val="26"/>
              </w:rPr>
              <w:t>Dùng chung với Phân hệ 3</w:t>
            </w:r>
          </w:p>
        </w:tc>
      </w:tr>
      <w:tr w:rsidR="00F82187" w:rsidRPr="00F82187" w14:paraId="5F9C4018" w14:textId="77777777" w:rsidTr="00F82187">
        <w:tc>
          <w:tcPr>
            <w:tcW w:w="335" w:type="pct"/>
            <w:vAlign w:val="center"/>
            <w:hideMark/>
          </w:tcPr>
          <w:p w14:paraId="7023082C" w14:textId="77777777" w:rsidR="00F82187" w:rsidRPr="00F82187" w:rsidRDefault="00F82187" w:rsidP="00F82187">
            <w:pPr>
              <w:jc w:val="center"/>
              <w:rPr>
                <w:sz w:val="26"/>
                <w:szCs w:val="26"/>
              </w:rPr>
            </w:pPr>
            <w:r w:rsidRPr="00F82187">
              <w:rPr>
                <w:sz w:val="26"/>
                <w:szCs w:val="26"/>
              </w:rPr>
              <w:t>4</w:t>
            </w:r>
          </w:p>
        </w:tc>
        <w:tc>
          <w:tcPr>
            <w:tcW w:w="1012" w:type="pct"/>
            <w:vAlign w:val="center"/>
            <w:hideMark/>
          </w:tcPr>
          <w:p w14:paraId="0AFD739A" w14:textId="77777777" w:rsidR="00F82187" w:rsidRPr="00F82187" w:rsidRDefault="00F82187" w:rsidP="00F82187">
            <w:pPr>
              <w:rPr>
                <w:sz w:val="26"/>
                <w:szCs w:val="26"/>
              </w:rPr>
            </w:pPr>
            <w:r w:rsidRPr="00F82187">
              <w:rPr>
                <w:sz w:val="26"/>
                <w:szCs w:val="26"/>
              </w:rPr>
              <w:t>MediaFiles</w:t>
            </w:r>
          </w:p>
        </w:tc>
        <w:tc>
          <w:tcPr>
            <w:tcW w:w="727" w:type="pct"/>
            <w:vAlign w:val="center"/>
            <w:hideMark/>
          </w:tcPr>
          <w:p w14:paraId="384898E9" w14:textId="77777777" w:rsidR="00F82187" w:rsidRPr="00F82187" w:rsidRDefault="00F82187" w:rsidP="00F82187">
            <w:pPr>
              <w:rPr>
                <w:sz w:val="26"/>
                <w:szCs w:val="26"/>
              </w:rPr>
            </w:pPr>
            <w:r w:rsidRPr="00F82187">
              <w:rPr>
                <w:sz w:val="26"/>
                <w:szCs w:val="26"/>
              </w:rPr>
              <w:t>Tệp đính kèm</w:t>
            </w:r>
          </w:p>
        </w:tc>
        <w:tc>
          <w:tcPr>
            <w:tcW w:w="1920" w:type="pct"/>
            <w:vAlign w:val="center"/>
            <w:hideMark/>
          </w:tcPr>
          <w:p w14:paraId="541F04CD" w14:textId="40651763" w:rsidR="00F82187" w:rsidRPr="000D7A19" w:rsidRDefault="00F82187" w:rsidP="00F82187">
            <w:pPr>
              <w:rPr>
                <w:sz w:val="26"/>
                <w:szCs w:val="26"/>
                <w:lang w:val="vi-VN"/>
              </w:rPr>
            </w:pPr>
            <w:r w:rsidRPr="00F82187">
              <w:rPr>
                <w:sz w:val="26"/>
                <w:szCs w:val="26"/>
              </w:rPr>
              <w:t>Media cho câu hỏi (ảnh/tệp), phục vụ hiển thị/khai thác nội dung</w:t>
            </w:r>
            <w:r w:rsidR="000D7A19">
              <w:rPr>
                <w:sz w:val="26"/>
                <w:szCs w:val="26"/>
                <w:lang w:val="vi-VN"/>
              </w:rPr>
              <w:t xml:space="preserve"> cho câu hỏi</w:t>
            </w:r>
          </w:p>
        </w:tc>
        <w:tc>
          <w:tcPr>
            <w:tcW w:w="1007" w:type="pct"/>
            <w:vAlign w:val="center"/>
            <w:hideMark/>
          </w:tcPr>
          <w:p w14:paraId="4508045D" w14:textId="77777777" w:rsidR="00F82187" w:rsidRPr="00F82187" w:rsidRDefault="00F82187" w:rsidP="00F82187">
            <w:pPr>
              <w:rPr>
                <w:sz w:val="26"/>
                <w:szCs w:val="26"/>
              </w:rPr>
            </w:pPr>
            <w:r w:rsidRPr="00F82187">
              <w:rPr>
                <w:sz w:val="26"/>
                <w:szCs w:val="26"/>
              </w:rPr>
              <w:t>Dùng chung với Phân hệ 3</w:t>
            </w:r>
          </w:p>
        </w:tc>
      </w:tr>
      <w:tr w:rsidR="00F82187" w:rsidRPr="00F82187" w14:paraId="55F3D1F7" w14:textId="77777777" w:rsidTr="00F82187">
        <w:tc>
          <w:tcPr>
            <w:tcW w:w="335" w:type="pct"/>
            <w:vAlign w:val="center"/>
            <w:hideMark/>
          </w:tcPr>
          <w:p w14:paraId="0853D088" w14:textId="77777777" w:rsidR="00F82187" w:rsidRPr="00F82187" w:rsidRDefault="00F82187" w:rsidP="00F82187">
            <w:pPr>
              <w:jc w:val="center"/>
              <w:rPr>
                <w:sz w:val="26"/>
                <w:szCs w:val="26"/>
              </w:rPr>
            </w:pPr>
            <w:r w:rsidRPr="00F82187">
              <w:rPr>
                <w:sz w:val="26"/>
                <w:szCs w:val="26"/>
              </w:rPr>
              <w:t>5</w:t>
            </w:r>
          </w:p>
        </w:tc>
        <w:tc>
          <w:tcPr>
            <w:tcW w:w="1012" w:type="pct"/>
            <w:vAlign w:val="center"/>
            <w:hideMark/>
          </w:tcPr>
          <w:p w14:paraId="1273B5E5" w14:textId="77777777" w:rsidR="00F82187" w:rsidRPr="00F82187" w:rsidRDefault="00F82187" w:rsidP="00F82187">
            <w:pPr>
              <w:rPr>
                <w:sz w:val="26"/>
                <w:szCs w:val="26"/>
              </w:rPr>
            </w:pPr>
            <w:r w:rsidRPr="00F82187">
              <w:rPr>
                <w:sz w:val="26"/>
                <w:szCs w:val="26"/>
              </w:rPr>
              <w:t>QuestionTypes</w:t>
            </w:r>
          </w:p>
        </w:tc>
        <w:tc>
          <w:tcPr>
            <w:tcW w:w="727" w:type="pct"/>
            <w:vAlign w:val="center"/>
            <w:hideMark/>
          </w:tcPr>
          <w:p w14:paraId="7C15C66A" w14:textId="77777777" w:rsidR="00F82187" w:rsidRPr="00F82187" w:rsidRDefault="00F82187" w:rsidP="00F82187">
            <w:pPr>
              <w:rPr>
                <w:sz w:val="26"/>
                <w:szCs w:val="26"/>
              </w:rPr>
            </w:pPr>
            <w:r w:rsidRPr="00F82187">
              <w:rPr>
                <w:sz w:val="26"/>
                <w:szCs w:val="26"/>
              </w:rPr>
              <w:t>Loại câu hỏi</w:t>
            </w:r>
          </w:p>
        </w:tc>
        <w:tc>
          <w:tcPr>
            <w:tcW w:w="1920" w:type="pct"/>
            <w:vAlign w:val="center"/>
            <w:hideMark/>
          </w:tcPr>
          <w:p w14:paraId="6A69C17F" w14:textId="5790FC1C" w:rsidR="00F82187" w:rsidRPr="000D7A19" w:rsidRDefault="00F82187" w:rsidP="00F82187">
            <w:pPr>
              <w:rPr>
                <w:sz w:val="26"/>
                <w:szCs w:val="26"/>
                <w:lang w:val="vi-VN"/>
              </w:rPr>
            </w:pPr>
            <w:r w:rsidRPr="00F82187">
              <w:rPr>
                <w:sz w:val="26"/>
                <w:szCs w:val="26"/>
              </w:rPr>
              <w:t>Danh mục loại</w:t>
            </w:r>
            <w:r w:rsidR="000D7A19">
              <w:rPr>
                <w:sz w:val="26"/>
                <w:szCs w:val="26"/>
                <w:lang w:val="vi-VN"/>
              </w:rPr>
              <w:t xml:space="preserve"> câu hỏi</w:t>
            </w:r>
          </w:p>
        </w:tc>
        <w:tc>
          <w:tcPr>
            <w:tcW w:w="1007" w:type="pct"/>
            <w:vAlign w:val="center"/>
            <w:hideMark/>
          </w:tcPr>
          <w:p w14:paraId="7631220A" w14:textId="77777777" w:rsidR="00F82187" w:rsidRPr="00F82187" w:rsidRDefault="00F82187" w:rsidP="00F82187">
            <w:pPr>
              <w:rPr>
                <w:sz w:val="26"/>
                <w:szCs w:val="26"/>
              </w:rPr>
            </w:pPr>
            <w:r w:rsidRPr="00F82187">
              <w:rPr>
                <w:sz w:val="26"/>
                <w:szCs w:val="26"/>
              </w:rPr>
              <w:t>Dùng chung</w:t>
            </w:r>
          </w:p>
        </w:tc>
      </w:tr>
      <w:tr w:rsidR="00F82187" w:rsidRPr="00F82187" w14:paraId="7B18E3CF" w14:textId="77777777" w:rsidTr="00F82187">
        <w:tc>
          <w:tcPr>
            <w:tcW w:w="335" w:type="pct"/>
            <w:vAlign w:val="center"/>
            <w:hideMark/>
          </w:tcPr>
          <w:p w14:paraId="05CAE626" w14:textId="77777777" w:rsidR="00F82187" w:rsidRPr="00F82187" w:rsidRDefault="00F82187" w:rsidP="00F82187">
            <w:pPr>
              <w:jc w:val="center"/>
              <w:rPr>
                <w:sz w:val="26"/>
                <w:szCs w:val="26"/>
              </w:rPr>
            </w:pPr>
            <w:r w:rsidRPr="00F82187">
              <w:rPr>
                <w:sz w:val="26"/>
                <w:szCs w:val="26"/>
              </w:rPr>
              <w:t>6</w:t>
            </w:r>
          </w:p>
        </w:tc>
        <w:tc>
          <w:tcPr>
            <w:tcW w:w="1012" w:type="pct"/>
            <w:vAlign w:val="center"/>
            <w:hideMark/>
          </w:tcPr>
          <w:p w14:paraId="53EBE51E" w14:textId="77777777" w:rsidR="00F82187" w:rsidRPr="00F82187" w:rsidRDefault="00F82187" w:rsidP="00F82187">
            <w:pPr>
              <w:rPr>
                <w:sz w:val="26"/>
                <w:szCs w:val="26"/>
              </w:rPr>
            </w:pPr>
            <w:r w:rsidRPr="00F82187">
              <w:rPr>
                <w:sz w:val="26"/>
                <w:szCs w:val="26"/>
              </w:rPr>
              <w:t>DifficultyLevels</w:t>
            </w:r>
          </w:p>
        </w:tc>
        <w:tc>
          <w:tcPr>
            <w:tcW w:w="727" w:type="pct"/>
            <w:vAlign w:val="center"/>
            <w:hideMark/>
          </w:tcPr>
          <w:p w14:paraId="1BC19B46" w14:textId="77777777" w:rsidR="00F82187" w:rsidRPr="00F82187" w:rsidRDefault="00F82187" w:rsidP="00F82187">
            <w:pPr>
              <w:rPr>
                <w:sz w:val="26"/>
                <w:szCs w:val="26"/>
              </w:rPr>
            </w:pPr>
            <w:r w:rsidRPr="00F82187">
              <w:rPr>
                <w:sz w:val="26"/>
                <w:szCs w:val="26"/>
              </w:rPr>
              <w:t>Mức độ khó</w:t>
            </w:r>
          </w:p>
        </w:tc>
        <w:tc>
          <w:tcPr>
            <w:tcW w:w="1920" w:type="pct"/>
            <w:vAlign w:val="center"/>
            <w:hideMark/>
          </w:tcPr>
          <w:p w14:paraId="6D6E8B11" w14:textId="77777777" w:rsidR="00F82187" w:rsidRPr="00F82187" w:rsidRDefault="00F82187" w:rsidP="00F82187">
            <w:pPr>
              <w:rPr>
                <w:sz w:val="26"/>
                <w:szCs w:val="26"/>
              </w:rPr>
            </w:pPr>
            <w:r w:rsidRPr="00F82187">
              <w:rPr>
                <w:sz w:val="26"/>
                <w:szCs w:val="26"/>
              </w:rPr>
              <w:t>Danh mục level, phục vụ phân tầng/thiết kế luyện tập</w:t>
            </w:r>
          </w:p>
        </w:tc>
        <w:tc>
          <w:tcPr>
            <w:tcW w:w="1007" w:type="pct"/>
            <w:vAlign w:val="center"/>
            <w:hideMark/>
          </w:tcPr>
          <w:p w14:paraId="44DA05AF" w14:textId="77777777" w:rsidR="00F82187" w:rsidRPr="00F82187" w:rsidRDefault="00F82187" w:rsidP="00F82187">
            <w:pPr>
              <w:rPr>
                <w:sz w:val="26"/>
                <w:szCs w:val="26"/>
              </w:rPr>
            </w:pPr>
            <w:r w:rsidRPr="00F82187">
              <w:rPr>
                <w:sz w:val="26"/>
                <w:szCs w:val="26"/>
              </w:rPr>
              <w:t>Dùng chung</w:t>
            </w:r>
          </w:p>
        </w:tc>
      </w:tr>
    </w:tbl>
    <w:p w14:paraId="1D32B7AF" w14:textId="6ABCF683" w:rsidR="00570AE5" w:rsidRDefault="00D64400" w:rsidP="00514428">
      <w:pPr>
        <w:pStyle w:val="Heading4"/>
      </w:pPr>
      <w:r w:rsidRPr="00D64400">
        <w:t>Quản lý kết quả học tập</w:t>
      </w:r>
    </w:p>
    <w:p w14:paraId="64FA64EE" w14:textId="32A392D3" w:rsidR="00BF4B0B" w:rsidRDefault="00BF4B0B" w:rsidP="00BF4B0B">
      <w:pPr>
        <w:pStyle w:val="Noidung"/>
      </w:pPr>
      <w:r>
        <w:t>Phân hệ Quản lý kết quả học tập tập trung giải quyết một bài toán cốt lõi của hệ thống đào tạo trực tuyến, đó là quản lý hiệu quả một ngân hàng câu hỏi quy mô lớn và tổ chức các hoạt động kiểm tra, đánh giá với yêu cầu hiệu năng cao. Thiết kế dữ liệu của phân hệ này hướng đến khả năng tái sử dụng, mở rộng linh hoạt và hỗ trợ phân tích kết quả học tập ở mức chi tiết.</w:t>
      </w:r>
      <w:r w:rsidRPr="00C84FFC">
        <w:t xml:space="preserve"> </w:t>
      </w:r>
      <w:r>
        <w:t>Hệ thống áp dụng nguyên tắc tách biệt giữa ngân hàng câu hỏi và bài kiểm tra, nhằm tăng khả năng tái sử dụng dữ liệu. Các câu hỏi được lưu trữ độc lập trong ngân hàng câu hỏi chung, không gắn cố định với một bài kiểm tra cụ thể. Trong khi đó, bảng Quizzes chỉ đóng vai trò là tập hợp tham chiếu đến các câu hỏi này thông qua các mối quan hệ liên kết. Thiết kế này cho phép giảng viên xây dựng nhiều bài kiểm tra khác nhau từ cùng một tập câu hỏi gốc, đồng thời tránh dư thừa dữ liệu và giảm chi phí bảo trì.</w:t>
      </w:r>
    </w:p>
    <w:p w14:paraId="72CAB077" w14:textId="2B18CB59" w:rsidR="00BF4B0B" w:rsidRDefault="00BF4B0B" w:rsidP="00BF4B0B">
      <w:pPr>
        <w:pStyle w:val="Noidung"/>
      </w:pPr>
      <w:r>
        <w:lastRenderedPageBreak/>
        <w:t>Để hỗ trợ các hình thức đánh giá đa dạng, bảng Quizzes được thiết kế theo hướng đa chế độ thông qua thuộc tính mode. Thuộc tính này xác định hành vi của bài kiểm tra, chẳng hạn như đánh giá chính thức, luyện tập hoặc thi theo thời gian thực. Trên cơ sở đó, hệ thống áp dụng các ràng buộc nghiệp vụ khác nhau tại tầng ứng dụng, trong khi vẫn duy trì một cấu trúc lưu trữ thống nhất ở tầng dữ liệu. Cách tiếp cận này giúp đơn giản hóa thiết kế cơ sở dữ liệu và tăng khả năng mở rộng trong tương lai.</w:t>
      </w:r>
    </w:p>
    <w:p w14:paraId="09F3F42B" w14:textId="2B3B0542" w:rsidR="00570AE5" w:rsidRDefault="00BF4B0B" w:rsidP="00BF4B0B">
      <w:pPr>
        <w:pStyle w:val="Noidung"/>
      </w:pPr>
      <w:r>
        <w:t>Bên cạnh việc lưu trữ kết quả tổng hợp, hệ thống chú trọng ghi nhận chi tiết quá trình tương tác của người học với từng câu hỏi. Bảng UserQuestionHistories không chỉ lưu trạng thái đúng/sai, mà còn ghi nhận các thông tin như thời gian phản hồi và số lần thử. Dữ liệu chi tiết này tạo thành nguồn dữ liệu thô quan trọng cho các hoạt động phân tích kết quả học tập, đồng thời đặt nền tảng cho các nghiên cứu và ứng dụng phân tích nâng cao trong các giai đoạn phát triển tiếp theo của hệ thống.</w:t>
      </w:r>
    </w:p>
    <w:p w14:paraId="0A666170" w14:textId="369C7429" w:rsidR="00F82187" w:rsidRPr="00C84FFC" w:rsidRDefault="00F82187" w:rsidP="00F82187">
      <w:pPr>
        <w:pStyle w:val="Caption"/>
        <w:keepNext/>
        <w:rPr>
          <w:lang w:val="vi-VN"/>
        </w:rPr>
      </w:pPr>
      <w:bookmarkStart w:id="89" w:name="_Toc217711255"/>
      <w:r w:rsidRPr="00C84FFC">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4</w:t>
      </w:r>
      <w:r w:rsidR="00B5572B">
        <w:rPr>
          <w:lang w:val="vi-VN"/>
        </w:rPr>
        <w:fldChar w:fldCharType="end"/>
      </w:r>
      <w:r w:rsidRPr="00C84FFC">
        <w:rPr>
          <w:lang w:val="vi-VN"/>
        </w:rPr>
        <w:t xml:space="preserve"> Danh sách thực thể </w:t>
      </w:r>
      <w:r w:rsidR="000219D3">
        <w:rPr>
          <w:lang w:val="vi-VN"/>
        </w:rPr>
        <w:t xml:space="preserve">chính </w:t>
      </w:r>
      <w:r w:rsidRPr="00C84FFC">
        <w:rPr>
          <w:lang w:val="vi-VN"/>
        </w:rPr>
        <w:t>trong phân hệ Quản lý kết quả học tập</w:t>
      </w:r>
      <w:bookmarkEnd w:id="89"/>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left w:w="57" w:type="dxa"/>
          <w:bottom w:w="57" w:type="dxa"/>
          <w:right w:w="57" w:type="dxa"/>
        </w:tblCellMar>
        <w:tblLook w:val="04A0" w:firstRow="1" w:lastRow="0" w:firstColumn="1" w:lastColumn="0" w:noHBand="0" w:noVBand="1"/>
      </w:tblPr>
      <w:tblGrid>
        <w:gridCol w:w="606"/>
        <w:gridCol w:w="2296"/>
        <w:gridCol w:w="1443"/>
        <w:gridCol w:w="2438"/>
        <w:gridCol w:w="1989"/>
      </w:tblGrid>
      <w:tr w:rsidR="00F82187" w:rsidRPr="00F82187" w14:paraId="4769E53E" w14:textId="77777777" w:rsidTr="00F82187">
        <w:trPr>
          <w:tblHeader/>
        </w:trPr>
        <w:tc>
          <w:tcPr>
            <w:tcW w:w="335" w:type="pct"/>
            <w:vAlign w:val="center"/>
            <w:hideMark/>
          </w:tcPr>
          <w:p w14:paraId="36D8544F" w14:textId="77777777" w:rsidR="00F82187" w:rsidRPr="00F82187" w:rsidRDefault="00F82187" w:rsidP="00F82187">
            <w:pPr>
              <w:jc w:val="center"/>
              <w:rPr>
                <w:b/>
                <w:bCs/>
                <w:sz w:val="26"/>
                <w:szCs w:val="26"/>
              </w:rPr>
            </w:pPr>
            <w:r w:rsidRPr="00F82187">
              <w:rPr>
                <w:b/>
                <w:bCs/>
                <w:sz w:val="26"/>
                <w:szCs w:val="26"/>
              </w:rPr>
              <w:t>STT</w:t>
            </w:r>
          </w:p>
        </w:tc>
        <w:tc>
          <w:tcPr>
            <w:tcW w:w="1311" w:type="pct"/>
            <w:vAlign w:val="center"/>
            <w:hideMark/>
          </w:tcPr>
          <w:p w14:paraId="242724E1" w14:textId="77777777" w:rsidR="00F82187" w:rsidRPr="00F82187" w:rsidRDefault="00F82187" w:rsidP="00F82187">
            <w:pPr>
              <w:jc w:val="center"/>
              <w:rPr>
                <w:b/>
                <w:bCs/>
                <w:sz w:val="26"/>
                <w:szCs w:val="26"/>
              </w:rPr>
            </w:pPr>
            <w:r w:rsidRPr="00F82187">
              <w:rPr>
                <w:b/>
                <w:bCs/>
                <w:sz w:val="26"/>
                <w:szCs w:val="26"/>
              </w:rPr>
              <w:t>Tên thực thể</w:t>
            </w:r>
          </w:p>
        </w:tc>
        <w:tc>
          <w:tcPr>
            <w:tcW w:w="825" w:type="pct"/>
            <w:vAlign w:val="center"/>
            <w:hideMark/>
          </w:tcPr>
          <w:p w14:paraId="0CBE9ED6" w14:textId="77777777" w:rsidR="00F82187" w:rsidRPr="00F82187" w:rsidRDefault="00F82187" w:rsidP="00F82187">
            <w:pPr>
              <w:jc w:val="center"/>
              <w:rPr>
                <w:b/>
                <w:bCs/>
                <w:sz w:val="26"/>
                <w:szCs w:val="26"/>
              </w:rPr>
            </w:pPr>
            <w:r w:rsidRPr="00F82187">
              <w:rPr>
                <w:b/>
                <w:bCs/>
                <w:sz w:val="26"/>
                <w:szCs w:val="26"/>
              </w:rPr>
              <w:t>Diễn giải</w:t>
            </w:r>
          </w:p>
        </w:tc>
        <w:tc>
          <w:tcPr>
            <w:tcW w:w="1392" w:type="pct"/>
            <w:vAlign w:val="center"/>
            <w:hideMark/>
          </w:tcPr>
          <w:p w14:paraId="07E03C15" w14:textId="4016E114" w:rsidR="00F82187" w:rsidRPr="00F82187" w:rsidRDefault="00FD70DD" w:rsidP="00F82187">
            <w:pPr>
              <w:jc w:val="center"/>
              <w:rPr>
                <w:b/>
                <w:bCs/>
                <w:sz w:val="26"/>
                <w:szCs w:val="26"/>
              </w:rPr>
            </w:pPr>
            <w:r>
              <w:rPr>
                <w:b/>
                <w:bCs/>
                <w:sz w:val="26"/>
                <w:szCs w:val="26"/>
              </w:rPr>
              <w:t xml:space="preserve">Đặc tả </w:t>
            </w:r>
            <w:r w:rsidR="00F82187" w:rsidRPr="00F82187">
              <w:rPr>
                <w:b/>
                <w:bCs/>
                <w:sz w:val="26"/>
                <w:szCs w:val="26"/>
              </w:rPr>
              <w:t>(vai trò dữ liệu)</w:t>
            </w:r>
          </w:p>
        </w:tc>
        <w:tc>
          <w:tcPr>
            <w:tcW w:w="1136" w:type="pct"/>
            <w:vAlign w:val="center"/>
            <w:hideMark/>
          </w:tcPr>
          <w:p w14:paraId="406D97EB" w14:textId="77777777" w:rsidR="00F82187" w:rsidRPr="00F82187" w:rsidRDefault="00F82187" w:rsidP="00F82187">
            <w:pPr>
              <w:jc w:val="center"/>
              <w:rPr>
                <w:b/>
                <w:bCs/>
                <w:sz w:val="26"/>
                <w:szCs w:val="26"/>
              </w:rPr>
            </w:pPr>
            <w:r w:rsidRPr="00F82187">
              <w:rPr>
                <w:b/>
                <w:bCs/>
                <w:sz w:val="26"/>
                <w:szCs w:val="26"/>
              </w:rPr>
              <w:t>Ghi chú</w:t>
            </w:r>
          </w:p>
        </w:tc>
      </w:tr>
      <w:tr w:rsidR="00F82187" w:rsidRPr="00F82187" w14:paraId="3E9B369E" w14:textId="77777777" w:rsidTr="00F82187">
        <w:tc>
          <w:tcPr>
            <w:tcW w:w="335" w:type="pct"/>
            <w:vAlign w:val="center"/>
            <w:hideMark/>
          </w:tcPr>
          <w:p w14:paraId="448C5151" w14:textId="77777777" w:rsidR="00F82187" w:rsidRPr="00F82187" w:rsidRDefault="00F82187" w:rsidP="00F82187">
            <w:pPr>
              <w:jc w:val="center"/>
              <w:rPr>
                <w:sz w:val="26"/>
                <w:szCs w:val="26"/>
              </w:rPr>
            </w:pPr>
            <w:r w:rsidRPr="00F82187">
              <w:rPr>
                <w:sz w:val="26"/>
                <w:szCs w:val="26"/>
              </w:rPr>
              <w:t>1</w:t>
            </w:r>
          </w:p>
        </w:tc>
        <w:tc>
          <w:tcPr>
            <w:tcW w:w="1311" w:type="pct"/>
            <w:vAlign w:val="center"/>
            <w:hideMark/>
          </w:tcPr>
          <w:p w14:paraId="56186971" w14:textId="77777777" w:rsidR="00F82187" w:rsidRPr="00F82187" w:rsidRDefault="00F82187" w:rsidP="00F82187">
            <w:pPr>
              <w:rPr>
                <w:sz w:val="26"/>
                <w:szCs w:val="26"/>
              </w:rPr>
            </w:pPr>
            <w:r w:rsidRPr="00F82187">
              <w:rPr>
                <w:sz w:val="26"/>
                <w:szCs w:val="26"/>
              </w:rPr>
              <w:t>StudentCourses</w:t>
            </w:r>
          </w:p>
        </w:tc>
        <w:tc>
          <w:tcPr>
            <w:tcW w:w="825" w:type="pct"/>
            <w:vAlign w:val="center"/>
            <w:hideMark/>
          </w:tcPr>
          <w:p w14:paraId="0191E5CD" w14:textId="77777777" w:rsidR="00F82187" w:rsidRPr="00F82187" w:rsidRDefault="00F82187" w:rsidP="00F82187">
            <w:pPr>
              <w:rPr>
                <w:sz w:val="26"/>
                <w:szCs w:val="26"/>
              </w:rPr>
            </w:pPr>
            <w:r w:rsidRPr="00F82187">
              <w:rPr>
                <w:sz w:val="26"/>
                <w:szCs w:val="26"/>
              </w:rPr>
              <w:t>Ghi danh lớp học phần</w:t>
            </w:r>
          </w:p>
        </w:tc>
        <w:tc>
          <w:tcPr>
            <w:tcW w:w="1392" w:type="pct"/>
            <w:vAlign w:val="center"/>
            <w:hideMark/>
          </w:tcPr>
          <w:p w14:paraId="5529A377" w14:textId="77777777" w:rsidR="00F82187" w:rsidRPr="00F82187" w:rsidRDefault="00F82187" w:rsidP="00F82187">
            <w:pPr>
              <w:rPr>
                <w:sz w:val="26"/>
                <w:szCs w:val="26"/>
              </w:rPr>
            </w:pPr>
            <w:r w:rsidRPr="00F82187">
              <w:rPr>
                <w:sz w:val="26"/>
                <w:szCs w:val="26"/>
              </w:rPr>
              <w:t>Nền tảng tổng hợp kết quả theo SV–lớp học phần</w:t>
            </w:r>
          </w:p>
        </w:tc>
        <w:tc>
          <w:tcPr>
            <w:tcW w:w="1136" w:type="pct"/>
            <w:vAlign w:val="center"/>
            <w:hideMark/>
          </w:tcPr>
          <w:p w14:paraId="3970FCB3" w14:textId="77777777" w:rsidR="00F82187" w:rsidRPr="00F82187" w:rsidRDefault="00F82187" w:rsidP="00F82187">
            <w:pPr>
              <w:rPr>
                <w:sz w:val="26"/>
                <w:szCs w:val="26"/>
              </w:rPr>
            </w:pPr>
            <w:r w:rsidRPr="00F82187">
              <w:rPr>
                <w:sz w:val="26"/>
                <w:szCs w:val="26"/>
              </w:rPr>
              <w:t>Dùng chung (liên quan Phân hệ 2)</w:t>
            </w:r>
          </w:p>
        </w:tc>
      </w:tr>
      <w:tr w:rsidR="00F82187" w:rsidRPr="00F82187" w14:paraId="4AA44513" w14:textId="77777777" w:rsidTr="00F82187">
        <w:tc>
          <w:tcPr>
            <w:tcW w:w="335" w:type="pct"/>
            <w:vAlign w:val="center"/>
            <w:hideMark/>
          </w:tcPr>
          <w:p w14:paraId="638B3233" w14:textId="77777777" w:rsidR="00F82187" w:rsidRPr="00F82187" w:rsidRDefault="00F82187" w:rsidP="00F82187">
            <w:pPr>
              <w:jc w:val="center"/>
              <w:rPr>
                <w:sz w:val="26"/>
                <w:szCs w:val="26"/>
              </w:rPr>
            </w:pPr>
            <w:r w:rsidRPr="00F82187">
              <w:rPr>
                <w:sz w:val="26"/>
                <w:szCs w:val="26"/>
              </w:rPr>
              <w:t>2</w:t>
            </w:r>
          </w:p>
        </w:tc>
        <w:tc>
          <w:tcPr>
            <w:tcW w:w="1311" w:type="pct"/>
            <w:vAlign w:val="center"/>
            <w:hideMark/>
          </w:tcPr>
          <w:p w14:paraId="6E11B075" w14:textId="77777777" w:rsidR="00F82187" w:rsidRPr="00F82187" w:rsidRDefault="00F82187" w:rsidP="00F82187">
            <w:pPr>
              <w:rPr>
                <w:sz w:val="26"/>
                <w:szCs w:val="26"/>
              </w:rPr>
            </w:pPr>
            <w:r w:rsidRPr="00F82187">
              <w:rPr>
                <w:sz w:val="26"/>
                <w:szCs w:val="26"/>
              </w:rPr>
              <w:t>Courses</w:t>
            </w:r>
          </w:p>
        </w:tc>
        <w:tc>
          <w:tcPr>
            <w:tcW w:w="825" w:type="pct"/>
            <w:vAlign w:val="center"/>
            <w:hideMark/>
          </w:tcPr>
          <w:p w14:paraId="37AB61DB" w14:textId="77777777" w:rsidR="00F82187" w:rsidRPr="00F82187" w:rsidRDefault="00F82187" w:rsidP="00F82187">
            <w:pPr>
              <w:rPr>
                <w:sz w:val="26"/>
                <w:szCs w:val="26"/>
              </w:rPr>
            </w:pPr>
            <w:r w:rsidRPr="00F82187">
              <w:rPr>
                <w:sz w:val="26"/>
                <w:szCs w:val="26"/>
              </w:rPr>
              <w:t>Lớp học phần</w:t>
            </w:r>
          </w:p>
        </w:tc>
        <w:tc>
          <w:tcPr>
            <w:tcW w:w="1392" w:type="pct"/>
            <w:vAlign w:val="center"/>
            <w:hideMark/>
          </w:tcPr>
          <w:p w14:paraId="44D5D105" w14:textId="77777777" w:rsidR="00F82187" w:rsidRPr="00F82187" w:rsidRDefault="00F82187" w:rsidP="00F82187">
            <w:pPr>
              <w:rPr>
                <w:sz w:val="26"/>
                <w:szCs w:val="26"/>
              </w:rPr>
            </w:pPr>
            <w:r w:rsidRPr="00F82187">
              <w:rPr>
                <w:sz w:val="26"/>
                <w:szCs w:val="26"/>
              </w:rPr>
              <w:t>Đơn vị tổng hợp kết quả theo lớp/học kỳ/môn</w:t>
            </w:r>
          </w:p>
        </w:tc>
        <w:tc>
          <w:tcPr>
            <w:tcW w:w="1136" w:type="pct"/>
            <w:vAlign w:val="center"/>
            <w:hideMark/>
          </w:tcPr>
          <w:p w14:paraId="59C08B13" w14:textId="77777777" w:rsidR="00F82187" w:rsidRPr="00F82187" w:rsidRDefault="00F82187" w:rsidP="00F82187">
            <w:pPr>
              <w:rPr>
                <w:sz w:val="26"/>
                <w:szCs w:val="26"/>
              </w:rPr>
            </w:pPr>
            <w:r w:rsidRPr="00F82187">
              <w:rPr>
                <w:sz w:val="26"/>
                <w:szCs w:val="26"/>
              </w:rPr>
              <w:t>Dùng chung</w:t>
            </w:r>
          </w:p>
        </w:tc>
      </w:tr>
      <w:tr w:rsidR="00F82187" w:rsidRPr="00F82187" w14:paraId="28E5EBA7" w14:textId="77777777" w:rsidTr="00F82187">
        <w:tc>
          <w:tcPr>
            <w:tcW w:w="335" w:type="pct"/>
            <w:vAlign w:val="center"/>
            <w:hideMark/>
          </w:tcPr>
          <w:p w14:paraId="1AFAB655" w14:textId="77777777" w:rsidR="00F82187" w:rsidRPr="00F82187" w:rsidRDefault="00F82187" w:rsidP="00F82187">
            <w:pPr>
              <w:jc w:val="center"/>
              <w:rPr>
                <w:sz w:val="26"/>
                <w:szCs w:val="26"/>
              </w:rPr>
            </w:pPr>
            <w:r w:rsidRPr="00F82187">
              <w:rPr>
                <w:sz w:val="26"/>
                <w:szCs w:val="26"/>
              </w:rPr>
              <w:t>3</w:t>
            </w:r>
          </w:p>
        </w:tc>
        <w:tc>
          <w:tcPr>
            <w:tcW w:w="1311" w:type="pct"/>
            <w:vAlign w:val="center"/>
            <w:hideMark/>
          </w:tcPr>
          <w:p w14:paraId="1F3198D9" w14:textId="77777777" w:rsidR="00F82187" w:rsidRPr="00F82187" w:rsidRDefault="00F82187" w:rsidP="00F82187">
            <w:pPr>
              <w:rPr>
                <w:sz w:val="26"/>
                <w:szCs w:val="26"/>
              </w:rPr>
            </w:pPr>
            <w:r w:rsidRPr="00F82187">
              <w:rPr>
                <w:sz w:val="26"/>
                <w:szCs w:val="26"/>
              </w:rPr>
              <w:t>Subjects</w:t>
            </w:r>
          </w:p>
        </w:tc>
        <w:tc>
          <w:tcPr>
            <w:tcW w:w="825" w:type="pct"/>
            <w:vAlign w:val="center"/>
            <w:hideMark/>
          </w:tcPr>
          <w:p w14:paraId="4CC178A0" w14:textId="77777777" w:rsidR="00F82187" w:rsidRPr="00F82187" w:rsidRDefault="00F82187" w:rsidP="00F82187">
            <w:pPr>
              <w:rPr>
                <w:sz w:val="26"/>
                <w:szCs w:val="26"/>
              </w:rPr>
            </w:pPr>
            <w:r w:rsidRPr="00F82187">
              <w:rPr>
                <w:sz w:val="26"/>
                <w:szCs w:val="26"/>
              </w:rPr>
              <w:t>Môn học</w:t>
            </w:r>
          </w:p>
        </w:tc>
        <w:tc>
          <w:tcPr>
            <w:tcW w:w="1392" w:type="pct"/>
            <w:vAlign w:val="center"/>
            <w:hideMark/>
          </w:tcPr>
          <w:p w14:paraId="353D6A04" w14:textId="77777777" w:rsidR="00F82187" w:rsidRPr="00F82187" w:rsidRDefault="00F82187" w:rsidP="00F82187">
            <w:pPr>
              <w:rPr>
                <w:sz w:val="26"/>
                <w:szCs w:val="26"/>
              </w:rPr>
            </w:pPr>
            <w:r w:rsidRPr="00F82187">
              <w:rPr>
                <w:sz w:val="26"/>
                <w:szCs w:val="26"/>
              </w:rPr>
              <w:t>Tổng hợp theo môn học/khung chương trình</w:t>
            </w:r>
          </w:p>
        </w:tc>
        <w:tc>
          <w:tcPr>
            <w:tcW w:w="1136" w:type="pct"/>
            <w:vAlign w:val="center"/>
            <w:hideMark/>
          </w:tcPr>
          <w:p w14:paraId="1018F7C5" w14:textId="77777777" w:rsidR="00F82187" w:rsidRPr="00F82187" w:rsidRDefault="00F82187" w:rsidP="00F82187">
            <w:pPr>
              <w:rPr>
                <w:sz w:val="26"/>
                <w:szCs w:val="26"/>
              </w:rPr>
            </w:pPr>
            <w:r w:rsidRPr="00F82187">
              <w:rPr>
                <w:sz w:val="26"/>
                <w:szCs w:val="26"/>
              </w:rPr>
              <w:t>Dùng chung</w:t>
            </w:r>
          </w:p>
        </w:tc>
      </w:tr>
      <w:tr w:rsidR="00F82187" w:rsidRPr="00F82187" w14:paraId="3533C786" w14:textId="77777777" w:rsidTr="00F82187">
        <w:tc>
          <w:tcPr>
            <w:tcW w:w="335" w:type="pct"/>
            <w:vAlign w:val="center"/>
            <w:hideMark/>
          </w:tcPr>
          <w:p w14:paraId="178E2A28" w14:textId="77777777" w:rsidR="00F82187" w:rsidRPr="00F82187" w:rsidRDefault="00F82187" w:rsidP="00F82187">
            <w:pPr>
              <w:jc w:val="center"/>
              <w:rPr>
                <w:sz w:val="26"/>
                <w:szCs w:val="26"/>
              </w:rPr>
            </w:pPr>
            <w:r w:rsidRPr="00F82187">
              <w:rPr>
                <w:sz w:val="26"/>
                <w:szCs w:val="26"/>
              </w:rPr>
              <w:t>4</w:t>
            </w:r>
          </w:p>
        </w:tc>
        <w:tc>
          <w:tcPr>
            <w:tcW w:w="1311" w:type="pct"/>
            <w:vAlign w:val="center"/>
            <w:hideMark/>
          </w:tcPr>
          <w:p w14:paraId="43F3F4C2" w14:textId="77777777" w:rsidR="00F82187" w:rsidRPr="00F82187" w:rsidRDefault="00F82187" w:rsidP="00F82187">
            <w:pPr>
              <w:rPr>
                <w:sz w:val="26"/>
                <w:szCs w:val="26"/>
              </w:rPr>
            </w:pPr>
            <w:r w:rsidRPr="00F82187">
              <w:rPr>
                <w:sz w:val="26"/>
                <w:szCs w:val="26"/>
              </w:rPr>
              <w:t>Semesters</w:t>
            </w:r>
          </w:p>
        </w:tc>
        <w:tc>
          <w:tcPr>
            <w:tcW w:w="825" w:type="pct"/>
            <w:vAlign w:val="center"/>
            <w:hideMark/>
          </w:tcPr>
          <w:p w14:paraId="0101811C" w14:textId="77777777" w:rsidR="00F82187" w:rsidRPr="00F82187" w:rsidRDefault="00F82187" w:rsidP="00F82187">
            <w:pPr>
              <w:rPr>
                <w:sz w:val="26"/>
                <w:szCs w:val="26"/>
              </w:rPr>
            </w:pPr>
            <w:r w:rsidRPr="00F82187">
              <w:rPr>
                <w:sz w:val="26"/>
                <w:szCs w:val="26"/>
              </w:rPr>
              <w:t>Học kỳ</w:t>
            </w:r>
          </w:p>
        </w:tc>
        <w:tc>
          <w:tcPr>
            <w:tcW w:w="1392" w:type="pct"/>
            <w:vAlign w:val="center"/>
            <w:hideMark/>
          </w:tcPr>
          <w:p w14:paraId="31C2BF5A" w14:textId="77777777" w:rsidR="00F82187" w:rsidRPr="00F82187" w:rsidRDefault="00F82187" w:rsidP="00F82187">
            <w:pPr>
              <w:rPr>
                <w:sz w:val="26"/>
                <w:szCs w:val="26"/>
              </w:rPr>
            </w:pPr>
            <w:r w:rsidRPr="00F82187">
              <w:rPr>
                <w:sz w:val="26"/>
                <w:szCs w:val="26"/>
              </w:rPr>
              <w:t>Tổng hợp theo học kỳ/năm học</w:t>
            </w:r>
          </w:p>
        </w:tc>
        <w:tc>
          <w:tcPr>
            <w:tcW w:w="1136" w:type="pct"/>
            <w:vAlign w:val="center"/>
            <w:hideMark/>
          </w:tcPr>
          <w:p w14:paraId="1733B1AC" w14:textId="77777777" w:rsidR="00F82187" w:rsidRPr="00F82187" w:rsidRDefault="00F82187" w:rsidP="00F82187">
            <w:pPr>
              <w:rPr>
                <w:sz w:val="26"/>
                <w:szCs w:val="26"/>
              </w:rPr>
            </w:pPr>
            <w:r w:rsidRPr="00F82187">
              <w:rPr>
                <w:sz w:val="26"/>
                <w:szCs w:val="26"/>
              </w:rPr>
              <w:t>Dùng chung</w:t>
            </w:r>
          </w:p>
        </w:tc>
      </w:tr>
      <w:tr w:rsidR="00F82187" w:rsidRPr="00F82187" w14:paraId="394FC27C" w14:textId="77777777" w:rsidTr="00F82187">
        <w:tc>
          <w:tcPr>
            <w:tcW w:w="335" w:type="pct"/>
            <w:vAlign w:val="center"/>
            <w:hideMark/>
          </w:tcPr>
          <w:p w14:paraId="1E7A2C12" w14:textId="77777777" w:rsidR="00F82187" w:rsidRPr="00F82187" w:rsidRDefault="00F82187" w:rsidP="00F82187">
            <w:pPr>
              <w:jc w:val="center"/>
              <w:rPr>
                <w:sz w:val="26"/>
                <w:szCs w:val="26"/>
              </w:rPr>
            </w:pPr>
            <w:r w:rsidRPr="00F82187">
              <w:rPr>
                <w:sz w:val="26"/>
                <w:szCs w:val="26"/>
              </w:rPr>
              <w:t>5</w:t>
            </w:r>
          </w:p>
        </w:tc>
        <w:tc>
          <w:tcPr>
            <w:tcW w:w="1311" w:type="pct"/>
            <w:vAlign w:val="center"/>
            <w:hideMark/>
          </w:tcPr>
          <w:p w14:paraId="4FF97C34" w14:textId="77777777" w:rsidR="00F82187" w:rsidRPr="00F82187" w:rsidRDefault="00F82187" w:rsidP="00F82187">
            <w:pPr>
              <w:rPr>
                <w:sz w:val="26"/>
                <w:szCs w:val="26"/>
              </w:rPr>
            </w:pPr>
            <w:r w:rsidRPr="00F82187">
              <w:rPr>
                <w:sz w:val="26"/>
                <w:szCs w:val="26"/>
              </w:rPr>
              <w:t>TrainingBatches</w:t>
            </w:r>
          </w:p>
        </w:tc>
        <w:tc>
          <w:tcPr>
            <w:tcW w:w="825" w:type="pct"/>
            <w:vAlign w:val="center"/>
            <w:hideMark/>
          </w:tcPr>
          <w:p w14:paraId="311EA7ED" w14:textId="77777777" w:rsidR="00F82187" w:rsidRPr="00F82187" w:rsidRDefault="00F82187" w:rsidP="00F82187">
            <w:pPr>
              <w:rPr>
                <w:sz w:val="26"/>
                <w:szCs w:val="26"/>
              </w:rPr>
            </w:pPr>
            <w:r w:rsidRPr="00F82187">
              <w:rPr>
                <w:sz w:val="26"/>
                <w:szCs w:val="26"/>
              </w:rPr>
              <w:t>Khóa/niên khóa</w:t>
            </w:r>
          </w:p>
        </w:tc>
        <w:tc>
          <w:tcPr>
            <w:tcW w:w="1392" w:type="pct"/>
            <w:vAlign w:val="center"/>
            <w:hideMark/>
          </w:tcPr>
          <w:p w14:paraId="001D06C5" w14:textId="77777777" w:rsidR="00F82187" w:rsidRPr="00F82187" w:rsidRDefault="00F82187" w:rsidP="00F82187">
            <w:pPr>
              <w:rPr>
                <w:sz w:val="26"/>
                <w:szCs w:val="26"/>
              </w:rPr>
            </w:pPr>
            <w:r w:rsidRPr="00F82187">
              <w:rPr>
                <w:sz w:val="26"/>
                <w:szCs w:val="26"/>
              </w:rPr>
              <w:t>Tổng hợp theo khóa</w:t>
            </w:r>
          </w:p>
        </w:tc>
        <w:tc>
          <w:tcPr>
            <w:tcW w:w="1136" w:type="pct"/>
            <w:vAlign w:val="center"/>
            <w:hideMark/>
          </w:tcPr>
          <w:p w14:paraId="7499549B" w14:textId="77777777" w:rsidR="00F82187" w:rsidRPr="00F82187" w:rsidRDefault="00F82187" w:rsidP="00F82187">
            <w:pPr>
              <w:rPr>
                <w:sz w:val="26"/>
                <w:szCs w:val="26"/>
              </w:rPr>
            </w:pPr>
            <w:r w:rsidRPr="00F82187">
              <w:rPr>
                <w:sz w:val="26"/>
                <w:szCs w:val="26"/>
              </w:rPr>
              <w:t>Dùng chung</w:t>
            </w:r>
          </w:p>
        </w:tc>
      </w:tr>
      <w:tr w:rsidR="00F82187" w:rsidRPr="00F82187" w14:paraId="35740943" w14:textId="77777777" w:rsidTr="00F82187">
        <w:tc>
          <w:tcPr>
            <w:tcW w:w="335" w:type="pct"/>
            <w:vAlign w:val="center"/>
            <w:hideMark/>
          </w:tcPr>
          <w:p w14:paraId="43E4E0CB" w14:textId="77777777" w:rsidR="00F82187" w:rsidRPr="00F82187" w:rsidRDefault="00F82187" w:rsidP="00F82187">
            <w:pPr>
              <w:jc w:val="center"/>
              <w:rPr>
                <w:sz w:val="26"/>
                <w:szCs w:val="26"/>
              </w:rPr>
            </w:pPr>
            <w:r w:rsidRPr="00F82187">
              <w:rPr>
                <w:sz w:val="26"/>
                <w:szCs w:val="26"/>
              </w:rPr>
              <w:t>6</w:t>
            </w:r>
          </w:p>
        </w:tc>
        <w:tc>
          <w:tcPr>
            <w:tcW w:w="1311" w:type="pct"/>
            <w:vAlign w:val="center"/>
            <w:hideMark/>
          </w:tcPr>
          <w:p w14:paraId="3E90AC1B" w14:textId="77777777" w:rsidR="00F82187" w:rsidRPr="00F82187" w:rsidRDefault="00F82187" w:rsidP="00F82187">
            <w:pPr>
              <w:rPr>
                <w:sz w:val="26"/>
                <w:szCs w:val="26"/>
              </w:rPr>
            </w:pPr>
            <w:r w:rsidRPr="00F82187">
              <w:rPr>
                <w:sz w:val="26"/>
                <w:szCs w:val="26"/>
              </w:rPr>
              <w:t>Programs</w:t>
            </w:r>
          </w:p>
        </w:tc>
        <w:tc>
          <w:tcPr>
            <w:tcW w:w="825" w:type="pct"/>
            <w:vAlign w:val="center"/>
            <w:hideMark/>
          </w:tcPr>
          <w:p w14:paraId="4F2751E9" w14:textId="77777777" w:rsidR="00F82187" w:rsidRPr="00F82187" w:rsidRDefault="00F82187" w:rsidP="00F82187">
            <w:pPr>
              <w:rPr>
                <w:sz w:val="26"/>
                <w:szCs w:val="26"/>
              </w:rPr>
            </w:pPr>
            <w:r w:rsidRPr="00F82187">
              <w:rPr>
                <w:sz w:val="26"/>
                <w:szCs w:val="26"/>
              </w:rPr>
              <w:t>CTĐT</w:t>
            </w:r>
          </w:p>
        </w:tc>
        <w:tc>
          <w:tcPr>
            <w:tcW w:w="1392" w:type="pct"/>
            <w:vAlign w:val="center"/>
            <w:hideMark/>
          </w:tcPr>
          <w:p w14:paraId="327E4A23" w14:textId="77777777" w:rsidR="00F82187" w:rsidRPr="00F82187" w:rsidRDefault="00F82187" w:rsidP="00F82187">
            <w:pPr>
              <w:rPr>
                <w:sz w:val="26"/>
                <w:szCs w:val="26"/>
              </w:rPr>
            </w:pPr>
            <w:r w:rsidRPr="00F82187">
              <w:rPr>
                <w:sz w:val="26"/>
                <w:szCs w:val="26"/>
              </w:rPr>
              <w:t>Tổng hợp theo CTĐT; báo cáo gắn kiểm định</w:t>
            </w:r>
          </w:p>
        </w:tc>
        <w:tc>
          <w:tcPr>
            <w:tcW w:w="1136" w:type="pct"/>
            <w:vAlign w:val="center"/>
            <w:hideMark/>
          </w:tcPr>
          <w:p w14:paraId="31EEE92C" w14:textId="77777777" w:rsidR="00F82187" w:rsidRPr="00F82187" w:rsidRDefault="00F82187" w:rsidP="00F82187">
            <w:pPr>
              <w:rPr>
                <w:sz w:val="26"/>
                <w:szCs w:val="26"/>
              </w:rPr>
            </w:pPr>
            <w:r w:rsidRPr="00F82187">
              <w:rPr>
                <w:sz w:val="26"/>
                <w:szCs w:val="26"/>
              </w:rPr>
              <w:t>Dùng chung</w:t>
            </w:r>
          </w:p>
        </w:tc>
      </w:tr>
      <w:tr w:rsidR="00F82187" w:rsidRPr="00F82187" w14:paraId="30AD96A3" w14:textId="77777777" w:rsidTr="00F82187">
        <w:tc>
          <w:tcPr>
            <w:tcW w:w="335" w:type="pct"/>
            <w:vAlign w:val="center"/>
            <w:hideMark/>
          </w:tcPr>
          <w:p w14:paraId="3F9425BC" w14:textId="77777777" w:rsidR="00F82187" w:rsidRPr="00F82187" w:rsidRDefault="00F82187" w:rsidP="00F82187">
            <w:pPr>
              <w:jc w:val="center"/>
              <w:rPr>
                <w:sz w:val="26"/>
                <w:szCs w:val="26"/>
              </w:rPr>
            </w:pPr>
            <w:r w:rsidRPr="00F82187">
              <w:rPr>
                <w:sz w:val="26"/>
                <w:szCs w:val="26"/>
              </w:rPr>
              <w:t>7</w:t>
            </w:r>
          </w:p>
        </w:tc>
        <w:tc>
          <w:tcPr>
            <w:tcW w:w="1311" w:type="pct"/>
            <w:vAlign w:val="center"/>
            <w:hideMark/>
          </w:tcPr>
          <w:p w14:paraId="31786155" w14:textId="77777777" w:rsidR="00F82187" w:rsidRPr="00F82187" w:rsidRDefault="00F82187" w:rsidP="00F82187">
            <w:pPr>
              <w:rPr>
                <w:sz w:val="26"/>
                <w:szCs w:val="26"/>
              </w:rPr>
            </w:pPr>
            <w:r w:rsidRPr="00F82187">
              <w:rPr>
                <w:sz w:val="26"/>
                <w:szCs w:val="26"/>
              </w:rPr>
              <w:t>POs / PLOs / LOs + các bảng mapping</w:t>
            </w:r>
          </w:p>
        </w:tc>
        <w:tc>
          <w:tcPr>
            <w:tcW w:w="825" w:type="pct"/>
            <w:vAlign w:val="center"/>
            <w:hideMark/>
          </w:tcPr>
          <w:p w14:paraId="723AD105" w14:textId="2F4A3C80" w:rsidR="00F82187" w:rsidRPr="00F82187" w:rsidRDefault="00F82187" w:rsidP="00F82187">
            <w:pPr>
              <w:rPr>
                <w:sz w:val="26"/>
                <w:szCs w:val="26"/>
              </w:rPr>
            </w:pPr>
            <w:r w:rsidRPr="00F82187">
              <w:rPr>
                <w:sz w:val="26"/>
                <w:szCs w:val="26"/>
              </w:rPr>
              <w:t xml:space="preserve">Chuẩn đầu ra </w:t>
            </w:r>
            <w:r w:rsidR="001A27BC">
              <w:rPr>
                <w:sz w:val="26"/>
                <w:szCs w:val="26"/>
              </w:rPr>
              <w:t>và</w:t>
            </w:r>
            <w:r w:rsidRPr="00F82187">
              <w:rPr>
                <w:sz w:val="26"/>
                <w:szCs w:val="26"/>
              </w:rPr>
              <w:t xml:space="preserve"> truy vết</w:t>
            </w:r>
          </w:p>
        </w:tc>
        <w:tc>
          <w:tcPr>
            <w:tcW w:w="1392" w:type="pct"/>
            <w:vAlign w:val="center"/>
            <w:hideMark/>
          </w:tcPr>
          <w:p w14:paraId="5571902C" w14:textId="77777777" w:rsidR="00F82187" w:rsidRPr="00F82187" w:rsidRDefault="00F82187" w:rsidP="00F82187">
            <w:pPr>
              <w:rPr>
                <w:sz w:val="26"/>
                <w:szCs w:val="26"/>
              </w:rPr>
            </w:pPr>
            <w:r w:rsidRPr="00F82187">
              <w:rPr>
                <w:sz w:val="26"/>
                <w:szCs w:val="26"/>
              </w:rPr>
              <w:t>Cơ sở để lập báo cáo mức độ đạt chuẩn đầu ra theo nhiều cấp</w:t>
            </w:r>
          </w:p>
        </w:tc>
        <w:tc>
          <w:tcPr>
            <w:tcW w:w="1136" w:type="pct"/>
            <w:vAlign w:val="center"/>
            <w:hideMark/>
          </w:tcPr>
          <w:p w14:paraId="00B4BC6F" w14:textId="77777777" w:rsidR="00F82187" w:rsidRPr="00F82187" w:rsidRDefault="00F82187" w:rsidP="00F82187">
            <w:pPr>
              <w:rPr>
                <w:sz w:val="26"/>
                <w:szCs w:val="26"/>
              </w:rPr>
            </w:pPr>
            <w:r w:rsidRPr="00F82187">
              <w:rPr>
                <w:sz w:val="26"/>
                <w:szCs w:val="26"/>
              </w:rPr>
              <w:t>Dùng chung (đặc biệt quan trọng cho báo cáo kiểm định)</w:t>
            </w:r>
          </w:p>
        </w:tc>
      </w:tr>
    </w:tbl>
    <w:p w14:paraId="558FBFE5" w14:textId="48A1219A" w:rsidR="001F73D4" w:rsidRPr="001F73D4" w:rsidRDefault="00FD70DD" w:rsidP="001F73D4">
      <w:pPr>
        <w:pStyle w:val="Heading3"/>
      </w:pPr>
      <w:bookmarkStart w:id="90" w:name="_Toc217741301"/>
      <w:r>
        <w:lastRenderedPageBreak/>
        <w:t xml:space="preserve">Đặc tả </w:t>
      </w:r>
      <w:r w:rsidR="001F73D4">
        <w:t>các bảng dữ liệu</w:t>
      </w:r>
      <w:bookmarkEnd w:id="90"/>
    </w:p>
    <w:p w14:paraId="449BDA51" w14:textId="77777777" w:rsidR="00DB1A0B" w:rsidRPr="0072638F" w:rsidRDefault="00DB1A0B" w:rsidP="00DB1A0B">
      <w:pPr>
        <w:pStyle w:val="Noidung"/>
      </w:pPr>
      <w:r w:rsidRPr="0072638F">
        <w:t>Bảng: Roles (Vai trò)</w:t>
      </w:r>
    </w:p>
    <w:p w14:paraId="01D4D888" w14:textId="0CCF05D6" w:rsidR="00067E0A" w:rsidRPr="00067E0A" w:rsidRDefault="00067E0A" w:rsidP="00067E0A">
      <w:pPr>
        <w:pStyle w:val="Caption"/>
        <w:keepNext/>
        <w:rPr>
          <w:lang w:val="vi-VN"/>
        </w:rPr>
      </w:pPr>
      <w:bookmarkStart w:id="91" w:name="_Toc217711256"/>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5</w:t>
      </w:r>
      <w:r w:rsidR="00B5572B">
        <w:fldChar w:fldCharType="end"/>
      </w:r>
      <w:r>
        <w:rPr>
          <w:lang w:val="vi-VN"/>
        </w:rPr>
        <w:t xml:space="preserve"> </w:t>
      </w:r>
      <w:r w:rsidR="00FD70DD">
        <w:rPr>
          <w:lang w:val="vi-VN"/>
        </w:rPr>
        <w:t xml:space="preserve">Đặc tả </w:t>
      </w:r>
      <w:r>
        <w:rPr>
          <w:lang w:val="vi-VN"/>
        </w:rPr>
        <w:t>bảng Roles</w:t>
      </w:r>
      <w:bookmarkEnd w:id="91"/>
    </w:p>
    <w:tbl>
      <w:tblPr>
        <w:tblStyle w:val="TableGrid"/>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807"/>
        <w:gridCol w:w="1735"/>
        <w:gridCol w:w="6230"/>
      </w:tblGrid>
      <w:tr w:rsidR="00DB1A0B" w:rsidRPr="00811C00" w14:paraId="7A93527D" w14:textId="77777777" w:rsidTr="002270AE">
        <w:tc>
          <w:tcPr>
            <w:tcW w:w="460" w:type="pct"/>
            <w:vAlign w:val="center"/>
            <w:hideMark/>
          </w:tcPr>
          <w:p w14:paraId="2A133915" w14:textId="77777777" w:rsidR="00DB1A0B" w:rsidRPr="00811C00" w:rsidRDefault="00DB1A0B" w:rsidP="00AE1D92">
            <w:pPr>
              <w:pStyle w:val="noidungbang"/>
              <w:jc w:val="center"/>
              <w:rPr>
                <w:b/>
                <w:bCs/>
              </w:rPr>
            </w:pPr>
            <w:r w:rsidRPr="00811C00">
              <w:rPr>
                <w:b/>
                <w:bCs/>
              </w:rPr>
              <w:t>STT</w:t>
            </w:r>
          </w:p>
        </w:tc>
        <w:tc>
          <w:tcPr>
            <w:tcW w:w="989" w:type="pct"/>
            <w:vAlign w:val="center"/>
            <w:hideMark/>
          </w:tcPr>
          <w:p w14:paraId="3E81A46F" w14:textId="77777777" w:rsidR="00DB1A0B" w:rsidRPr="00811C00" w:rsidRDefault="00DB1A0B" w:rsidP="00AE1D92">
            <w:pPr>
              <w:pStyle w:val="noidungbang"/>
              <w:jc w:val="center"/>
              <w:rPr>
                <w:b/>
                <w:bCs/>
              </w:rPr>
            </w:pPr>
            <w:r w:rsidRPr="00811C00">
              <w:rPr>
                <w:b/>
                <w:bCs/>
              </w:rPr>
              <w:t>Tên cột</w:t>
            </w:r>
          </w:p>
        </w:tc>
        <w:tc>
          <w:tcPr>
            <w:tcW w:w="3551" w:type="pct"/>
            <w:vAlign w:val="center"/>
            <w:hideMark/>
          </w:tcPr>
          <w:p w14:paraId="0E8E0CF2" w14:textId="77777777" w:rsidR="00DB1A0B" w:rsidRPr="00811C00" w:rsidRDefault="00DB1A0B" w:rsidP="00AE1D92">
            <w:pPr>
              <w:pStyle w:val="noidungbang"/>
              <w:jc w:val="center"/>
              <w:rPr>
                <w:b/>
                <w:bCs/>
              </w:rPr>
            </w:pPr>
            <w:r w:rsidRPr="00811C00">
              <w:rPr>
                <w:b/>
                <w:bCs/>
              </w:rPr>
              <w:t>Mô tả</w:t>
            </w:r>
          </w:p>
        </w:tc>
      </w:tr>
      <w:tr w:rsidR="00DB1A0B" w:rsidRPr="0072638F" w14:paraId="04AB6629" w14:textId="77777777" w:rsidTr="002270AE">
        <w:tc>
          <w:tcPr>
            <w:tcW w:w="460" w:type="pct"/>
            <w:vAlign w:val="center"/>
            <w:hideMark/>
          </w:tcPr>
          <w:p w14:paraId="00D0768E" w14:textId="77777777" w:rsidR="00DB1A0B" w:rsidRPr="0072638F" w:rsidRDefault="00DB1A0B" w:rsidP="00AE1D92">
            <w:pPr>
              <w:pStyle w:val="noidungbang"/>
              <w:jc w:val="center"/>
            </w:pPr>
            <w:r w:rsidRPr="0072638F">
              <w:t>1</w:t>
            </w:r>
          </w:p>
        </w:tc>
        <w:tc>
          <w:tcPr>
            <w:tcW w:w="989" w:type="pct"/>
            <w:vAlign w:val="center"/>
            <w:hideMark/>
          </w:tcPr>
          <w:p w14:paraId="5860E3DA" w14:textId="77777777" w:rsidR="00DB1A0B" w:rsidRPr="0072638F" w:rsidRDefault="00DB1A0B" w:rsidP="00067E0A">
            <w:pPr>
              <w:pStyle w:val="noidungbang"/>
              <w:jc w:val="left"/>
            </w:pPr>
            <w:r w:rsidRPr="0072638F">
              <w:t>role_id</w:t>
            </w:r>
          </w:p>
        </w:tc>
        <w:tc>
          <w:tcPr>
            <w:tcW w:w="3551" w:type="pct"/>
            <w:vAlign w:val="center"/>
            <w:hideMark/>
          </w:tcPr>
          <w:p w14:paraId="1811F9DE" w14:textId="77777777" w:rsidR="00DB1A0B" w:rsidRPr="0072638F" w:rsidRDefault="00DB1A0B" w:rsidP="00067E0A">
            <w:pPr>
              <w:pStyle w:val="noidungbang"/>
              <w:jc w:val="left"/>
            </w:pPr>
            <w:r w:rsidRPr="0072638F">
              <w:t>Khóa chính, mã định danh duy nhất cho vai trò (VD: Admin, Giảng viên, Sinh viên).</w:t>
            </w:r>
          </w:p>
        </w:tc>
      </w:tr>
      <w:tr w:rsidR="00DB1A0B" w:rsidRPr="0072638F" w14:paraId="34C20882" w14:textId="77777777" w:rsidTr="002270AE">
        <w:tc>
          <w:tcPr>
            <w:tcW w:w="460" w:type="pct"/>
            <w:vAlign w:val="center"/>
            <w:hideMark/>
          </w:tcPr>
          <w:p w14:paraId="3E7AE253" w14:textId="77777777" w:rsidR="00DB1A0B" w:rsidRPr="0072638F" w:rsidRDefault="00DB1A0B" w:rsidP="00AE1D92">
            <w:pPr>
              <w:pStyle w:val="noidungbang"/>
              <w:jc w:val="center"/>
            </w:pPr>
            <w:r w:rsidRPr="0072638F">
              <w:t>2</w:t>
            </w:r>
          </w:p>
        </w:tc>
        <w:tc>
          <w:tcPr>
            <w:tcW w:w="989" w:type="pct"/>
            <w:vAlign w:val="center"/>
            <w:hideMark/>
          </w:tcPr>
          <w:p w14:paraId="0B49632C" w14:textId="77777777" w:rsidR="00DB1A0B" w:rsidRPr="0072638F" w:rsidRDefault="00DB1A0B" w:rsidP="00067E0A">
            <w:pPr>
              <w:pStyle w:val="noidungbang"/>
              <w:jc w:val="left"/>
            </w:pPr>
            <w:r w:rsidRPr="0072638F">
              <w:t>name</w:t>
            </w:r>
          </w:p>
        </w:tc>
        <w:tc>
          <w:tcPr>
            <w:tcW w:w="3551" w:type="pct"/>
            <w:vAlign w:val="center"/>
            <w:hideMark/>
          </w:tcPr>
          <w:p w14:paraId="196E3A5F" w14:textId="77777777" w:rsidR="00DB1A0B" w:rsidRPr="0072638F" w:rsidRDefault="00DB1A0B" w:rsidP="00067E0A">
            <w:pPr>
              <w:pStyle w:val="noidungbang"/>
              <w:jc w:val="left"/>
            </w:pPr>
            <w:r w:rsidRPr="0072638F">
              <w:t>Tên hiển thị của vai trò.</w:t>
            </w:r>
          </w:p>
        </w:tc>
      </w:tr>
    </w:tbl>
    <w:p w14:paraId="3DA552C6" w14:textId="77777777" w:rsidR="00DB1A0B" w:rsidRPr="0072638F" w:rsidRDefault="00DB1A0B" w:rsidP="00DB1A0B">
      <w:pPr>
        <w:pStyle w:val="Noidung"/>
      </w:pPr>
      <w:r w:rsidRPr="0072638F">
        <w:t>Bảng: Users (Người dùng)</w:t>
      </w:r>
    </w:p>
    <w:p w14:paraId="2D109FF1" w14:textId="34A32740" w:rsidR="003653FE" w:rsidRPr="003653FE" w:rsidRDefault="003653FE" w:rsidP="003653FE">
      <w:pPr>
        <w:pStyle w:val="Caption"/>
        <w:keepNext/>
        <w:rPr>
          <w:lang w:val="vi-VN"/>
        </w:rPr>
      </w:pPr>
      <w:bookmarkStart w:id="92" w:name="_Toc217711257"/>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6</w:t>
      </w:r>
      <w:r w:rsidR="00B5572B">
        <w:fldChar w:fldCharType="end"/>
      </w:r>
      <w:r>
        <w:rPr>
          <w:lang w:val="vi-VN"/>
        </w:rPr>
        <w:t xml:space="preserve"> </w:t>
      </w:r>
      <w:r w:rsidR="00FD70DD">
        <w:rPr>
          <w:lang w:val="vi-VN"/>
        </w:rPr>
        <w:t xml:space="preserve">Đặc tả </w:t>
      </w:r>
      <w:r>
        <w:rPr>
          <w:lang w:val="vi-VN"/>
        </w:rPr>
        <w:t>bảng Users</w:t>
      </w:r>
      <w:bookmarkEnd w:id="92"/>
    </w:p>
    <w:tbl>
      <w:tblPr>
        <w:tblStyle w:val="TableGrid"/>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8"/>
        <w:gridCol w:w="2123"/>
        <w:gridCol w:w="5941"/>
      </w:tblGrid>
      <w:tr w:rsidR="00DB1A0B" w:rsidRPr="00811C00" w14:paraId="58996CE2" w14:textId="77777777" w:rsidTr="002270AE">
        <w:trPr>
          <w:jc w:val="center"/>
        </w:trPr>
        <w:tc>
          <w:tcPr>
            <w:tcW w:w="0" w:type="auto"/>
            <w:hideMark/>
          </w:tcPr>
          <w:p w14:paraId="0A655983" w14:textId="77777777" w:rsidR="00DB1A0B" w:rsidRPr="00811C00" w:rsidRDefault="00DB1A0B" w:rsidP="00AE1D92">
            <w:pPr>
              <w:pStyle w:val="noidungbang"/>
              <w:jc w:val="center"/>
              <w:rPr>
                <w:b/>
                <w:bCs/>
              </w:rPr>
            </w:pPr>
            <w:r w:rsidRPr="00811C00">
              <w:rPr>
                <w:b/>
                <w:bCs/>
              </w:rPr>
              <w:t>STT</w:t>
            </w:r>
          </w:p>
        </w:tc>
        <w:tc>
          <w:tcPr>
            <w:tcW w:w="0" w:type="auto"/>
            <w:hideMark/>
          </w:tcPr>
          <w:p w14:paraId="6D27B96C" w14:textId="77777777" w:rsidR="00DB1A0B" w:rsidRPr="00811C00" w:rsidRDefault="00DB1A0B" w:rsidP="00AE1D92">
            <w:pPr>
              <w:pStyle w:val="noidungbang"/>
              <w:jc w:val="center"/>
              <w:rPr>
                <w:b/>
                <w:bCs/>
              </w:rPr>
            </w:pPr>
            <w:r w:rsidRPr="00811C00">
              <w:rPr>
                <w:b/>
                <w:bCs/>
              </w:rPr>
              <w:t>Tên cột</w:t>
            </w:r>
          </w:p>
        </w:tc>
        <w:tc>
          <w:tcPr>
            <w:tcW w:w="0" w:type="auto"/>
            <w:hideMark/>
          </w:tcPr>
          <w:p w14:paraId="28016556" w14:textId="77777777" w:rsidR="00DB1A0B" w:rsidRPr="00811C00" w:rsidRDefault="00DB1A0B" w:rsidP="00AE1D92">
            <w:pPr>
              <w:pStyle w:val="noidungbang"/>
              <w:jc w:val="center"/>
              <w:rPr>
                <w:b/>
                <w:bCs/>
              </w:rPr>
            </w:pPr>
            <w:r w:rsidRPr="00811C00">
              <w:rPr>
                <w:b/>
                <w:bCs/>
              </w:rPr>
              <w:t>Mô tả</w:t>
            </w:r>
          </w:p>
        </w:tc>
      </w:tr>
      <w:tr w:rsidR="00DB1A0B" w:rsidRPr="0072638F" w14:paraId="0BF42AF1" w14:textId="77777777" w:rsidTr="002270AE">
        <w:trPr>
          <w:jc w:val="center"/>
        </w:trPr>
        <w:tc>
          <w:tcPr>
            <w:tcW w:w="0" w:type="auto"/>
            <w:hideMark/>
          </w:tcPr>
          <w:p w14:paraId="10F2EF60" w14:textId="77777777" w:rsidR="00DB1A0B" w:rsidRPr="0072638F" w:rsidRDefault="00DB1A0B" w:rsidP="00AE1D92">
            <w:pPr>
              <w:pStyle w:val="noidungbang"/>
              <w:jc w:val="center"/>
            </w:pPr>
            <w:r w:rsidRPr="0072638F">
              <w:t>1</w:t>
            </w:r>
          </w:p>
        </w:tc>
        <w:tc>
          <w:tcPr>
            <w:tcW w:w="0" w:type="auto"/>
            <w:hideMark/>
          </w:tcPr>
          <w:p w14:paraId="52D5DE1C" w14:textId="77777777" w:rsidR="00DB1A0B" w:rsidRPr="0072638F" w:rsidRDefault="00DB1A0B" w:rsidP="003653FE">
            <w:pPr>
              <w:pStyle w:val="noidungbang"/>
              <w:jc w:val="left"/>
            </w:pPr>
            <w:r w:rsidRPr="0072638F">
              <w:t>user_id</w:t>
            </w:r>
          </w:p>
        </w:tc>
        <w:tc>
          <w:tcPr>
            <w:tcW w:w="0" w:type="auto"/>
            <w:hideMark/>
          </w:tcPr>
          <w:p w14:paraId="71B6C6C3" w14:textId="77777777" w:rsidR="00DB1A0B" w:rsidRPr="0072638F" w:rsidRDefault="00DB1A0B" w:rsidP="003653FE">
            <w:pPr>
              <w:pStyle w:val="noidungbang"/>
              <w:jc w:val="left"/>
            </w:pPr>
            <w:r w:rsidRPr="0072638F">
              <w:t>Khóa chính, mã định danh người dùng.</w:t>
            </w:r>
          </w:p>
        </w:tc>
      </w:tr>
      <w:tr w:rsidR="00DB1A0B" w:rsidRPr="0072638F" w14:paraId="6935AB11" w14:textId="77777777" w:rsidTr="002270AE">
        <w:trPr>
          <w:jc w:val="center"/>
        </w:trPr>
        <w:tc>
          <w:tcPr>
            <w:tcW w:w="0" w:type="auto"/>
            <w:hideMark/>
          </w:tcPr>
          <w:p w14:paraId="31201C05" w14:textId="77777777" w:rsidR="00DB1A0B" w:rsidRPr="0072638F" w:rsidRDefault="00DB1A0B" w:rsidP="00AE1D92">
            <w:pPr>
              <w:pStyle w:val="noidungbang"/>
              <w:jc w:val="center"/>
            </w:pPr>
            <w:r w:rsidRPr="0072638F">
              <w:t>2</w:t>
            </w:r>
          </w:p>
        </w:tc>
        <w:tc>
          <w:tcPr>
            <w:tcW w:w="0" w:type="auto"/>
            <w:hideMark/>
          </w:tcPr>
          <w:p w14:paraId="37DFB5B2" w14:textId="77777777" w:rsidR="00DB1A0B" w:rsidRPr="0072638F" w:rsidRDefault="00DB1A0B" w:rsidP="003653FE">
            <w:pPr>
              <w:pStyle w:val="noidungbang"/>
              <w:jc w:val="left"/>
            </w:pPr>
            <w:r w:rsidRPr="0072638F">
              <w:t>name</w:t>
            </w:r>
          </w:p>
        </w:tc>
        <w:tc>
          <w:tcPr>
            <w:tcW w:w="0" w:type="auto"/>
            <w:hideMark/>
          </w:tcPr>
          <w:p w14:paraId="1C4A4B41" w14:textId="77777777" w:rsidR="00DB1A0B" w:rsidRPr="0072638F" w:rsidRDefault="00DB1A0B" w:rsidP="003653FE">
            <w:pPr>
              <w:pStyle w:val="noidungbang"/>
              <w:jc w:val="left"/>
            </w:pPr>
            <w:r w:rsidRPr="0072638F">
              <w:t>Họ và tên đầy đủ của người dùng.</w:t>
            </w:r>
          </w:p>
        </w:tc>
      </w:tr>
      <w:tr w:rsidR="00DB1A0B" w:rsidRPr="0072638F" w14:paraId="1949F4C1" w14:textId="77777777" w:rsidTr="002270AE">
        <w:trPr>
          <w:jc w:val="center"/>
        </w:trPr>
        <w:tc>
          <w:tcPr>
            <w:tcW w:w="0" w:type="auto"/>
            <w:hideMark/>
          </w:tcPr>
          <w:p w14:paraId="4AF09CB1" w14:textId="77777777" w:rsidR="00DB1A0B" w:rsidRPr="0072638F" w:rsidRDefault="00DB1A0B" w:rsidP="00AE1D92">
            <w:pPr>
              <w:pStyle w:val="noidungbang"/>
              <w:jc w:val="center"/>
            </w:pPr>
            <w:r w:rsidRPr="0072638F">
              <w:t>3</w:t>
            </w:r>
          </w:p>
        </w:tc>
        <w:tc>
          <w:tcPr>
            <w:tcW w:w="0" w:type="auto"/>
            <w:hideMark/>
          </w:tcPr>
          <w:p w14:paraId="0BB81343" w14:textId="77777777" w:rsidR="00DB1A0B" w:rsidRPr="0072638F" w:rsidRDefault="00DB1A0B" w:rsidP="003653FE">
            <w:pPr>
              <w:pStyle w:val="noidungbang"/>
              <w:jc w:val="left"/>
            </w:pPr>
            <w:r w:rsidRPr="0072638F">
              <w:t>email</w:t>
            </w:r>
          </w:p>
        </w:tc>
        <w:tc>
          <w:tcPr>
            <w:tcW w:w="0" w:type="auto"/>
            <w:hideMark/>
          </w:tcPr>
          <w:p w14:paraId="2FC7A677" w14:textId="77777777" w:rsidR="00DB1A0B" w:rsidRPr="0072638F" w:rsidRDefault="00DB1A0B" w:rsidP="003653FE">
            <w:pPr>
              <w:pStyle w:val="noidungbang"/>
              <w:jc w:val="left"/>
            </w:pPr>
            <w:r w:rsidRPr="0072638F">
              <w:t>Địa chỉ email (dùng để đăng nhập hoặc liên lạc).</w:t>
            </w:r>
          </w:p>
        </w:tc>
      </w:tr>
      <w:tr w:rsidR="00DB1A0B" w:rsidRPr="0072638F" w14:paraId="0610C670" w14:textId="77777777" w:rsidTr="002270AE">
        <w:trPr>
          <w:jc w:val="center"/>
        </w:trPr>
        <w:tc>
          <w:tcPr>
            <w:tcW w:w="0" w:type="auto"/>
            <w:hideMark/>
          </w:tcPr>
          <w:p w14:paraId="453F5B91" w14:textId="77777777" w:rsidR="00DB1A0B" w:rsidRPr="0072638F" w:rsidRDefault="00DB1A0B" w:rsidP="00AE1D92">
            <w:pPr>
              <w:pStyle w:val="noidungbang"/>
              <w:jc w:val="center"/>
            </w:pPr>
            <w:r w:rsidRPr="0072638F">
              <w:t>4</w:t>
            </w:r>
          </w:p>
        </w:tc>
        <w:tc>
          <w:tcPr>
            <w:tcW w:w="0" w:type="auto"/>
            <w:hideMark/>
          </w:tcPr>
          <w:p w14:paraId="2AA8A025" w14:textId="77777777" w:rsidR="00DB1A0B" w:rsidRPr="0072638F" w:rsidRDefault="00DB1A0B" w:rsidP="003653FE">
            <w:pPr>
              <w:pStyle w:val="noidungbang"/>
              <w:jc w:val="left"/>
            </w:pPr>
            <w:r w:rsidRPr="0072638F">
              <w:t>password</w:t>
            </w:r>
          </w:p>
        </w:tc>
        <w:tc>
          <w:tcPr>
            <w:tcW w:w="0" w:type="auto"/>
            <w:hideMark/>
          </w:tcPr>
          <w:p w14:paraId="22147672" w14:textId="77777777" w:rsidR="00DB1A0B" w:rsidRPr="0072638F" w:rsidRDefault="00DB1A0B" w:rsidP="003653FE">
            <w:pPr>
              <w:pStyle w:val="noidungbang"/>
              <w:jc w:val="left"/>
            </w:pPr>
            <w:r w:rsidRPr="0072638F">
              <w:t>Mật khẩu đăng nhập (thường được mã hóa).</w:t>
            </w:r>
          </w:p>
        </w:tc>
      </w:tr>
      <w:tr w:rsidR="00DB1A0B" w:rsidRPr="0072638F" w14:paraId="5C14792F" w14:textId="77777777" w:rsidTr="002270AE">
        <w:trPr>
          <w:jc w:val="center"/>
        </w:trPr>
        <w:tc>
          <w:tcPr>
            <w:tcW w:w="0" w:type="auto"/>
            <w:hideMark/>
          </w:tcPr>
          <w:p w14:paraId="4C99740E" w14:textId="77777777" w:rsidR="00DB1A0B" w:rsidRPr="0072638F" w:rsidRDefault="00DB1A0B" w:rsidP="00AE1D92">
            <w:pPr>
              <w:pStyle w:val="noidungbang"/>
              <w:jc w:val="center"/>
            </w:pPr>
            <w:r w:rsidRPr="0072638F">
              <w:t>5</w:t>
            </w:r>
          </w:p>
        </w:tc>
        <w:tc>
          <w:tcPr>
            <w:tcW w:w="0" w:type="auto"/>
            <w:hideMark/>
          </w:tcPr>
          <w:p w14:paraId="36060DDC" w14:textId="77777777" w:rsidR="00DB1A0B" w:rsidRPr="0072638F" w:rsidRDefault="00DB1A0B" w:rsidP="003653FE">
            <w:pPr>
              <w:pStyle w:val="noidungbang"/>
              <w:jc w:val="left"/>
            </w:pPr>
            <w:r w:rsidRPr="0072638F">
              <w:t>role_id</w:t>
            </w:r>
          </w:p>
        </w:tc>
        <w:tc>
          <w:tcPr>
            <w:tcW w:w="0" w:type="auto"/>
            <w:hideMark/>
          </w:tcPr>
          <w:p w14:paraId="214E836C" w14:textId="77777777" w:rsidR="00DB1A0B" w:rsidRPr="0072638F" w:rsidRDefault="00DB1A0B" w:rsidP="003653FE">
            <w:pPr>
              <w:pStyle w:val="noidungbang"/>
              <w:jc w:val="left"/>
            </w:pPr>
            <w:r w:rsidRPr="0072638F">
              <w:t>Khóa ngoại liên kết với bảng Roles, xác định vai trò người dùng.</w:t>
            </w:r>
          </w:p>
        </w:tc>
      </w:tr>
      <w:tr w:rsidR="00DB1A0B" w:rsidRPr="0072638F" w14:paraId="7D5E02B3" w14:textId="77777777" w:rsidTr="002270AE">
        <w:trPr>
          <w:jc w:val="center"/>
        </w:trPr>
        <w:tc>
          <w:tcPr>
            <w:tcW w:w="0" w:type="auto"/>
            <w:hideMark/>
          </w:tcPr>
          <w:p w14:paraId="1879EDB2" w14:textId="77777777" w:rsidR="00DB1A0B" w:rsidRPr="0072638F" w:rsidRDefault="00DB1A0B" w:rsidP="00AE1D92">
            <w:pPr>
              <w:pStyle w:val="noidungbang"/>
              <w:jc w:val="center"/>
            </w:pPr>
            <w:r w:rsidRPr="0072638F">
              <w:t>6</w:t>
            </w:r>
          </w:p>
        </w:tc>
        <w:tc>
          <w:tcPr>
            <w:tcW w:w="0" w:type="auto"/>
            <w:hideMark/>
          </w:tcPr>
          <w:p w14:paraId="18A0958A" w14:textId="77777777" w:rsidR="00DB1A0B" w:rsidRPr="0072638F" w:rsidRDefault="00DB1A0B" w:rsidP="003653FE">
            <w:pPr>
              <w:pStyle w:val="noidungbang"/>
              <w:jc w:val="left"/>
            </w:pPr>
            <w:r w:rsidRPr="0072638F">
              <w:t>total_points</w:t>
            </w:r>
          </w:p>
        </w:tc>
        <w:tc>
          <w:tcPr>
            <w:tcW w:w="0" w:type="auto"/>
            <w:hideMark/>
          </w:tcPr>
          <w:p w14:paraId="63959ABC" w14:textId="77777777" w:rsidR="00DB1A0B" w:rsidRPr="0072638F" w:rsidRDefault="00DB1A0B" w:rsidP="003653FE">
            <w:pPr>
              <w:pStyle w:val="noidungbang"/>
              <w:jc w:val="left"/>
            </w:pPr>
            <w:r w:rsidRPr="0072638F">
              <w:t>Tổng điểm tích lũy (cho tính năng gamification).</w:t>
            </w:r>
          </w:p>
        </w:tc>
      </w:tr>
      <w:tr w:rsidR="00DB1A0B" w:rsidRPr="0072638F" w14:paraId="3B9F0131" w14:textId="77777777" w:rsidTr="002270AE">
        <w:trPr>
          <w:jc w:val="center"/>
        </w:trPr>
        <w:tc>
          <w:tcPr>
            <w:tcW w:w="0" w:type="auto"/>
            <w:hideMark/>
          </w:tcPr>
          <w:p w14:paraId="1A9A7628" w14:textId="77777777" w:rsidR="00DB1A0B" w:rsidRPr="0072638F" w:rsidRDefault="00DB1A0B" w:rsidP="00AE1D92">
            <w:pPr>
              <w:pStyle w:val="noidungbang"/>
              <w:jc w:val="center"/>
            </w:pPr>
            <w:r w:rsidRPr="0072638F">
              <w:t>7</w:t>
            </w:r>
          </w:p>
        </w:tc>
        <w:tc>
          <w:tcPr>
            <w:tcW w:w="0" w:type="auto"/>
            <w:hideMark/>
          </w:tcPr>
          <w:p w14:paraId="32B38A04" w14:textId="77777777" w:rsidR="00DB1A0B" w:rsidRPr="0072638F" w:rsidRDefault="00DB1A0B" w:rsidP="003653FE">
            <w:pPr>
              <w:pStyle w:val="noidungbang"/>
              <w:jc w:val="left"/>
            </w:pPr>
            <w:r w:rsidRPr="0072638F">
              <w:t>current_level</w:t>
            </w:r>
          </w:p>
        </w:tc>
        <w:tc>
          <w:tcPr>
            <w:tcW w:w="0" w:type="auto"/>
            <w:hideMark/>
          </w:tcPr>
          <w:p w14:paraId="2CC278BF" w14:textId="77777777" w:rsidR="00DB1A0B" w:rsidRPr="0072638F" w:rsidRDefault="00DB1A0B" w:rsidP="003653FE">
            <w:pPr>
              <w:pStyle w:val="noidungbang"/>
              <w:jc w:val="left"/>
            </w:pPr>
            <w:r w:rsidRPr="0072638F">
              <w:t>Cấp độ hiện tại của người dùng.</w:t>
            </w:r>
          </w:p>
        </w:tc>
      </w:tr>
      <w:tr w:rsidR="00DB1A0B" w:rsidRPr="0072638F" w14:paraId="76EBAC15" w14:textId="77777777" w:rsidTr="002270AE">
        <w:trPr>
          <w:jc w:val="center"/>
        </w:trPr>
        <w:tc>
          <w:tcPr>
            <w:tcW w:w="0" w:type="auto"/>
            <w:hideMark/>
          </w:tcPr>
          <w:p w14:paraId="5DFD8B6B" w14:textId="77777777" w:rsidR="00DB1A0B" w:rsidRPr="0072638F" w:rsidRDefault="00DB1A0B" w:rsidP="00AE1D92">
            <w:pPr>
              <w:pStyle w:val="noidungbang"/>
              <w:jc w:val="center"/>
            </w:pPr>
            <w:r w:rsidRPr="0072638F">
              <w:t>8</w:t>
            </w:r>
          </w:p>
        </w:tc>
        <w:tc>
          <w:tcPr>
            <w:tcW w:w="0" w:type="auto"/>
            <w:hideMark/>
          </w:tcPr>
          <w:p w14:paraId="62DA60CF" w14:textId="77777777" w:rsidR="00DB1A0B" w:rsidRPr="0072638F" w:rsidRDefault="00DB1A0B" w:rsidP="003653FE">
            <w:pPr>
              <w:pStyle w:val="noidungbang"/>
              <w:jc w:val="left"/>
            </w:pPr>
            <w:r w:rsidRPr="0072638F">
              <w:t>experience_points</w:t>
            </w:r>
          </w:p>
        </w:tc>
        <w:tc>
          <w:tcPr>
            <w:tcW w:w="0" w:type="auto"/>
            <w:hideMark/>
          </w:tcPr>
          <w:p w14:paraId="6EC0D657" w14:textId="77777777" w:rsidR="00DB1A0B" w:rsidRPr="0072638F" w:rsidRDefault="00DB1A0B" w:rsidP="003653FE">
            <w:pPr>
              <w:pStyle w:val="noidungbang"/>
              <w:jc w:val="left"/>
            </w:pPr>
            <w:r w:rsidRPr="0072638F">
              <w:t>Điểm kinh nghiệm hiện tại.</w:t>
            </w:r>
          </w:p>
        </w:tc>
      </w:tr>
      <w:tr w:rsidR="00DB1A0B" w:rsidRPr="0072638F" w14:paraId="3AB22B42" w14:textId="77777777" w:rsidTr="002270AE">
        <w:trPr>
          <w:jc w:val="center"/>
        </w:trPr>
        <w:tc>
          <w:tcPr>
            <w:tcW w:w="0" w:type="auto"/>
            <w:hideMark/>
          </w:tcPr>
          <w:p w14:paraId="4A3591CC" w14:textId="77777777" w:rsidR="00DB1A0B" w:rsidRPr="0072638F" w:rsidRDefault="00DB1A0B" w:rsidP="00AE1D92">
            <w:pPr>
              <w:pStyle w:val="noidungbang"/>
              <w:jc w:val="center"/>
            </w:pPr>
            <w:r w:rsidRPr="0072638F">
              <w:t>9</w:t>
            </w:r>
          </w:p>
        </w:tc>
        <w:tc>
          <w:tcPr>
            <w:tcW w:w="0" w:type="auto"/>
            <w:hideMark/>
          </w:tcPr>
          <w:p w14:paraId="042715CE" w14:textId="77777777" w:rsidR="00DB1A0B" w:rsidRPr="0072638F" w:rsidRDefault="00DB1A0B" w:rsidP="003653FE">
            <w:pPr>
              <w:pStyle w:val="noidungbang"/>
              <w:jc w:val="left"/>
            </w:pPr>
            <w:r w:rsidRPr="0072638F">
              <w:t>gamification_stats</w:t>
            </w:r>
          </w:p>
        </w:tc>
        <w:tc>
          <w:tcPr>
            <w:tcW w:w="0" w:type="auto"/>
            <w:hideMark/>
          </w:tcPr>
          <w:p w14:paraId="6A7C3961" w14:textId="77777777" w:rsidR="00DB1A0B" w:rsidRPr="0072638F" w:rsidRDefault="00DB1A0B" w:rsidP="003653FE">
            <w:pPr>
              <w:pStyle w:val="noidungbang"/>
              <w:jc w:val="left"/>
            </w:pPr>
            <w:r w:rsidRPr="0072638F">
              <w:t>Thống kê chi tiết về gamification (dạng văn bản/JSON).</w:t>
            </w:r>
          </w:p>
        </w:tc>
      </w:tr>
    </w:tbl>
    <w:p w14:paraId="2EB9EDEC" w14:textId="6B9D0E57" w:rsidR="00514428" w:rsidRPr="0072638F" w:rsidRDefault="00514428" w:rsidP="00514428">
      <w:pPr>
        <w:pStyle w:val="Noidung"/>
      </w:pPr>
      <w:r w:rsidRPr="0072638F">
        <w:t>Bảng: Programs (Chương trình đào tạo)</w:t>
      </w:r>
    </w:p>
    <w:p w14:paraId="680AEA85" w14:textId="5CBD6873" w:rsidR="003653FE" w:rsidRPr="003653FE" w:rsidRDefault="003653FE" w:rsidP="003653FE">
      <w:pPr>
        <w:pStyle w:val="Caption"/>
        <w:keepNext/>
        <w:rPr>
          <w:lang w:val="vi-VN"/>
        </w:rPr>
      </w:pPr>
      <w:bookmarkStart w:id="93" w:name="_Toc217711258"/>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7</w:t>
      </w:r>
      <w:r w:rsidR="00B5572B">
        <w:fldChar w:fldCharType="end"/>
      </w:r>
      <w:r>
        <w:rPr>
          <w:lang w:val="vi-VN"/>
        </w:rPr>
        <w:t xml:space="preserve"> </w:t>
      </w:r>
      <w:r w:rsidR="00FD70DD">
        <w:rPr>
          <w:lang w:val="vi-VN"/>
        </w:rPr>
        <w:t xml:space="preserve">Đặc tả </w:t>
      </w:r>
      <w:r>
        <w:rPr>
          <w:lang w:val="vi-VN"/>
        </w:rPr>
        <w:t>bảng Programs</w:t>
      </w:r>
      <w:bookmarkEnd w:id="93"/>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61"/>
        <w:gridCol w:w="1602"/>
        <w:gridCol w:w="6409"/>
      </w:tblGrid>
      <w:tr w:rsidR="00514428" w:rsidRPr="00811C00" w14:paraId="6B30D153" w14:textId="77777777" w:rsidTr="002270AE">
        <w:trPr>
          <w:jc w:val="center"/>
        </w:trPr>
        <w:tc>
          <w:tcPr>
            <w:tcW w:w="434" w:type="pct"/>
            <w:vAlign w:val="center"/>
            <w:hideMark/>
          </w:tcPr>
          <w:p w14:paraId="2DE93706" w14:textId="77777777" w:rsidR="00514428" w:rsidRPr="00811C00" w:rsidRDefault="00514428" w:rsidP="000F410D">
            <w:pPr>
              <w:pStyle w:val="noidungbang"/>
              <w:jc w:val="center"/>
              <w:rPr>
                <w:b/>
                <w:bCs/>
              </w:rPr>
            </w:pPr>
            <w:r w:rsidRPr="00811C00">
              <w:rPr>
                <w:b/>
                <w:bCs/>
              </w:rPr>
              <w:t>STT</w:t>
            </w:r>
          </w:p>
        </w:tc>
        <w:tc>
          <w:tcPr>
            <w:tcW w:w="913" w:type="pct"/>
            <w:vAlign w:val="center"/>
            <w:hideMark/>
          </w:tcPr>
          <w:p w14:paraId="66F0B52C" w14:textId="77777777" w:rsidR="00514428" w:rsidRPr="00811C00" w:rsidRDefault="00514428" w:rsidP="000F410D">
            <w:pPr>
              <w:pStyle w:val="noidungbang"/>
              <w:jc w:val="center"/>
              <w:rPr>
                <w:b/>
                <w:bCs/>
              </w:rPr>
            </w:pPr>
            <w:r w:rsidRPr="00811C00">
              <w:rPr>
                <w:b/>
                <w:bCs/>
              </w:rPr>
              <w:t>Tên cột</w:t>
            </w:r>
          </w:p>
        </w:tc>
        <w:tc>
          <w:tcPr>
            <w:tcW w:w="3653" w:type="pct"/>
            <w:vAlign w:val="center"/>
            <w:hideMark/>
          </w:tcPr>
          <w:p w14:paraId="3B634A94" w14:textId="77777777" w:rsidR="00514428" w:rsidRPr="00811C00" w:rsidRDefault="00514428" w:rsidP="000F410D">
            <w:pPr>
              <w:pStyle w:val="noidungbang"/>
              <w:jc w:val="center"/>
              <w:rPr>
                <w:b/>
                <w:bCs/>
              </w:rPr>
            </w:pPr>
            <w:r w:rsidRPr="00811C00">
              <w:rPr>
                <w:b/>
                <w:bCs/>
              </w:rPr>
              <w:t>Mô tả</w:t>
            </w:r>
          </w:p>
        </w:tc>
      </w:tr>
      <w:tr w:rsidR="00514428" w:rsidRPr="0072638F" w14:paraId="531CA377" w14:textId="77777777" w:rsidTr="002270AE">
        <w:trPr>
          <w:jc w:val="center"/>
        </w:trPr>
        <w:tc>
          <w:tcPr>
            <w:tcW w:w="434" w:type="pct"/>
            <w:vAlign w:val="center"/>
            <w:hideMark/>
          </w:tcPr>
          <w:p w14:paraId="4ADB5AE2" w14:textId="77777777" w:rsidR="00514428" w:rsidRPr="0072638F" w:rsidRDefault="00514428" w:rsidP="000F410D">
            <w:pPr>
              <w:pStyle w:val="noidungbang"/>
              <w:jc w:val="center"/>
            </w:pPr>
            <w:r w:rsidRPr="0072638F">
              <w:t>1</w:t>
            </w:r>
          </w:p>
        </w:tc>
        <w:tc>
          <w:tcPr>
            <w:tcW w:w="913" w:type="pct"/>
            <w:vAlign w:val="center"/>
            <w:hideMark/>
          </w:tcPr>
          <w:p w14:paraId="5C3A6226" w14:textId="77777777" w:rsidR="00514428" w:rsidRPr="0072638F" w:rsidRDefault="00514428" w:rsidP="00D37E73">
            <w:pPr>
              <w:pStyle w:val="noidungbang"/>
              <w:jc w:val="left"/>
            </w:pPr>
            <w:r w:rsidRPr="0072638F">
              <w:t>program_id</w:t>
            </w:r>
          </w:p>
        </w:tc>
        <w:tc>
          <w:tcPr>
            <w:tcW w:w="3653" w:type="pct"/>
            <w:vAlign w:val="center"/>
            <w:hideMark/>
          </w:tcPr>
          <w:p w14:paraId="46D421AC" w14:textId="77777777" w:rsidR="00514428" w:rsidRPr="0072638F" w:rsidRDefault="00514428" w:rsidP="00D37E73">
            <w:pPr>
              <w:pStyle w:val="noidungbang"/>
              <w:jc w:val="left"/>
            </w:pPr>
            <w:r w:rsidRPr="0072638F">
              <w:t>Khóa chính, mã chương trình đào tạo.</w:t>
            </w:r>
          </w:p>
        </w:tc>
      </w:tr>
      <w:tr w:rsidR="00514428" w:rsidRPr="0072638F" w14:paraId="396220B8" w14:textId="77777777" w:rsidTr="002270AE">
        <w:trPr>
          <w:jc w:val="center"/>
        </w:trPr>
        <w:tc>
          <w:tcPr>
            <w:tcW w:w="434" w:type="pct"/>
            <w:vAlign w:val="center"/>
            <w:hideMark/>
          </w:tcPr>
          <w:p w14:paraId="0CB80039" w14:textId="77777777" w:rsidR="00514428" w:rsidRPr="0072638F" w:rsidRDefault="00514428" w:rsidP="000F410D">
            <w:pPr>
              <w:pStyle w:val="noidungbang"/>
              <w:jc w:val="center"/>
            </w:pPr>
            <w:r w:rsidRPr="0072638F">
              <w:t>2</w:t>
            </w:r>
          </w:p>
        </w:tc>
        <w:tc>
          <w:tcPr>
            <w:tcW w:w="913" w:type="pct"/>
            <w:vAlign w:val="center"/>
            <w:hideMark/>
          </w:tcPr>
          <w:p w14:paraId="09ED4514" w14:textId="77777777" w:rsidR="00514428" w:rsidRPr="0072638F" w:rsidRDefault="00514428" w:rsidP="00D37E73">
            <w:pPr>
              <w:pStyle w:val="noidungbang"/>
              <w:jc w:val="left"/>
            </w:pPr>
            <w:r w:rsidRPr="0072638F">
              <w:t>name</w:t>
            </w:r>
          </w:p>
        </w:tc>
        <w:tc>
          <w:tcPr>
            <w:tcW w:w="3653" w:type="pct"/>
            <w:vAlign w:val="center"/>
            <w:hideMark/>
          </w:tcPr>
          <w:p w14:paraId="6E7FD6D8" w14:textId="77777777" w:rsidR="00514428" w:rsidRPr="0072638F" w:rsidRDefault="00514428" w:rsidP="00D37E73">
            <w:pPr>
              <w:pStyle w:val="noidungbang"/>
              <w:jc w:val="left"/>
            </w:pPr>
            <w:r w:rsidRPr="0072638F">
              <w:t>Tên chương trình đào tạo (VD: Kỹ thuật phần mềm).</w:t>
            </w:r>
          </w:p>
        </w:tc>
      </w:tr>
      <w:tr w:rsidR="00514428" w:rsidRPr="0072638F" w14:paraId="67B0A93F" w14:textId="77777777" w:rsidTr="002270AE">
        <w:trPr>
          <w:jc w:val="center"/>
        </w:trPr>
        <w:tc>
          <w:tcPr>
            <w:tcW w:w="434" w:type="pct"/>
            <w:vAlign w:val="center"/>
            <w:hideMark/>
          </w:tcPr>
          <w:p w14:paraId="048DFD40" w14:textId="77777777" w:rsidR="00514428" w:rsidRPr="0072638F" w:rsidRDefault="00514428" w:rsidP="000F410D">
            <w:pPr>
              <w:pStyle w:val="noidungbang"/>
              <w:jc w:val="center"/>
            </w:pPr>
            <w:r w:rsidRPr="0072638F">
              <w:t>3</w:t>
            </w:r>
          </w:p>
        </w:tc>
        <w:tc>
          <w:tcPr>
            <w:tcW w:w="913" w:type="pct"/>
            <w:vAlign w:val="center"/>
            <w:hideMark/>
          </w:tcPr>
          <w:p w14:paraId="563941E3" w14:textId="77777777" w:rsidR="00514428" w:rsidRPr="0072638F" w:rsidRDefault="00514428" w:rsidP="00D37E73">
            <w:pPr>
              <w:pStyle w:val="noidungbang"/>
              <w:jc w:val="left"/>
            </w:pPr>
            <w:r w:rsidRPr="0072638F">
              <w:t>description</w:t>
            </w:r>
          </w:p>
        </w:tc>
        <w:tc>
          <w:tcPr>
            <w:tcW w:w="3653" w:type="pct"/>
            <w:vAlign w:val="center"/>
            <w:hideMark/>
          </w:tcPr>
          <w:p w14:paraId="6DA17FCC" w14:textId="77777777" w:rsidR="00514428" w:rsidRPr="0072638F" w:rsidRDefault="00514428" w:rsidP="00D37E73">
            <w:pPr>
              <w:pStyle w:val="noidungbang"/>
              <w:jc w:val="left"/>
            </w:pPr>
            <w:r w:rsidRPr="0072638F">
              <w:t>Mô tả chương trình.</w:t>
            </w:r>
          </w:p>
        </w:tc>
      </w:tr>
    </w:tbl>
    <w:p w14:paraId="6B261B9A" w14:textId="77777777" w:rsidR="00514428" w:rsidRPr="0072638F" w:rsidRDefault="00514428" w:rsidP="00514428">
      <w:pPr>
        <w:pStyle w:val="Noidung"/>
      </w:pPr>
      <w:r w:rsidRPr="0072638F">
        <w:t>Bảng: Subjects (Môn học - Danh mục)</w:t>
      </w:r>
    </w:p>
    <w:p w14:paraId="711E2B50" w14:textId="3815A1AC" w:rsidR="003653FE" w:rsidRPr="003653FE" w:rsidRDefault="003653FE" w:rsidP="003653FE">
      <w:pPr>
        <w:pStyle w:val="Caption"/>
        <w:keepNext/>
        <w:rPr>
          <w:lang w:val="vi-VN"/>
        </w:rPr>
      </w:pPr>
      <w:bookmarkStart w:id="94" w:name="_Toc217711259"/>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8</w:t>
      </w:r>
      <w:r w:rsidR="00B5572B">
        <w:fldChar w:fldCharType="end"/>
      </w:r>
      <w:r>
        <w:rPr>
          <w:lang w:val="vi-VN"/>
        </w:rPr>
        <w:t xml:space="preserve"> </w:t>
      </w:r>
      <w:r w:rsidR="00FD70DD">
        <w:rPr>
          <w:lang w:val="vi-VN"/>
        </w:rPr>
        <w:t xml:space="preserve">Đặc tả </w:t>
      </w:r>
      <w:r>
        <w:rPr>
          <w:lang w:val="vi-VN"/>
        </w:rPr>
        <w:t>bảng Subjects</w:t>
      </w:r>
      <w:bookmarkEnd w:id="94"/>
    </w:p>
    <w:tbl>
      <w:tblPr>
        <w:tblStyle w:val="TableGrid"/>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8"/>
        <w:gridCol w:w="1401"/>
        <w:gridCol w:w="6663"/>
      </w:tblGrid>
      <w:tr w:rsidR="00514428" w:rsidRPr="00811C00" w14:paraId="6D5C7125" w14:textId="77777777" w:rsidTr="00D37E73">
        <w:trPr>
          <w:tblHeader/>
          <w:jc w:val="center"/>
        </w:trPr>
        <w:tc>
          <w:tcPr>
            <w:tcW w:w="0" w:type="auto"/>
            <w:vAlign w:val="center"/>
            <w:hideMark/>
          </w:tcPr>
          <w:p w14:paraId="2FFDCDA5" w14:textId="77777777" w:rsidR="00514428" w:rsidRPr="00811C00" w:rsidRDefault="00514428" w:rsidP="000F410D">
            <w:pPr>
              <w:pStyle w:val="noidungbang"/>
              <w:jc w:val="center"/>
              <w:rPr>
                <w:b/>
                <w:bCs/>
              </w:rPr>
            </w:pPr>
            <w:r w:rsidRPr="00811C00">
              <w:rPr>
                <w:b/>
                <w:bCs/>
              </w:rPr>
              <w:t>STT</w:t>
            </w:r>
          </w:p>
        </w:tc>
        <w:tc>
          <w:tcPr>
            <w:tcW w:w="0" w:type="auto"/>
            <w:vAlign w:val="center"/>
            <w:hideMark/>
          </w:tcPr>
          <w:p w14:paraId="36C6FF98" w14:textId="77777777" w:rsidR="00514428" w:rsidRPr="00811C00" w:rsidRDefault="00514428" w:rsidP="000F410D">
            <w:pPr>
              <w:pStyle w:val="noidungbang"/>
              <w:jc w:val="center"/>
              <w:rPr>
                <w:b/>
                <w:bCs/>
              </w:rPr>
            </w:pPr>
            <w:r w:rsidRPr="00811C00">
              <w:rPr>
                <w:b/>
                <w:bCs/>
              </w:rPr>
              <w:t>Tên cột</w:t>
            </w:r>
          </w:p>
        </w:tc>
        <w:tc>
          <w:tcPr>
            <w:tcW w:w="0" w:type="auto"/>
            <w:vAlign w:val="center"/>
            <w:hideMark/>
          </w:tcPr>
          <w:p w14:paraId="0B483D18" w14:textId="77777777" w:rsidR="00514428" w:rsidRPr="00811C00" w:rsidRDefault="00514428" w:rsidP="000F410D">
            <w:pPr>
              <w:pStyle w:val="noidungbang"/>
              <w:jc w:val="center"/>
              <w:rPr>
                <w:b/>
                <w:bCs/>
              </w:rPr>
            </w:pPr>
            <w:r w:rsidRPr="00811C00">
              <w:rPr>
                <w:b/>
                <w:bCs/>
              </w:rPr>
              <w:t>Mô tả</w:t>
            </w:r>
          </w:p>
        </w:tc>
      </w:tr>
      <w:tr w:rsidR="00514428" w:rsidRPr="0072638F" w14:paraId="2549AC98" w14:textId="77777777" w:rsidTr="00D37E73">
        <w:trPr>
          <w:jc w:val="center"/>
        </w:trPr>
        <w:tc>
          <w:tcPr>
            <w:tcW w:w="0" w:type="auto"/>
            <w:vAlign w:val="center"/>
            <w:hideMark/>
          </w:tcPr>
          <w:p w14:paraId="0E6D97D3" w14:textId="77777777" w:rsidR="00514428" w:rsidRPr="0072638F" w:rsidRDefault="00514428" w:rsidP="000F410D">
            <w:pPr>
              <w:pStyle w:val="noidungbang"/>
              <w:jc w:val="center"/>
            </w:pPr>
            <w:r w:rsidRPr="0072638F">
              <w:t>1</w:t>
            </w:r>
          </w:p>
        </w:tc>
        <w:tc>
          <w:tcPr>
            <w:tcW w:w="0" w:type="auto"/>
            <w:vAlign w:val="center"/>
            <w:hideMark/>
          </w:tcPr>
          <w:p w14:paraId="1D66250A" w14:textId="77777777" w:rsidR="00514428" w:rsidRPr="0072638F" w:rsidRDefault="00514428" w:rsidP="00D37E73">
            <w:pPr>
              <w:pStyle w:val="noidungbang"/>
              <w:jc w:val="left"/>
            </w:pPr>
            <w:r w:rsidRPr="0072638F">
              <w:t>subject_id</w:t>
            </w:r>
          </w:p>
        </w:tc>
        <w:tc>
          <w:tcPr>
            <w:tcW w:w="0" w:type="auto"/>
            <w:vAlign w:val="center"/>
            <w:hideMark/>
          </w:tcPr>
          <w:p w14:paraId="72A7AAA0" w14:textId="77777777" w:rsidR="00514428" w:rsidRPr="0072638F" w:rsidRDefault="00514428" w:rsidP="00D37E73">
            <w:pPr>
              <w:pStyle w:val="noidungbang"/>
              <w:jc w:val="left"/>
            </w:pPr>
            <w:r w:rsidRPr="0072638F">
              <w:t>Khóa chính, mã môn học.</w:t>
            </w:r>
          </w:p>
        </w:tc>
      </w:tr>
      <w:tr w:rsidR="00514428" w:rsidRPr="0072638F" w14:paraId="0C604C19" w14:textId="77777777" w:rsidTr="00D37E73">
        <w:trPr>
          <w:jc w:val="center"/>
        </w:trPr>
        <w:tc>
          <w:tcPr>
            <w:tcW w:w="0" w:type="auto"/>
            <w:vAlign w:val="center"/>
            <w:hideMark/>
          </w:tcPr>
          <w:p w14:paraId="00C2F3CA" w14:textId="6740374C" w:rsidR="00514428" w:rsidRPr="003744B4" w:rsidRDefault="003744B4" w:rsidP="000F410D">
            <w:pPr>
              <w:pStyle w:val="noidungbang"/>
              <w:jc w:val="center"/>
              <w:rPr>
                <w:lang w:val="vi-VN"/>
              </w:rPr>
            </w:pPr>
            <w:r>
              <w:t>2</w:t>
            </w:r>
          </w:p>
        </w:tc>
        <w:tc>
          <w:tcPr>
            <w:tcW w:w="0" w:type="auto"/>
            <w:vAlign w:val="center"/>
            <w:hideMark/>
          </w:tcPr>
          <w:p w14:paraId="520F4EEB" w14:textId="77777777" w:rsidR="00514428" w:rsidRPr="0072638F" w:rsidRDefault="00514428" w:rsidP="00D37E73">
            <w:pPr>
              <w:pStyle w:val="noidungbang"/>
              <w:jc w:val="left"/>
            </w:pPr>
            <w:r w:rsidRPr="0072638F">
              <w:t>type_id</w:t>
            </w:r>
          </w:p>
        </w:tc>
        <w:tc>
          <w:tcPr>
            <w:tcW w:w="0" w:type="auto"/>
            <w:vAlign w:val="center"/>
            <w:hideMark/>
          </w:tcPr>
          <w:p w14:paraId="3053729A" w14:textId="77777777" w:rsidR="00514428" w:rsidRPr="0072638F" w:rsidRDefault="00514428" w:rsidP="00D37E73">
            <w:pPr>
              <w:pStyle w:val="noidungbang"/>
              <w:jc w:val="left"/>
            </w:pPr>
            <w:r w:rsidRPr="0072638F">
              <w:t>Khóa ngoại liên kết bảng TypeSubjects (Loại môn).</w:t>
            </w:r>
          </w:p>
        </w:tc>
      </w:tr>
      <w:tr w:rsidR="00514428" w:rsidRPr="0072638F" w14:paraId="29EA9B3C" w14:textId="77777777" w:rsidTr="00D37E73">
        <w:trPr>
          <w:jc w:val="center"/>
        </w:trPr>
        <w:tc>
          <w:tcPr>
            <w:tcW w:w="0" w:type="auto"/>
            <w:vAlign w:val="center"/>
            <w:hideMark/>
          </w:tcPr>
          <w:p w14:paraId="65541FDD" w14:textId="10E548A2" w:rsidR="00514428" w:rsidRPr="003744B4" w:rsidRDefault="003744B4" w:rsidP="000F410D">
            <w:pPr>
              <w:pStyle w:val="noidungbang"/>
              <w:jc w:val="center"/>
              <w:rPr>
                <w:lang w:val="vi-VN"/>
              </w:rPr>
            </w:pPr>
            <w:r>
              <w:lastRenderedPageBreak/>
              <w:t>3</w:t>
            </w:r>
          </w:p>
        </w:tc>
        <w:tc>
          <w:tcPr>
            <w:tcW w:w="0" w:type="auto"/>
            <w:vAlign w:val="center"/>
            <w:hideMark/>
          </w:tcPr>
          <w:p w14:paraId="675757BF" w14:textId="77777777" w:rsidR="00514428" w:rsidRPr="0072638F" w:rsidRDefault="00514428" w:rsidP="00D37E73">
            <w:pPr>
              <w:pStyle w:val="noidungbang"/>
              <w:jc w:val="left"/>
            </w:pPr>
            <w:r w:rsidRPr="0072638F">
              <w:t>noidung_id</w:t>
            </w:r>
          </w:p>
        </w:tc>
        <w:tc>
          <w:tcPr>
            <w:tcW w:w="0" w:type="auto"/>
            <w:vAlign w:val="center"/>
            <w:hideMark/>
          </w:tcPr>
          <w:p w14:paraId="1CCE1AE6" w14:textId="77777777" w:rsidR="00514428" w:rsidRPr="0072638F" w:rsidRDefault="00514428" w:rsidP="00D37E73">
            <w:pPr>
              <w:pStyle w:val="noidungbang"/>
              <w:jc w:val="left"/>
            </w:pPr>
            <w:r w:rsidRPr="0072638F">
              <w:t>Khóa ngoại liên kết bảng TypeOfKnowledges (Khối kiến thức).</w:t>
            </w:r>
          </w:p>
        </w:tc>
      </w:tr>
      <w:tr w:rsidR="00514428" w:rsidRPr="0072638F" w14:paraId="03F88961" w14:textId="77777777" w:rsidTr="00D37E73">
        <w:trPr>
          <w:jc w:val="center"/>
        </w:trPr>
        <w:tc>
          <w:tcPr>
            <w:tcW w:w="0" w:type="auto"/>
            <w:vAlign w:val="center"/>
            <w:hideMark/>
          </w:tcPr>
          <w:p w14:paraId="285210AF" w14:textId="6C53C0C4" w:rsidR="00514428" w:rsidRPr="003744B4" w:rsidRDefault="003744B4" w:rsidP="000F410D">
            <w:pPr>
              <w:pStyle w:val="noidungbang"/>
              <w:jc w:val="center"/>
              <w:rPr>
                <w:lang w:val="vi-VN"/>
              </w:rPr>
            </w:pPr>
            <w:r>
              <w:t>4</w:t>
            </w:r>
          </w:p>
        </w:tc>
        <w:tc>
          <w:tcPr>
            <w:tcW w:w="0" w:type="auto"/>
            <w:vAlign w:val="center"/>
            <w:hideMark/>
          </w:tcPr>
          <w:p w14:paraId="6F56D2C7" w14:textId="77777777" w:rsidR="00514428" w:rsidRPr="0072638F" w:rsidRDefault="00514428" w:rsidP="00D37E73">
            <w:pPr>
              <w:pStyle w:val="noidungbang"/>
              <w:jc w:val="left"/>
            </w:pPr>
            <w:r w:rsidRPr="0072638F">
              <w:t>name</w:t>
            </w:r>
          </w:p>
        </w:tc>
        <w:tc>
          <w:tcPr>
            <w:tcW w:w="0" w:type="auto"/>
            <w:vAlign w:val="center"/>
            <w:hideMark/>
          </w:tcPr>
          <w:p w14:paraId="70E107E3" w14:textId="77777777" w:rsidR="00514428" w:rsidRPr="0072638F" w:rsidRDefault="00514428" w:rsidP="00D37E73">
            <w:pPr>
              <w:pStyle w:val="noidungbang"/>
              <w:jc w:val="left"/>
            </w:pPr>
            <w:r w:rsidRPr="0072638F">
              <w:t>Tên môn học.</w:t>
            </w:r>
          </w:p>
        </w:tc>
      </w:tr>
      <w:tr w:rsidR="00514428" w:rsidRPr="0072638F" w14:paraId="097ACB41" w14:textId="77777777" w:rsidTr="00D37E73">
        <w:trPr>
          <w:jc w:val="center"/>
        </w:trPr>
        <w:tc>
          <w:tcPr>
            <w:tcW w:w="0" w:type="auto"/>
            <w:vAlign w:val="center"/>
            <w:hideMark/>
          </w:tcPr>
          <w:p w14:paraId="70BAEFBB" w14:textId="1B2047DD" w:rsidR="00514428" w:rsidRPr="003744B4" w:rsidRDefault="003744B4" w:rsidP="000F410D">
            <w:pPr>
              <w:pStyle w:val="noidungbang"/>
              <w:jc w:val="center"/>
              <w:rPr>
                <w:lang w:val="vi-VN"/>
              </w:rPr>
            </w:pPr>
            <w:r>
              <w:t>5</w:t>
            </w:r>
          </w:p>
        </w:tc>
        <w:tc>
          <w:tcPr>
            <w:tcW w:w="0" w:type="auto"/>
            <w:vAlign w:val="center"/>
            <w:hideMark/>
          </w:tcPr>
          <w:p w14:paraId="4E8BBA31" w14:textId="77777777" w:rsidR="00514428" w:rsidRPr="0072638F" w:rsidRDefault="00514428" w:rsidP="00D37E73">
            <w:pPr>
              <w:pStyle w:val="noidungbang"/>
              <w:jc w:val="left"/>
            </w:pPr>
            <w:r w:rsidRPr="0072638F">
              <w:t>description</w:t>
            </w:r>
          </w:p>
        </w:tc>
        <w:tc>
          <w:tcPr>
            <w:tcW w:w="0" w:type="auto"/>
            <w:vAlign w:val="center"/>
            <w:hideMark/>
          </w:tcPr>
          <w:p w14:paraId="6172BAF2" w14:textId="77777777" w:rsidR="00514428" w:rsidRPr="0072638F" w:rsidRDefault="00514428" w:rsidP="00D37E73">
            <w:pPr>
              <w:pStyle w:val="noidungbang"/>
              <w:jc w:val="left"/>
            </w:pPr>
            <w:r w:rsidRPr="0072638F">
              <w:t>Mô tả môn học.</w:t>
            </w:r>
          </w:p>
        </w:tc>
      </w:tr>
      <w:tr w:rsidR="00514428" w:rsidRPr="0072638F" w14:paraId="6DFE82C2" w14:textId="77777777" w:rsidTr="00D37E73">
        <w:trPr>
          <w:jc w:val="center"/>
        </w:trPr>
        <w:tc>
          <w:tcPr>
            <w:tcW w:w="0" w:type="auto"/>
            <w:vAlign w:val="center"/>
            <w:hideMark/>
          </w:tcPr>
          <w:p w14:paraId="7DCA5158" w14:textId="4027AC50" w:rsidR="00514428" w:rsidRPr="003744B4" w:rsidRDefault="003744B4" w:rsidP="000F410D">
            <w:pPr>
              <w:pStyle w:val="noidungbang"/>
              <w:jc w:val="center"/>
              <w:rPr>
                <w:lang w:val="vi-VN"/>
              </w:rPr>
            </w:pPr>
            <w:r>
              <w:t>6</w:t>
            </w:r>
          </w:p>
        </w:tc>
        <w:tc>
          <w:tcPr>
            <w:tcW w:w="0" w:type="auto"/>
            <w:vAlign w:val="center"/>
            <w:hideMark/>
          </w:tcPr>
          <w:p w14:paraId="559F8648" w14:textId="6BDF52BF" w:rsidR="00514428" w:rsidRPr="0072638F" w:rsidRDefault="00067E0A" w:rsidP="00D37E73">
            <w:pPr>
              <w:pStyle w:val="noidungbang"/>
              <w:jc w:val="left"/>
            </w:pPr>
            <w:r>
              <w:t>credits</w:t>
            </w:r>
          </w:p>
        </w:tc>
        <w:tc>
          <w:tcPr>
            <w:tcW w:w="0" w:type="auto"/>
            <w:vAlign w:val="center"/>
            <w:hideMark/>
          </w:tcPr>
          <w:p w14:paraId="63EF4A33" w14:textId="267878E7" w:rsidR="00514428" w:rsidRPr="00067E0A" w:rsidRDefault="00067E0A" w:rsidP="00D37E73">
            <w:pPr>
              <w:pStyle w:val="noidungbang"/>
              <w:jc w:val="left"/>
              <w:rPr>
                <w:lang w:val="vi-VN"/>
              </w:rPr>
            </w:pPr>
            <w:r>
              <w:t>Số</w:t>
            </w:r>
            <w:r>
              <w:rPr>
                <w:lang w:val="vi-VN"/>
              </w:rPr>
              <w:t xml:space="preserve"> tín chỉ</w:t>
            </w:r>
          </w:p>
        </w:tc>
      </w:tr>
    </w:tbl>
    <w:p w14:paraId="57EB2C75" w14:textId="77777777" w:rsidR="00514428" w:rsidRPr="0072638F" w:rsidRDefault="00514428" w:rsidP="00514428">
      <w:pPr>
        <w:pStyle w:val="Noidung"/>
      </w:pPr>
      <w:r w:rsidRPr="0072638F">
        <w:t>Bảng: TypeSubjects (Loại môn học)</w:t>
      </w:r>
    </w:p>
    <w:p w14:paraId="7EDB9896" w14:textId="0F867F11" w:rsidR="00811C00" w:rsidRPr="00811C00" w:rsidRDefault="00811C00" w:rsidP="00811C00">
      <w:pPr>
        <w:pStyle w:val="Caption"/>
        <w:keepNext/>
        <w:rPr>
          <w:lang w:val="vi-VN"/>
        </w:rPr>
      </w:pPr>
      <w:bookmarkStart w:id="95" w:name="_Toc217711260"/>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9</w:t>
      </w:r>
      <w:r w:rsidR="00B5572B">
        <w:fldChar w:fldCharType="end"/>
      </w:r>
      <w:r>
        <w:rPr>
          <w:lang w:val="vi-VN"/>
        </w:rPr>
        <w:t xml:space="preserve"> </w:t>
      </w:r>
      <w:r w:rsidR="00FD70DD">
        <w:rPr>
          <w:lang w:val="vi-VN"/>
        </w:rPr>
        <w:t xml:space="preserve">Đặc tả </w:t>
      </w:r>
      <w:r>
        <w:rPr>
          <w:lang w:val="vi-VN"/>
        </w:rPr>
        <w:t>bảng TypeSubjects</w:t>
      </w:r>
      <w:bookmarkEnd w:id="95"/>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930"/>
        <w:gridCol w:w="1881"/>
        <w:gridCol w:w="5961"/>
      </w:tblGrid>
      <w:tr w:rsidR="00514428" w:rsidRPr="00811C00" w14:paraId="312A7A5D" w14:textId="77777777" w:rsidTr="002270AE">
        <w:trPr>
          <w:jc w:val="center"/>
        </w:trPr>
        <w:tc>
          <w:tcPr>
            <w:tcW w:w="530" w:type="pct"/>
            <w:vAlign w:val="center"/>
            <w:hideMark/>
          </w:tcPr>
          <w:p w14:paraId="74157891" w14:textId="77777777" w:rsidR="00514428" w:rsidRPr="00811C00" w:rsidRDefault="00514428" w:rsidP="000F410D">
            <w:pPr>
              <w:pStyle w:val="noidungbang"/>
              <w:jc w:val="center"/>
              <w:rPr>
                <w:b/>
                <w:bCs/>
              </w:rPr>
            </w:pPr>
            <w:r w:rsidRPr="00811C00">
              <w:rPr>
                <w:b/>
                <w:bCs/>
              </w:rPr>
              <w:t>STT</w:t>
            </w:r>
          </w:p>
        </w:tc>
        <w:tc>
          <w:tcPr>
            <w:tcW w:w="1072" w:type="pct"/>
            <w:vAlign w:val="center"/>
            <w:hideMark/>
          </w:tcPr>
          <w:p w14:paraId="76BF3A60" w14:textId="77777777" w:rsidR="00514428" w:rsidRPr="00811C00" w:rsidRDefault="00514428" w:rsidP="000F410D">
            <w:pPr>
              <w:pStyle w:val="noidungbang"/>
              <w:jc w:val="center"/>
              <w:rPr>
                <w:b/>
                <w:bCs/>
              </w:rPr>
            </w:pPr>
            <w:r w:rsidRPr="00811C00">
              <w:rPr>
                <w:b/>
                <w:bCs/>
              </w:rPr>
              <w:t>Tên cột</w:t>
            </w:r>
          </w:p>
        </w:tc>
        <w:tc>
          <w:tcPr>
            <w:tcW w:w="3398" w:type="pct"/>
            <w:vAlign w:val="center"/>
            <w:hideMark/>
          </w:tcPr>
          <w:p w14:paraId="212F5DB4" w14:textId="77777777" w:rsidR="00514428" w:rsidRPr="00811C00" w:rsidRDefault="00514428" w:rsidP="000F410D">
            <w:pPr>
              <w:pStyle w:val="noidungbang"/>
              <w:jc w:val="center"/>
              <w:rPr>
                <w:b/>
                <w:bCs/>
              </w:rPr>
            </w:pPr>
            <w:r w:rsidRPr="00811C00">
              <w:rPr>
                <w:b/>
                <w:bCs/>
              </w:rPr>
              <w:t>Mô tả</w:t>
            </w:r>
          </w:p>
        </w:tc>
      </w:tr>
      <w:tr w:rsidR="00514428" w:rsidRPr="0072638F" w14:paraId="61DD5514" w14:textId="77777777" w:rsidTr="002270AE">
        <w:trPr>
          <w:jc w:val="center"/>
        </w:trPr>
        <w:tc>
          <w:tcPr>
            <w:tcW w:w="530" w:type="pct"/>
            <w:vAlign w:val="center"/>
            <w:hideMark/>
          </w:tcPr>
          <w:p w14:paraId="45A50F90" w14:textId="77777777" w:rsidR="00514428" w:rsidRPr="0072638F" w:rsidRDefault="00514428" w:rsidP="000F410D">
            <w:pPr>
              <w:pStyle w:val="noidungbang"/>
              <w:jc w:val="center"/>
            </w:pPr>
            <w:r w:rsidRPr="0072638F">
              <w:t>1</w:t>
            </w:r>
          </w:p>
        </w:tc>
        <w:tc>
          <w:tcPr>
            <w:tcW w:w="1072" w:type="pct"/>
            <w:vAlign w:val="center"/>
            <w:hideMark/>
          </w:tcPr>
          <w:p w14:paraId="6852CF9E" w14:textId="77777777" w:rsidR="00514428" w:rsidRPr="0072638F" w:rsidRDefault="00514428" w:rsidP="007471C9">
            <w:pPr>
              <w:pStyle w:val="noidungbang"/>
              <w:jc w:val="left"/>
            </w:pPr>
            <w:r w:rsidRPr="0072638F">
              <w:t>type_id</w:t>
            </w:r>
          </w:p>
        </w:tc>
        <w:tc>
          <w:tcPr>
            <w:tcW w:w="3398" w:type="pct"/>
            <w:vAlign w:val="center"/>
            <w:hideMark/>
          </w:tcPr>
          <w:p w14:paraId="4BF3C51A" w14:textId="77777777" w:rsidR="00514428" w:rsidRPr="0072638F" w:rsidRDefault="00514428" w:rsidP="007471C9">
            <w:pPr>
              <w:pStyle w:val="noidungbang"/>
              <w:jc w:val="left"/>
            </w:pPr>
            <w:r w:rsidRPr="0072638F">
              <w:t>Khóa chính, mã loại môn.</w:t>
            </w:r>
          </w:p>
        </w:tc>
      </w:tr>
      <w:tr w:rsidR="00514428" w:rsidRPr="0072638F" w14:paraId="3F2627FD" w14:textId="77777777" w:rsidTr="002270AE">
        <w:trPr>
          <w:jc w:val="center"/>
        </w:trPr>
        <w:tc>
          <w:tcPr>
            <w:tcW w:w="530" w:type="pct"/>
            <w:vAlign w:val="center"/>
            <w:hideMark/>
          </w:tcPr>
          <w:p w14:paraId="0315C9EB" w14:textId="77777777" w:rsidR="00514428" w:rsidRPr="0072638F" w:rsidRDefault="00514428" w:rsidP="000F410D">
            <w:pPr>
              <w:pStyle w:val="noidungbang"/>
              <w:jc w:val="center"/>
            </w:pPr>
            <w:r w:rsidRPr="0072638F">
              <w:t>2</w:t>
            </w:r>
          </w:p>
        </w:tc>
        <w:tc>
          <w:tcPr>
            <w:tcW w:w="1072" w:type="pct"/>
            <w:vAlign w:val="center"/>
            <w:hideMark/>
          </w:tcPr>
          <w:p w14:paraId="75EFF431" w14:textId="77777777" w:rsidR="00514428" w:rsidRPr="0072638F" w:rsidRDefault="00514428" w:rsidP="007471C9">
            <w:pPr>
              <w:pStyle w:val="noidungbang"/>
              <w:jc w:val="left"/>
            </w:pPr>
            <w:r w:rsidRPr="0072638F">
              <w:t>name</w:t>
            </w:r>
          </w:p>
        </w:tc>
        <w:tc>
          <w:tcPr>
            <w:tcW w:w="3398" w:type="pct"/>
            <w:vAlign w:val="center"/>
            <w:hideMark/>
          </w:tcPr>
          <w:p w14:paraId="1177E202" w14:textId="77777777" w:rsidR="00514428" w:rsidRPr="0072638F" w:rsidRDefault="00514428" w:rsidP="007471C9">
            <w:pPr>
              <w:pStyle w:val="noidungbang"/>
              <w:jc w:val="left"/>
            </w:pPr>
            <w:r w:rsidRPr="0072638F">
              <w:t>Tên loại môn (VD: Bắt buộc, Tự chọn).</w:t>
            </w:r>
          </w:p>
        </w:tc>
      </w:tr>
      <w:tr w:rsidR="00514428" w:rsidRPr="0072638F" w14:paraId="07156B0D" w14:textId="77777777" w:rsidTr="002270AE">
        <w:trPr>
          <w:jc w:val="center"/>
        </w:trPr>
        <w:tc>
          <w:tcPr>
            <w:tcW w:w="530" w:type="pct"/>
            <w:vAlign w:val="center"/>
            <w:hideMark/>
          </w:tcPr>
          <w:p w14:paraId="35D8F6C4" w14:textId="77777777" w:rsidR="00514428" w:rsidRPr="0072638F" w:rsidRDefault="00514428" w:rsidP="000F410D">
            <w:pPr>
              <w:pStyle w:val="noidungbang"/>
              <w:jc w:val="center"/>
            </w:pPr>
            <w:r w:rsidRPr="0072638F">
              <w:t>3</w:t>
            </w:r>
          </w:p>
        </w:tc>
        <w:tc>
          <w:tcPr>
            <w:tcW w:w="1072" w:type="pct"/>
            <w:vAlign w:val="center"/>
            <w:hideMark/>
          </w:tcPr>
          <w:p w14:paraId="5F7F9F95" w14:textId="77777777" w:rsidR="00514428" w:rsidRPr="0072638F" w:rsidRDefault="00514428" w:rsidP="007471C9">
            <w:pPr>
              <w:pStyle w:val="noidungbang"/>
              <w:jc w:val="left"/>
            </w:pPr>
            <w:r w:rsidRPr="0072638F">
              <w:t>description</w:t>
            </w:r>
          </w:p>
        </w:tc>
        <w:tc>
          <w:tcPr>
            <w:tcW w:w="3398" w:type="pct"/>
            <w:vAlign w:val="center"/>
            <w:hideMark/>
          </w:tcPr>
          <w:p w14:paraId="3E1A03ED" w14:textId="77777777" w:rsidR="00514428" w:rsidRPr="0072638F" w:rsidRDefault="00514428" w:rsidP="007471C9">
            <w:pPr>
              <w:pStyle w:val="noidungbang"/>
              <w:jc w:val="left"/>
            </w:pPr>
            <w:r w:rsidRPr="0072638F">
              <w:t>Mô tả chi tiết.</w:t>
            </w:r>
          </w:p>
        </w:tc>
      </w:tr>
    </w:tbl>
    <w:p w14:paraId="5BB87DEE" w14:textId="77777777" w:rsidR="00514428" w:rsidRPr="0072638F" w:rsidRDefault="00514428" w:rsidP="00514428">
      <w:pPr>
        <w:pStyle w:val="Noidung"/>
      </w:pPr>
      <w:r w:rsidRPr="0072638F">
        <w:t>Bảng: TypeOfKnowledges (Loại khối kiến thức)</w:t>
      </w:r>
    </w:p>
    <w:p w14:paraId="276FD46C" w14:textId="458CFBA8" w:rsidR="007471C9" w:rsidRPr="007471C9" w:rsidRDefault="007471C9" w:rsidP="007471C9">
      <w:pPr>
        <w:pStyle w:val="Caption"/>
        <w:keepNext/>
        <w:rPr>
          <w:lang w:val="vi-VN"/>
        </w:rPr>
      </w:pPr>
      <w:bookmarkStart w:id="96" w:name="_Toc217711261"/>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10</w:t>
      </w:r>
      <w:r w:rsidR="00B5572B">
        <w:fldChar w:fldCharType="end"/>
      </w:r>
      <w:r>
        <w:rPr>
          <w:lang w:val="vi-VN"/>
        </w:rPr>
        <w:t xml:space="preserve"> </w:t>
      </w:r>
      <w:r w:rsidR="00FD70DD">
        <w:rPr>
          <w:lang w:val="vi-VN"/>
        </w:rPr>
        <w:t xml:space="preserve">Đặc tả </w:t>
      </w:r>
      <w:r>
        <w:rPr>
          <w:lang w:val="vi-VN"/>
        </w:rPr>
        <w:t>bảng TypeOfKnowledges</w:t>
      </w:r>
      <w:bookmarkEnd w:id="96"/>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61"/>
        <w:gridCol w:w="1572"/>
        <w:gridCol w:w="6439"/>
      </w:tblGrid>
      <w:tr w:rsidR="00514428" w:rsidRPr="007471C9" w14:paraId="447EF78B" w14:textId="77777777" w:rsidTr="002270AE">
        <w:trPr>
          <w:jc w:val="center"/>
        </w:trPr>
        <w:tc>
          <w:tcPr>
            <w:tcW w:w="434" w:type="pct"/>
            <w:vAlign w:val="center"/>
            <w:hideMark/>
          </w:tcPr>
          <w:p w14:paraId="4FC3F3BE" w14:textId="77777777" w:rsidR="00514428" w:rsidRPr="007471C9" w:rsidRDefault="00514428" w:rsidP="000F410D">
            <w:pPr>
              <w:pStyle w:val="noidungbang"/>
              <w:jc w:val="center"/>
              <w:rPr>
                <w:b/>
                <w:bCs/>
              </w:rPr>
            </w:pPr>
            <w:r w:rsidRPr="007471C9">
              <w:rPr>
                <w:b/>
                <w:bCs/>
              </w:rPr>
              <w:t>STT</w:t>
            </w:r>
          </w:p>
        </w:tc>
        <w:tc>
          <w:tcPr>
            <w:tcW w:w="896" w:type="pct"/>
            <w:vAlign w:val="center"/>
            <w:hideMark/>
          </w:tcPr>
          <w:p w14:paraId="2B6AA986" w14:textId="77777777" w:rsidR="00514428" w:rsidRPr="007471C9" w:rsidRDefault="00514428" w:rsidP="000F410D">
            <w:pPr>
              <w:pStyle w:val="noidungbang"/>
              <w:jc w:val="center"/>
              <w:rPr>
                <w:b/>
                <w:bCs/>
              </w:rPr>
            </w:pPr>
            <w:r w:rsidRPr="007471C9">
              <w:rPr>
                <w:b/>
                <w:bCs/>
              </w:rPr>
              <w:t>Tên cột</w:t>
            </w:r>
          </w:p>
        </w:tc>
        <w:tc>
          <w:tcPr>
            <w:tcW w:w="3669" w:type="pct"/>
            <w:vAlign w:val="center"/>
            <w:hideMark/>
          </w:tcPr>
          <w:p w14:paraId="35F649EE" w14:textId="77777777" w:rsidR="00514428" w:rsidRPr="007471C9" w:rsidRDefault="00514428" w:rsidP="000F410D">
            <w:pPr>
              <w:pStyle w:val="noidungbang"/>
              <w:jc w:val="center"/>
              <w:rPr>
                <w:b/>
                <w:bCs/>
              </w:rPr>
            </w:pPr>
            <w:r w:rsidRPr="007471C9">
              <w:rPr>
                <w:b/>
                <w:bCs/>
              </w:rPr>
              <w:t>Mô tả</w:t>
            </w:r>
          </w:p>
        </w:tc>
      </w:tr>
      <w:tr w:rsidR="00514428" w:rsidRPr="0072638F" w14:paraId="0E017F1D" w14:textId="77777777" w:rsidTr="002270AE">
        <w:trPr>
          <w:jc w:val="center"/>
        </w:trPr>
        <w:tc>
          <w:tcPr>
            <w:tcW w:w="434" w:type="pct"/>
            <w:vAlign w:val="center"/>
            <w:hideMark/>
          </w:tcPr>
          <w:p w14:paraId="55EB5F4B" w14:textId="77777777" w:rsidR="00514428" w:rsidRPr="0072638F" w:rsidRDefault="00514428" w:rsidP="000F410D">
            <w:pPr>
              <w:pStyle w:val="noidungbang"/>
              <w:jc w:val="center"/>
            </w:pPr>
            <w:r w:rsidRPr="0072638F">
              <w:t>1</w:t>
            </w:r>
          </w:p>
        </w:tc>
        <w:tc>
          <w:tcPr>
            <w:tcW w:w="896" w:type="pct"/>
            <w:vAlign w:val="center"/>
            <w:hideMark/>
          </w:tcPr>
          <w:p w14:paraId="41B3AB3E" w14:textId="77777777" w:rsidR="00514428" w:rsidRPr="0072638F" w:rsidRDefault="00514428" w:rsidP="007471C9">
            <w:pPr>
              <w:pStyle w:val="noidungbang"/>
              <w:jc w:val="left"/>
            </w:pPr>
            <w:r w:rsidRPr="0072638F">
              <w:t>noidung_id</w:t>
            </w:r>
          </w:p>
        </w:tc>
        <w:tc>
          <w:tcPr>
            <w:tcW w:w="3669" w:type="pct"/>
            <w:vAlign w:val="center"/>
            <w:hideMark/>
          </w:tcPr>
          <w:p w14:paraId="24BD520D" w14:textId="77777777" w:rsidR="00514428" w:rsidRPr="0072638F" w:rsidRDefault="00514428" w:rsidP="007471C9">
            <w:pPr>
              <w:pStyle w:val="noidungbang"/>
              <w:jc w:val="left"/>
            </w:pPr>
            <w:r w:rsidRPr="0072638F">
              <w:t>Khóa chính, mã khối kiến thức.</w:t>
            </w:r>
          </w:p>
        </w:tc>
      </w:tr>
      <w:tr w:rsidR="00514428" w:rsidRPr="0072638F" w14:paraId="328CD7C4" w14:textId="77777777" w:rsidTr="002270AE">
        <w:trPr>
          <w:jc w:val="center"/>
        </w:trPr>
        <w:tc>
          <w:tcPr>
            <w:tcW w:w="434" w:type="pct"/>
            <w:vAlign w:val="center"/>
            <w:hideMark/>
          </w:tcPr>
          <w:p w14:paraId="6A762C76" w14:textId="77777777" w:rsidR="00514428" w:rsidRPr="0072638F" w:rsidRDefault="00514428" w:rsidP="000F410D">
            <w:pPr>
              <w:pStyle w:val="noidungbang"/>
              <w:jc w:val="center"/>
            </w:pPr>
            <w:r w:rsidRPr="0072638F">
              <w:t>2</w:t>
            </w:r>
          </w:p>
        </w:tc>
        <w:tc>
          <w:tcPr>
            <w:tcW w:w="896" w:type="pct"/>
            <w:vAlign w:val="center"/>
            <w:hideMark/>
          </w:tcPr>
          <w:p w14:paraId="52949C28" w14:textId="77777777" w:rsidR="00514428" w:rsidRPr="0072638F" w:rsidRDefault="00514428" w:rsidP="007471C9">
            <w:pPr>
              <w:pStyle w:val="noidungbang"/>
              <w:jc w:val="left"/>
            </w:pPr>
            <w:r w:rsidRPr="0072638F">
              <w:t>name</w:t>
            </w:r>
          </w:p>
        </w:tc>
        <w:tc>
          <w:tcPr>
            <w:tcW w:w="3669" w:type="pct"/>
            <w:vAlign w:val="center"/>
            <w:hideMark/>
          </w:tcPr>
          <w:p w14:paraId="2A379CF3" w14:textId="77777777" w:rsidR="00514428" w:rsidRPr="0072638F" w:rsidRDefault="00514428" w:rsidP="007471C9">
            <w:pPr>
              <w:pStyle w:val="noidungbang"/>
              <w:jc w:val="left"/>
            </w:pPr>
            <w:r w:rsidRPr="0072638F">
              <w:t>Tên khối kiến thức (VD: Đại cương, Chuyên ngành).</w:t>
            </w:r>
          </w:p>
        </w:tc>
      </w:tr>
      <w:tr w:rsidR="00514428" w:rsidRPr="0072638F" w14:paraId="128EFE45" w14:textId="77777777" w:rsidTr="002270AE">
        <w:trPr>
          <w:jc w:val="center"/>
        </w:trPr>
        <w:tc>
          <w:tcPr>
            <w:tcW w:w="434" w:type="pct"/>
            <w:vAlign w:val="center"/>
            <w:hideMark/>
          </w:tcPr>
          <w:p w14:paraId="603E4A99" w14:textId="77777777" w:rsidR="00514428" w:rsidRPr="0072638F" w:rsidRDefault="00514428" w:rsidP="000F410D">
            <w:pPr>
              <w:pStyle w:val="noidungbang"/>
              <w:jc w:val="center"/>
            </w:pPr>
            <w:r w:rsidRPr="0072638F">
              <w:t>3</w:t>
            </w:r>
          </w:p>
        </w:tc>
        <w:tc>
          <w:tcPr>
            <w:tcW w:w="896" w:type="pct"/>
            <w:vAlign w:val="center"/>
            <w:hideMark/>
          </w:tcPr>
          <w:p w14:paraId="50C0CBF6" w14:textId="77777777" w:rsidR="00514428" w:rsidRPr="0072638F" w:rsidRDefault="00514428" w:rsidP="007471C9">
            <w:pPr>
              <w:pStyle w:val="noidungbang"/>
              <w:jc w:val="left"/>
            </w:pPr>
            <w:r w:rsidRPr="0072638F">
              <w:t>description</w:t>
            </w:r>
          </w:p>
        </w:tc>
        <w:tc>
          <w:tcPr>
            <w:tcW w:w="3669" w:type="pct"/>
            <w:vAlign w:val="center"/>
            <w:hideMark/>
          </w:tcPr>
          <w:p w14:paraId="0F5D8A4A" w14:textId="77777777" w:rsidR="00514428" w:rsidRPr="0072638F" w:rsidRDefault="00514428" w:rsidP="007471C9">
            <w:pPr>
              <w:pStyle w:val="noidungbang"/>
              <w:jc w:val="left"/>
            </w:pPr>
            <w:r w:rsidRPr="0072638F">
              <w:t>Mô tả chi tiết.</w:t>
            </w:r>
          </w:p>
        </w:tc>
      </w:tr>
    </w:tbl>
    <w:p w14:paraId="12BD5830" w14:textId="77777777" w:rsidR="00514428" w:rsidRPr="0072638F" w:rsidRDefault="00514428" w:rsidP="00514428">
      <w:pPr>
        <w:pStyle w:val="Noidung"/>
      </w:pPr>
      <w:r w:rsidRPr="0072638F">
        <w:t>Bảng: TienQuyets (Môn tiên quyết)</w:t>
      </w:r>
    </w:p>
    <w:p w14:paraId="2EE07E3D" w14:textId="5378FD97" w:rsidR="007471C9" w:rsidRPr="007471C9" w:rsidRDefault="007471C9" w:rsidP="007471C9">
      <w:pPr>
        <w:pStyle w:val="Caption"/>
        <w:keepNext/>
        <w:rPr>
          <w:lang w:val="vi-VN"/>
        </w:rPr>
      </w:pPr>
      <w:bookmarkStart w:id="97" w:name="_Toc217711262"/>
      <w:r w:rsidRPr="00022E3C">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11</w:t>
      </w:r>
      <w:r w:rsidR="00B5572B">
        <w:rPr>
          <w:lang w:val="vi-VN"/>
        </w:rPr>
        <w:fldChar w:fldCharType="end"/>
      </w:r>
      <w:r>
        <w:rPr>
          <w:lang w:val="vi-VN"/>
        </w:rPr>
        <w:t xml:space="preserve"> </w:t>
      </w:r>
      <w:r w:rsidR="00FD70DD">
        <w:rPr>
          <w:lang w:val="vi-VN"/>
        </w:rPr>
        <w:t xml:space="preserve">Đặc tả </w:t>
      </w:r>
      <w:r>
        <w:rPr>
          <w:lang w:val="vi-VN"/>
        </w:rPr>
        <w:t>bảng TienQuyet</w:t>
      </w:r>
      <w:bookmarkEnd w:id="97"/>
    </w:p>
    <w:tbl>
      <w:tblPr>
        <w:tblStyle w:val="TableGrid"/>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8"/>
        <w:gridCol w:w="2642"/>
        <w:gridCol w:w="5422"/>
      </w:tblGrid>
      <w:tr w:rsidR="00514428" w:rsidRPr="007471C9" w14:paraId="1B40CCD2" w14:textId="77777777" w:rsidTr="002270AE">
        <w:tc>
          <w:tcPr>
            <w:tcW w:w="375" w:type="pct"/>
            <w:vAlign w:val="center"/>
            <w:hideMark/>
          </w:tcPr>
          <w:p w14:paraId="04ECE8FB" w14:textId="77777777" w:rsidR="00514428" w:rsidRPr="007471C9" w:rsidRDefault="00514428" w:rsidP="000F410D">
            <w:pPr>
              <w:pStyle w:val="noidungbang"/>
              <w:jc w:val="center"/>
              <w:rPr>
                <w:b/>
                <w:bCs/>
              </w:rPr>
            </w:pPr>
            <w:r w:rsidRPr="007471C9">
              <w:rPr>
                <w:b/>
                <w:bCs/>
              </w:rPr>
              <w:t>STT</w:t>
            </w:r>
          </w:p>
        </w:tc>
        <w:tc>
          <w:tcPr>
            <w:tcW w:w="1458" w:type="pct"/>
            <w:vAlign w:val="center"/>
            <w:hideMark/>
          </w:tcPr>
          <w:p w14:paraId="0FB299DD" w14:textId="77777777" w:rsidR="00514428" w:rsidRPr="007471C9" w:rsidRDefault="00514428" w:rsidP="000F410D">
            <w:pPr>
              <w:pStyle w:val="noidungbang"/>
              <w:jc w:val="center"/>
              <w:rPr>
                <w:b/>
                <w:bCs/>
              </w:rPr>
            </w:pPr>
            <w:r w:rsidRPr="007471C9">
              <w:rPr>
                <w:b/>
                <w:bCs/>
              </w:rPr>
              <w:t>Tên cột</w:t>
            </w:r>
          </w:p>
        </w:tc>
        <w:tc>
          <w:tcPr>
            <w:tcW w:w="3168" w:type="pct"/>
            <w:vAlign w:val="center"/>
            <w:hideMark/>
          </w:tcPr>
          <w:p w14:paraId="51C55AFF" w14:textId="77777777" w:rsidR="00514428" w:rsidRPr="007471C9" w:rsidRDefault="00514428" w:rsidP="000F410D">
            <w:pPr>
              <w:pStyle w:val="noidungbang"/>
              <w:jc w:val="center"/>
              <w:rPr>
                <w:b/>
                <w:bCs/>
              </w:rPr>
            </w:pPr>
            <w:r w:rsidRPr="007471C9">
              <w:rPr>
                <w:b/>
                <w:bCs/>
              </w:rPr>
              <w:t>Mô tả</w:t>
            </w:r>
          </w:p>
        </w:tc>
      </w:tr>
      <w:tr w:rsidR="00514428" w:rsidRPr="0072638F" w14:paraId="7D66435E" w14:textId="77777777" w:rsidTr="002270AE">
        <w:tc>
          <w:tcPr>
            <w:tcW w:w="375" w:type="pct"/>
            <w:vAlign w:val="center"/>
            <w:hideMark/>
          </w:tcPr>
          <w:p w14:paraId="1FFE4226" w14:textId="77777777" w:rsidR="00514428" w:rsidRPr="0072638F" w:rsidRDefault="00514428" w:rsidP="000F410D">
            <w:pPr>
              <w:pStyle w:val="noidungbang"/>
              <w:jc w:val="center"/>
            </w:pPr>
            <w:r w:rsidRPr="0072638F">
              <w:t>1</w:t>
            </w:r>
          </w:p>
        </w:tc>
        <w:tc>
          <w:tcPr>
            <w:tcW w:w="1458" w:type="pct"/>
            <w:vAlign w:val="center"/>
            <w:hideMark/>
          </w:tcPr>
          <w:p w14:paraId="783C6592" w14:textId="77777777" w:rsidR="00514428" w:rsidRPr="0072638F" w:rsidRDefault="00514428" w:rsidP="007471C9">
            <w:pPr>
              <w:pStyle w:val="noidungbang"/>
              <w:jc w:val="left"/>
            </w:pPr>
            <w:r w:rsidRPr="0072638F">
              <w:t>tienquyet_id</w:t>
            </w:r>
          </w:p>
        </w:tc>
        <w:tc>
          <w:tcPr>
            <w:tcW w:w="3168" w:type="pct"/>
            <w:vAlign w:val="center"/>
            <w:hideMark/>
          </w:tcPr>
          <w:p w14:paraId="401193F7" w14:textId="77777777" w:rsidR="00514428" w:rsidRPr="0072638F" w:rsidRDefault="00514428" w:rsidP="007471C9">
            <w:pPr>
              <w:pStyle w:val="noidungbang"/>
              <w:jc w:val="left"/>
            </w:pPr>
            <w:r w:rsidRPr="0072638F">
              <w:t>Khóa chính.</w:t>
            </w:r>
          </w:p>
        </w:tc>
      </w:tr>
      <w:tr w:rsidR="00514428" w:rsidRPr="0072638F" w14:paraId="242865C6" w14:textId="77777777" w:rsidTr="002270AE">
        <w:tc>
          <w:tcPr>
            <w:tcW w:w="375" w:type="pct"/>
            <w:vAlign w:val="center"/>
            <w:hideMark/>
          </w:tcPr>
          <w:p w14:paraId="573368C7" w14:textId="77777777" w:rsidR="00514428" w:rsidRPr="0072638F" w:rsidRDefault="00514428" w:rsidP="000F410D">
            <w:pPr>
              <w:pStyle w:val="noidungbang"/>
              <w:jc w:val="center"/>
            </w:pPr>
            <w:r w:rsidRPr="0072638F">
              <w:t>2</w:t>
            </w:r>
          </w:p>
        </w:tc>
        <w:tc>
          <w:tcPr>
            <w:tcW w:w="1458" w:type="pct"/>
            <w:vAlign w:val="center"/>
            <w:hideMark/>
          </w:tcPr>
          <w:p w14:paraId="6A478F67" w14:textId="77777777" w:rsidR="00514428" w:rsidRPr="0072638F" w:rsidRDefault="00514428" w:rsidP="007471C9">
            <w:pPr>
              <w:pStyle w:val="noidungbang"/>
              <w:jc w:val="left"/>
            </w:pPr>
            <w:r w:rsidRPr="0072638F">
              <w:t>subject_id</w:t>
            </w:r>
          </w:p>
        </w:tc>
        <w:tc>
          <w:tcPr>
            <w:tcW w:w="3168" w:type="pct"/>
            <w:vAlign w:val="center"/>
            <w:hideMark/>
          </w:tcPr>
          <w:p w14:paraId="56555EF3" w14:textId="77777777" w:rsidR="00514428" w:rsidRPr="0072638F" w:rsidRDefault="00514428" w:rsidP="007471C9">
            <w:pPr>
              <w:pStyle w:val="noidungbang"/>
              <w:jc w:val="left"/>
            </w:pPr>
            <w:r w:rsidRPr="0072638F">
              <w:t>Mã môn học hiện tại.</w:t>
            </w:r>
          </w:p>
        </w:tc>
      </w:tr>
      <w:tr w:rsidR="00514428" w:rsidRPr="0072638F" w14:paraId="0A5437CB" w14:textId="77777777" w:rsidTr="002270AE">
        <w:tc>
          <w:tcPr>
            <w:tcW w:w="375" w:type="pct"/>
            <w:vAlign w:val="center"/>
            <w:hideMark/>
          </w:tcPr>
          <w:p w14:paraId="3CD51A12" w14:textId="77777777" w:rsidR="00514428" w:rsidRPr="0072638F" w:rsidRDefault="00514428" w:rsidP="000F410D">
            <w:pPr>
              <w:pStyle w:val="noidungbang"/>
              <w:jc w:val="center"/>
            </w:pPr>
            <w:r w:rsidRPr="0072638F">
              <w:t>3</w:t>
            </w:r>
          </w:p>
        </w:tc>
        <w:tc>
          <w:tcPr>
            <w:tcW w:w="1458" w:type="pct"/>
            <w:vAlign w:val="center"/>
            <w:hideMark/>
          </w:tcPr>
          <w:p w14:paraId="565606C5" w14:textId="77777777" w:rsidR="00514428" w:rsidRPr="0072638F" w:rsidRDefault="00514428" w:rsidP="007471C9">
            <w:pPr>
              <w:pStyle w:val="noidungbang"/>
              <w:jc w:val="left"/>
            </w:pPr>
            <w:r w:rsidRPr="0072638F">
              <w:t>prerequisite_subject_id</w:t>
            </w:r>
          </w:p>
        </w:tc>
        <w:tc>
          <w:tcPr>
            <w:tcW w:w="3168" w:type="pct"/>
            <w:vAlign w:val="center"/>
            <w:hideMark/>
          </w:tcPr>
          <w:p w14:paraId="3D4E926D" w14:textId="77777777" w:rsidR="00514428" w:rsidRPr="0072638F" w:rsidRDefault="00514428" w:rsidP="007471C9">
            <w:pPr>
              <w:pStyle w:val="noidungbang"/>
              <w:jc w:val="left"/>
            </w:pPr>
            <w:r w:rsidRPr="0072638F">
              <w:t>Mã môn học cần phải học trước (môn tiên quyết).</w:t>
            </w:r>
          </w:p>
        </w:tc>
      </w:tr>
      <w:tr w:rsidR="00514428" w:rsidRPr="0072638F" w14:paraId="4660C104" w14:textId="77777777" w:rsidTr="002270AE">
        <w:tc>
          <w:tcPr>
            <w:tcW w:w="375" w:type="pct"/>
            <w:vAlign w:val="center"/>
            <w:hideMark/>
          </w:tcPr>
          <w:p w14:paraId="5BED1234" w14:textId="77777777" w:rsidR="00514428" w:rsidRPr="0072638F" w:rsidRDefault="00514428" w:rsidP="000F410D">
            <w:pPr>
              <w:pStyle w:val="noidungbang"/>
              <w:jc w:val="center"/>
            </w:pPr>
            <w:r w:rsidRPr="0072638F">
              <w:t>4</w:t>
            </w:r>
          </w:p>
        </w:tc>
        <w:tc>
          <w:tcPr>
            <w:tcW w:w="1458" w:type="pct"/>
            <w:vAlign w:val="center"/>
            <w:hideMark/>
          </w:tcPr>
          <w:p w14:paraId="30E03C38" w14:textId="77777777" w:rsidR="00514428" w:rsidRPr="0072638F" w:rsidRDefault="00514428" w:rsidP="007471C9">
            <w:pPr>
              <w:pStyle w:val="noidungbang"/>
              <w:jc w:val="left"/>
            </w:pPr>
            <w:r w:rsidRPr="0072638F">
              <w:t>is_required</w:t>
            </w:r>
          </w:p>
        </w:tc>
        <w:tc>
          <w:tcPr>
            <w:tcW w:w="3168" w:type="pct"/>
            <w:vAlign w:val="center"/>
            <w:hideMark/>
          </w:tcPr>
          <w:p w14:paraId="2572F654" w14:textId="77777777" w:rsidR="00514428" w:rsidRPr="0072638F" w:rsidRDefault="00514428" w:rsidP="007471C9">
            <w:pPr>
              <w:pStyle w:val="noidungbang"/>
              <w:jc w:val="left"/>
            </w:pPr>
            <w:r w:rsidRPr="0072638F">
              <w:t>Đánh dấu là tiên quyết bắt buộc hay chỉ là khuyến nghị.</w:t>
            </w:r>
          </w:p>
        </w:tc>
      </w:tr>
    </w:tbl>
    <w:p w14:paraId="08D9A1C1" w14:textId="77777777" w:rsidR="00514428" w:rsidRPr="0072638F" w:rsidRDefault="00514428" w:rsidP="00514428">
      <w:pPr>
        <w:pStyle w:val="Noidung"/>
      </w:pPr>
      <w:r w:rsidRPr="0072638F">
        <w:t>Bảng: POs (Program Objectives - Mục tiêu chương trình)</w:t>
      </w:r>
    </w:p>
    <w:p w14:paraId="399489EC" w14:textId="6CF76DC3" w:rsidR="00022E3C" w:rsidRPr="00022E3C" w:rsidRDefault="00022E3C" w:rsidP="00022E3C">
      <w:pPr>
        <w:pStyle w:val="Caption"/>
        <w:keepNext/>
        <w:rPr>
          <w:lang w:val="vi-VN"/>
        </w:rPr>
      </w:pPr>
      <w:bookmarkStart w:id="98" w:name="_Toc217711263"/>
      <w:r w:rsidRPr="00022E3C">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12</w:t>
      </w:r>
      <w:r w:rsidR="00B5572B">
        <w:rPr>
          <w:lang w:val="vi-VN"/>
        </w:rPr>
        <w:fldChar w:fldCharType="end"/>
      </w:r>
      <w:r>
        <w:rPr>
          <w:lang w:val="vi-VN"/>
        </w:rPr>
        <w:t xml:space="preserve"> </w:t>
      </w:r>
      <w:r w:rsidR="00FD70DD">
        <w:rPr>
          <w:lang w:val="vi-VN"/>
        </w:rPr>
        <w:t xml:space="preserve">Đặc tả </w:t>
      </w:r>
      <w:r>
        <w:rPr>
          <w:lang w:val="vi-VN"/>
        </w:rPr>
        <w:t>bảng Pos</w:t>
      </w:r>
      <w:bookmarkEnd w:id="98"/>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1034"/>
        <w:gridCol w:w="2240"/>
        <w:gridCol w:w="5498"/>
      </w:tblGrid>
      <w:tr w:rsidR="00514428" w:rsidRPr="00022E3C" w14:paraId="22454DE8" w14:textId="77777777" w:rsidTr="002270AE">
        <w:trPr>
          <w:jc w:val="center"/>
        </w:trPr>
        <w:tc>
          <w:tcPr>
            <w:tcW w:w="589" w:type="pct"/>
            <w:vAlign w:val="center"/>
            <w:hideMark/>
          </w:tcPr>
          <w:p w14:paraId="201F20CA" w14:textId="77777777" w:rsidR="00514428" w:rsidRPr="00022E3C" w:rsidRDefault="00514428" w:rsidP="000F410D">
            <w:pPr>
              <w:pStyle w:val="noidungbang"/>
              <w:jc w:val="center"/>
              <w:rPr>
                <w:b/>
                <w:bCs/>
              </w:rPr>
            </w:pPr>
            <w:r w:rsidRPr="00022E3C">
              <w:rPr>
                <w:b/>
                <w:bCs/>
              </w:rPr>
              <w:t>STT</w:t>
            </w:r>
          </w:p>
        </w:tc>
        <w:tc>
          <w:tcPr>
            <w:tcW w:w="1277" w:type="pct"/>
            <w:vAlign w:val="center"/>
            <w:hideMark/>
          </w:tcPr>
          <w:p w14:paraId="65399748" w14:textId="77777777" w:rsidR="00514428" w:rsidRPr="00022E3C" w:rsidRDefault="00514428" w:rsidP="000F410D">
            <w:pPr>
              <w:pStyle w:val="noidungbang"/>
              <w:jc w:val="center"/>
              <w:rPr>
                <w:b/>
                <w:bCs/>
              </w:rPr>
            </w:pPr>
            <w:r w:rsidRPr="00022E3C">
              <w:rPr>
                <w:b/>
                <w:bCs/>
              </w:rPr>
              <w:t>Tên cột</w:t>
            </w:r>
          </w:p>
        </w:tc>
        <w:tc>
          <w:tcPr>
            <w:tcW w:w="3134" w:type="pct"/>
            <w:vAlign w:val="center"/>
            <w:hideMark/>
          </w:tcPr>
          <w:p w14:paraId="6D6DA44F" w14:textId="77777777" w:rsidR="00514428" w:rsidRPr="00022E3C" w:rsidRDefault="00514428" w:rsidP="000F410D">
            <w:pPr>
              <w:pStyle w:val="noidungbang"/>
              <w:jc w:val="center"/>
              <w:rPr>
                <w:b/>
                <w:bCs/>
              </w:rPr>
            </w:pPr>
            <w:r w:rsidRPr="00022E3C">
              <w:rPr>
                <w:b/>
                <w:bCs/>
              </w:rPr>
              <w:t>Mô tả</w:t>
            </w:r>
          </w:p>
        </w:tc>
      </w:tr>
      <w:tr w:rsidR="00514428" w:rsidRPr="0072638F" w14:paraId="7C3DF27C" w14:textId="77777777" w:rsidTr="002270AE">
        <w:trPr>
          <w:jc w:val="center"/>
        </w:trPr>
        <w:tc>
          <w:tcPr>
            <w:tcW w:w="589" w:type="pct"/>
            <w:vAlign w:val="center"/>
            <w:hideMark/>
          </w:tcPr>
          <w:p w14:paraId="57CA83A3" w14:textId="77777777" w:rsidR="00514428" w:rsidRPr="0072638F" w:rsidRDefault="00514428" w:rsidP="000F410D">
            <w:pPr>
              <w:pStyle w:val="noidungbang"/>
              <w:jc w:val="center"/>
            </w:pPr>
            <w:r w:rsidRPr="0072638F">
              <w:t>1</w:t>
            </w:r>
          </w:p>
        </w:tc>
        <w:tc>
          <w:tcPr>
            <w:tcW w:w="1277" w:type="pct"/>
            <w:vAlign w:val="center"/>
            <w:hideMark/>
          </w:tcPr>
          <w:p w14:paraId="0F28F390" w14:textId="77777777" w:rsidR="00514428" w:rsidRPr="0072638F" w:rsidRDefault="00514428" w:rsidP="00022E3C">
            <w:pPr>
              <w:pStyle w:val="noidungbang"/>
              <w:jc w:val="left"/>
            </w:pPr>
            <w:r w:rsidRPr="0072638F">
              <w:t>po_id</w:t>
            </w:r>
          </w:p>
        </w:tc>
        <w:tc>
          <w:tcPr>
            <w:tcW w:w="3134" w:type="pct"/>
            <w:vAlign w:val="center"/>
            <w:hideMark/>
          </w:tcPr>
          <w:p w14:paraId="31148BA4" w14:textId="77777777" w:rsidR="00514428" w:rsidRPr="0072638F" w:rsidRDefault="00514428" w:rsidP="00022E3C">
            <w:pPr>
              <w:pStyle w:val="noidungbang"/>
              <w:jc w:val="left"/>
            </w:pPr>
            <w:r w:rsidRPr="0072638F">
              <w:t>Khóa chính, mã mục tiêu.</w:t>
            </w:r>
          </w:p>
        </w:tc>
      </w:tr>
      <w:tr w:rsidR="00514428" w:rsidRPr="0072638F" w14:paraId="4B0ECDC7" w14:textId="77777777" w:rsidTr="002270AE">
        <w:trPr>
          <w:jc w:val="center"/>
        </w:trPr>
        <w:tc>
          <w:tcPr>
            <w:tcW w:w="589" w:type="pct"/>
            <w:vAlign w:val="center"/>
            <w:hideMark/>
          </w:tcPr>
          <w:p w14:paraId="6F8C6C11" w14:textId="77777777" w:rsidR="00514428" w:rsidRPr="0072638F" w:rsidRDefault="00514428" w:rsidP="000F410D">
            <w:pPr>
              <w:pStyle w:val="noidungbang"/>
              <w:jc w:val="center"/>
            </w:pPr>
            <w:r w:rsidRPr="0072638F">
              <w:t>2</w:t>
            </w:r>
          </w:p>
        </w:tc>
        <w:tc>
          <w:tcPr>
            <w:tcW w:w="1277" w:type="pct"/>
            <w:vAlign w:val="center"/>
            <w:hideMark/>
          </w:tcPr>
          <w:p w14:paraId="791AAD1A" w14:textId="77777777" w:rsidR="00514428" w:rsidRPr="0072638F" w:rsidRDefault="00514428" w:rsidP="00022E3C">
            <w:pPr>
              <w:pStyle w:val="noidungbang"/>
              <w:jc w:val="left"/>
            </w:pPr>
            <w:r w:rsidRPr="0072638F">
              <w:t>program_id</w:t>
            </w:r>
          </w:p>
        </w:tc>
        <w:tc>
          <w:tcPr>
            <w:tcW w:w="3134" w:type="pct"/>
            <w:vAlign w:val="center"/>
            <w:hideMark/>
          </w:tcPr>
          <w:p w14:paraId="0F6FB210" w14:textId="77777777" w:rsidR="00514428" w:rsidRPr="0072638F" w:rsidRDefault="00514428" w:rsidP="00022E3C">
            <w:pPr>
              <w:pStyle w:val="noidungbang"/>
              <w:jc w:val="left"/>
            </w:pPr>
            <w:r w:rsidRPr="0072638F">
              <w:t>Thuộc chương trình đào tạo nào.</w:t>
            </w:r>
          </w:p>
        </w:tc>
      </w:tr>
      <w:tr w:rsidR="00514428" w:rsidRPr="0072638F" w14:paraId="762A4BC5" w14:textId="77777777" w:rsidTr="002270AE">
        <w:trPr>
          <w:jc w:val="center"/>
        </w:trPr>
        <w:tc>
          <w:tcPr>
            <w:tcW w:w="589" w:type="pct"/>
            <w:vAlign w:val="center"/>
            <w:hideMark/>
          </w:tcPr>
          <w:p w14:paraId="11F92D74" w14:textId="77777777" w:rsidR="00514428" w:rsidRPr="0072638F" w:rsidRDefault="00514428" w:rsidP="000F410D">
            <w:pPr>
              <w:pStyle w:val="noidungbang"/>
              <w:jc w:val="center"/>
            </w:pPr>
            <w:r w:rsidRPr="0072638F">
              <w:t>3</w:t>
            </w:r>
          </w:p>
        </w:tc>
        <w:tc>
          <w:tcPr>
            <w:tcW w:w="1277" w:type="pct"/>
            <w:vAlign w:val="center"/>
            <w:hideMark/>
          </w:tcPr>
          <w:p w14:paraId="1F516CAC" w14:textId="77777777" w:rsidR="00514428" w:rsidRPr="0072638F" w:rsidRDefault="00514428" w:rsidP="00022E3C">
            <w:pPr>
              <w:pStyle w:val="noidungbang"/>
              <w:jc w:val="left"/>
            </w:pPr>
            <w:r w:rsidRPr="0072638F">
              <w:t>name</w:t>
            </w:r>
          </w:p>
        </w:tc>
        <w:tc>
          <w:tcPr>
            <w:tcW w:w="3134" w:type="pct"/>
            <w:vAlign w:val="center"/>
            <w:hideMark/>
          </w:tcPr>
          <w:p w14:paraId="11C2B870" w14:textId="77777777" w:rsidR="00514428" w:rsidRPr="0072638F" w:rsidRDefault="00514428" w:rsidP="00022E3C">
            <w:pPr>
              <w:pStyle w:val="noidungbang"/>
              <w:jc w:val="left"/>
            </w:pPr>
            <w:r w:rsidRPr="0072638F">
              <w:t>Tên mục tiêu.</w:t>
            </w:r>
          </w:p>
        </w:tc>
      </w:tr>
      <w:tr w:rsidR="00514428" w:rsidRPr="0072638F" w14:paraId="212E8571" w14:textId="77777777" w:rsidTr="002270AE">
        <w:trPr>
          <w:jc w:val="center"/>
        </w:trPr>
        <w:tc>
          <w:tcPr>
            <w:tcW w:w="589" w:type="pct"/>
            <w:vAlign w:val="center"/>
            <w:hideMark/>
          </w:tcPr>
          <w:p w14:paraId="4FA9AF6A" w14:textId="77777777" w:rsidR="00514428" w:rsidRPr="0072638F" w:rsidRDefault="00514428" w:rsidP="000F410D">
            <w:pPr>
              <w:pStyle w:val="noidungbang"/>
              <w:jc w:val="center"/>
            </w:pPr>
            <w:r w:rsidRPr="0072638F">
              <w:t>4</w:t>
            </w:r>
          </w:p>
        </w:tc>
        <w:tc>
          <w:tcPr>
            <w:tcW w:w="1277" w:type="pct"/>
            <w:vAlign w:val="center"/>
            <w:hideMark/>
          </w:tcPr>
          <w:p w14:paraId="3BBB503F" w14:textId="77777777" w:rsidR="00514428" w:rsidRPr="0072638F" w:rsidRDefault="00514428" w:rsidP="00022E3C">
            <w:pPr>
              <w:pStyle w:val="noidungbang"/>
              <w:jc w:val="left"/>
            </w:pPr>
            <w:r w:rsidRPr="0072638F">
              <w:t>description</w:t>
            </w:r>
          </w:p>
        </w:tc>
        <w:tc>
          <w:tcPr>
            <w:tcW w:w="3134" w:type="pct"/>
            <w:vAlign w:val="center"/>
            <w:hideMark/>
          </w:tcPr>
          <w:p w14:paraId="1C025974" w14:textId="77777777" w:rsidR="00514428" w:rsidRPr="0072638F" w:rsidRDefault="00514428" w:rsidP="00022E3C">
            <w:pPr>
              <w:pStyle w:val="noidungbang"/>
              <w:jc w:val="left"/>
            </w:pPr>
            <w:r w:rsidRPr="0072638F">
              <w:t>Mô tả mục tiêu.</w:t>
            </w:r>
          </w:p>
        </w:tc>
      </w:tr>
    </w:tbl>
    <w:p w14:paraId="0006502D" w14:textId="4406B00B" w:rsidR="00514428" w:rsidRPr="0072638F" w:rsidRDefault="00514428" w:rsidP="00514428">
      <w:pPr>
        <w:pStyle w:val="Noidung"/>
      </w:pPr>
      <w:r w:rsidRPr="0072638F">
        <w:lastRenderedPageBreak/>
        <w:t>Bảng: PLOs (Program Learning Outcomes - Chuẩn đầu ra chương trình)</w:t>
      </w:r>
    </w:p>
    <w:p w14:paraId="42F64479" w14:textId="7D3998C0" w:rsidR="00022E3C" w:rsidRPr="00022E3C" w:rsidRDefault="00022E3C" w:rsidP="00022E3C">
      <w:pPr>
        <w:pStyle w:val="Caption"/>
        <w:keepNext/>
        <w:rPr>
          <w:lang w:val="vi-VN"/>
        </w:rPr>
      </w:pPr>
      <w:bookmarkStart w:id="99" w:name="_Toc217711264"/>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13</w:t>
      </w:r>
      <w:r w:rsidR="00B5572B">
        <w:fldChar w:fldCharType="end"/>
      </w:r>
      <w:r>
        <w:rPr>
          <w:lang w:val="vi-VN"/>
        </w:rPr>
        <w:t xml:space="preserve"> </w:t>
      </w:r>
      <w:r w:rsidR="00FD70DD">
        <w:rPr>
          <w:lang w:val="vi-VN"/>
        </w:rPr>
        <w:t xml:space="preserve">Đặc tả </w:t>
      </w:r>
      <w:r>
        <w:rPr>
          <w:lang w:val="vi-VN"/>
        </w:rPr>
        <w:t>bảng PLOs</w:t>
      </w:r>
      <w:bookmarkEnd w:id="99"/>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1205"/>
        <w:gridCol w:w="2614"/>
        <w:gridCol w:w="4953"/>
      </w:tblGrid>
      <w:tr w:rsidR="00514428" w:rsidRPr="00022E3C" w14:paraId="4A6D8D48" w14:textId="77777777" w:rsidTr="002270AE">
        <w:trPr>
          <w:jc w:val="center"/>
        </w:trPr>
        <w:tc>
          <w:tcPr>
            <w:tcW w:w="687" w:type="pct"/>
            <w:hideMark/>
          </w:tcPr>
          <w:p w14:paraId="0D3E7025" w14:textId="77777777" w:rsidR="00514428" w:rsidRPr="00022E3C" w:rsidRDefault="00514428" w:rsidP="000F410D">
            <w:pPr>
              <w:pStyle w:val="noidungbang"/>
              <w:jc w:val="center"/>
              <w:rPr>
                <w:b/>
                <w:bCs/>
              </w:rPr>
            </w:pPr>
            <w:r w:rsidRPr="00022E3C">
              <w:rPr>
                <w:b/>
                <w:bCs/>
              </w:rPr>
              <w:t>STT</w:t>
            </w:r>
          </w:p>
        </w:tc>
        <w:tc>
          <w:tcPr>
            <w:tcW w:w="1490" w:type="pct"/>
            <w:hideMark/>
          </w:tcPr>
          <w:p w14:paraId="2F60EBD9" w14:textId="77777777" w:rsidR="00514428" w:rsidRPr="00022E3C" w:rsidRDefault="00514428" w:rsidP="000F410D">
            <w:pPr>
              <w:pStyle w:val="noidungbang"/>
              <w:jc w:val="center"/>
              <w:rPr>
                <w:b/>
                <w:bCs/>
              </w:rPr>
            </w:pPr>
            <w:r w:rsidRPr="00022E3C">
              <w:rPr>
                <w:b/>
                <w:bCs/>
              </w:rPr>
              <w:t>Tên cột</w:t>
            </w:r>
          </w:p>
        </w:tc>
        <w:tc>
          <w:tcPr>
            <w:tcW w:w="2823" w:type="pct"/>
            <w:hideMark/>
          </w:tcPr>
          <w:p w14:paraId="3444B201" w14:textId="77777777" w:rsidR="00514428" w:rsidRPr="00022E3C" w:rsidRDefault="00514428" w:rsidP="000F410D">
            <w:pPr>
              <w:pStyle w:val="noidungbang"/>
              <w:jc w:val="center"/>
              <w:rPr>
                <w:b/>
                <w:bCs/>
              </w:rPr>
            </w:pPr>
            <w:r w:rsidRPr="00022E3C">
              <w:rPr>
                <w:b/>
                <w:bCs/>
              </w:rPr>
              <w:t>Mô tả</w:t>
            </w:r>
          </w:p>
        </w:tc>
      </w:tr>
      <w:tr w:rsidR="00514428" w:rsidRPr="0072638F" w14:paraId="455272DE" w14:textId="77777777" w:rsidTr="002270AE">
        <w:trPr>
          <w:jc w:val="center"/>
        </w:trPr>
        <w:tc>
          <w:tcPr>
            <w:tcW w:w="687" w:type="pct"/>
            <w:hideMark/>
          </w:tcPr>
          <w:p w14:paraId="67D1D07B" w14:textId="77777777" w:rsidR="00514428" w:rsidRPr="0072638F" w:rsidRDefault="00514428" w:rsidP="000F410D">
            <w:pPr>
              <w:pStyle w:val="noidungbang"/>
              <w:jc w:val="center"/>
            </w:pPr>
            <w:r w:rsidRPr="0072638F">
              <w:t>1</w:t>
            </w:r>
          </w:p>
        </w:tc>
        <w:tc>
          <w:tcPr>
            <w:tcW w:w="1490" w:type="pct"/>
            <w:hideMark/>
          </w:tcPr>
          <w:p w14:paraId="7737E9E7" w14:textId="77777777" w:rsidR="00514428" w:rsidRPr="0072638F" w:rsidRDefault="00514428" w:rsidP="00022E3C">
            <w:pPr>
              <w:pStyle w:val="noidungbang"/>
              <w:jc w:val="left"/>
            </w:pPr>
            <w:r w:rsidRPr="0072638F">
              <w:t>plo_id</w:t>
            </w:r>
          </w:p>
        </w:tc>
        <w:tc>
          <w:tcPr>
            <w:tcW w:w="2823" w:type="pct"/>
            <w:hideMark/>
          </w:tcPr>
          <w:p w14:paraId="37154059" w14:textId="77777777" w:rsidR="00514428" w:rsidRPr="0072638F" w:rsidRDefault="00514428" w:rsidP="00022E3C">
            <w:pPr>
              <w:pStyle w:val="noidungbang"/>
              <w:jc w:val="left"/>
            </w:pPr>
            <w:r w:rsidRPr="0072638F">
              <w:t>Khóa chính.</w:t>
            </w:r>
          </w:p>
        </w:tc>
      </w:tr>
      <w:tr w:rsidR="00514428" w:rsidRPr="0072638F" w14:paraId="0DE1DFE8" w14:textId="77777777" w:rsidTr="002270AE">
        <w:trPr>
          <w:jc w:val="center"/>
        </w:trPr>
        <w:tc>
          <w:tcPr>
            <w:tcW w:w="687" w:type="pct"/>
            <w:hideMark/>
          </w:tcPr>
          <w:p w14:paraId="070D9501" w14:textId="77777777" w:rsidR="00514428" w:rsidRPr="0072638F" w:rsidRDefault="00514428" w:rsidP="000F410D">
            <w:pPr>
              <w:pStyle w:val="noidungbang"/>
              <w:jc w:val="center"/>
            </w:pPr>
            <w:r w:rsidRPr="0072638F">
              <w:t>2</w:t>
            </w:r>
          </w:p>
        </w:tc>
        <w:tc>
          <w:tcPr>
            <w:tcW w:w="1490" w:type="pct"/>
            <w:hideMark/>
          </w:tcPr>
          <w:p w14:paraId="2F19FF7C" w14:textId="77777777" w:rsidR="00514428" w:rsidRPr="0072638F" w:rsidRDefault="00514428" w:rsidP="00022E3C">
            <w:pPr>
              <w:pStyle w:val="noidungbang"/>
              <w:jc w:val="left"/>
            </w:pPr>
            <w:r w:rsidRPr="0072638F">
              <w:t>program_id</w:t>
            </w:r>
          </w:p>
        </w:tc>
        <w:tc>
          <w:tcPr>
            <w:tcW w:w="2823" w:type="pct"/>
            <w:hideMark/>
          </w:tcPr>
          <w:p w14:paraId="136B13C3" w14:textId="77777777" w:rsidR="00514428" w:rsidRPr="0072638F" w:rsidRDefault="00514428" w:rsidP="00022E3C">
            <w:pPr>
              <w:pStyle w:val="noidungbang"/>
              <w:jc w:val="left"/>
            </w:pPr>
            <w:r w:rsidRPr="0072638F">
              <w:t>Thuộc chương trình nào.</w:t>
            </w:r>
          </w:p>
        </w:tc>
      </w:tr>
      <w:tr w:rsidR="00514428" w:rsidRPr="0072638F" w14:paraId="55E4C0D1" w14:textId="77777777" w:rsidTr="002270AE">
        <w:trPr>
          <w:jc w:val="center"/>
        </w:trPr>
        <w:tc>
          <w:tcPr>
            <w:tcW w:w="687" w:type="pct"/>
            <w:hideMark/>
          </w:tcPr>
          <w:p w14:paraId="2D57865F" w14:textId="77777777" w:rsidR="00514428" w:rsidRPr="0072638F" w:rsidRDefault="00514428" w:rsidP="000F410D">
            <w:pPr>
              <w:pStyle w:val="noidungbang"/>
              <w:jc w:val="center"/>
            </w:pPr>
            <w:r w:rsidRPr="0072638F">
              <w:t>3</w:t>
            </w:r>
          </w:p>
        </w:tc>
        <w:tc>
          <w:tcPr>
            <w:tcW w:w="1490" w:type="pct"/>
            <w:hideMark/>
          </w:tcPr>
          <w:p w14:paraId="11CAC21B" w14:textId="77777777" w:rsidR="00514428" w:rsidRPr="0072638F" w:rsidRDefault="00514428" w:rsidP="00022E3C">
            <w:pPr>
              <w:pStyle w:val="noidungbang"/>
              <w:jc w:val="left"/>
            </w:pPr>
            <w:r w:rsidRPr="0072638F">
              <w:t>name</w:t>
            </w:r>
          </w:p>
        </w:tc>
        <w:tc>
          <w:tcPr>
            <w:tcW w:w="2823" w:type="pct"/>
            <w:hideMark/>
          </w:tcPr>
          <w:p w14:paraId="2A854640" w14:textId="77777777" w:rsidR="00514428" w:rsidRPr="0072638F" w:rsidRDefault="00514428" w:rsidP="00022E3C">
            <w:pPr>
              <w:pStyle w:val="noidungbang"/>
              <w:jc w:val="left"/>
            </w:pPr>
            <w:r w:rsidRPr="0072638F">
              <w:t>Tên chuẩn đầu ra.</w:t>
            </w:r>
          </w:p>
        </w:tc>
      </w:tr>
      <w:tr w:rsidR="00514428" w:rsidRPr="0072638F" w14:paraId="767CD066" w14:textId="77777777" w:rsidTr="002270AE">
        <w:trPr>
          <w:jc w:val="center"/>
        </w:trPr>
        <w:tc>
          <w:tcPr>
            <w:tcW w:w="687" w:type="pct"/>
            <w:hideMark/>
          </w:tcPr>
          <w:p w14:paraId="43C5FB46" w14:textId="77777777" w:rsidR="00514428" w:rsidRPr="0072638F" w:rsidRDefault="00514428" w:rsidP="000F410D">
            <w:pPr>
              <w:pStyle w:val="noidungbang"/>
              <w:jc w:val="center"/>
            </w:pPr>
            <w:r w:rsidRPr="0072638F">
              <w:t>4</w:t>
            </w:r>
          </w:p>
        </w:tc>
        <w:tc>
          <w:tcPr>
            <w:tcW w:w="1490" w:type="pct"/>
            <w:hideMark/>
          </w:tcPr>
          <w:p w14:paraId="1D45951B" w14:textId="77777777" w:rsidR="00514428" w:rsidRPr="0072638F" w:rsidRDefault="00514428" w:rsidP="00022E3C">
            <w:pPr>
              <w:pStyle w:val="noidungbang"/>
              <w:jc w:val="left"/>
            </w:pPr>
            <w:r w:rsidRPr="0072638F">
              <w:t>description</w:t>
            </w:r>
          </w:p>
        </w:tc>
        <w:tc>
          <w:tcPr>
            <w:tcW w:w="2823" w:type="pct"/>
            <w:hideMark/>
          </w:tcPr>
          <w:p w14:paraId="1175FD23" w14:textId="77777777" w:rsidR="00514428" w:rsidRPr="0072638F" w:rsidRDefault="00514428" w:rsidP="00022E3C">
            <w:pPr>
              <w:pStyle w:val="noidungbang"/>
              <w:jc w:val="left"/>
            </w:pPr>
            <w:r w:rsidRPr="0072638F">
              <w:t>Mô tả chi tiết.</w:t>
            </w:r>
          </w:p>
        </w:tc>
      </w:tr>
    </w:tbl>
    <w:p w14:paraId="794BF23F" w14:textId="77777777" w:rsidR="00514428" w:rsidRPr="0072638F" w:rsidRDefault="00514428" w:rsidP="00514428">
      <w:pPr>
        <w:pStyle w:val="Noidung"/>
      </w:pPr>
      <w:r w:rsidRPr="0072638F">
        <w:t>Bảng: POsPLOs (Ma trận liên kết PO và PLO)</w:t>
      </w:r>
    </w:p>
    <w:p w14:paraId="0F9F4152" w14:textId="2A163689" w:rsidR="00022E3C" w:rsidRPr="00022E3C" w:rsidRDefault="00022E3C" w:rsidP="00022E3C">
      <w:pPr>
        <w:pStyle w:val="Caption"/>
        <w:keepNext/>
        <w:rPr>
          <w:lang w:val="vi-VN"/>
        </w:rPr>
      </w:pPr>
      <w:bookmarkStart w:id="100" w:name="_Toc217711265"/>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14</w:t>
      </w:r>
      <w:r w:rsidR="00B5572B">
        <w:fldChar w:fldCharType="end"/>
      </w:r>
      <w:r>
        <w:rPr>
          <w:lang w:val="vi-VN"/>
        </w:rPr>
        <w:t xml:space="preserve"> </w:t>
      </w:r>
      <w:r w:rsidR="00FD70DD">
        <w:rPr>
          <w:lang w:val="vi-VN"/>
        </w:rPr>
        <w:t xml:space="preserve">Đặc tả </w:t>
      </w:r>
      <w:r>
        <w:rPr>
          <w:lang w:val="vi-VN"/>
        </w:rPr>
        <w:t>bảng POsPLOs</w:t>
      </w:r>
      <w:bookmarkEnd w:id="100"/>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38"/>
        <w:gridCol w:w="2311"/>
        <w:gridCol w:w="5723"/>
      </w:tblGrid>
      <w:tr w:rsidR="00514428" w:rsidRPr="00022E3C" w14:paraId="1E03C2ED" w14:textId="77777777" w:rsidTr="002270AE">
        <w:trPr>
          <w:jc w:val="center"/>
        </w:trPr>
        <w:tc>
          <w:tcPr>
            <w:tcW w:w="421" w:type="pct"/>
            <w:vAlign w:val="center"/>
            <w:hideMark/>
          </w:tcPr>
          <w:p w14:paraId="719950D2" w14:textId="77777777" w:rsidR="00514428" w:rsidRPr="00022E3C" w:rsidRDefault="00514428" w:rsidP="000F410D">
            <w:pPr>
              <w:pStyle w:val="noidungbang"/>
              <w:jc w:val="center"/>
              <w:rPr>
                <w:b/>
                <w:bCs/>
              </w:rPr>
            </w:pPr>
            <w:r w:rsidRPr="00022E3C">
              <w:rPr>
                <w:b/>
                <w:bCs/>
              </w:rPr>
              <w:t>STT</w:t>
            </w:r>
          </w:p>
        </w:tc>
        <w:tc>
          <w:tcPr>
            <w:tcW w:w="1317" w:type="pct"/>
            <w:vAlign w:val="center"/>
            <w:hideMark/>
          </w:tcPr>
          <w:p w14:paraId="21BE84E6" w14:textId="77777777" w:rsidR="00514428" w:rsidRPr="00022E3C" w:rsidRDefault="00514428" w:rsidP="000F410D">
            <w:pPr>
              <w:pStyle w:val="noidungbang"/>
              <w:jc w:val="center"/>
              <w:rPr>
                <w:b/>
                <w:bCs/>
              </w:rPr>
            </w:pPr>
            <w:r w:rsidRPr="00022E3C">
              <w:rPr>
                <w:b/>
                <w:bCs/>
              </w:rPr>
              <w:t>Tên cột</w:t>
            </w:r>
          </w:p>
        </w:tc>
        <w:tc>
          <w:tcPr>
            <w:tcW w:w="3262" w:type="pct"/>
            <w:vAlign w:val="center"/>
            <w:hideMark/>
          </w:tcPr>
          <w:p w14:paraId="24FD21BB" w14:textId="77777777" w:rsidR="00514428" w:rsidRPr="00022E3C" w:rsidRDefault="00514428" w:rsidP="000F410D">
            <w:pPr>
              <w:pStyle w:val="noidungbang"/>
              <w:jc w:val="center"/>
              <w:rPr>
                <w:b/>
                <w:bCs/>
              </w:rPr>
            </w:pPr>
            <w:r w:rsidRPr="00022E3C">
              <w:rPr>
                <w:b/>
                <w:bCs/>
              </w:rPr>
              <w:t>Mô tả</w:t>
            </w:r>
          </w:p>
        </w:tc>
      </w:tr>
      <w:tr w:rsidR="00514428" w:rsidRPr="0072638F" w14:paraId="4C4CF80B" w14:textId="77777777" w:rsidTr="002270AE">
        <w:trPr>
          <w:jc w:val="center"/>
        </w:trPr>
        <w:tc>
          <w:tcPr>
            <w:tcW w:w="421" w:type="pct"/>
            <w:vAlign w:val="center"/>
            <w:hideMark/>
          </w:tcPr>
          <w:p w14:paraId="1159B639" w14:textId="77777777" w:rsidR="00514428" w:rsidRPr="0072638F" w:rsidRDefault="00514428" w:rsidP="000F410D">
            <w:pPr>
              <w:pStyle w:val="noidungbang"/>
              <w:jc w:val="center"/>
            </w:pPr>
            <w:r w:rsidRPr="0072638F">
              <w:t>1</w:t>
            </w:r>
          </w:p>
        </w:tc>
        <w:tc>
          <w:tcPr>
            <w:tcW w:w="1317" w:type="pct"/>
            <w:vAlign w:val="center"/>
            <w:hideMark/>
          </w:tcPr>
          <w:p w14:paraId="39B05E0F" w14:textId="77777777" w:rsidR="00514428" w:rsidRPr="0072638F" w:rsidRDefault="00514428" w:rsidP="00022E3C">
            <w:pPr>
              <w:pStyle w:val="noidungbang"/>
              <w:jc w:val="left"/>
            </w:pPr>
            <w:r w:rsidRPr="0072638F">
              <w:t>po_id</w:t>
            </w:r>
          </w:p>
        </w:tc>
        <w:tc>
          <w:tcPr>
            <w:tcW w:w="3262" w:type="pct"/>
            <w:vAlign w:val="center"/>
            <w:hideMark/>
          </w:tcPr>
          <w:p w14:paraId="3E152583" w14:textId="77777777" w:rsidR="00514428" w:rsidRPr="0072638F" w:rsidRDefault="00514428" w:rsidP="00022E3C">
            <w:pPr>
              <w:pStyle w:val="noidungbang"/>
              <w:jc w:val="left"/>
            </w:pPr>
            <w:r w:rsidRPr="0072638F">
              <w:t>Mã mục tiêu chương trình.</w:t>
            </w:r>
          </w:p>
        </w:tc>
      </w:tr>
      <w:tr w:rsidR="00514428" w:rsidRPr="0072638F" w14:paraId="7663FCB2" w14:textId="77777777" w:rsidTr="002270AE">
        <w:trPr>
          <w:jc w:val="center"/>
        </w:trPr>
        <w:tc>
          <w:tcPr>
            <w:tcW w:w="421" w:type="pct"/>
            <w:vAlign w:val="center"/>
            <w:hideMark/>
          </w:tcPr>
          <w:p w14:paraId="3FD49596" w14:textId="77777777" w:rsidR="00514428" w:rsidRPr="0072638F" w:rsidRDefault="00514428" w:rsidP="000F410D">
            <w:pPr>
              <w:pStyle w:val="noidungbang"/>
              <w:jc w:val="center"/>
            </w:pPr>
            <w:r w:rsidRPr="0072638F">
              <w:t>2</w:t>
            </w:r>
          </w:p>
        </w:tc>
        <w:tc>
          <w:tcPr>
            <w:tcW w:w="1317" w:type="pct"/>
            <w:vAlign w:val="center"/>
            <w:hideMark/>
          </w:tcPr>
          <w:p w14:paraId="597B824B" w14:textId="77777777" w:rsidR="00514428" w:rsidRPr="0072638F" w:rsidRDefault="00514428" w:rsidP="00022E3C">
            <w:pPr>
              <w:pStyle w:val="noidungbang"/>
              <w:jc w:val="left"/>
            </w:pPr>
            <w:r w:rsidRPr="0072638F">
              <w:t>plo_id</w:t>
            </w:r>
          </w:p>
        </w:tc>
        <w:tc>
          <w:tcPr>
            <w:tcW w:w="3262" w:type="pct"/>
            <w:vAlign w:val="center"/>
            <w:hideMark/>
          </w:tcPr>
          <w:p w14:paraId="7242592D" w14:textId="77777777" w:rsidR="00514428" w:rsidRPr="0072638F" w:rsidRDefault="00514428" w:rsidP="00022E3C">
            <w:pPr>
              <w:pStyle w:val="noidungbang"/>
              <w:jc w:val="left"/>
            </w:pPr>
            <w:r w:rsidRPr="0072638F">
              <w:t>Mã chuẩn đầu ra chương trình.</w:t>
            </w:r>
          </w:p>
        </w:tc>
      </w:tr>
      <w:tr w:rsidR="00514428" w:rsidRPr="0072638F" w14:paraId="0B475270" w14:textId="77777777" w:rsidTr="002270AE">
        <w:trPr>
          <w:jc w:val="center"/>
        </w:trPr>
        <w:tc>
          <w:tcPr>
            <w:tcW w:w="421" w:type="pct"/>
            <w:vAlign w:val="center"/>
            <w:hideMark/>
          </w:tcPr>
          <w:p w14:paraId="74E2217C" w14:textId="77777777" w:rsidR="00514428" w:rsidRPr="0072638F" w:rsidRDefault="00514428" w:rsidP="000F410D">
            <w:pPr>
              <w:pStyle w:val="noidungbang"/>
              <w:jc w:val="center"/>
            </w:pPr>
            <w:r w:rsidRPr="0072638F">
              <w:t>3</w:t>
            </w:r>
          </w:p>
        </w:tc>
        <w:tc>
          <w:tcPr>
            <w:tcW w:w="1317" w:type="pct"/>
            <w:vAlign w:val="center"/>
            <w:hideMark/>
          </w:tcPr>
          <w:p w14:paraId="222B96BF" w14:textId="28EB9B2C" w:rsidR="00514428" w:rsidRPr="0072638F" w:rsidRDefault="00366DF1" w:rsidP="00022E3C">
            <w:pPr>
              <w:pStyle w:val="noidungbang"/>
              <w:jc w:val="left"/>
            </w:pPr>
            <w:r>
              <w:t>created</w:t>
            </w:r>
            <w:r>
              <w:rPr>
                <w:lang w:val="vi-VN"/>
              </w:rPr>
              <w:t>_</w:t>
            </w:r>
            <w:r>
              <w:t>at</w:t>
            </w:r>
          </w:p>
        </w:tc>
        <w:tc>
          <w:tcPr>
            <w:tcW w:w="3262" w:type="pct"/>
            <w:vAlign w:val="center"/>
            <w:hideMark/>
          </w:tcPr>
          <w:p w14:paraId="7D42EB3C" w14:textId="38D06AFE" w:rsidR="00514428" w:rsidRPr="00366DF1" w:rsidRDefault="00366DF1" w:rsidP="00022E3C">
            <w:pPr>
              <w:pStyle w:val="noidungbang"/>
              <w:jc w:val="left"/>
              <w:rPr>
                <w:lang w:val="vi-VN"/>
              </w:rPr>
            </w:pPr>
            <w:r>
              <w:rPr>
                <w:lang w:val="vi-VN"/>
              </w:rPr>
              <w:t>Ngày tạo</w:t>
            </w:r>
          </w:p>
        </w:tc>
      </w:tr>
    </w:tbl>
    <w:p w14:paraId="4A324D0E" w14:textId="77777777" w:rsidR="00514428" w:rsidRPr="0072638F" w:rsidRDefault="00514428" w:rsidP="00514428">
      <w:pPr>
        <w:pStyle w:val="Noidung"/>
      </w:pPr>
      <w:r w:rsidRPr="0072638F">
        <w:t>Bảng: LOs (Learning Outcomes - Chuẩn đầu ra môn học)</w:t>
      </w:r>
    </w:p>
    <w:p w14:paraId="22833F1C" w14:textId="3783C338" w:rsidR="00022E3C" w:rsidRPr="00022E3C" w:rsidRDefault="00022E3C" w:rsidP="00022E3C">
      <w:pPr>
        <w:pStyle w:val="Caption"/>
        <w:keepNext/>
        <w:rPr>
          <w:lang w:val="vi-VN"/>
        </w:rPr>
      </w:pPr>
      <w:bookmarkStart w:id="101" w:name="_Toc217711266"/>
      <w:r w:rsidRPr="00022E3C">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15</w:t>
      </w:r>
      <w:r w:rsidR="00B5572B">
        <w:rPr>
          <w:lang w:val="vi-VN"/>
        </w:rPr>
        <w:fldChar w:fldCharType="end"/>
      </w:r>
      <w:r>
        <w:rPr>
          <w:lang w:val="vi-VN"/>
        </w:rPr>
        <w:t xml:space="preserve"> </w:t>
      </w:r>
      <w:r w:rsidR="00FD70DD">
        <w:rPr>
          <w:lang w:val="vi-VN"/>
        </w:rPr>
        <w:t xml:space="preserve">Đặc tả </w:t>
      </w:r>
      <w:r>
        <w:rPr>
          <w:lang w:val="vi-VN"/>
        </w:rPr>
        <w:t>bảng Los</w:t>
      </w:r>
      <w:bookmarkEnd w:id="101"/>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93"/>
        <w:gridCol w:w="1721"/>
        <w:gridCol w:w="6258"/>
      </w:tblGrid>
      <w:tr w:rsidR="00514428" w:rsidRPr="00022E3C" w14:paraId="19A7E2F1" w14:textId="77777777" w:rsidTr="002270AE">
        <w:trPr>
          <w:jc w:val="center"/>
        </w:trPr>
        <w:tc>
          <w:tcPr>
            <w:tcW w:w="452" w:type="pct"/>
            <w:vAlign w:val="center"/>
            <w:hideMark/>
          </w:tcPr>
          <w:p w14:paraId="06C2FF09" w14:textId="77777777" w:rsidR="00514428" w:rsidRPr="00022E3C" w:rsidRDefault="00514428" w:rsidP="000F410D">
            <w:pPr>
              <w:pStyle w:val="noidungbang"/>
              <w:jc w:val="center"/>
              <w:rPr>
                <w:b/>
                <w:bCs/>
              </w:rPr>
            </w:pPr>
            <w:r w:rsidRPr="00022E3C">
              <w:rPr>
                <w:b/>
                <w:bCs/>
              </w:rPr>
              <w:t>STT</w:t>
            </w:r>
          </w:p>
        </w:tc>
        <w:tc>
          <w:tcPr>
            <w:tcW w:w="981" w:type="pct"/>
            <w:vAlign w:val="center"/>
            <w:hideMark/>
          </w:tcPr>
          <w:p w14:paraId="01BEB3CC" w14:textId="77777777" w:rsidR="00514428" w:rsidRPr="00022E3C" w:rsidRDefault="00514428" w:rsidP="000F410D">
            <w:pPr>
              <w:pStyle w:val="noidungbang"/>
              <w:jc w:val="center"/>
              <w:rPr>
                <w:b/>
                <w:bCs/>
              </w:rPr>
            </w:pPr>
            <w:r w:rsidRPr="00022E3C">
              <w:rPr>
                <w:b/>
                <w:bCs/>
              </w:rPr>
              <w:t>Tên cột</w:t>
            </w:r>
          </w:p>
        </w:tc>
        <w:tc>
          <w:tcPr>
            <w:tcW w:w="3567" w:type="pct"/>
            <w:vAlign w:val="center"/>
            <w:hideMark/>
          </w:tcPr>
          <w:p w14:paraId="0C043D14" w14:textId="77777777" w:rsidR="00514428" w:rsidRPr="00022E3C" w:rsidRDefault="00514428" w:rsidP="000F410D">
            <w:pPr>
              <w:pStyle w:val="noidungbang"/>
              <w:jc w:val="center"/>
              <w:rPr>
                <w:b/>
                <w:bCs/>
              </w:rPr>
            </w:pPr>
            <w:r w:rsidRPr="00022E3C">
              <w:rPr>
                <w:b/>
                <w:bCs/>
              </w:rPr>
              <w:t>Mô tả</w:t>
            </w:r>
          </w:p>
        </w:tc>
      </w:tr>
      <w:tr w:rsidR="00514428" w:rsidRPr="0072638F" w14:paraId="70BDCBC8" w14:textId="77777777" w:rsidTr="002270AE">
        <w:trPr>
          <w:jc w:val="center"/>
        </w:trPr>
        <w:tc>
          <w:tcPr>
            <w:tcW w:w="452" w:type="pct"/>
            <w:vAlign w:val="center"/>
            <w:hideMark/>
          </w:tcPr>
          <w:p w14:paraId="58B9E446" w14:textId="77777777" w:rsidR="00514428" w:rsidRPr="0072638F" w:rsidRDefault="00514428" w:rsidP="000F410D">
            <w:pPr>
              <w:pStyle w:val="noidungbang"/>
              <w:jc w:val="center"/>
            </w:pPr>
            <w:r w:rsidRPr="0072638F">
              <w:t>1</w:t>
            </w:r>
          </w:p>
        </w:tc>
        <w:tc>
          <w:tcPr>
            <w:tcW w:w="981" w:type="pct"/>
            <w:vAlign w:val="center"/>
            <w:hideMark/>
          </w:tcPr>
          <w:p w14:paraId="6E772CE1" w14:textId="77777777" w:rsidR="00514428" w:rsidRPr="0072638F" w:rsidRDefault="00514428" w:rsidP="00022E3C">
            <w:pPr>
              <w:pStyle w:val="noidungbang"/>
              <w:jc w:val="left"/>
            </w:pPr>
            <w:r w:rsidRPr="0072638F">
              <w:t>lo_id</w:t>
            </w:r>
          </w:p>
        </w:tc>
        <w:tc>
          <w:tcPr>
            <w:tcW w:w="3567" w:type="pct"/>
            <w:vAlign w:val="center"/>
            <w:hideMark/>
          </w:tcPr>
          <w:p w14:paraId="6D0194FE" w14:textId="77777777" w:rsidR="00514428" w:rsidRPr="0072638F" w:rsidRDefault="00514428" w:rsidP="00022E3C">
            <w:pPr>
              <w:pStyle w:val="noidungbang"/>
              <w:jc w:val="left"/>
            </w:pPr>
            <w:r w:rsidRPr="0072638F">
              <w:t>Khóa chính.</w:t>
            </w:r>
          </w:p>
        </w:tc>
      </w:tr>
      <w:tr w:rsidR="00514428" w:rsidRPr="0072638F" w14:paraId="38BCFFBD" w14:textId="77777777" w:rsidTr="002270AE">
        <w:trPr>
          <w:jc w:val="center"/>
        </w:trPr>
        <w:tc>
          <w:tcPr>
            <w:tcW w:w="452" w:type="pct"/>
            <w:vAlign w:val="center"/>
            <w:hideMark/>
          </w:tcPr>
          <w:p w14:paraId="3C3FAD12" w14:textId="77777777" w:rsidR="00514428" w:rsidRPr="0072638F" w:rsidRDefault="00514428" w:rsidP="000F410D">
            <w:pPr>
              <w:pStyle w:val="noidungbang"/>
              <w:jc w:val="center"/>
            </w:pPr>
            <w:r w:rsidRPr="0072638F">
              <w:t>2</w:t>
            </w:r>
          </w:p>
        </w:tc>
        <w:tc>
          <w:tcPr>
            <w:tcW w:w="981" w:type="pct"/>
            <w:vAlign w:val="center"/>
            <w:hideMark/>
          </w:tcPr>
          <w:p w14:paraId="71DF574A" w14:textId="77777777" w:rsidR="00514428" w:rsidRPr="0072638F" w:rsidRDefault="00514428" w:rsidP="00022E3C">
            <w:pPr>
              <w:pStyle w:val="noidungbang"/>
              <w:jc w:val="left"/>
            </w:pPr>
            <w:r w:rsidRPr="0072638F">
              <w:t>subject_id</w:t>
            </w:r>
          </w:p>
        </w:tc>
        <w:tc>
          <w:tcPr>
            <w:tcW w:w="3567" w:type="pct"/>
            <w:vAlign w:val="center"/>
            <w:hideMark/>
          </w:tcPr>
          <w:p w14:paraId="2024A43A" w14:textId="77777777" w:rsidR="00514428" w:rsidRPr="0072638F" w:rsidRDefault="00514428" w:rsidP="00022E3C">
            <w:pPr>
              <w:pStyle w:val="noidungbang"/>
              <w:jc w:val="left"/>
            </w:pPr>
            <w:r w:rsidRPr="0072638F">
              <w:t>Thuộc môn học nào.</w:t>
            </w:r>
          </w:p>
        </w:tc>
      </w:tr>
      <w:tr w:rsidR="00514428" w:rsidRPr="0072638F" w14:paraId="6E6C506A" w14:textId="77777777" w:rsidTr="002270AE">
        <w:trPr>
          <w:jc w:val="center"/>
        </w:trPr>
        <w:tc>
          <w:tcPr>
            <w:tcW w:w="452" w:type="pct"/>
            <w:vAlign w:val="center"/>
            <w:hideMark/>
          </w:tcPr>
          <w:p w14:paraId="45ABD81E" w14:textId="77777777" w:rsidR="00514428" w:rsidRPr="0072638F" w:rsidRDefault="00514428" w:rsidP="000F410D">
            <w:pPr>
              <w:pStyle w:val="noidungbang"/>
              <w:jc w:val="center"/>
            </w:pPr>
            <w:r w:rsidRPr="0072638F">
              <w:t>3</w:t>
            </w:r>
          </w:p>
        </w:tc>
        <w:tc>
          <w:tcPr>
            <w:tcW w:w="981" w:type="pct"/>
            <w:vAlign w:val="center"/>
            <w:hideMark/>
          </w:tcPr>
          <w:p w14:paraId="6C8EC44C" w14:textId="77777777" w:rsidR="00514428" w:rsidRPr="0072638F" w:rsidRDefault="00514428" w:rsidP="00022E3C">
            <w:pPr>
              <w:pStyle w:val="noidungbang"/>
              <w:jc w:val="left"/>
            </w:pPr>
            <w:r w:rsidRPr="0072638F">
              <w:t>name</w:t>
            </w:r>
          </w:p>
        </w:tc>
        <w:tc>
          <w:tcPr>
            <w:tcW w:w="3567" w:type="pct"/>
            <w:vAlign w:val="center"/>
            <w:hideMark/>
          </w:tcPr>
          <w:p w14:paraId="3C0D89CD" w14:textId="77777777" w:rsidR="00514428" w:rsidRPr="0072638F" w:rsidRDefault="00514428" w:rsidP="00022E3C">
            <w:pPr>
              <w:pStyle w:val="noidungbang"/>
              <w:jc w:val="left"/>
            </w:pPr>
            <w:r w:rsidRPr="0072638F">
              <w:t>Tên chuẩn đầu ra môn học.</w:t>
            </w:r>
          </w:p>
        </w:tc>
      </w:tr>
      <w:tr w:rsidR="00514428" w:rsidRPr="0072638F" w14:paraId="6AA834D7" w14:textId="77777777" w:rsidTr="002270AE">
        <w:trPr>
          <w:jc w:val="center"/>
        </w:trPr>
        <w:tc>
          <w:tcPr>
            <w:tcW w:w="452" w:type="pct"/>
            <w:vAlign w:val="center"/>
            <w:hideMark/>
          </w:tcPr>
          <w:p w14:paraId="4C55F5A2" w14:textId="77777777" w:rsidR="00514428" w:rsidRPr="0072638F" w:rsidRDefault="00514428" w:rsidP="000F410D">
            <w:pPr>
              <w:pStyle w:val="noidungbang"/>
              <w:jc w:val="center"/>
            </w:pPr>
            <w:r w:rsidRPr="0072638F">
              <w:t>4</w:t>
            </w:r>
          </w:p>
        </w:tc>
        <w:tc>
          <w:tcPr>
            <w:tcW w:w="981" w:type="pct"/>
            <w:vAlign w:val="center"/>
            <w:hideMark/>
          </w:tcPr>
          <w:p w14:paraId="18BD1CE6" w14:textId="77777777" w:rsidR="00514428" w:rsidRPr="0072638F" w:rsidRDefault="00514428" w:rsidP="00022E3C">
            <w:pPr>
              <w:pStyle w:val="noidungbang"/>
              <w:jc w:val="left"/>
            </w:pPr>
            <w:r w:rsidRPr="0072638F">
              <w:t>description</w:t>
            </w:r>
          </w:p>
        </w:tc>
        <w:tc>
          <w:tcPr>
            <w:tcW w:w="3567" w:type="pct"/>
            <w:vAlign w:val="center"/>
            <w:hideMark/>
          </w:tcPr>
          <w:p w14:paraId="2A0A5D40" w14:textId="77777777" w:rsidR="00514428" w:rsidRPr="0072638F" w:rsidRDefault="00514428" w:rsidP="00022E3C">
            <w:pPr>
              <w:pStyle w:val="noidungbang"/>
              <w:jc w:val="left"/>
            </w:pPr>
            <w:r w:rsidRPr="0072638F">
              <w:t>Mô tả chi tiết.</w:t>
            </w:r>
          </w:p>
        </w:tc>
      </w:tr>
    </w:tbl>
    <w:p w14:paraId="05E370A2" w14:textId="77777777" w:rsidR="00514428" w:rsidRPr="0072638F" w:rsidRDefault="00514428" w:rsidP="00514428">
      <w:pPr>
        <w:pStyle w:val="Noidung"/>
      </w:pPr>
      <w:r w:rsidRPr="0072638F">
        <w:t>Bảng: Semesters (Học kỳ)</w:t>
      </w:r>
    </w:p>
    <w:p w14:paraId="239E18D1" w14:textId="450B68E5" w:rsidR="00F63980" w:rsidRPr="00F63980" w:rsidRDefault="00F63980" w:rsidP="00F63980">
      <w:pPr>
        <w:pStyle w:val="Caption"/>
        <w:keepNext/>
        <w:rPr>
          <w:lang w:val="vi-VN"/>
        </w:rPr>
      </w:pPr>
      <w:bookmarkStart w:id="102" w:name="_Toc217711267"/>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16</w:t>
      </w:r>
      <w:r w:rsidR="00B5572B">
        <w:fldChar w:fldCharType="end"/>
      </w:r>
      <w:r>
        <w:rPr>
          <w:lang w:val="vi-VN"/>
        </w:rPr>
        <w:t xml:space="preserve"> </w:t>
      </w:r>
      <w:r w:rsidR="00FD70DD">
        <w:rPr>
          <w:lang w:val="vi-VN"/>
        </w:rPr>
        <w:t xml:space="preserve">Đặc tả </w:t>
      </w:r>
      <w:r>
        <w:rPr>
          <w:lang w:val="vi-VN"/>
        </w:rPr>
        <w:t>bảng Semesters</w:t>
      </w:r>
      <w:bookmarkEnd w:id="102"/>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861"/>
        <w:gridCol w:w="2511"/>
        <w:gridCol w:w="5400"/>
      </w:tblGrid>
      <w:tr w:rsidR="00514428" w:rsidRPr="00D25A6E" w14:paraId="03C9D640" w14:textId="77777777" w:rsidTr="00D25A6E">
        <w:trPr>
          <w:jc w:val="center"/>
        </w:trPr>
        <w:tc>
          <w:tcPr>
            <w:tcW w:w="491" w:type="pct"/>
            <w:hideMark/>
          </w:tcPr>
          <w:p w14:paraId="01649CD8" w14:textId="77777777" w:rsidR="00514428" w:rsidRPr="00D25A6E" w:rsidRDefault="00514428" w:rsidP="000F410D">
            <w:pPr>
              <w:pStyle w:val="noidungbang"/>
              <w:jc w:val="center"/>
              <w:rPr>
                <w:b/>
                <w:bCs/>
              </w:rPr>
            </w:pPr>
            <w:r w:rsidRPr="00D25A6E">
              <w:rPr>
                <w:b/>
                <w:bCs/>
              </w:rPr>
              <w:t>STT</w:t>
            </w:r>
          </w:p>
        </w:tc>
        <w:tc>
          <w:tcPr>
            <w:tcW w:w="1431" w:type="pct"/>
            <w:hideMark/>
          </w:tcPr>
          <w:p w14:paraId="0BE1C178" w14:textId="77777777" w:rsidR="00514428" w:rsidRPr="00D25A6E" w:rsidRDefault="00514428" w:rsidP="000F410D">
            <w:pPr>
              <w:pStyle w:val="noidungbang"/>
              <w:jc w:val="center"/>
              <w:rPr>
                <w:b/>
                <w:bCs/>
              </w:rPr>
            </w:pPr>
            <w:r w:rsidRPr="00D25A6E">
              <w:rPr>
                <w:b/>
                <w:bCs/>
              </w:rPr>
              <w:t>Tên cột</w:t>
            </w:r>
          </w:p>
        </w:tc>
        <w:tc>
          <w:tcPr>
            <w:tcW w:w="3078" w:type="pct"/>
            <w:hideMark/>
          </w:tcPr>
          <w:p w14:paraId="6EC7D882" w14:textId="77777777" w:rsidR="00514428" w:rsidRPr="00D25A6E" w:rsidRDefault="00514428" w:rsidP="000F410D">
            <w:pPr>
              <w:pStyle w:val="noidungbang"/>
              <w:jc w:val="center"/>
              <w:rPr>
                <w:b/>
                <w:bCs/>
              </w:rPr>
            </w:pPr>
            <w:r w:rsidRPr="00D25A6E">
              <w:rPr>
                <w:b/>
                <w:bCs/>
              </w:rPr>
              <w:t>Mô tả</w:t>
            </w:r>
          </w:p>
        </w:tc>
      </w:tr>
      <w:tr w:rsidR="00514428" w:rsidRPr="0072638F" w14:paraId="19D98720" w14:textId="77777777" w:rsidTr="00D25A6E">
        <w:trPr>
          <w:jc w:val="center"/>
        </w:trPr>
        <w:tc>
          <w:tcPr>
            <w:tcW w:w="491" w:type="pct"/>
            <w:hideMark/>
          </w:tcPr>
          <w:p w14:paraId="712CF70A" w14:textId="77777777" w:rsidR="00514428" w:rsidRPr="0072638F" w:rsidRDefault="00514428" w:rsidP="000F410D">
            <w:pPr>
              <w:pStyle w:val="noidungbang"/>
              <w:jc w:val="center"/>
            </w:pPr>
            <w:r w:rsidRPr="0072638F">
              <w:t>1</w:t>
            </w:r>
          </w:p>
        </w:tc>
        <w:tc>
          <w:tcPr>
            <w:tcW w:w="1431" w:type="pct"/>
            <w:hideMark/>
          </w:tcPr>
          <w:p w14:paraId="650E37C3" w14:textId="77777777" w:rsidR="00514428" w:rsidRPr="0072638F" w:rsidRDefault="00514428" w:rsidP="00F63980">
            <w:pPr>
              <w:pStyle w:val="noidungbang"/>
              <w:jc w:val="left"/>
            </w:pPr>
            <w:r w:rsidRPr="0072638F">
              <w:t>semester_id</w:t>
            </w:r>
          </w:p>
        </w:tc>
        <w:tc>
          <w:tcPr>
            <w:tcW w:w="3078" w:type="pct"/>
            <w:hideMark/>
          </w:tcPr>
          <w:p w14:paraId="6D7E1ADD" w14:textId="77777777" w:rsidR="00514428" w:rsidRPr="0072638F" w:rsidRDefault="00514428" w:rsidP="00F63980">
            <w:pPr>
              <w:pStyle w:val="noidungbang"/>
              <w:jc w:val="left"/>
            </w:pPr>
            <w:r w:rsidRPr="0072638F">
              <w:t>Khóa chính, mã học kỳ.</w:t>
            </w:r>
          </w:p>
        </w:tc>
      </w:tr>
      <w:tr w:rsidR="00514428" w:rsidRPr="0072638F" w14:paraId="14450708" w14:textId="77777777" w:rsidTr="00D25A6E">
        <w:trPr>
          <w:jc w:val="center"/>
        </w:trPr>
        <w:tc>
          <w:tcPr>
            <w:tcW w:w="491" w:type="pct"/>
            <w:hideMark/>
          </w:tcPr>
          <w:p w14:paraId="49218D66" w14:textId="77777777" w:rsidR="00514428" w:rsidRPr="0072638F" w:rsidRDefault="00514428" w:rsidP="000F410D">
            <w:pPr>
              <w:pStyle w:val="noidungbang"/>
              <w:jc w:val="center"/>
            </w:pPr>
            <w:r w:rsidRPr="0072638F">
              <w:t>2</w:t>
            </w:r>
          </w:p>
        </w:tc>
        <w:tc>
          <w:tcPr>
            <w:tcW w:w="1431" w:type="pct"/>
            <w:hideMark/>
          </w:tcPr>
          <w:p w14:paraId="273A536E" w14:textId="77777777" w:rsidR="00514428" w:rsidRPr="0072638F" w:rsidRDefault="00514428" w:rsidP="00F63980">
            <w:pPr>
              <w:pStyle w:val="noidungbang"/>
              <w:jc w:val="left"/>
            </w:pPr>
            <w:r w:rsidRPr="0072638F">
              <w:t>name</w:t>
            </w:r>
          </w:p>
        </w:tc>
        <w:tc>
          <w:tcPr>
            <w:tcW w:w="3078" w:type="pct"/>
            <w:hideMark/>
          </w:tcPr>
          <w:p w14:paraId="039F607B" w14:textId="77777777" w:rsidR="00514428" w:rsidRPr="0072638F" w:rsidRDefault="00514428" w:rsidP="00F63980">
            <w:pPr>
              <w:pStyle w:val="noidungbang"/>
              <w:jc w:val="left"/>
            </w:pPr>
            <w:r w:rsidRPr="0072638F">
              <w:t>Tên học kỳ (VD: Học kỳ 1 năm 2024).</w:t>
            </w:r>
          </w:p>
        </w:tc>
      </w:tr>
      <w:tr w:rsidR="00514428" w:rsidRPr="0072638F" w14:paraId="51004028" w14:textId="77777777" w:rsidTr="00D25A6E">
        <w:trPr>
          <w:jc w:val="center"/>
        </w:trPr>
        <w:tc>
          <w:tcPr>
            <w:tcW w:w="491" w:type="pct"/>
            <w:hideMark/>
          </w:tcPr>
          <w:p w14:paraId="372B8829" w14:textId="77777777" w:rsidR="00514428" w:rsidRPr="0072638F" w:rsidRDefault="00514428" w:rsidP="000F410D">
            <w:pPr>
              <w:pStyle w:val="noidungbang"/>
              <w:jc w:val="center"/>
            </w:pPr>
            <w:r w:rsidRPr="0072638F">
              <w:t>3</w:t>
            </w:r>
          </w:p>
        </w:tc>
        <w:tc>
          <w:tcPr>
            <w:tcW w:w="1431" w:type="pct"/>
            <w:hideMark/>
          </w:tcPr>
          <w:p w14:paraId="1C1366F6" w14:textId="77777777" w:rsidR="00514428" w:rsidRPr="0072638F" w:rsidRDefault="00514428" w:rsidP="00F63980">
            <w:pPr>
              <w:pStyle w:val="noidungbang"/>
              <w:jc w:val="left"/>
            </w:pPr>
            <w:r w:rsidRPr="0072638F">
              <w:t>start_date</w:t>
            </w:r>
          </w:p>
        </w:tc>
        <w:tc>
          <w:tcPr>
            <w:tcW w:w="3078" w:type="pct"/>
            <w:hideMark/>
          </w:tcPr>
          <w:p w14:paraId="2F61AB95" w14:textId="77777777" w:rsidR="00514428" w:rsidRPr="0072638F" w:rsidRDefault="00514428" w:rsidP="00F63980">
            <w:pPr>
              <w:pStyle w:val="noidungbang"/>
              <w:jc w:val="left"/>
            </w:pPr>
            <w:r w:rsidRPr="0072638F">
              <w:t>Ngày bắt đầu học kỳ.</w:t>
            </w:r>
          </w:p>
        </w:tc>
      </w:tr>
      <w:tr w:rsidR="00514428" w:rsidRPr="0072638F" w14:paraId="4E1B1111" w14:textId="77777777" w:rsidTr="00D25A6E">
        <w:trPr>
          <w:jc w:val="center"/>
        </w:trPr>
        <w:tc>
          <w:tcPr>
            <w:tcW w:w="491" w:type="pct"/>
            <w:hideMark/>
          </w:tcPr>
          <w:p w14:paraId="11AA0DE2" w14:textId="77777777" w:rsidR="00514428" w:rsidRPr="0072638F" w:rsidRDefault="00514428" w:rsidP="000F410D">
            <w:pPr>
              <w:pStyle w:val="noidungbang"/>
              <w:jc w:val="center"/>
            </w:pPr>
            <w:r w:rsidRPr="0072638F">
              <w:t>4</w:t>
            </w:r>
          </w:p>
        </w:tc>
        <w:tc>
          <w:tcPr>
            <w:tcW w:w="1431" w:type="pct"/>
            <w:hideMark/>
          </w:tcPr>
          <w:p w14:paraId="43E3584A" w14:textId="77777777" w:rsidR="00514428" w:rsidRPr="0072638F" w:rsidRDefault="00514428" w:rsidP="00F63980">
            <w:pPr>
              <w:pStyle w:val="noidungbang"/>
              <w:jc w:val="left"/>
            </w:pPr>
            <w:r w:rsidRPr="0072638F">
              <w:t>end_date</w:t>
            </w:r>
          </w:p>
        </w:tc>
        <w:tc>
          <w:tcPr>
            <w:tcW w:w="3078" w:type="pct"/>
            <w:hideMark/>
          </w:tcPr>
          <w:p w14:paraId="03BEE9C6" w14:textId="77777777" w:rsidR="00514428" w:rsidRPr="0072638F" w:rsidRDefault="00514428" w:rsidP="00F63980">
            <w:pPr>
              <w:pStyle w:val="noidungbang"/>
              <w:jc w:val="left"/>
            </w:pPr>
            <w:r w:rsidRPr="0072638F">
              <w:t>Ngày kết thúc học kỳ.</w:t>
            </w:r>
          </w:p>
        </w:tc>
      </w:tr>
      <w:tr w:rsidR="00514428" w:rsidRPr="0072638F" w14:paraId="38BF7EA3" w14:textId="77777777" w:rsidTr="00D25A6E">
        <w:trPr>
          <w:jc w:val="center"/>
        </w:trPr>
        <w:tc>
          <w:tcPr>
            <w:tcW w:w="491" w:type="pct"/>
            <w:hideMark/>
          </w:tcPr>
          <w:p w14:paraId="24A8B81D" w14:textId="3889224E" w:rsidR="00514428" w:rsidRPr="00D25A6E" w:rsidRDefault="00D25A6E" w:rsidP="000F410D">
            <w:pPr>
              <w:pStyle w:val="noidungbang"/>
              <w:jc w:val="center"/>
              <w:rPr>
                <w:lang w:val="vi-VN"/>
              </w:rPr>
            </w:pPr>
            <w:r>
              <w:t>5</w:t>
            </w:r>
          </w:p>
        </w:tc>
        <w:tc>
          <w:tcPr>
            <w:tcW w:w="1431" w:type="pct"/>
            <w:hideMark/>
          </w:tcPr>
          <w:p w14:paraId="77ABED60" w14:textId="77777777" w:rsidR="00514428" w:rsidRPr="0072638F" w:rsidRDefault="00514428" w:rsidP="00F63980">
            <w:pPr>
              <w:pStyle w:val="noidungbang"/>
              <w:jc w:val="left"/>
            </w:pPr>
            <w:r w:rsidRPr="0072638F">
              <w:t>is_current</w:t>
            </w:r>
          </w:p>
        </w:tc>
        <w:tc>
          <w:tcPr>
            <w:tcW w:w="3078" w:type="pct"/>
            <w:hideMark/>
          </w:tcPr>
          <w:p w14:paraId="19BE6899" w14:textId="77777777" w:rsidR="00514428" w:rsidRPr="0072638F" w:rsidRDefault="00514428" w:rsidP="00F63980">
            <w:pPr>
              <w:pStyle w:val="noidungbang"/>
              <w:jc w:val="left"/>
            </w:pPr>
            <w:r w:rsidRPr="0072638F">
              <w:t>Đánh dấu đây là học kỳ hiện tại.</w:t>
            </w:r>
          </w:p>
        </w:tc>
      </w:tr>
      <w:tr w:rsidR="00514428" w:rsidRPr="0072638F" w14:paraId="7E306736" w14:textId="77777777" w:rsidTr="00D25A6E">
        <w:trPr>
          <w:jc w:val="center"/>
        </w:trPr>
        <w:tc>
          <w:tcPr>
            <w:tcW w:w="491" w:type="pct"/>
            <w:hideMark/>
          </w:tcPr>
          <w:p w14:paraId="256A10E1" w14:textId="21472055" w:rsidR="00514428" w:rsidRPr="00D25A6E" w:rsidRDefault="00D25A6E" w:rsidP="000F410D">
            <w:pPr>
              <w:pStyle w:val="noidungbang"/>
              <w:jc w:val="center"/>
              <w:rPr>
                <w:lang w:val="vi-VN"/>
              </w:rPr>
            </w:pPr>
            <w:r>
              <w:t>6</w:t>
            </w:r>
          </w:p>
        </w:tc>
        <w:tc>
          <w:tcPr>
            <w:tcW w:w="1431" w:type="pct"/>
            <w:hideMark/>
          </w:tcPr>
          <w:p w14:paraId="71163D29" w14:textId="77777777" w:rsidR="00514428" w:rsidRPr="0072638F" w:rsidRDefault="00514428" w:rsidP="00F63980">
            <w:pPr>
              <w:pStyle w:val="noidungbang"/>
              <w:jc w:val="left"/>
            </w:pPr>
            <w:r w:rsidRPr="0072638F">
              <w:t>academic_year</w:t>
            </w:r>
          </w:p>
        </w:tc>
        <w:tc>
          <w:tcPr>
            <w:tcW w:w="3078" w:type="pct"/>
            <w:hideMark/>
          </w:tcPr>
          <w:p w14:paraId="7D353B49" w14:textId="77777777" w:rsidR="00514428" w:rsidRPr="0072638F" w:rsidRDefault="00514428" w:rsidP="00F63980">
            <w:pPr>
              <w:pStyle w:val="noidungbang"/>
              <w:jc w:val="left"/>
            </w:pPr>
            <w:r w:rsidRPr="0072638F">
              <w:t>Năm học (VD: 2023-2024).</w:t>
            </w:r>
          </w:p>
        </w:tc>
      </w:tr>
    </w:tbl>
    <w:p w14:paraId="23949B4B" w14:textId="77777777" w:rsidR="00180D1A" w:rsidRDefault="00180D1A" w:rsidP="00514428">
      <w:pPr>
        <w:pStyle w:val="Noidung"/>
      </w:pPr>
    </w:p>
    <w:p w14:paraId="4CBF808F" w14:textId="77777777" w:rsidR="00180D1A" w:rsidRDefault="00180D1A">
      <w:pPr>
        <w:rPr>
          <w:sz w:val="26"/>
          <w:lang w:val="vi-VN"/>
        </w:rPr>
      </w:pPr>
      <w:r>
        <w:br w:type="page"/>
      </w:r>
    </w:p>
    <w:p w14:paraId="21F48106" w14:textId="17164771" w:rsidR="00514428" w:rsidRPr="0072638F" w:rsidRDefault="00514428" w:rsidP="00514428">
      <w:pPr>
        <w:pStyle w:val="Noidung"/>
      </w:pPr>
      <w:r w:rsidRPr="0072638F">
        <w:lastRenderedPageBreak/>
        <w:t>Bảng: Courses (Lớp học phần/Khóa học cụ thể)</w:t>
      </w:r>
    </w:p>
    <w:p w14:paraId="578EE870" w14:textId="6FF2001F" w:rsidR="00180D1A" w:rsidRDefault="00180D1A" w:rsidP="00180D1A">
      <w:pPr>
        <w:pStyle w:val="Caption"/>
        <w:keepNext/>
        <w:rPr>
          <w:lang w:val="vi-VN"/>
        </w:rPr>
      </w:pPr>
      <w:bookmarkStart w:id="103" w:name="_Toc217711268"/>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17</w:t>
      </w:r>
      <w:r w:rsidR="00B5572B">
        <w:fldChar w:fldCharType="end"/>
      </w:r>
      <w:r>
        <w:rPr>
          <w:lang w:val="vi-VN"/>
        </w:rPr>
        <w:t xml:space="preserve"> </w:t>
      </w:r>
      <w:r w:rsidR="00FD70DD">
        <w:rPr>
          <w:lang w:val="vi-VN"/>
        </w:rPr>
        <w:t xml:space="preserve">Đặc tả </w:t>
      </w:r>
      <w:r>
        <w:rPr>
          <w:lang w:val="vi-VN"/>
        </w:rPr>
        <w:t>bảng Courses</w:t>
      </w:r>
      <w:bookmarkEnd w:id="103"/>
    </w:p>
    <w:p w14:paraId="77D53764" w14:textId="77777777" w:rsidR="00180D1A" w:rsidRPr="00180D1A" w:rsidRDefault="00180D1A" w:rsidP="00180D1A">
      <w:pPr>
        <w:rPr>
          <w:lang w:val="vi-VN"/>
        </w:rPr>
      </w:pP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8"/>
        <w:gridCol w:w="2166"/>
        <w:gridCol w:w="5898"/>
      </w:tblGrid>
      <w:tr w:rsidR="00514428" w:rsidRPr="00180D1A" w14:paraId="110DB97E" w14:textId="77777777" w:rsidTr="002270AE">
        <w:tc>
          <w:tcPr>
            <w:tcW w:w="0" w:type="auto"/>
            <w:vAlign w:val="center"/>
            <w:hideMark/>
          </w:tcPr>
          <w:p w14:paraId="3C068724" w14:textId="77777777" w:rsidR="00514428" w:rsidRPr="00180D1A" w:rsidRDefault="00514428" w:rsidP="000F410D">
            <w:pPr>
              <w:pStyle w:val="noidungbang"/>
              <w:jc w:val="center"/>
              <w:rPr>
                <w:b/>
                <w:bCs/>
              </w:rPr>
            </w:pPr>
            <w:r w:rsidRPr="00180D1A">
              <w:rPr>
                <w:b/>
                <w:bCs/>
              </w:rPr>
              <w:t>STT</w:t>
            </w:r>
          </w:p>
        </w:tc>
        <w:tc>
          <w:tcPr>
            <w:tcW w:w="0" w:type="auto"/>
            <w:vAlign w:val="center"/>
            <w:hideMark/>
          </w:tcPr>
          <w:p w14:paraId="617B4040" w14:textId="77777777" w:rsidR="00514428" w:rsidRPr="00180D1A" w:rsidRDefault="00514428" w:rsidP="000F410D">
            <w:pPr>
              <w:pStyle w:val="noidungbang"/>
              <w:jc w:val="center"/>
              <w:rPr>
                <w:b/>
                <w:bCs/>
              </w:rPr>
            </w:pPr>
            <w:r w:rsidRPr="00180D1A">
              <w:rPr>
                <w:b/>
                <w:bCs/>
              </w:rPr>
              <w:t>Tên cột</w:t>
            </w:r>
          </w:p>
        </w:tc>
        <w:tc>
          <w:tcPr>
            <w:tcW w:w="0" w:type="auto"/>
            <w:vAlign w:val="center"/>
            <w:hideMark/>
          </w:tcPr>
          <w:p w14:paraId="505CBEBA" w14:textId="77777777" w:rsidR="00514428" w:rsidRPr="00180D1A" w:rsidRDefault="00514428" w:rsidP="000F410D">
            <w:pPr>
              <w:pStyle w:val="noidungbang"/>
              <w:jc w:val="center"/>
              <w:rPr>
                <w:b/>
                <w:bCs/>
              </w:rPr>
            </w:pPr>
            <w:r w:rsidRPr="00180D1A">
              <w:rPr>
                <w:b/>
                <w:bCs/>
              </w:rPr>
              <w:t>Mô tả</w:t>
            </w:r>
          </w:p>
        </w:tc>
      </w:tr>
      <w:tr w:rsidR="00514428" w:rsidRPr="0072638F" w14:paraId="028E5C46" w14:textId="77777777" w:rsidTr="002270AE">
        <w:tc>
          <w:tcPr>
            <w:tcW w:w="0" w:type="auto"/>
            <w:vAlign w:val="center"/>
            <w:hideMark/>
          </w:tcPr>
          <w:p w14:paraId="5691DB08" w14:textId="77777777" w:rsidR="00514428" w:rsidRPr="0072638F" w:rsidRDefault="00514428" w:rsidP="000F410D">
            <w:pPr>
              <w:pStyle w:val="noidungbang"/>
              <w:jc w:val="center"/>
            </w:pPr>
            <w:r w:rsidRPr="0072638F">
              <w:t>1</w:t>
            </w:r>
          </w:p>
        </w:tc>
        <w:tc>
          <w:tcPr>
            <w:tcW w:w="0" w:type="auto"/>
            <w:vAlign w:val="center"/>
            <w:hideMark/>
          </w:tcPr>
          <w:p w14:paraId="348CADF4" w14:textId="77777777" w:rsidR="00514428" w:rsidRPr="0072638F" w:rsidRDefault="00514428" w:rsidP="00180D1A">
            <w:pPr>
              <w:pStyle w:val="noidungbang"/>
              <w:jc w:val="left"/>
            </w:pPr>
            <w:r w:rsidRPr="0072638F">
              <w:t>course_id</w:t>
            </w:r>
          </w:p>
        </w:tc>
        <w:tc>
          <w:tcPr>
            <w:tcW w:w="0" w:type="auto"/>
            <w:vAlign w:val="center"/>
            <w:hideMark/>
          </w:tcPr>
          <w:p w14:paraId="13FA40A3" w14:textId="77777777" w:rsidR="00514428" w:rsidRPr="0072638F" w:rsidRDefault="00514428" w:rsidP="00180D1A">
            <w:pPr>
              <w:pStyle w:val="noidungbang"/>
              <w:jc w:val="left"/>
            </w:pPr>
            <w:r w:rsidRPr="0072638F">
              <w:t>Khóa chính.</w:t>
            </w:r>
          </w:p>
        </w:tc>
      </w:tr>
      <w:tr w:rsidR="00514428" w:rsidRPr="0072638F" w14:paraId="02794BBB" w14:textId="77777777" w:rsidTr="002270AE">
        <w:tc>
          <w:tcPr>
            <w:tcW w:w="0" w:type="auto"/>
            <w:vAlign w:val="center"/>
            <w:hideMark/>
          </w:tcPr>
          <w:p w14:paraId="2A769F9B" w14:textId="77777777" w:rsidR="00514428" w:rsidRPr="0072638F" w:rsidRDefault="00514428" w:rsidP="000F410D">
            <w:pPr>
              <w:pStyle w:val="noidungbang"/>
              <w:jc w:val="center"/>
            </w:pPr>
            <w:r w:rsidRPr="0072638F">
              <w:t>2</w:t>
            </w:r>
          </w:p>
        </w:tc>
        <w:tc>
          <w:tcPr>
            <w:tcW w:w="0" w:type="auto"/>
            <w:vAlign w:val="center"/>
            <w:hideMark/>
          </w:tcPr>
          <w:p w14:paraId="23D5BD4D" w14:textId="77777777" w:rsidR="00514428" w:rsidRPr="0072638F" w:rsidRDefault="00514428" w:rsidP="00180D1A">
            <w:pPr>
              <w:pStyle w:val="noidungbang"/>
              <w:jc w:val="left"/>
            </w:pPr>
            <w:r w:rsidRPr="0072638F">
              <w:t>user_id</w:t>
            </w:r>
          </w:p>
        </w:tc>
        <w:tc>
          <w:tcPr>
            <w:tcW w:w="0" w:type="auto"/>
            <w:vAlign w:val="center"/>
            <w:hideMark/>
          </w:tcPr>
          <w:p w14:paraId="59CC0218" w14:textId="77777777" w:rsidR="00514428" w:rsidRPr="0072638F" w:rsidRDefault="00514428" w:rsidP="00180D1A">
            <w:pPr>
              <w:pStyle w:val="noidungbang"/>
              <w:jc w:val="left"/>
            </w:pPr>
            <w:r w:rsidRPr="0072638F">
              <w:t>Giảng viên phụ trách (hoặc người tạo).</w:t>
            </w:r>
          </w:p>
        </w:tc>
      </w:tr>
      <w:tr w:rsidR="00514428" w:rsidRPr="0072638F" w14:paraId="705F7C4F" w14:textId="77777777" w:rsidTr="002270AE">
        <w:tc>
          <w:tcPr>
            <w:tcW w:w="0" w:type="auto"/>
            <w:vAlign w:val="center"/>
            <w:hideMark/>
          </w:tcPr>
          <w:p w14:paraId="025B05D3" w14:textId="77777777" w:rsidR="00514428" w:rsidRPr="0072638F" w:rsidRDefault="00514428" w:rsidP="000F410D">
            <w:pPr>
              <w:pStyle w:val="noidungbang"/>
              <w:jc w:val="center"/>
            </w:pPr>
            <w:r w:rsidRPr="0072638F">
              <w:t>3</w:t>
            </w:r>
          </w:p>
        </w:tc>
        <w:tc>
          <w:tcPr>
            <w:tcW w:w="0" w:type="auto"/>
            <w:vAlign w:val="center"/>
            <w:hideMark/>
          </w:tcPr>
          <w:p w14:paraId="78FB2EAB" w14:textId="77777777" w:rsidR="00514428" w:rsidRPr="0072638F" w:rsidRDefault="00514428" w:rsidP="00180D1A">
            <w:pPr>
              <w:pStyle w:val="noidungbang"/>
              <w:jc w:val="left"/>
            </w:pPr>
            <w:r w:rsidRPr="0072638F">
              <w:t>name</w:t>
            </w:r>
          </w:p>
        </w:tc>
        <w:tc>
          <w:tcPr>
            <w:tcW w:w="0" w:type="auto"/>
            <w:vAlign w:val="center"/>
            <w:hideMark/>
          </w:tcPr>
          <w:p w14:paraId="573A3DBE" w14:textId="77777777" w:rsidR="00514428" w:rsidRPr="0072638F" w:rsidRDefault="00514428" w:rsidP="00180D1A">
            <w:pPr>
              <w:pStyle w:val="noidungbang"/>
              <w:jc w:val="left"/>
            </w:pPr>
            <w:r w:rsidRPr="0072638F">
              <w:t>Tên lớp học phần.</w:t>
            </w:r>
          </w:p>
        </w:tc>
      </w:tr>
      <w:tr w:rsidR="00514428" w:rsidRPr="0072638F" w14:paraId="13036557" w14:textId="77777777" w:rsidTr="002270AE">
        <w:tc>
          <w:tcPr>
            <w:tcW w:w="0" w:type="auto"/>
            <w:vAlign w:val="center"/>
            <w:hideMark/>
          </w:tcPr>
          <w:p w14:paraId="1A30DE2F" w14:textId="77777777" w:rsidR="00514428" w:rsidRPr="0072638F" w:rsidRDefault="00514428" w:rsidP="000F410D">
            <w:pPr>
              <w:pStyle w:val="noidungbang"/>
              <w:jc w:val="center"/>
            </w:pPr>
            <w:r w:rsidRPr="0072638F">
              <w:t>4</w:t>
            </w:r>
          </w:p>
        </w:tc>
        <w:tc>
          <w:tcPr>
            <w:tcW w:w="0" w:type="auto"/>
            <w:vAlign w:val="center"/>
            <w:hideMark/>
          </w:tcPr>
          <w:p w14:paraId="5FC871BC" w14:textId="77777777" w:rsidR="00514428" w:rsidRPr="0072638F" w:rsidRDefault="00514428" w:rsidP="00180D1A">
            <w:pPr>
              <w:pStyle w:val="noidungbang"/>
              <w:jc w:val="left"/>
            </w:pPr>
            <w:r w:rsidRPr="0072638F">
              <w:t>description</w:t>
            </w:r>
          </w:p>
        </w:tc>
        <w:tc>
          <w:tcPr>
            <w:tcW w:w="0" w:type="auto"/>
            <w:vAlign w:val="center"/>
            <w:hideMark/>
          </w:tcPr>
          <w:p w14:paraId="27C03023" w14:textId="77777777" w:rsidR="00514428" w:rsidRPr="0072638F" w:rsidRDefault="00514428" w:rsidP="00180D1A">
            <w:pPr>
              <w:pStyle w:val="noidungbang"/>
              <w:jc w:val="left"/>
            </w:pPr>
            <w:r w:rsidRPr="0072638F">
              <w:t>Mô tả lớp học.</w:t>
            </w:r>
          </w:p>
        </w:tc>
      </w:tr>
      <w:tr w:rsidR="00514428" w:rsidRPr="0072638F" w14:paraId="0F9C8534" w14:textId="77777777" w:rsidTr="002270AE">
        <w:tc>
          <w:tcPr>
            <w:tcW w:w="0" w:type="auto"/>
            <w:vAlign w:val="center"/>
            <w:hideMark/>
          </w:tcPr>
          <w:p w14:paraId="04537E0B" w14:textId="77777777" w:rsidR="00514428" w:rsidRPr="0072638F" w:rsidRDefault="00514428" w:rsidP="000F410D">
            <w:pPr>
              <w:pStyle w:val="noidungbang"/>
              <w:jc w:val="center"/>
            </w:pPr>
            <w:r w:rsidRPr="0072638F">
              <w:t>5</w:t>
            </w:r>
          </w:p>
        </w:tc>
        <w:tc>
          <w:tcPr>
            <w:tcW w:w="0" w:type="auto"/>
            <w:vAlign w:val="center"/>
            <w:hideMark/>
          </w:tcPr>
          <w:p w14:paraId="121731C2" w14:textId="77777777" w:rsidR="00514428" w:rsidRPr="0072638F" w:rsidRDefault="00514428" w:rsidP="00180D1A">
            <w:pPr>
              <w:pStyle w:val="noidungbang"/>
              <w:jc w:val="left"/>
            </w:pPr>
            <w:r w:rsidRPr="0072638F">
              <w:t>program_id</w:t>
            </w:r>
          </w:p>
        </w:tc>
        <w:tc>
          <w:tcPr>
            <w:tcW w:w="0" w:type="auto"/>
            <w:vAlign w:val="center"/>
            <w:hideMark/>
          </w:tcPr>
          <w:p w14:paraId="1EDC9713" w14:textId="77777777" w:rsidR="00514428" w:rsidRPr="0072638F" w:rsidRDefault="00514428" w:rsidP="00180D1A">
            <w:pPr>
              <w:pStyle w:val="noidungbang"/>
              <w:jc w:val="left"/>
            </w:pPr>
            <w:r w:rsidRPr="0072638F">
              <w:t>Thuộc chương trình nào.</w:t>
            </w:r>
          </w:p>
        </w:tc>
      </w:tr>
      <w:tr w:rsidR="00514428" w:rsidRPr="0072638F" w14:paraId="4F4BA7BE" w14:textId="77777777" w:rsidTr="002270AE">
        <w:tc>
          <w:tcPr>
            <w:tcW w:w="0" w:type="auto"/>
            <w:vAlign w:val="center"/>
            <w:hideMark/>
          </w:tcPr>
          <w:p w14:paraId="02AED271" w14:textId="77777777" w:rsidR="00514428" w:rsidRPr="0072638F" w:rsidRDefault="00514428" w:rsidP="000F410D">
            <w:pPr>
              <w:pStyle w:val="noidungbang"/>
              <w:jc w:val="center"/>
            </w:pPr>
            <w:r w:rsidRPr="0072638F">
              <w:t>6</w:t>
            </w:r>
          </w:p>
        </w:tc>
        <w:tc>
          <w:tcPr>
            <w:tcW w:w="0" w:type="auto"/>
            <w:vAlign w:val="center"/>
            <w:hideMark/>
          </w:tcPr>
          <w:p w14:paraId="07CBF586" w14:textId="77777777" w:rsidR="00514428" w:rsidRPr="0072638F" w:rsidRDefault="00514428" w:rsidP="00180D1A">
            <w:pPr>
              <w:pStyle w:val="noidungbang"/>
              <w:jc w:val="left"/>
            </w:pPr>
            <w:r w:rsidRPr="0072638F">
              <w:t>grade_config</w:t>
            </w:r>
          </w:p>
        </w:tc>
        <w:tc>
          <w:tcPr>
            <w:tcW w:w="0" w:type="auto"/>
            <w:vAlign w:val="center"/>
            <w:hideMark/>
          </w:tcPr>
          <w:p w14:paraId="3696B933" w14:textId="77777777" w:rsidR="00514428" w:rsidRPr="0072638F" w:rsidRDefault="00514428" w:rsidP="00180D1A">
            <w:pPr>
              <w:pStyle w:val="noidungbang"/>
              <w:jc w:val="left"/>
            </w:pPr>
            <w:r w:rsidRPr="0072638F">
              <w:t>Cấu hình thang điểm (lưu dạng văn bản/JSON).</w:t>
            </w:r>
          </w:p>
        </w:tc>
      </w:tr>
      <w:tr w:rsidR="00514428" w:rsidRPr="0072638F" w14:paraId="6799713F" w14:textId="77777777" w:rsidTr="002270AE">
        <w:tc>
          <w:tcPr>
            <w:tcW w:w="0" w:type="auto"/>
            <w:vAlign w:val="center"/>
            <w:hideMark/>
          </w:tcPr>
          <w:p w14:paraId="246F06DB" w14:textId="77777777" w:rsidR="00514428" w:rsidRPr="0072638F" w:rsidRDefault="00514428" w:rsidP="000F410D">
            <w:pPr>
              <w:pStyle w:val="noidungbang"/>
              <w:jc w:val="center"/>
            </w:pPr>
            <w:r w:rsidRPr="0072638F">
              <w:t>7</w:t>
            </w:r>
          </w:p>
        </w:tc>
        <w:tc>
          <w:tcPr>
            <w:tcW w:w="0" w:type="auto"/>
            <w:vAlign w:val="center"/>
            <w:hideMark/>
          </w:tcPr>
          <w:p w14:paraId="5266C970" w14:textId="77777777" w:rsidR="00514428" w:rsidRPr="0072638F" w:rsidRDefault="00514428" w:rsidP="00180D1A">
            <w:pPr>
              <w:pStyle w:val="noidungbang"/>
              <w:jc w:val="left"/>
            </w:pPr>
            <w:r w:rsidRPr="0072638F">
              <w:t>subject_id</w:t>
            </w:r>
          </w:p>
        </w:tc>
        <w:tc>
          <w:tcPr>
            <w:tcW w:w="0" w:type="auto"/>
            <w:vAlign w:val="center"/>
            <w:hideMark/>
          </w:tcPr>
          <w:p w14:paraId="4C4AAB46" w14:textId="77777777" w:rsidR="00514428" w:rsidRPr="0072638F" w:rsidRDefault="00514428" w:rsidP="00180D1A">
            <w:pPr>
              <w:pStyle w:val="noidungbang"/>
              <w:jc w:val="left"/>
            </w:pPr>
            <w:r w:rsidRPr="0072638F">
              <w:t>Thuộc môn học nào (trong bảng Subjects).</w:t>
            </w:r>
          </w:p>
        </w:tc>
      </w:tr>
      <w:tr w:rsidR="00514428" w:rsidRPr="0072638F" w14:paraId="1A3B424F" w14:textId="77777777" w:rsidTr="002270AE">
        <w:tc>
          <w:tcPr>
            <w:tcW w:w="0" w:type="auto"/>
            <w:vAlign w:val="center"/>
            <w:hideMark/>
          </w:tcPr>
          <w:p w14:paraId="049A6F68" w14:textId="77777777" w:rsidR="00514428" w:rsidRPr="0072638F" w:rsidRDefault="00514428" w:rsidP="000F410D">
            <w:pPr>
              <w:pStyle w:val="noidungbang"/>
              <w:jc w:val="center"/>
            </w:pPr>
            <w:r w:rsidRPr="0072638F">
              <w:t>8</w:t>
            </w:r>
          </w:p>
        </w:tc>
        <w:tc>
          <w:tcPr>
            <w:tcW w:w="0" w:type="auto"/>
            <w:vAlign w:val="center"/>
            <w:hideMark/>
          </w:tcPr>
          <w:p w14:paraId="33B0A360" w14:textId="77777777" w:rsidR="00514428" w:rsidRPr="0072638F" w:rsidRDefault="00514428" w:rsidP="00180D1A">
            <w:pPr>
              <w:pStyle w:val="noidungbang"/>
              <w:jc w:val="left"/>
            </w:pPr>
            <w:r w:rsidRPr="0072638F">
              <w:t>semester_id</w:t>
            </w:r>
          </w:p>
        </w:tc>
        <w:tc>
          <w:tcPr>
            <w:tcW w:w="0" w:type="auto"/>
            <w:vAlign w:val="center"/>
            <w:hideMark/>
          </w:tcPr>
          <w:p w14:paraId="1A78755D" w14:textId="77777777" w:rsidR="00514428" w:rsidRPr="0072638F" w:rsidRDefault="00514428" w:rsidP="00180D1A">
            <w:pPr>
              <w:pStyle w:val="noidungbang"/>
              <w:jc w:val="left"/>
            </w:pPr>
            <w:r w:rsidRPr="0072638F">
              <w:t>Diễn ra trong học kỳ nào.</w:t>
            </w:r>
          </w:p>
        </w:tc>
      </w:tr>
      <w:tr w:rsidR="00514428" w:rsidRPr="0072638F" w14:paraId="2A0AF91B" w14:textId="77777777" w:rsidTr="002270AE">
        <w:tc>
          <w:tcPr>
            <w:tcW w:w="0" w:type="auto"/>
            <w:vAlign w:val="center"/>
            <w:hideMark/>
          </w:tcPr>
          <w:p w14:paraId="6E6B9C26" w14:textId="77777777" w:rsidR="00514428" w:rsidRPr="0072638F" w:rsidRDefault="00514428" w:rsidP="000F410D">
            <w:pPr>
              <w:pStyle w:val="noidungbang"/>
              <w:jc w:val="center"/>
            </w:pPr>
            <w:r w:rsidRPr="0072638F">
              <w:t>9</w:t>
            </w:r>
          </w:p>
        </w:tc>
        <w:tc>
          <w:tcPr>
            <w:tcW w:w="0" w:type="auto"/>
            <w:vAlign w:val="center"/>
            <w:hideMark/>
          </w:tcPr>
          <w:p w14:paraId="31525AA3" w14:textId="77777777" w:rsidR="00514428" w:rsidRPr="0072638F" w:rsidRDefault="00514428" w:rsidP="00180D1A">
            <w:pPr>
              <w:pStyle w:val="noidungbang"/>
              <w:jc w:val="left"/>
            </w:pPr>
            <w:r w:rsidRPr="0072638F">
              <w:t>assignment_id</w:t>
            </w:r>
          </w:p>
        </w:tc>
        <w:tc>
          <w:tcPr>
            <w:tcW w:w="0" w:type="auto"/>
            <w:vAlign w:val="center"/>
            <w:hideMark/>
          </w:tcPr>
          <w:p w14:paraId="3F6BEA5E" w14:textId="77777777" w:rsidR="00514428" w:rsidRPr="0072638F" w:rsidRDefault="00514428" w:rsidP="00180D1A">
            <w:pPr>
              <w:pStyle w:val="noidungbang"/>
              <w:jc w:val="left"/>
            </w:pPr>
            <w:r w:rsidRPr="0072638F">
              <w:t>Liên kết đến bảng phân công giảng dạy.</w:t>
            </w:r>
          </w:p>
        </w:tc>
      </w:tr>
      <w:tr w:rsidR="00514428" w:rsidRPr="0072638F" w14:paraId="4670AC4E" w14:textId="77777777" w:rsidTr="002270AE">
        <w:tc>
          <w:tcPr>
            <w:tcW w:w="0" w:type="auto"/>
            <w:vAlign w:val="center"/>
            <w:hideMark/>
          </w:tcPr>
          <w:p w14:paraId="02035C4D" w14:textId="77777777" w:rsidR="00514428" w:rsidRPr="0072638F" w:rsidRDefault="00514428" w:rsidP="000F410D">
            <w:pPr>
              <w:pStyle w:val="noidungbang"/>
              <w:jc w:val="center"/>
            </w:pPr>
            <w:r w:rsidRPr="0072638F">
              <w:t>10</w:t>
            </w:r>
          </w:p>
        </w:tc>
        <w:tc>
          <w:tcPr>
            <w:tcW w:w="0" w:type="auto"/>
            <w:vAlign w:val="center"/>
            <w:hideMark/>
          </w:tcPr>
          <w:p w14:paraId="55F8A121" w14:textId="77777777" w:rsidR="00514428" w:rsidRPr="0072638F" w:rsidRDefault="00514428" w:rsidP="00180D1A">
            <w:pPr>
              <w:pStyle w:val="noidungbang"/>
              <w:jc w:val="left"/>
            </w:pPr>
            <w:r w:rsidRPr="0072638F">
              <w:t>original_course_id</w:t>
            </w:r>
          </w:p>
        </w:tc>
        <w:tc>
          <w:tcPr>
            <w:tcW w:w="0" w:type="auto"/>
            <w:vAlign w:val="center"/>
            <w:hideMark/>
          </w:tcPr>
          <w:p w14:paraId="3E4A60CF" w14:textId="77777777" w:rsidR="00514428" w:rsidRPr="0072638F" w:rsidRDefault="00514428" w:rsidP="00180D1A">
            <w:pPr>
              <w:pStyle w:val="noidungbang"/>
              <w:jc w:val="left"/>
            </w:pPr>
            <w:r w:rsidRPr="0072638F">
              <w:t>ID khóa học gốc (nếu lớp này được sao chép từ lớp khác).</w:t>
            </w:r>
          </w:p>
        </w:tc>
      </w:tr>
      <w:tr w:rsidR="00514428" w:rsidRPr="0072638F" w14:paraId="5C6DD98F" w14:textId="77777777" w:rsidTr="002270AE">
        <w:tc>
          <w:tcPr>
            <w:tcW w:w="0" w:type="auto"/>
            <w:vAlign w:val="center"/>
            <w:hideMark/>
          </w:tcPr>
          <w:p w14:paraId="6B8F14A2" w14:textId="77777777" w:rsidR="00514428" w:rsidRPr="0072638F" w:rsidRDefault="00514428" w:rsidP="000F410D">
            <w:pPr>
              <w:pStyle w:val="noidungbang"/>
              <w:jc w:val="center"/>
            </w:pPr>
            <w:r w:rsidRPr="0072638F">
              <w:t>11</w:t>
            </w:r>
          </w:p>
        </w:tc>
        <w:tc>
          <w:tcPr>
            <w:tcW w:w="0" w:type="auto"/>
            <w:vAlign w:val="center"/>
            <w:hideMark/>
          </w:tcPr>
          <w:p w14:paraId="6B17850F" w14:textId="587FB459" w:rsidR="00514428" w:rsidRPr="0072638F" w:rsidRDefault="00366DF1" w:rsidP="00180D1A">
            <w:pPr>
              <w:pStyle w:val="noidungbang"/>
              <w:jc w:val="left"/>
            </w:pPr>
            <w:r>
              <w:t>is</w:t>
            </w:r>
            <w:r>
              <w:rPr>
                <w:lang w:val="vi-VN"/>
              </w:rPr>
              <w:t>_</w:t>
            </w:r>
            <w:r w:rsidR="00514428" w:rsidRPr="0072638F">
              <w:t>template</w:t>
            </w:r>
          </w:p>
        </w:tc>
        <w:tc>
          <w:tcPr>
            <w:tcW w:w="0" w:type="auto"/>
            <w:vAlign w:val="center"/>
            <w:hideMark/>
          </w:tcPr>
          <w:p w14:paraId="0058742F" w14:textId="77777777" w:rsidR="00514428" w:rsidRPr="0072638F" w:rsidRDefault="00514428" w:rsidP="00180D1A">
            <w:pPr>
              <w:pStyle w:val="noidungbang"/>
              <w:jc w:val="left"/>
            </w:pPr>
            <w:r w:rsidRPr="0072638F">
              <w:t>Đánh dấu nếu đây là khóa học mẫu.</w:t>
            </w:r>
          </w:p>
        </w:tc>
      </w:tr>
      <w:tr w:rsidR="00514428" w:rsidRPr="0072638F" w14:paraId="35BE5569" w14:textId="77777777" w:rsidTr="002270AE">
        <w:tc>
          <w:tcPr>
            <w:tcW w:w="0" w:type="auto"/>
            <w:vAlign w:val="center"/>
            <w:hideMark/>
          </w:tcPr>
          <w:p w14:paraId="7D401C69" w14:textId="77777777" w:rsidR="00514428" w:rsidRPr="0072638F" w:rsidRDefault="00514428" w:rsidP="000F410D">
            <w:pPr>
              <w:pStyle w:val="noidungbang"/>
              <w:jc w:val="center"/>
            </w:pPr>
            <w:r w:rsidRPr="0072638F">
              <w:t>12</w:t>
            </w:r>
          </w:p>
        </w:tc>
        <w:tc>
          <w:tcPr>
            <w:tcW w:w="0" w:type="auto"/>
            <w:vAlign w:val="center"/>
            <w:hideMark/>
          </w:tcPr>
          <w:p w14:paraId="1F8EF217" w14:textId="77777777" w:rsidR="00514428" w:rsidRPr="0072638F" w:rsidRDefault="00514428" w:rsidP="00180D1A">
            <w:pPr>
              <w:pStyle w:val="noidungbang"/>
              <w:jc w:val="left"/>
            </w:pPr>
            <w:r w:rsidRPr="0072638F">
              <w:t>created_at</w:t>
            </w:r>
          </w:p>
        </w:tc>
        <w:tc>
          <w:tcPr>
            <w:tcW w:w="0" w:type="auto"/>
            <w:vAlign w:val="center"/>
            <w:hideMark/>
          </w:tcPr>
          <w:p w14:paraId="49EA1F44" w14:textId="77777777" w:rsidR="00514428" w:rsidRPr="0072638F" w:rsidRDefault="00514428" w:rsidP="00180D1A">
            <w:pPr>
              <w:pStyle w:val="noidungbang"/>
              <w:jc w:val="left"/>
            </w:pPr>
            <w:r w:rsidRPr="0072638F">
              <w:t>Thời gian tạo.</w:t>
            </w:r>
          </w:p>
        </w:tc>
      </w:tr>
      <w:tr w:rsidR="00514428" w:rsidRPr="0072638F" w14:paraId="48BCDFEC" w14:textId="77777777" w:rsidTr="002270AE">
        <w:tc>
          <w:tcPr>
            <w:tcW w:w="0" w:type="auto"/>
            <w:vAlign w:val="center"/>
            <w:hideMark/>
          </w:tcPr>
          <w:p w14:paraId="61DF7196" w14:textId="77777777" w:rsidR="00514428" w:rsidRPr="0072638F" w:rsidRDefault="00514428" w:rsidP="000F410D">
            <w:pPr>
              <w:pStyle w:val="noidungbang"/>
              <w:jc w:val="center"/>
            </w:pPr>
            <w:r w:rsidRPr="0072638F">
              <w:t>13</w:t>
            </w:r>
          </w:p>
        </w:tc>
        <w:tc>
          <w:tcPr>
            <w:tcW w:w="0" w:type="auto"/>
            <w:vAlign w:val="center"/>
            <w:hideMark/>
          </w:tcPr>
          <w:p w14:paraId="54157C87" w14:textId="77777777" w:rsidR="00514428" w:rsidRPr="0072638F" w:rsidRDefault="00514428" w:rsidP="00180D1A">
            <w:pPr>
              <w:pStyle w:val="noidungbang"/>
              <w:jc w:val="left"/>
            </w:pPr>
            <w:r w:rsidRPr="0072638F">
              <w:t>updated_at</w:t>
            </w:r>
          </w:p>
        </w:tc>
        <w:tc>
          <w:tcPr>
            <w:tcW w:w="0" w:type="auto"/>
            <w:vAlign w:val="center"/>
            <w:hideMark/>
          </w:tcPr>
          <w:p w14:paraId="57573C9B" w14:textId="77777777" w:rsidR="00514428" w:rsidRPr="0072638F" w:rsidRDefault="00514428" w:rsidP="00180D1A">
            <w:pPr>
              <w:pStyle w:val="noidungbang"/>
              <w:jc w:val="left"/>
            </w:pPr>
            <w:r w:rsidRPr="0072638F">
              <w:t>Thời gian cập nhật.</w:t>
            </w:r>
          </w:p>
        </w:tc>
      </w:tr>
    </w:tbl>
    <w:p w14:paraId="10E743DE" w14:textId="77777777" w:rsidR="00514428" w:rsidRPr="0072638F" w:rsidRDefault="00514428" w:rsidP="00514428">
      <w:pPr>
        <w:pStyle w:val="Noidung"/>
      </w:pPr>
      <w:r w:rsidRPr="0072638F">
        <w:t>Bảng: TeacherSubjectAssignments (Phân công giảng dạy)</w:t>
      </w:r>
    </w:p>
    <w:p w14:paraId="239432F8" w14:textId="3EBB2C56" w:rsidR="00180D1A" w:rsidRPr="00180D1A" w:rsidRDefault="00180D1A" w:rsidP="00180D1A">
      <w:pPr>
        <w:pStyle w:val="Caption"/>
        <w:keepNext/>
        <w:rPr>
          <w:b/>
          <w:bCs/>
          <w:lang w:val="vi-VN"/>
        </w:rPr>
      </w:pPr>
      <w:bookmarkStart w:id="104" w:name="_Toc217711269"/>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18</w:t>
      </w:r>
      <w:r w:rsidR="00B5572B">
        <w:fldChar w:fldCharType="end"/>
      </w:r>
      <w:r>
        <w:rPr>
          <w:lang w:val="vi-VN"/>
        </w:rPr>
        <w:t xml:space="preserve"> </w:t>
      </w:r>
      <w:r w:rsidR="00FD70DD">
        <w:rPr>
          <w:lang w:val="vi-VN"/>
        </w:rPr>
        <w:t xml:space="preserve">Đặc tả </w:t>
      </w:r>
      <w:r>
        <w:rPr>
          <w:lang w:val="vi-VN"/>
        </w:rPr>
        <w:t>bảng</w:t>
      </w:r>
      <w:r w:rsidRPr="00180D1A">
        <w:t xml:space="preserve"> </w:t>
      </w:r>
      <w:r w:rsidRPr="0072638F">
        <w:t>TeacherSubjectAssignments</w:t>
      </w:r>
      <w:bookmarkEnd w:id="104"/>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96"/>
        <w:gridCol w:w="2237"/>
        <w:gridCol w:w="5739"/>
      </w:tblGrid>
      <w:tr w:rsidR="00514428" w:rsidRPr="00180D1A" w14:paraId="0F749778" w14:textId="77777777" w:rsidTr="002270AE">
        <w:trPr>
          <w:tblHeader/>
          <w:jc w:val="center"/>
        </w:trPr>
        <w:tc>
          <w:tcPr>
            <w:tcW w:w="454" w:type="pct"/>
            <w:vAlign w:val="center"/>
            <w:hideMark/>
          </w:tcPr>
          <w:p w14:paraId="13235B0A" w14:textId="77777777" w:rsidR="00514428" w:rsidRPr="00180D1A" w:rsidRDefault="00514428" w:rsidP="000F410D">
            <w:pPr>
              <w:pStyle w:val="noidungbang"/>
              <w:jc w:val="center"/>
              <w:rPr>
                <w:b/>
                <w:bCs/>
              </w:rPr>
            </w:pPr>
            <w:r w:rsidRPr="00180D1A">
              <w:rPr>
                <w:b/>
                <w:bCs/>
              </w:rPr>
              <w:t>STT</w:t>
            </w:r>
          </w:p>
        </w:tc>
        <w:tc>
          <w:tcPr>
            <w:tcW w:w="1275" w:type="pct"/>
            <w:vAlign w:val="center"/>
            <w:hideMark/>
          </w:tcPr>
          <w:p w14:paraId="4E685BBC" w14:textId="77777777" w:rsidR="00514428" w:rsidRPr="00180D1A" w:rsidRDefault="00514428" w:rsidP="000F410D">
            <w:pPr>
              <w:pStyle w:val="noidungbang"/>
              <w:jc w:val="center"/>
              <w:rPr>
                <w:b/>
                <w:bCs/>
              </w:rPr>
            </w:pPr>
            <w:r w:rsidRPr="00180D1A">
              <w:rPr>
                <w:b/>
                <w:bCs/>
              </w:rPr>
              <w:t>Tên cột</w:t>
            </w:r>
          </w:p>
        </w:tc>
        <w:tc>
          <w:tcPr>
            <w:tcW w:w="3271" w:type="pct"/>
            <w:vAlign w:val="center"/>
            <w:hideMark/>
          </w:tcPr>
          <w:p w14:paraId="1494119E" w14:textId="77777777" w:rsidR="00514428" w:rsidRPr="00180D1A" w:rsidRDefault="00514428" w:rsidP="000F410D">
            <w:pPr>
              <w:pStyle w:val="noidungbang"/>
              <w:jc w:val="center"/>
              <w:rPr>
                <w:b/>
                <w:bCs/>
              </w:rPr>
            </w:pPr>
            <w:r w:rsidRPr="00180D1A">
              <w:rPr>
                <w:b/>
                <w:bCs/>
              </w:rPr>
              <w:t>Mô tả</w:t>
            </w:r>
          </w:p>
        </w:tc>
      </w:tr>
      <w:tr w:rsidR="00514428" w:rsidRPr="0072638F" w14:paraId="1FFCF1CE" w14:textId="77777777" w:rsidTr="002270AE">
        <w:trPr>
          <w:jc w:val="center"/>
        </w:trPr>
        <w:tc>
          <w:tcPr>
            <w:tcW w:w="454" w:type="pct"/>
            <w:vAlign w:val="center"/>
            <w:hideMark/>
          </w:tcPr>
          <w:p w14:paraId="06E38B7F" w14:textId="77777777" w:rsidR="00514428" w:rsidRPr="0072638F" w:rsidRDefault="00514428" w:rsidP="000F410D">
            <w:pPr>
              <w:pStyle w:val="noidungbang"/>
              <w:jc w:val="center"/>
            </w:pPr>
            <w:r w:rsidRPr="0072638F">
              <w:t>1</w:t>
            </w:r>
          </w:p>
        </w:tc>
        <w:tc>
          <w:tcPr>
            <w:tcW w:w="1275" w:type="pct"/>
            <w:vAlign w:val="center"/>
            <w:hideMark/>
          </w:tcPr>
          <w:p w14:paraId="626B43C0" w14:textId="77777777" w:rsidR="00514428" w:rsidRPr="0072638F" w:rsidRDefault="00514428" w:rsidP="00180D1A">
            <w:pPr>
              <w:pStyle w:val="noidungbang"/>
              <w:jc w:val="left"/>
            </w:pPr>
            <w:r w:rsidRPr="0072638F">
              <w:t>assignment_id</w:t>
            </w:r>
          </w:p>
        </w:tc>
        <w:tc>
          <w:tcPr>
            <w:tcW w:w="3271" w:type="pct"/>
            <w:vAlign w:val="center"/>
            <w:hideMark/>
          </w:tcPr>
          <w:p w14:paraId="48131AEE" w14:textId="77777777" w:rsidR="00514428" w:rsidRPr="0072638F" w:rsidRDefault="00514428" w:rsidP="00180D1A">
            <w:pPr>
              <w:pStyle w:val="noidungbang"/>
              <w:jc w:val="left"/>
            </w:pPr>
            <w:r w:rsidRPr="0072638F">
              <w:t>Khóa chính.</w:t>
            </w:r>
          </w:p>
        </w:tc>
      </w:tr>
      <w:tr w:rsidR="00514428" w:rsidRPr="0072638F" w14:paraId="1F5FE46C" w14:textId="77777777" w:rsidTr="002270AE">
        <w:trPr>
          <w:jc w:val="center"/>
        </w:trPr>
        <w:tc>
          <w:tcPr>
            <w:tcW w:w="454" w:type="pct"/>
            <w:vAlign w:val="center"/>
            <w:hideMark/>
          </w:tcPr>
          <w:p w14:paraId="45D54167" w14:textId="77777777" w:rsidR="00514428" w:rsidRPr="0072638F" w:rsidRDefault="00514428" w:rsidP="000F410D">
            <w:pPr>
              <w:pStyle w:val="noidungbang"/>
              <w:jc w:val="center"/>
            </w:pPr>
            <w:r w:rsidRPr="0072638F">
              <w:t>2</w:t>
            </w:r>
          </w:p>
        </w:tc>
        <w:tc>
          <w:tcPr>
            <w:tcW w:w="1275" w:type="pct"/>
            <w:vAlign w:val="center"/>
            <w:hideMark/>
          </w:tcPr>
          <w:p w14:paraId="213AF6E5" w14:textId="77777777" w:rsidR="00514428" w:rsidRPr="0072638F" w:rsidRDefault="00514428" w:rsidP="00180D1A">
            <w:pPr>
              <w:pStyle w:val="noidungbang"/>
              <w:jc w:val="left"/>
            </w:pPr>
            <w:r w:rsidRPr="0072638F">
              <w:t>teacher_id</w:t>
            </w:r>
          </w:p>
        </w:tc>
        <w:tc>
          <w:tcPr>
            <w:tcW w:w="3271" w:type="pct"/>
            <w:vAlign w:val="center"/>
            <w:hideMark/>
          </w:tcPr>
          <w:p w14:paraId="6E1E66F0" w14:textId="77777777" w:rsidR="00514428" w:rsidRPr="0072638F" w:rsidRDefault="00514428" w:rsidP="00180D1A">
            <w:pPr>
              <w:pStyle w:val="noidungbang"/>
              <w:jc w:val="left"/>
            </w:pPr>
            <w:r w:rsidRPr="0072638F">
              <w:t>Mã giảng viên được phân công.</w:t>
            </w:r>
          </w:p>
        </w:tc>
      </w:tr>
      <w:tr w:rsidR="00514428" w:rsidRPr="0072638F" w14:paraId="3D3E172F" w14:textId="77777777" w:rsidTr="002270AE">
        <w:trPr>
          <w:jc w:val="center"/>
        </w:trPr>
        <w:tc>
          <w:tcPr>
            <w:tcW w:w="454" w:type="pct"/>
            <w:vAlign w:val="center"/>
            <w:hideMark/>
          </w:tcPr>
          <w:p w14:paraId="3CCAD7FB" w14:textId="77777777" w:rsidR="00514428" w:rsidRPr="0072638F" w:rsidRDefault="00514428" w:rsidP="000F410D">
            <w:pPr>
              <w:pStyle w:val="noidungbang"/>
              <w:jc w:val="center"/>
            </w:pPr>
            <w:r w:rsidRPr="0072638F">
              <w:t>3</w:t>
            </w:r>
          </w:p>
        </w:tc>
        <w:tc>
          <w:tcPr>
            <w:tcW w:w="1275" w:type="pct"/>
            <w:vAlign w:val="center"/>
            <w:hideMark/>
          </w:tcPr>
          <w:p w14:paraId="4CCC7C5E" w14:textId="77777777" w:rsidR="00514428" w:rsidRPr="0072638F" w:rsidRDefault="00514428" w:rsidP="00180D1A">
            <w:pPr>
              <w:pStyle w:val="noidungbang"/>
              <w:jc w:val="left"/>
            </w:pPr>
            <w:r w:rsidRPr="0072638F">
              <w:t>subject_id</w:t>
            </w:r>
          </w:p>
        </w:tc>
        <w:tc>
          <w:tcPr>
            <w:tcW w:w="3271" w:type="pct"/>
            <w:vAlign w:val="center"/>
            <w:hideMark/>
          </w:tcPr>
          <w:p w14:paraId="5BCC073A" w14:textId="77777777" w:rsidR="00514428" w:rsidRPr="0072638F" w:rsidRDefault="00514428" w:rsidP="00180D1A">
            <w:pPr>
              <w:pStyle w:val="noidungbang"/>
              <w:jc w:val="left"/>
            </w:pPr>
            <w:r w:rsidRPr="0072638F">
              <w:t>Mã môn học.</w:t>
            </w:r>
          </w:p>
        </w:tc>
      </w:tr>
      <w:tr w:rsidR="00514428" w:rsidRPr="0072638F" w14:paraId="15233E45" w14:textId="77777777" w:rsidTr="002270AE">
        <w:trPr>
          <w:jc w:val="center"/>
        </w:trPr>
        <w:tc>
          <w:tcPr>
            <w:tcW w:w="454" w:type="pct"/>
            <w:vAlign w:val="center"/>
            <w:hideMark/>
          </w:tcPr>
          <w:p w14:paraId="120C3B1F" w14:textId="77777777" w:rsidR="00514428" w:rsidRPr="0072638F" w:rsidRDefault="00514428" w:rsidP="000F410D">
            <w:pPr>
              <w:pStyle w:val="noidungbang"/>
              <w:jc w:val="center"/>
            </w:pPr>
            <w:r w:rsidRPr="0072638F">
              <w:t>4</w:t>
            </w:r>
          </w:p>
        </w:tc>
        <w:tc>
          <w:tcPr>
            <w:tcW w:w="1275" w:type="pct"/>
            <w:vAlign w:val="center"/>
            <w:hideMark/>
          </w:tcPr>
          <w:p w14:paraId="7A44CDF4" w14:textId="77777777" w:rsidR="00514428" w:rsidRPr="0072638F" w:rsidRDefault="00514428" w:rsidP="00180D1A">
            <w:pPr>
              <w:pStyle w:val="noidungbang"/>
              <w:jc w:val="left"/>
            </w:pPr>
            <w:r w:rsidRPr="0072638F">
              <w:t>semester_id</w:t>
            </w:r>
          </w:p>
        </w:tc>
        <w:tc>
          <w:tcPr>
            <w:tcW w:w="3271" w:type="pct"/>
            <w:vAlign w:val="center"/>
            <w:hideMark/>
          </w:tcPr>
          <w:p w14:paraId="3C9E0499" w14:textId="77777777" w:rsidR="00514428" w:rsidRPr="0072638F" w:rsidRDefault="00514428" w:rsidP="00180D1A">
            <w:pPr>
              <w:pStyle w:val="noidungbang"/>
              <w:jc w:val="left"/>
            </w:pPr>
            <w:r w:rsidRPr="0072638F">
              <w:t>Mã học kỳ.</w:t>
            </w:r>
          </w:p>
        </w:tc>
      </w:tr>
      <w:tr w:rsidR="00514428" w:rsidRPr="0072638F" w14:paraId="4E603DE4" w14:textId="77777777" w:rsidTr="002270AE">
        <w:trPr>
          <w:jc w:val="center"/>
        </w:trPr>
        <w:tc>
          <w:tcPr>
            <w:tcW w:w="454" w:type="pct"/>
            <w:vAlign w:val="center"/>
            <w:hideMark/>
          </w:tcPr>
          <w:p w14:paraId="0418AAFF" w14:textId="77777777" w:rsidR="00514428" w:rsidRPr="0072638F" w:rsidRDefault="00514428" w:rsidP="000F410D">
            <w:pPr>
              <w:pStyle w:val="noidungbang"/>
              <w:jc w:val="center"/>
            </w:pPr>
            <w:r w:rsidRPr="0072638F">
              <w:t>5</w:t>
            </w:r>
          </w:p>
        </w:tc>
        <w:tc>
          <w:tcPr>
            <w:tcW w:w="1275" w:type="pct"/>
            <w:vAlign w:val="center"/>
            <w:hideMark/>
          </w:tcPr>
          <w:p w14:paraId="4164A884" w14:textId="77777777" w:rsidR="00514428" w:rsidRPr="0072638F" w:rsidRDefault="00514428" w:rsidP="00180D1A">
            <w:pPr>
              <w:pStyle w:val="noidungbang"/>
              <w:jc w:val="left"/>
            </w:pPr>
            <w:r w:rsidRPr="0072638F">
              <w:t>assigned_by</w:t>
            </w:r>
          </w:p>
        </w:tc>
        <w:tc>
          <w:tcPr>
            <w:tcW w:w="3271" w:type="pct"/>
            <w:vAlign w:val="center"/>
            <w:hideMark/>
          </w:tcPr>
          <w:p w14:paraId="4DA1AC6A" w14:textId="77777777" w:rsidR="00514428" w:rsidRPr="0072638F" w:rsidRDefault="00514428" w:rsidP="00180D1A">
            <w:pPr>
              <w:pStyle w:val="noidungbang"/>
              <w:jc w:val="left"/>
            </w:pPr>
            <w:r w:rsidRPr="0072638F">
              <w:t>Người thực hiện phân công (Admin).</w:t>
            </w:r>
          </w:p>
        </w:tc>
      </w:tr>
      <w:tr w:rsidR="00514428" w:rsidRPr="0072638F" w14:paraId="4DAC5FAA" w14:textId="77777777" w:rsidTr="002270AE">
        <w:trPr>
          <w:jc w:val="center"/>
        </w:trPr>
        <w:tc>
          <w:tcPr>
            <w:tcW w:w="454" w:type="pct"/>
            <w:vAlign w:val="center"/>
            <w:hideMark/>
          </w:tcPr>
          <w:p w14:paraId="5D33366F" w14:textId="77777777" w:rsidR="00514428" w:rsidRPr="0072638F" w:rsidRDefault="00514428" w:rsidP="000F410D">
            <w:pPr>
              <w:pStyle w:val="noidungbang"/>
              <w:jc w:val="center"/>
            </w:pPr>
            <w:r w:rsidRPr="0072638F">
              <w:t>6</w:t>
            </w:r>
          </w:p>
        </w:tc>
        <w:tc>
          <w:tcPr>
            <w:tcW w:w="1275" w:type="pct"/>
            <w:vAlign w:val="center"/>
            <w:hideMark/>
          </w:tcPr>
          <w:p w14:paraId="10BC1BAA" w14:textId="77777777" w:rsidR="00514428" w:rsidRPr="0072638F" w:rsidRDefault="00514428" w:rsidP="00180D1A">
            <w:pPr>
              <w:pStyle w:val="noidungbang"/>
              <w:jc w:val="left"/>
            </w:pPr>
            <w:r w:rsidRPr="0072638F">
              <w:t>assigned_at</w:t>
            </w:r>
          </w:p>
        </w:tc>
        <w:tc>
          <w:tcPr>
            <w:tcW w:w="3271" w:type="pct"/>
            <w:vAlign w:val="center"/>
            <w:hideMark/>
          </w:tcPr>
          <w:p w14:paraId="1B7E0C58" w14:textId="77777777" w:rsidR="00514428" w:rsidRPr="0072638F" w:rsidRDefault="00514428" w:rsidP="00180D1A">
            <w:pPr>
              <w:pStyle w:val="noidungbang"/>
              <w:jc w:val="left"/>
            </w:pPr>
            <w:r w:rsidRPr="0072638F">
              <w:t>Thời gian phân công.</w:t>
            </w:r>
          </w:p>
        </w:tc>
      </w:tr>
      <w:tr w:rsidR="00514428" w:rsidRPr="0072638F" w14:paraId="50E4B970" w14:textId="77777777" w:rsidTr="002270AE">
        <w:trPr>
          <w:jc w:val="center"/>
        </w:trPr>
        <w:tc>
          <w:tcPr>
            <w:tcW w:w="454" w:type="pct"/>
            <w:vAlign w:val="center"/>
            <w:hideMark/>
          </w:tcPr>
          <w:p w14:paraId="68DED279" w14:textId="77777777" w:rsidR="00514428" w:rsidRPr="0072638F" w:rsidRDefault="00514428" w:rsidP="000F410D">
            <w:pPr>
              <w:pStyle w:val="noidungbang"/>
              <w:jc w:val="center"/>
            </w:pPr>
            <w:r w:rsidRPr="0072638F">
              <w:t>7</w:t>
            </w:r>
          </w:p>
        </w:tc>
        <w:tc>
          <w:tcPr>
            <w:tcW w:w="1275" w:type="pct"/>
            <w:vAlign w:val="center"/>
            <w:hideMark/>
          </w:tcPr>
          <w:p w14:paraId="473D645E" w14:textId="77777777" w:rsidR="00514428" w:rsidRPr="0072638F" w:rsidRDefault="00514428" w:rsidP="00180D1A">
            <w:pPr>
              <w:pStyle w:val="noidungbang"/>
              <w:jc w:val="left"/>
            </w:pPr>
            <w:r w:rsidRPr="0072638F">
              <w:t>is_active</w:t>
            </w:r>
          </w:p>
        </w:tc>
        <w:tc>
          <w:tcPr>
            <w:tcW w:w="3271" w:type="pct"/>
            <w:vAlign w:val="center"/>
            <w:hideMark/>
          </w:tcPr>
          <w:p w14:paraId="19404005" w14:textId="77777777" w:rsidR="00514428" w:rsidRPr="0072638F" w:rsidRDefault="00514428" w:rsidP="00180D1A">
            <w:pPr>
              <w:pStyle w:val="noidungbang"/>
              <w:jc w:val="left"/>
            </w:pPr>
            <w:r w:rsidRPr="0072638F">
              <w:t>Trạng thái phân công (đang dạy hay đã hủy).</w:t>
            </w:r>
          </w:p>
        </w:tc>
      </w:tr>
      <w:tr w:rsidR="00514428" w:rsidRPr="0072638F" w14:paraId="6595B80E" w14:textId="77777777" w:rsidTr="002270AE">
        <w:trPr>
          <w:jc w:val="center"/>
        </w:trPr>
        <w:tc>
          <w:tcPr>
            <w:tcW w:w="454" w:type="pct"/>
            <w:vAlign w:val="center"/>
            <w:hideMark/>
          </w:tcPr>
          <w:p w14:paraId="71AACB4F" w14:textId="77777777" w:rsidR="00514428" w:rsidRPr="0072638F" w:rsidRDefault="00514428" w:rsidP="000F410D">
            <w:pPr>
              <w:pStyle w:val="noidungbang"/>
              <w:jc w:val="center"/>
            </w:pPr>
            <w:r w:rsidRPr="0072638F">
              <w:t>8</w:t>
            </w:r>
          </w:p>
        </w:tc>
        <w:tc>
          <w:tcPr>
            <w:tcW w:w="1275" w:type="pct"/>
            <w:vAlign w:val="center"/>
            <w:hideMark/>
          </w:tcPr>
          <w:p w14:paraId="40469CCC" w14:textId="77777777" w:rsidR="00514428" w:rsidRPr="0072638F" w:rsidRDefault="00514428" w:rsidP="00180D1A">
            <w:pPr>
              <w:pStyle w:val="noidungbang"/>
              <w:jc w:val="left"/>
            </w:pPr>
            <w:r w:rsidRPr="0072638F">
              <w:t>note</w:t>
            </w:r>
          </w:p>
        </w:tc>
        <w:tc>
          <w:tcPr>
            <w:tcW w:w="3271" w:type="pct"/>
            <w:vAlign w:val="center"/>
            <w:hideMark/>
          </w:tcPr>
          <w:p w14:paraId="6FFA04C4" w14:textId="77777777" w:rsidR="00514428" w:rsidRPr="0072638F" w:rsidRDefault="00514428" w:rsidP="00180D1A">
            <w:pPr>
              <w:pStyle w:val="noidungbang"/>
              <w:jc w:val="left"/>
            </w:pPr>
            <w:r w:rsidRPr="0072638F">
              <w:t>Ghi chú thêm.</w:t>
            </w:r>
          </w:p>
        </w:tc>
      </w:tr>
      <w:tr w:rsidR="00514428" w:rsidRPr="0072638F" w14:paraId="4BFA4D53" w14:textId="77777777" w:rsidTr="002270AE">
        <w:trPr>
          <w:jc w:val="center"/>
        </w:trPr>
        <w:tc>
          <w:tcPr>
            <w:tcW w:w="454" w:type="pct"/>
            <w:vAlign w:val="center"/>
            <w:hideMark/>
          </w:tcPr>
          <w:p w14:paraId="3BC2DDCF" w14:textId="77777777" w:rsidR="00514428" w:rsidRPr="0072638F" w:rsidRDefault="00514428" w:rsidP="000F410D">
            <w:pPr>
              <w:pStyle w:val="noidungbang"/>
              <w:jc w:val="center"/>
            </w:pPr>
            <w:r w:rsidRPr="0072638F">
              <w:t>9</w:t>
            </w:r>
          </w:p>
        </w:tc>
        <w:tc>
          <w:tcPr>
            <w:tcW w:w="1275" w:type="pct"/>
            <w:vAlign w:val="center"/>
            <w:hideMark/>
          </w:tcPr>
          <w:p w14:paraId="3DC4172E" w14:textId="77777777" w:rsidR="00514428" w:rsidRPr="0072638F" w:rsidRDefault="00514428" w:rsidP="00180D1A">
            <w:pPr>
              <w:pStyle w:val="noidungbang"/>
              <w:jc w:val="left"/>
            </w:pPr>
            <w:r w:rsidRPr="0072638F">
              <w:t>workload_hours</w:t>
            </w:r>
          </w:p>
        </w:tc>
        <w:tc>
          <w:tcPr>
            <w:tcW w:w="3271" w:type="pct"/>
            <w:vAlign w:val="center"/>
            <w:hideMark/>
          </w:tcPr>
          <w:p w14:paraId="26BA1668" w14:textId="77777777" w:rsidR="00514428" w:rsidRPr="0072638F" w:rsidRDefault="00514428" w:rsidP="00180D1A">
            <w:pPr>
              <w:pStyle w:val="noidungbang"/>
              <w:jc w:val="left"/>
            </w:pPr>
            <w:r w:rsidRPr="0072638F">
              <w:t>Số giờ làm việc/tín chỉ giảng dạy.</w:t>
            </w:r>
          </w:p>
        </w:tc>
      </w:tr>
    </w:tbl>
    <w:p w14:paraId="1222B681" w14:textId="77777777" w:rsidR="00C40EF3" w:rsidRDefault="00C40EF3" w:rsidP="00514428">
      <w:pPr>
        <w:pStyle w:val="Noidung"/>
      </w:pPr>
    </w:p>
    <w:p w14:paraId="6245FE57" w14:textId="77777777" w:rsidR="00C40EF3" w:rsidRDefault="00C40EF3">
      <w:pPr>
        <w:rPr>
          <w:sz w:val="26"/>
          <w:lang w:val="vi-VN"/>
        </w:rPr>
      </w:pPr>
      <w:r>
        <w:br w:type="page"/>
      </w:r>
    </w:p>
    <w:p w14:paraId="3341207F" w14:textId="58C03F37" w:rsidR="00514428" w:rsidRPr="0072638F" w:rsidRDefault="00514428" w:rsidP="00514428">
      <w:pPr>
        <w:pStyle w:val="Noidung"/>
      </w:pPr>
      <w:r w:rsidRPr="0072638F">
        <w:lastRenderedPageBreak/>
        <w:t>Bảng: StudentCourses (Sinh viên đăng ký lớp học)</w:t>
      </w:r>
    </w:p>
    <w:p w14:paraId="23955E23" w14:textId="28158C95" w:rsidR="00180D1A" w:rsidRPr="00180D1A" w:rsidRDefault="00180D1A" w:rsidP="00180D1A">
      <w:pPr>
        <w:pStyle w:val="Caption"/>
        <w:keepNext/>
        <w:rPr>
          <w:lang w:val="vi-VN"/>
        </w:rPr>
      </w:pPr>
      <w:bookmarkStart w:id="105" w:name="_Toc217711270"/>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19</w:t>
      </w:r>
      <w:r w:rsidR="00B5572B">
        <w:fldChar w:fldCharType="end"/>
      </w:r>
      <w:r>
        <w:rPr>
          <w:lang w:val="vi-VN"/>
        </w:rPr>
        <w:t xml:space="preserve"> </w:t>
      </w:r>
      <w:r w:rsidR="00FD70DD">
        <w:rPr>
          <w:lang w:val="vi-VN"/>
        </w:rPr>
        <w:t xml:space="preserve">Đặc tả </w:t>
      </w:r>
      <w:r>
        <w:rPr>
          <w:lang w:val="vi-VN"/>
        </w:rPr>
        <w:t>bảng StudentCourses</w:t>
      </w:r>
      <w:bookmarkEnd w:id="105"/>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1065"/>
        <w:gridCol w:w="2988"/>
        <w:gridCol w:w="4719"/>
      </w:tblGrid>
      <w:tr w:rsidR="00514428" w:rsidRPr="00180D1A" w14:paraId="6D62E0BE" w14:textId="77777777" w:rsidTr="002270AE">
        <w:trPr>
          <w:jc w:val="center"/>
        </w:trPr>
        <w:tc>
          <w:tcPr>
            <w:tcW w:w="607" w:type="pct"/>
            <w:vAlign w:val="center"/>
            <w:hideMark/>
          </w:tcPr>
          <w:p w14:paraId="64886893" w14:textId="77777777" w:rsidR="00514428" w:rsidRPr="00180D1A" w:rsidRDefault="00514428" w:rsidP="000F410D">
            <w:pPr>
              <w:pStyle w:val="noidungbang"/>
              <w:jc w:val="center"/>
              <w:rPr>
                <w:b/>
                <w:bCs/>
              </w:rPr>
            </w:pPr>
            <w:r w:rsidRPr="00180D1A">
              <w:rPr>
                <w:b/>
                <w:bCs/>
              </w:rPr>
              <w:t>STT</w:t>
            </w:r>
          </w:p>
        </w:tc>
        <w:tc>
          <w:tcPr>
            <w:tcW w:w="1703" w:type="pct"/>
            <w:vAlign w:val="center"/>
            <w:hideMark/>
          </w:tcPr>
          <w:p w14:paraId="6020B155" w14:textId="77777777" w:rsidR="00514428" w:rsidRPr="00180D1A" w:rsidRDefault="00514428" w:rsidP="000F410D">
            <w:pPr>
              <w:pStyle w:val="noidungbang"/>
              <w:jc w:val="center"/>
              <w:rPr>
                <w:b/>
                <w:bCs/>
              </w:rPr>
            </w:pPr>
            <w:r w:rsidRPr="00180D1A">
              <w:rPr>
                <w:b/>
                <w:bCs/>
              </w:rPr>
              <w:t>Tên cột</w:t>
            </w:r>
          </w:p>
        </w:tc>
        <w:tc>
          <w:tcPr>
            <w:tcW w:w="2690" w:type="pct"/>
            <w:vAlign w:val="center"/>
            <w:hideMark/>
          </w:tcPr>
          <w:p w14:paraId="613FF33A" w14:textId="77777777" w:rsidR="00514428" w:rsidRPr="00180D1A" w:rsidRDefault="00514428" w:rsidP="000F410D">
            <w:pPr>
              <w:pStyle w:val="noidungbang"/>
              <w:jc w:val="center"/>
              <w:rPr>
                <w:b/>
                <w:bCs/>
              </w:rPr>
            </w:pPr>
            <w:r w:rsidRPr="00180D1A">
              <w:rPr>
                <w:b/>
                <w:bCs/>
              </w:rPr>
              <w:t>Mô tả</w:t>
            </w:r>
          </w:p>
        </w:tc>
      </w:tr>
      <w:tr w:rsidR="00514428" w:rsidRPr="0072638F" w14:paraId="5A7CFFFB" w14:textId="77777777" w:rsidTr="002270AE">
        <w:trPr>
          <w:jc w:val="center"/>
        </w:trPr>
        <w:tc>
          <w:tcPr>
            <w:tcW w:w="607" w:type="pct"/>
            <w:vAlign w:val="center"/>
            <w:hideMark/>
          </w:tcPr>
          <w:p w14:paraId="0554CFB7" w14:textId="77777777" w:rsidR="00514428" w:rsidRPr="0072638F" w:rsidRDefault="00514428" w:rsidP="000F410D">
            <w:pPr>
              <w:pStyle w:val="noidungbang"/>
              <w:jc w:val="center"/>
            </w:pPr>
            <w:r w:rsidRPr="0072638F">
              <w:t>1</w:t>
            </w:r>
          </w:p>
        </w:tc>
        <w:tc>
          <w:tcPr>
            <w:tcW w:w="1703" w:type="pct"/>
            <w:vAlign w:val="center"/>
            <w:hideMark/>
          </w:tcPr>
          <w:p w14:paraId="21B1482B" w14:textId="77777777" w:rsidR="00514428" w:rsidRPr="0072638F" w:rsidRDefault="00514428" w:rsidP="00180D1A">
            <w:pPr>
              <w:pStyle w:val="noidungbang"/>
              <w:jc w:val="left"/>
            </w:pPr>
            <w:r w:rsidRPr="0072638F">
              <w:t>enrollment_id</w:t>
            </w:r>
          </w:p>
        </w:tc>
        <w:tc>
          <w:tcPr>
            <w:tcW w:w="2690" w:type="pct"/>
            <w:vAlign w:val="center"/>
            <w:hideMark/>
          </w:tcPr>
          <w:p w14:paraId="292A654D" w14:textId="77777777" w:rsidR="00514428" w:rsidRPr="0072638F" w:rsidRDefault="00514428" w:rsidP="00180D1A">
            <w:pPr>
              <w:pStyle w:val="noidungbang"/>
              <w:jc w:val="left"/>
            </w:pPr>
            <w:r w:rsidRPr="0072638F">
              <w:t>Khóa chính.</w:t>
            </w:r>
          </w:p>
        </w:tc>
      </w:tr>
      <w:tr w:rsidR="00514428" w:rsidRPr="0072638F" w14:paraId="23281BEE" w14:textId="77777777" w:rsidTr="002270AE">
        <w:trPr>
          <w:jc w:val="center"/>
        </w:trPr>
        <w:tc>
          <w:tcPr>
            <w:tcW w:w="607" w:type="pct"/>
            <w:vAlign w:val="center"/>
            <w:hideMark/>
          </w:tcPr>
          <w:p w14:paraId="08752531" w14:textId="77777777" w:rsidR="00514428" w:rsidRPr="0072638F" w:rsidRDefault="00514428" w:rsidP="000F410D">
            <w:pPr>
              <w:pStyle w:val="noidungbang"/>
              <w:jc w:val="center"/>
            </w:pPr>
            <w:r w:rsidRPr="0072638F">
              <w:t>2</w:t>
            </w:r>
          </w:p>
        </w:tc>
        <w:tc>
          <w:tcPr>
            <w:tcW w:w="1703" w:type="pct"/>
            <w:vAlign w:val="center"/>
            <w:hideMark/>
          </w:tcPr>
          <w:p w14:paraId="11207696" w14:textId="77777777" w:rsidR="00514428" w:rsidRPr="0072638F" w:rsidRDefault="00514428" w:rsidP="00180D1A">
            <w:pPr>
              <w:pStyle w:val="noidungbang"/>
              <w:jc w:val="left"/>
            </w:pPr>
            <w:r w:rsidRPr="0072638F">
              <w:t>user_id</w:t>
            </w:r>
          </w:p>
        </w:tc>
        <w:tc>
          <w:tcPr>
            <w:tcW w:w="2690" w:type="pct"/>
            <w:vAlign w:val="center"/>
            <w:hideMark/>
          </w:tcPr>
          <w:p w14:paraId="25720B4C" w14:textId="77777777" w:rsidR="00514428" w:rsidRPr="0072638F" w:rsidRDefault="00514428" w:rsidP="00180D1A">
            <w:pPr>
              <w:pStyle w:val="noidungbang"/>
              <w:jc w:val="left"/>
            </w:pPr>
            <w:r w:rsidRPr="0072638F">
              <w:t>Mã sinh viên.</w:t>
            </w:r>
          </w:p>
        </w:tc>
      </w:tr>
      <w:tr w:rsidR="00514428" w:rsidRPr="0072638F" w14:paraId="57B2CF70" w14:textId="77777777" w:rsidTr="002270AE">
        <w:trPr>
          <w:jc w:val="center"/>
        </w:trPr>
        <w:tc>
          <w:tcPr>
            <w:tcW w:w="607" w:type="pct"/>
            <w:vAlign w:val="center"/>
            <w:hideMark/>
          </w:tcPr>
          <w:p w14:paraId="54C45193" w14:textId="77777777" w:rsidR="00514428" w:rsidRPr="0072638F" w:rsidRDefault="00514428" w:rsidP="000F410D">
            <w:pPr>
              <w:pStyle w:val="noidungbang"/>
              <w:jc w:val="center"/>
            </w:pPr>
            <w:r w:rsidRPr="0072638F">
              <w:t>3</w:t>
            </w:r>
          </w:p>
        </w:tc>
        <w:tc>
          <w:tcPr>
            <w:tcW w:w="1703" w:type="pct"/>
            <w:vAlign w:val="center"/>
            <w:hideMark/>
          </w:tcPr>
          <w:p w14:paraId="0A7A659F" w14:textId="77777777" w:rsidR="00514428" w:rsidRPr="0072638F" w:rsidRDefault="00514428" w:rsidP="00180D1A">
            <w:pPr>
              <w:pStyle w:val="noidungbang"/>
              <w:jc w:val="left"/>
            </w:pPr>
            <w:r w:rsidRPr="0072638F">
              <w:t>course_id</w:t>
            </w:r>
          </w:p>
        </w:tc>
        <w:tc>
          <w:tcPr>
            <w:tcW w:w="2690" w:type="pct"/>
            <w:vAlign w:val="center"/>
            <w:hideMark/>
          </w:tcPr>
          <w:p w14:paraId="149949D9" w14:textId="77777777" w:rsidR="00514428" w:rsidRPr="0072638F" w:rsidRDefault="00514428" w:rsidP="00180D1A">
            <w:pPr>
              <w:pStyle w:val="noidungbang"/>
              <w:jc w:val="left"/>
            </w:pPr>
            <w:r w:rsidRPr="0072638F">
              <w:t>Mã lớp học phần tham gia.</w:t>
            </w:r>
          </w:p>
        </w:tc>
      </w:tr>
      <w:tr w:rsidR="00514428" w:rsidRPr="0072638F" w14:paraId="20D7537F" w14:textId="77777777" w:rsidTr="002270AE">
        <w:trPr>
          <w:jc w:val="center"/>
        </w:trPr>
        <w:tc>
          <w:tcPr>
            <w:tcW w:w="607" w:type="pct"/>
            <w:vAlign w:val="center"/>
            <w:hideMark/>
          </w:tcPr>
          <w:p w14:paraId="01CCF214" w14:textId="77777777" w:rsidR="00514428" w:rsidRPr="0072638F" w:rsidRDefault="00514428" w:rsidP="000F410D">
            <w:pPr>
              <w:pStyle w:val="noidungbang"/>
              <w:jc w:val="center"/>
            </w:pPr>
            <w:r w:rsidRPr="0072638F">
              <w:t>4</w:t>
            </w:r>
          </w:p>
        </w:tc>
        <w:tc>
          <w:tcPr>
            <w:tcW w:w="1703" w:type="pct"/>
            <w:vAlign w:val="center"/>
            <w:hideMark/>
          </w:tcPr>
          <w:p w14:paraId="2E6F9C71" w14:textId="77777777" w:rsidR="00514428" w:rsidRPr="0072638F" w:rsidRDefault="00514428" w:rsidP="00180D1A">
            <w:pPr>
              <w:pStyle w:val="noidungbang"/>
              <w:jc w:val="left"/>
            </w:pPr>
            <w:r w:rsidRPr="0072638F">
              <w:t>enrollment_date</w:t>
            </w:r>
          </w:p>
        </w:tc>
        <w:tc>
          <w:tcPr>
            <w:tcW w:w="2690" w:type="pct"/>
            <w:vAlign w:val="center"/>
            <w:hideMark/>
          </w:tcPr>
          <w:p w14:paraId="0AD17738" w14:textId="77777777" w:rsidR="00514428" w:rsidRPr="0072638F" w:rsidRDefault="00514428" w:rsidP="00180D1A">
            <w:pPr>
              <w:pStyle w:val="noidungbang"/>
              <w:jc w:val="left"/>
            </w:pPr>
            <w:r w:rsidRPr="0072638F">
              <w:t>Ngày tham gia lớp.</w:t>
            </w:r>
          </w:p>
        </w:tc>
      </w:tr>
      <w:tr w:rsidR="00514428" w:rsidRPr="0072638F" w14:paraId="415EBC35" w14:textId="77777777" w:rsidTr="002270AE">
        <w:trPr>
          <w:jc w:val="center"/>
        </w:trPr>
        <w:tc>
          <w:tcPr>
            <w:tcW w:w="607" w:type="pct"/>
            <w:vAlign w:val="center"/>
            <w:hideMark/>
          </w:tcPr>
          <w:p w14:paraId="7FAAF2CB" w14:textId="77777777" w:rsidR="00514428" w:rsidRPr="0072638F" w:rsidRDefault="00514428" w:rsidP="000F410D">
            <w:pPr>
              <w:pStyle w:val="noidungbang"/>
              <w:jc w:val="center"/>
            </w:pPr>
            <w:r w:rsidRPr="0072638F">
              <w:t>5</w:t>
            </w:r>
          </w:p>
        </w:tc>
        <w:tc>
          <w:tcPr>
            <w:tcW w:w="1703" w:type="pct"/>
            <w:vAlign w:val="center"/>
            <w:hideMark/>
          </w:tcPr>
          <w:p w14:paraId="5C3156C5" w14:textId="77777777" w:rsidR="00514428" w:rsidRPr="0072638F" w:rsidRDefault="00514428" w:rsidP="00180D1A">
            <w:pPr>
              <w:pStyle w:val="noidungbang"/>
              <w:jc w:val="left"/>
            </w:pPr>
            <w:r w:rsidRPr="0072638F">
              <w:t>created_at</w:t>
            </w:r>
          </w:p>
        </w:tc>
        <w:tc>
          <w:tcPr>
            <w:tcW w:w="2690" w:type="pct"/>
            <w:vAlign w:val="center"/>
            <w:hideMark/>
          </w:tcPr>
          <w:p w14:paraId="6BDABBAD" w14:textId="77777777" w:rsidR="00514428" w:rsidRPr="0072638F" w:rsidRDefault="00514428" w:rsidP="00180D1A">
            <w:pPr>
              <w:pStyle w:val="noidungbang"/>
              <w:jc w:val="left"/>
            </w:pPr>
            <w:r w:rsidRPr="0072638F">
              <w:t>Thời gian tạo bản ghi.</w:t>
            </w:r>
          </w:p>
        </w:tc>
      </w:tr>
      <w:tr w:rsidR="00514428" w:rsidRPr="0072638F" w14:paraId="6F0244E4" w14:textId="77777777" w:rsidTr="002270AE">
        <w:trPr>
          <w:jc w:val="center"/>
        </w:trPr>
        <w:tc>
          <w:tcPr>
            <w:tcW w:w="607" w:type="pct"/>
            <w:vAlign w:val="center"/>
            <w:hideMark/>
          </w:tcPr>
          <w:p w14:paraId="6A670781" w14:textId="77777777" w:rsidR="00514428" w:rsidRPr="0072638F" w:rsidRDefault="00514428" w:rsidP="000F410D">
            <w:pPr>
              <w:pStyle w:val="noidungbang"/>
              <w:jc w:val="center"/>
            </w:pPr>
            <w:r w:rsidRPr="0072638F">
              <w:t>6</w:t>
            </w:r>
          </w:p>
        </w:tc>
        <w:tc>
          <w:tcPr>
            <w:tcW w:w="1703" w:type="pct"/>
            <w:vAlign w:val="center"/>
            <w:hideMark/>
          </w:tcPr>
          <w:p w14:paraId="0D97E04B" w14:textId="77777777" w:rsidR="00514428" w:rsidRPr="0072638F" w:rsidRDefault="00514428" w:rsidP="00180D1A">
            <w:pPr>
              <w:pStyle w:val="noidungbang"/>
              <w:jc w:val="left"/>
            </w:pPr>
            <w:r w:rsidRPr="0072638F">
              <w:t>updated_at</w:t>
            </w:r>
          </w:p>
        </w:tc>
        <w:tc>
          <w:tcPr>
            <w:tcW w:w="2690" w:type="pct"/>
            <w:vAlign w:val="center"/>
            <w:hideMark/>
          </w:tcPr>
          <w:p w14:paraId="16845D76" w14:textId="77777777" w:rsidR="00514428" w:rsidRPr="0072638F" w:rsidRDefault="00514428" w:rsidP="00180D1A">
            <w:pPr>
              <w:pStyle w:val="noidungbang"/>
              <w:jc w:val="left"/>
            </w:pPr>
            <w:r w:rsidRPr="0072638F">
              <w:t>Thời gian cập nhật.</w:t>
            </w:r>
          </w:p>
        </w:tc>
      </w:tr>
    </w:tbl>
    <w:p w14:paraId="797A1FF2" w14:textId="77777777" w:rsidR="00514428" w:rsidRPr="0072638F" w:rsidRDefault="00514428" w:rsidP="00514428">
      <w:pPr>
        <w:pStyle w:val="Noidung"/>
      </w:pPr>
      <w:r w:rsidRPr="0072638F">
        <w:t>Bảng: CourseGradeColumns (Cột điểm trong sổ điểm)</w:t>
      </w:r>
    </w:p>
    <w:p w14:paraId="15EAA9E2" w14:textId="4CAE0FCE" w:rsidR="00C40EF3" w:rsidRPr="00C40EF3" w:rsidRDefault="00C40EF3" w:rsidP="00C40EF3">
      <w:pPr>
        <w:pStyle w:val="Caption"/>
        <w:keepNext/>
        <w:rPr>
          <w:lang w:val="vi-VN"/>
        </w:rPr>
      </w:pPr>
      <w:bookmarkStart w:id="106" w:name="_Toc217711271"/>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20</w:t>
      </w:r>
      <w:r w:rsidR="00B5572B">
        <w:fldChar w:fldCharType="end"/>
      </w:r>
      <w:r>
        <w:rPr>
          <w:lang w:val="vi-VN"/>
        </w:rPr>
        <w:t xml:space="preserve"> </w:t>
      </w:r>
      <w:r w:rsidR="00FD70DD">
        <w:rPr>
          <w:lang w:val="vi-VN"/>
        </w:rPr>
        <w:t xml:space="preserve">Đặc tả </w:t>
      </w:r>
      <w:r>
        <w:rPr>
          <w:lang w:val="vi-VN"/>
        </w:rPr>
        <w:t xml:space="preserve">bảng </w:t>
      </w:r>
      <w:r w:rsidRPr="0072638F">
        <w:t>CourseGradeColumns</w:t>
      </w:r>
      <w:bookmarkEnd w:id="106"/>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865"/>
        <w:gridCol w:w="2005"/>
        <w:gridCol w:w="5902"/>
      </w:tblGrid>
      <w:tr w:rsidR="00514428" w:rsidRPr="00C40EF3" w14:paraId="58F23787" w14:textId="77777777" w:rsidTr="005514ED">
        <w:trPr>
          <w:jc w:val="center"/>
        </w:trPr>
        <w:tc>
          <w:tcPr>
            <w:tcW w:w="493" w:type="pct"/>
            <w:vAlign w:val="center"/>
            <w:hideMark/>
          </w:tcPr>
          <w:p w14:paraId="5D286ED7" w14:textId="77777777" w:rsidR="00514428" w:rsidRPr="00C40EF3" w:rsidRDefault="00514428" w:rsidP="000F410D">
            <w:pPr>
              <w:pStyle w:val="noidungbang"/>
              <w:jc w:val="center"/>
              <w:rPr>
                <w:b/>
                <w:bCs/>
              </w:rPr>
            </w:pPr>
            <w:r w:rsidRPr="00C40EF3">
              <w:rPr>
                <w:b/>
                <w:bCs/>
              </w:rPr>
              <w:t>STT</w:t>
            </w:r>
          </w:p>
        </w:tc>
        <w:tc>
          <w:tcPr>
            <w:tcW w:w="1143" w:type="pct"/>
            <w:vAlign w:val="center"/>
            <w:hideMark/>
          </w:tcPr>
          <w:p w14:paraId="7331058B" w14:textId="77777777" w:rsidR="00514428" w:rsidRPr="00C40EF3" w:rsidRDefault="00514428" w:rsidP="000F410D">
            <w:pPr>
              <w:pStyle w:val="noidungbang"/>
              <w:jc w:val="center"/>
              <w:rPr>
                <w:b/>
                <w:bCs/>
              </w:rPr>
            </w:pPr>
            <w:r w:rsidRPr="00C40EF3">
              <w:rPr>
                <w:b/>
                <w:bCs/>
              </w:rPr>
              <w:t>Tên cột</w:t>
            </w:r>
          </w:p>
        </w:tc>
        <w:tc>
          <w:tcPr>
            <w:tcW w:w="3365" w:type="pct"/>
            <w:vAlign w:val="center"/>
            <w:hideMark/>
          </w:tcPr>
          <w:p w14:paraId="3AAEA4BA" w14:textId="77777777" w:rsidR="00514428" w:rsidRPr="00C40EF3" w:rsidRDefault="00514428" w:rsidP="000F410D">
            <w:pPr>
              <w:pStyle w:val="noidungbang"/>
              <w:jc w:val="center"/>
              <w:rPr>
                <w:b/>
                <w:bCs/>
              </w:rPr>
            </w:pPr>
            <w:r w:rsidRPr="00C40EF3">
              <w:rPr>
                <w:b/>
                <w:bCs/>
              </w:rPr>
              <w:t>Mô tả</w:t>
            </w:r>
          </w:p>
        </w:tc>
      </w:tr>
      <w:tr w:rsidR="00514428" w:rsidRPr="0072638F" w14:paraId="657518AC" w14:textId="77777777" w:rsidTr="005514ED">
        <w:trPr>
          <w:jc w:val="center"/>
        </w:trPr>
        <w:tc>
          <w:tcPr>
            <w:tcW w:w="493" w:type="pct"/>
            <w:vAlign w:val="center"/>
            <w:hideMark/>
          </w:tcPr>
          <w:p w14:paraId="5F492C94" w14:textId="77777777" w:rsidR="00514428" w:rsidRPr="0072638F" w:rsidRDefault="00514428" w:rsidP="000F410D">
            <w:pPr>
              <w:pStyle w:val="noidungbang"/>
              <w:jc w:val="center"/>
            </w:pPr>
            <w:r w:rsidRPr="0072638F">
              <w:t>1</w:t>
            </w:r>
          </w:p>
        </w:tc>
        <w:tc>
          <w:tcPr>
            <w:tcW w:w="1143" w:type="pct"/>
            <w:vAlign w:val="center"/>
            <w:hideMark/>
          </w:tcPr>
          <w:p w14:paraId="1540113F" w14:textId="77777777" w:rsidR="00514428" w:rsidRPr="0072638F" w:rsidRDefault="00514428" w:rsidP="00C40EF3">
            <w:pPr>
              <w:pStyle w:val="noidungbang"/>
              <w:jc w:val="left"/>
            </w:pPr>
            <w:r w:rsidRPr="0072638F">
              <w:t>column_id</w:t>
            </w:r>
          </w:p>
        </w:tc>
        <w:tc>
          <w:tcPr>
            <w:tcW w:w="3365" w:type="pct"/>
            <w:vAlign w:val="center"/>
            <w:hideMark/>
          </w:tcPr>
          <w:p w14:paraId="55E24B71" w14:textId="77777777" w:rsidR="00514428" w:rsidRPr="0072638F" w:rsidRDefault="00514428" w:rsidP="00C40EF3">
            <w:pPr>
              <w:pStyle w:val="noidungbang"/>
              <w:jc w:val="left"/>
            </w:pPr>
            <w:r w:rsidRPr="0072638F">
              <w:t>Khóa chính.</w:t>
            </w:r>
          </w:p>
        </w:tc>
      </w:tr>
      <w:tr w:rsidR="00514428" w:rsidRPr="0072638F" w14:paraId="2648EE7F" w14:textId="77777777" w:rsidTr="005514ED">
        <w:trPr>
          <w:jc w:val="center"/>
        </w:trPr>
        <w:tc>
          <w:tcPr>
            <w:tcW w:w="493" w:type="pct"/>
            <w:vAlign w:val="center"/>
            <w:hideMark/>
          </w:tcPr>
          <w:p w14:paraId="58406A88" w14:textId="77777777" w:rsidR="00514428" w:rsidRPr="0072638F" w:rsidRDefault="00514428" w:rsidP="000F410D">
            <w:pPr>
              <w:pStyle w:val="noidungbang"/>
              <w:jc w:val="center"/>
            </w:pPr>
            <w:r w:rsidRPr="0072638F">
              <w:t>2</w:t>
            </w:r>
          </w:p>
        </w:tc>
        <w:tc>
          <w:tcPr>
            <w:tcW w:w="1143" w:type="pct"/>
            <w:vAlign w:val="center"/>
            <w:hideMark/>
          </w:tcPr>
          <w:p w14:paraId="3A43BA66" w14:textId="77777777" w:rsidR="00514428" w:rsidRPr="0072638F" w:rsidRDefault="00514428" w:rsidP="00C40EF3">
            <w:pPr>
              <w:pStyle w:val="noidungbang"/>
              <w:jc w:val="left"/>
            </w:pPr>
            <w:r w:rsidRPr="0072638F">
              <w:t>course_id</w:t>
            </w:r>
          </w:p>
        </w:tc>
        <w:tc>
          <w:tcPr>
            <w:tcW w:w="3365" w:type="pct"/>
            <w:vAlign w:val="center"/>
            <w:hideMark/>
          </w:tcPr>
          <w:p w14:paraId="5352B079" w14:textId="77777777" w:rsidR="00514428" w:rsidRPr="0072638F" w:rsidRDefault="00514428" w:rsidP="00C40EF3">
            <w:pPr>
              <w:pStyle w:val="noidungbang"/>
              <w:jc w:val="left"/>
            </w:pPr>
            <w:r w:rsidRPr="0072638F">
              <w:t>Thuộc lớp học phần nào.</w:t>
            </w:r>
          </w:p>
        </w:tc>
      </w:tr>
      <w:tr w:rsidR="00514428" w:rsidRPr="0072638F" w14:paraId="26DA2D88" w14:textId="77777777" w:rsidTr="005514ED">
        <w:trPr>
          <w:jc w:val="center"/>
        </w:trPr>
        <w:tc>
          <w:tcPr>
            <w:tcW w:w="493" w:type="pct"/>
            <w:vAlign w:val="center"/>
            <w:hideMark/>
          </w:tcPr>
          <w:p w14:paraId="56F23E20" w14:textId="77777777" w:rsidR="00514428" w:rsidRPr="0072638F" w:rsidRDefault="00514428" w:rsidP="000F410D">
            <w:pPr>
              <w:pStyle w:val="noidungbang"/>
              <w:jc w:val="center"/>
            </w:pPr>
            <w:r w:rsidRPr="0072638F">
              <w:t>3</w:t>
            </w:r>
          </w:p>
        </w:tc>
        <w:tc>
          <w:tcPr>
            <w:tcW w:w="1143" w:type="pct"/>
            <w:vAlign w:val="center"/>
            <w:hideMark/>
          </w:tcPr>
          <w:p w14:paraId="2646301D" w14:textId="77777777" w:rsidR="00514428" w:rsidRPr="0072638F" w:rsidRDefault="00514428" w:rsidP="00C40EF3">
            <w:pPr>
              <w:pStyle w:val="noidungbang"/>
              <w:jc w:val="left"/>
            </w:pPr>
            <w:r w:rsidRPr="0072638F">
              <w:t>name</w:t>
            </w:r>
          </w:p>
        </w:tc>
        <w:tc>
          <w:tcPr>
            <w:tcW w:w="3365" w:type="pct"/>
            <w:vAlign w:val="center"/>
            <w:hideMark/>
          </w:tcPr>
          <w:p w14:paraId="6DB07DE2" w14:textId="77777777" w:rsidR="00514428" w:rsidRPr="0072638F" w:rsidRDefault="00514428" w:rsidP="00C40EF3">
            <w:pPr>
              <w:pStyle w:val="noidungbang"/>
              <w:jc w:val="left"/>
            </w:pPr>
            <w:r w:rsidRPr="0072638F">
              <w:t>Tên cột điểm (VD: Giữa kỳ, Bài tập 1).</w:t>
            </w:r>
          </w:p>
        </w:tc>
      </w:tr>
      <w:tr w:rsidR="00514428" w:rsidRPr="0072638F" w14:paraId="2723D0A6" w14:textId="77777777" w:rsidTr="005514ED">
        <w:trPr>
          <w:jc w:val="center"/>
        </w:trPr>
        <w:tc>
          <w:tcPr>
            <w:tcW w:w="493" w:type="pct"/>
            <w:vAlign w:val="center"/>
            <w:hideMark/>
          </w:tcPr>
          <w:p w14:paraId="1B117993" w14:textId="77777777" w:rsidR="00514428" w:rsidRPr="0072638F" w:rsidRDefault="00514428" w:rsidP="000F410D">
            <w:pPr>
              <w:pStyle w:val="noidungbang"/>
              <w:jc w:val="center"/>
            </w:pPr>
            <w:r w:rsidRPr="0072638F">
              <w:t>4</w:t>
            </w:r>
          </w:p>
        </w:tc>
        <w:tc>
          <w:tcPr>
            <w:tcW w:w="1143" w:type="pct"/>
            <w:vAlign w:val="center"/>
            <w:hideMark/>
          </w:tcPr>
          <w:p w14:paraId="0871B49A" w14:textId="77777777" w:rsidR="00514428" w:rsidRPr="0072638F" w:rsidRDefault="00514428" w:rsidP="00C40EF3">
            <w:pPr>
              <w:pStyle w:val="noidungbang"/>
              <w:jc w:val="left"/>
            </w:pPr>
            <w:r w:rsidRPr="0072638F">
              <w:t>weight</w:t>
            </w:r>
          </w:p>
        </w:tc>
        <w:tc>
          <w:tcPr>
            <w:tcW w:w="3365" w:type="pct"/>
            <w:vAlign w:val="center"/>
            <w:hideMark/>
          </w:tcPr>
          <w:p w14:paraId="0D2A3444" w14:textId="77777777" w:rsidR="00514428" w:rsidRPr="0072638F" w:rsidRDefault="00514428" w:rsidP="00C40EF3">
            <w:pPr>
              <w:pStyle w:val="noidungbang"/>
              <w:jc w:val="left"/>
            </w:pPr>
            <w:r w:rsidRPr="0072638F">
              <w:t>Trọng số điểm (VD: 20%).</w:t>
            </w:r>
          </w:p>
        </w:tc>
      </w:tr>
      <w:tr w:rsidR="00514428" w:rsidRPr="0072638F" w14:paraId="53D44EF3" w14:textId="77777777" w:rsidTr="005514ED">
        <w:trPr>
          <w:jc w:val="center"/>
        </w:trPr>
        <w:tc>
          <w:tcPr>
            <w:tcW w:w="493" w:type="pct"/>
            <w:vAlign w:val="center"/>
            <w:hideMark/>
          </w:tcPr>
          <w:p w14:paraId="24082FC5" w14:textId="77777777" w:rsidR="00514428" w:rsidRPr="0072638F" w:rsidRDefault="00514428" w:rsidP="000F410D">
            <w:pPr>
              <w:pStyle w:val="noidungbang"/>
              <w:jc w:val="center"/>
            </w:pPr>
            <w:r w:rsidRPr="0072638F">
              <w:t>5</w:t>
            </w:r>
          </w:p>
        </w:tc>
        <w:tc>
          <w:tcPr>
            <w:tcW w:w="1143" w:type="pct"/>
            <w:vAlign w:val="center"/>
            <w:hideMark/>
          </w:tcPr>
          <w:p w14:paraId="691D6CA2" w14:textId="77777777" w:rsidR="00514428" w:rsidRPr="0072638F" w:rsidRDefault="00514428" w:rsidP="00C40EF3">
            <w:pPr>
              <w:pStyle w:val="noidungbang"/>
              <w:jc w:val="left"/>
            </w:pPr>
            <w:r w:rsidRPr="0072638F">
              <w:t>max_score</w:t>
            </w:r>
          </w:p>
        </w:tc>
        <w:tc>
          <w:tcPr>
            <w:tcW w:w="3365" w:type="pct"/>
            <w:vAlign w:val="center"/>
            <w:hideMark/>
          </w:tcPr>
          <w:p w14:paraId="28DD7B6A" w14:textId="77777777" w:rsidR="00514428" w:rsidRPr="0072638F" w:rsidRDefault="00514428" w:rsidP="00C40EF3">
            <w:pPr>
              <w:pStyle w:val="noidungbang"/>
              <w:jc w:val="left"/>
            </w:pPr>
            <w:r w:rsidRPr="0072638F">
              <w:t>Điểm tối đa của cột này.</w:t>
            </w:r>
          </w:p>
        </w:tc>
      </w:tr>
      <w:tr w:rsidR="00514428" w:rsidRPr="0072638F" w14:paraId="2771E883" w14:textId="77777777" w:rsidTr="005514ED">
        <w:trPr>
          <w:jc w:val="center"/>
        </w:trPr>
        <w:tc>
          <w:tcPr>
            <w:tcW w:w="493" w:type="pct"/>
            <w:vAlign w:val="center"/>
            <w:hideMark/>
          </w:tcPr>
          <w:p w14:paraId="12E59805" w14:textId="77777777" w:rsidR="00514428" w:rsidRPr="0072638F" w:rsidRDefault="00514428" w:rsidP="000F410D">
            <w:pPr>
              <w:pStyle w:val="noidungbang"/>
              <w:jc w:val="center"/>
            </w:pPr>
            <w:r w:rsidRPr="0072638F">
              <w:t>6</w:t>
            </w:r>
          </w:p>
        </w:tc>
        <w:tc>
          <w:tcPr>
            <w:tcW w:w="1143" w:type="pct"/>
            <w:vAlign w:val="center"/>
            <w:hideMark/>
          </w:tcPr>
          <w:p w14:paraId="0D05C632" w14:textId="77777777" w:rsidR="00514428" w:rsidRPr="0072638F" w:rsidRDefault="00514428" w:rsidP="00C40EF3">
            <w:pPr>
              <w:pStyle w:val="noidungbang"/>
              <w:jc w:val="left"/>
            </w:pPr>
            <w:r w:rsidRPr="0072638F">
              <w:t>column_type</w:t>
            </w:r>
          </w:p>
        </w:tc>
        <w:tc>
          <w:tcPr>
            <w:tcW w:w="3365" w:type="pct"/>
            <w:vAlign w:val="center"/>
            <w:hideMark/>
          </w:tcPr>
          <w:p w14:paraId="31911F7E" w14:textId="77777777" w:rsidR="00514428" w:rsidRPr="0072638F" w:rsidRDefault="00514428" w:rsidP="00C40EF3">
            <w:pPr>
              <w:pStyle w:val="noidungbang"/>
              <w:jc w:val="left"/>
            </w:pPr>
            <w:r w:rsidRPr="0072638F">
              <w:t>Loại cột (VD: Bài tập, Quiz, Chuyên cần).</w:t>
            </w:r>
          </w:p>
        </w:tc>
      </w:tr>
      <w:tr w:rsidR="00514428" w:rsidRPr="0072638F" w14:paraId="689E2A18" w14:textId="77777777" w:rsidTr="005514ED">
        <w:trPr>
          <w:jc w:val="center"/>
        </w:trPr>
        <w:tc>
          <w:tcPr>
            <w:tcW w:w="493" w:type="pct"/>
            <w:vAlign w:val="center"/>
            <w:hideMark/>
          </w:tcPr>
          <w:p w14:paraId="57F1A4DB" w14:textId="77777777" w:rsidR="00514428" w:rsidRPr="0072638F" w:rsidRDefault="00514428" w:rsidP="000F410D">
            <w:pPr>
              <w:pStyle w:val="noidungbang"/>
              <w:jc w:val="center"/>
            </w:pPr>
            <w:r w:rsidRPr="0072638F">
              <w:t>7</w:t>
            </w:r>
          </w:p>
        </w:tc>
        <w:tc>
          <w:tcPr>
            <w:tcW w:w="1143" w:type="pct"/>
            <w:vAlign w:val="center"/>
            <w:hideMark/>
          </w:tcPr>
          <w:p w14:paraId="6C4E5965" w14:textId="77777777" w:rsidR="00514428" w:rsidRPr="0072638F" w:rsidRDefault="00514428" w:rsidP="00C40EF3">
            <w:pPr>
              <w:pStyle w:val="noidungbang"/>
              <w:jc w:val="left"/>
            </w:pPr>
            <w:r w:rsidRPr="0072638F">
              <w:t>is_active</w:t>
            </w:r>
          </w:p>
        </w:tc>
        <w:tc>
          <w:tcPr>
            <w:tcW w:w="3365" w:type="pct"/>
            <w:vAlign w:val="center"/>
            <w:hideMark/>
          </w:tcPr>
          <w:p w14:paraId="14C870DA" w14:textId="77777777" w:rsidR="00514428" w:rsidRPr="0072638F" w:rsidRDefault="00514428" w:rsidP="00C40EF3">
            <w:pPr>
              <w:pStyle w:val="noidungbang"/>
              <w:jc w:val="left"/>
            </w:pPr>
            <w:r w:rsidRPr="0072638F">
              <w:t>Trạng thái kích hoạt.</w:t>
            </w:r>
          </w:p>
        </w:tc>
      </w:tr>
      <w:tr w:rsidR="00514428" w:rsidRPr="0072638F" w14:paraId="66B9662C" w14:textId="77777777" w:rsidTr="005514ED">
        <w:trPr>
          <w:jc w:val="center"/>
        </w:trPr>
        <w:tc>
          <w:tcPr>
            <w:tcW w:w="493" w:type="pct"/>
            <w:vAlign w:val="center"/>
            <w:hideMark/>
          </w:tcPr>
          <w:p w14:paraId="16C1BED3" w14:textId="77777777" w:rsidR="00514428" w:rsidRPr="0072638F" w:rsidRDefault="00514428" w:rsidP="000F410D">
            <w:pPr>
              <w:pStyle w:val="noidungbang"/>
              <w:jc w:val="center"/>
            </w:pPr>
            <w:r w:rsidRPr="0072638F">
              <w:t>8</w:t>
            </w:r>
          </w:p>
        </w:tc>
        <w:tc>
          <w:tcPr>
            <w:tcW w:w="1143" w:type="pct"/>
            <w:vAlign w:val="center"/>
            <w:hideMark/>
          </w:tcPr>
          <w:p w14:paraId="21C271E8" w14:textId="77777777" w:rsidR="00514428" w:rsidRPr="0072638F" w:rsidRDefault="00514428" w:rsidP="00C40EF3">
            <w:pPr>
              <w:pStyle w:val="noidungbang"/>
              <w:jc w:val="left"/>
            </w:pPr>
            <w:r w:rsidRPr="0072638F">
              <w:t>created_at</w:t>
            </w:r>
          </w:p>
        </w:tc>
        <w:tc>
          <w:tcPr>
            <w:tcW w:w="3365" w:type="pct"/>
            <w:vAlign w:val="center"/>
            <w:hideMark/>
          </w:tcPr>
          <w:p w14:paraId="3B988F2C" w14:textId="77777777" w:rsidR="00514428" w:rsidRPr="0072638F" w:rsidRDefault="00514428" w:rsidP="00C40EF3">
            <w:pPr>
              <w:pStyle w:val="noidungbang"/>
              <w:jc w:val="left"/>
            </w:pPr>
            <w:r w:rsidRPr="0072638F">
              <w:t>Thời gian tạo.</w:t>
            </w:r>
          </w:p>
        </w:tc>
      </w:tr>
    </w:tbl>
    <w:p w14:paraId="719181FE" w14:textId="77777777" w:rsidR="00514428" w:rsidRPr="0072638F" w:rsidRDefault="00514428" w:rsidP="00514428">
      <w:pPr>
        <w:pStyle w:val="Noidung"/>
      </w:pPr>
      <w:r w:rsidRPr="0072638F">
        <w:t>Bảng: CourseGradeColumnQuizzes (Liên kết Cột điểm với Quiz)</w:t>
      </w:r>
    </w:p>
    <w:p w14:paraId="201AC1EC" w14:textId="29EA1AEC" w:rsidR="00C40EF3" w:rsidRPr="00C40EF3" w:rsidRDefault="00C40EF3" w:rsidP="00C40EF3">
      <w:pPr>
        <w:pStyle w:val="Caption"/>
        <w:keepNext/>
        <w:rPr>
          <w:lang w:val="vi-VN"/>
        </w:rPr>
      </w:pPr>
      <w:bookmarkStart w:id="107" w:name="_Toc217711272"/>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21</w:t>
      </w:r>
      <w:r w:rsidR="00B5572B">
        <w:fldChar w:fldCharType="end"/>
      </w:r>
      <w:r>
        <w:rPr>
          <w:lang w:val="vi-VN"/>
        </w:rPr>
        <w:t xml:space="preserve"> </w:t>
      </w:r>
      <w:r w:rsidR="00FD70DD">
        <w:rPr>
          <w:lang w:val="vi-VN"/>
        </w:rPr>
        <w:t xml:space="preserve">Đặc tả </w:t>
      </w:r>
      <w:r>
        <w:rPr>
          <w:lang w:val="vi-VN"/>
        </w:rPr>
        <w:t xml:space="preserve">bảng </w:t>
      </w:r>
      <w:r w:rsidRPr="0072638F">
        <w:t>CourseGradeColumnQuizzes</w:t>
      </w:r>
      <w:bookmarkEnd w:id="107"/>
    </w:p>
    <w:tbl>
      <w:tblPr>
        <w:tblStyle w:val="TableGrid"/>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8"/>
        <w:gridCol w:w="1329"/>
        <w:gridCol w:w="6735"/>
      </w:tblGrid>
      <w:tr w:rsidR="00514428" w:rsidRPr="00C40EF3" w14:paraId="3CED3E6C" w14:textId="77777777" w:rsidTr="005514ED">
        <w:trPr>
          <w:jc w:val="center"/>
        </w:trPr>
        <w:tc>
          <w:tcPr>
            <w:tcW w:w="0" w:type="auto"/>
            <w:vAlign w:val="center"/>
            <w:hideMark/>
          </w:tcPr>
          <w:p w14:paraId="7634EF92" w14:textId="77777777" w:rsidR="00514428" w:rsidRPr="00C40EF3" w:rsidRDefault="00514428" w:rsidP="000F410D">
            <w:pPr>
              <w:pStyle w:val="noidungbang"/>
              <w:jc w:val="center"/>
              <w:rPr>
                <w:b/>
                <w:bCs/>
              </w:rPr>
            </w:pPr>
            <w:r w:rsidRPr="00C40EF3">
              <w:rPr>
                <w:b/>
                <w:bCs/>
              </w:rPr>
              <w:t>STT</w:t>
            </w:r>
          </w:p>
        </w:tc>
        <w:tc>
          <w:tcPr>
            <w:tcW w:w="0" w:type="auto"/>
            <w:vAlign w:val="center"/>
            <w:hideMark/>
          </w:tcPr>
          <w:p w14:paraId="67D7AF72" w14:textId="77777777" w:rsidR="00514428" w:rsidRPr="00C40EF3" w:rsidRDefault="00514428" w:rsidP="000F410D">
            <w:pPr>
              <w:pStyle w:val="noidungbang"/>
              <w:jc w:val="center"/>
              <w:rPr>
                <w:b/>
                <w:bCs/>
              </w:rPr>
            </w:pPr>
            <w:r w:rsidRPr="00C40EF3">
              <w:rPr>
                <w:b/>
                <w:bCs/>
              </w:rPr>
              <w:t>Tên cột</w:t>
            </w:r>
          </w:p>
        </w:tc>
        <w:tc>
          <w:tcPr>
            <w:tcW w:w="0" w:type="auto"/>
            <w:vAlign w:val="center"/>
            <w:hideMark/>
          </w:tcPr>
          <w:p w14:paraId="5872888C" w14:textId="77777777" w:rsidR="00514428" w:rsidRPr="00C40EF3" w:rsidRDefault="00514428" w:rsidP="000F410D">
            <w:pPr>
              <w:pStyle w:val="noidungbang"/>
              <w:jc w:val="center"/>
              <w:rPr>
                <w:b/>
                <w:bCs/>
              </w:rPr>
            </w:pPr>
            <w:r w:rsidRPr="00C40EF3">
              <w:rPr>
                <w:b/>
                <w:bCs/>
              </w:rPr>
              <w:t>Mô tả</w:t>
            </w:r>
          </w:p>
        </w:tc>
      </w:tr>
      <w:tr w:rsidR="00514428" w:rsidRPr="0072638F" w14:paraId="21C23B53" w14:textId="77777777" w:rsidTr="005514ED">
        <w:trPr>
          <w:jc w:val="center"/>
        </w:trPr>
        <w:tc>
          <w:tcPr>
            <w:tcW w:w="0" w:type="auto"/>
            <w:vAlign w:val="center"/>
            <w:hideMark/>
          </w:tcPr>
          <w:p w14:paraId="74808DB9" w14:textId="77777777" w:rsidR="00514428" w:rsidRPr="0072638F" w:rsidRDefault="00514428" w:rsidP="000F410D">
            <w:pPr>
              <w:pStyle w:val="noidungbang"/>
              <w:jc w:val="center"/>
            </w:pPr>
            <w:r w:rsidRPr="0072638F">
              <w:t>1</w:t>
            </w:r>
          </w:p>
        </w:tc>
        <w:tc>
          <w:tcPr>
            <w:tcW w:w="0" w:type="auto"/>
            <w:vAlign w:val="center"/>
            <w:hideMark/>
          </w:tcPr>
          <w:p w14:paraId="02C9DFE8" w14:textId="77777777" w:rsidR="00514428" w:rsidRPr="0072638F" w:rsidRDefault="00514428" w:rsidP="00C40EF3">
            <w:pPr>
              <w:pStyle w:val="noidungbang"/>
              <w:jc w:val="left"/>
            </w:pPr>
            <w:r w:rsidRPr="0072638F">
              <w:t>link_id</w:t>
            </w:r>
          </w:p>
        </w:tc>
        <w:tc>
          <w:tcPr>
            <w:tcW w:w="0" w:type="auto"/>
            <w:vAlign w:val="center"/>
            <w:hideMark/>
          </w:tcPr>
          <w:p w14:paraId="159F77C3" w14:textId="77777777" w:rsidR="00514428" w:rsidRPr="0072638F" w:rsidRDefault="00514428" w:rsidP="00C40EF3">
            <w:pPr>
              <w:pStyle w:val="noidungbang"/>
              <w:jc w:val="left"/>
            </w:pPr>
            <w:r w:rsidRPr="0072638F">
              <w:t>Khóa chính.</w:t>
            </w:r>
          </w:p>
        </w:tc>
      </w:tr>
      <w:tr w:rsidR="00514428" w:rsidRPr="0072638F" w14:paraId="568CCC99" w14:textId="77777777" w:rsidTr="005514ED">
        <w:trPr>
          <w:jc w:val="center"/>
        </w:trPr>
        <w:tc>
          <w:tcPr>
            <w:tcW w:w="0" w:type="auto"/>
            <w:vAlign w:val="center"/>
            <w:hideMark/>
          </w:tcPr>
          <w:p w14:paraId="336AB492" w14:textId="77777777" w:rsidR="00514428" w:rsidRPr="0072638F" w:rsidRDefault="00514428" w:rsidP="000F410D">
            <w:pPr>
              <w:pStyle w:val="noidungbang"/>
              <w:jc w:val="center"/>
            </w:pPr>
            <w:r w:rsidRPr="0072638F">
              <w:t>2</w:t>
            </w:r>
          </w:p>
        </w:tc>
        <w:tc>
          <w:tcPr>
            <w:tcW w:w="0" w:type="auto"/>
            <w:vAlign w:val="center"/>
            <w:hideMark/>
          </w:tcPr>
          <w:p w14:paraId="1F9E2194" w14:textId="77777777" w:rsidR="00514428" w:rsidRPr="0072638F" w:rsidRDefault="00514428" w:rsidP="00C40EF3">
            <w:pPr>
              <w:pStyle w:val="noidungbang"/>
              <w:jc w:val="left"/>
            </w:pPr>
            <w:r w:rsidRPr="0072638F">
              <w:t>column_id</w:t>
            </w:r>
          </w:p>
        </w:tc>
        <w:tc>
          <w:tcPr>
            <w:tcW w:w="0" w:type="auto"/>
            <w:vAlign w:val="center"/>
            <w:hideMark/>
          </w:tcPr>
          <w:p w14:paraId="107AEAC2" w14:textId="77777777" w:rsidR="00514428" w:rsidRPr="0072638F" w:rsidRDefault="00514428" w:rsidP="00C40EF3">
            <w:pPr>
              <w:pStyle w:val="noidungbang"/>
              <w:jc w:val="left"/>
            </w:pPr>
            <w:r w:rsidRPr="0072638F">
              <w:t>Mã cột điểm.</w:t>
            </w:r>
          </w:p>
        </w:tc>
      </w:tr>
      <w:tr w:rsidR="00514428" w:rsidRPr="0072638F" w14:paraId="612DC1A6" w14:textId="77777777" w:rsidTr="005514ED">
        <w:trPr>
          <w:jc w:val="center"/>
        </w:trPr>
        <w:tc>
          <w:tcPr>
            <w:tcW w:w="0" w:type="auto"/>
            <w:vAlign w:val="center"/>
            <w:hideMark/>
          </w:tcPr>
          <w:p w14:paraId="7291E54B" w14:textId="77777777" w:rsidR="00514428" w:rsidRPr="0072638F" w:rsidRDefault="00514428" w:rsidP="000F410D">
            <w:pPr>
              <w:pStyle w:val="noidungbang"/>
              <w:jc w:val="center"/>
            </w:pPr>
            <w:r w:rsidRPr="0072638F">
              <w:t>3</w:t>
            </w:r>
          </w:p>
        </w:tc>
        <w:tc>
          <w:tcPr>
            <w:tcW w:w="0" w:type="auto"/>
            <w:vAlign w:val="center"/>
            <w:hideMark/>
          </w:tcPr>
          <w:p w14:paraId="621654AC" w14:textId="77777777" w:rsidR="00514428" w:rsidRPr="0072638F" w:rsidRDefault="00514428" w:rsidP="00C40EF3">
            <w:pPr>
              <w:pStyle w:val="noidungbang"/>
              <w:jc w:val="left"/>
            </w:pPr>
            <w:r w:rsidRPr="0072638F">
              <w:t>quiz_id</w:t>
            </w:r>
          </w:p>
        </w:tc>
        <w:tc>
          <w:tcPr>
            <w:tcW w:w="0" w:type="auto"/>
            <w:vAlign w:val="center"/>
            <w:hideMark/>
          </w:tcPr>
          <w:p w14:paraId="0DBB3004" w14:textId="77777777" w:rsidR="00514428" w:rsidRPr="0072638F" w:rsidRDefault="00514428" w:rsidP="00C40EF3">
            <w:pPr>
              <w:pStyle w:val="noidungbang"/>
              <w:jc w:val="left"/>
            </w:pPr>
            <w:r w:rsidRPr="0072638F">
              <w:t>Mã bài kiểm tra (từ module Quiz - không hiển thị chi tiết ở đây).</w:t>
            </w:r>
          </w:p>
        </w:tc>
      </w:tr>
      <w:tr w:rsidR="00514428" w:rsidRPr="0072638F" w14:paraId="64044F3F" w14:textId="77777777" w:rsidTr="005514ED">
        <w:trPr>
          <w:jc w:val="center"/>
        </w:trPr>
        <w:tc>
          <w:tcPr>
            <w:tcW w:w="0" w:type="auto"/>
            <w:vAlign w:val="center"/>
            <w:hideMark/>
          </w:tcPr>
          <w:p w14:paraId="336ADFFD" w14:textId="77777777" w:rsidR="00514428" w:rsidRPr="0072638F" w:rsidRDefault="00514428" w:rsidP="000F410D">
            <w:pPr>
              <w:pStyle w:val="noidungbang"/>
              <w:jc w:val="center"/>
            </w:pPr>
            <w:r w:rsidRPr="0072638F">
              <w:t>4</w:t>
            </w:r>
          </w:p>
        </w:tc>
        <w:tc>
          <w:tcPr>
            <w:tcW w:w="0" w:type="auto"/>
            <w:vAlign w:val="center"/>
            <w:hideMark/>
          </w:tcPr>
          <w:p w14:paraId="261FA8DB" w14:textId="77777777" w:rsidR="00514428" w:rsidRPr="0072638F" w:rsidRDefault="00514428" w:rsidP="00C40EF3">
            <w:pPr>
              <w:pStyle w:val="noidungbang"/>
              <w:jc w:val="left"/>
            </w:pPr>
            <w:r w:rsidRPr="0072638F">
              <w:t>weight</w:t>
            </w:r>
          </w:p>
        </w:tc>
        <w:tc>
          <w:tcPr>
            <w:tcW w:w="0" w:type="auto"/>
            <w:vAlign w:val="center"/>
            <w:hideMark/>
          </w:tcPr>
          <w:p w14:paraId="279D9906" w14:textId="77777777" w:rsidR="00514428" w:rsidRPr="0072638F" w:rsidRDefault="00514428" w:rsidP="00C40EF3">
            <w:pPr>
              <w:pStyle w:val="noidungbang"/>
              <w:jc w:val="left"/>
            </w:pPr>
            <w:r w:rsidRPr="0072638F">
              <w:t>Trọng số riêng của quiz trong cột này (nếu có).</w:t>
            </w:r>
          </w:p>
        </w:tc>
      </w:tr>
      <w:tr w:rsidR="00514428" w:rsidRPr="0072638F" w14:paraId="22D1F372" w14:textId="77777777" w:rsidTr="005514ED">
        <w:trPr>
          <w:jc w:val="center"/>
        </w:trPr>
        <w:tc>
          <w:tcPr>
            <w:tcW w:w="0" w:type="auto"/>
            <w:vAlign w:val="center"/>
            <w:hideMark/>
          </w:tcPr>
          <w:p w14:paraId="14611C73" w14:textId="77777777" w:rsidR="00514428" w:rsidRPr="0072638F" w:rsidRDefault="00514428" w:rsidP="000F410D">
            <w:pPr>
              <w:pStyle w:val="noidungbang"/>
              <w:jc w:val="center"/>
            </w:pPr>
            <w:r w:rsidRPr="0072638F">
              <w:t>5</w:t>
            </w:r>
          </w:p>
        </w:tc>
        <w:tc>
          <w:tcPr>
            <w:tcW w:w="0" w:type="auto"/>
            <w:vAlign w:val="center"/>
            <w:hideMark/>
          </w:tcPr>
          <w:p w14:paraId="6C8D2537" w14:textId="77777777" w:rsidR="00514428" w:rsidRPr="0072638F" w:rsidRDefault="00514428" w:rsidP="00C40EF3">
            <w:pPr>
              <w:pStyle w:val="noidungbang"/>
              <w:jc w:val="left"/>
            </w:pPr>
            <w:r w:rsidRPr="0072638F">
              <w:t>created_at</w:t>
            </w:r>
          </w:p>
        </w:tc>
        <w:tc>
          <w:tcPr>
            <w:tcW w:w="0" w:type="auto"/>
            <w:vAlign w:val="center"/>
            <w:hideMark/>
          </w:tcPr>
          <w:p w14:paraId="7DD9AD15" w14:textId="77777777" w:rsidR="00514428" w:rsidRPr="0072638F" w:rsidRDefault="00514428" w:rsidP="00C40EF3">
            <w:pPr>
              <w:pStyle w:val="noidungbang"/>
              <w:jc w:val="left"/>
            </w:pPr>
            <w:r w:rsidRPr="0072638F">
              <w:t>Thời gian tạo.</w:t>
            </w:r>
          </w:p>
        </w:tc>
      </w:tr>
    </w:tbl>
    <w:p w14:paraId="565E39DD" w14:textId="77777777" w:rsidR="001F79AF" w:rsidRDefault="001F79AF" w:rsidP="00514428">
      <w:pPr>
        <w:pStyle w:val="Noidung"/>
      </w:pPr>
    </w:p>
    <w:p w14:paraId="34F212CE" w14:textId="77777777" w:rsidR="001F79AF" w:rsidRDefault="001F79AF" w:rsidP="00514428">
      <w:pPr>
        <w:pStyle w:val="Noidung"/>
      </w:pPr>
    </w:p>
    <w:p w14:paraId="2F36F292" w14:textId="77777777" w:rsidR="001F79AF" w:rsidRDefault="001F79AF" w:rsidP="00514428">
      <w:pPr>
        <w:pStyle w:val="Noidung"/>
      </w:pPr>
    </w:p>
    <w:p w14:paraId="6B7516C8" w14:textId="45C8461F" w:rsidR="00514428" w:rsidRPr="0072638F" w:rsidRDefault="00514428" w:rsidP="00514428">
      <w:pPr>
        <w:pStyle w:val="Noidung"/>
      </w:pPr>
      <w:r w:rsidRPr="0072638F">
        <w:lastRenderedPageBreak/>
        <w:t>Bảng: CourseGradeResults (Kết quả điểm chi tiết)</w:t>
      </w:r>
    </w:p>
    <w:p w14:paraId="6924A093" w14:textId="2A7BA025" w:rsidR="001F79AF" w:rsidRPr="001F79AF" w:rsidRDefault="001F79AF" w:rsidP="001F79AF">
      <w:pPr>
        <w:pStyle w:val="Caption"/>
        <w:keepNext/>
        <w:rPr>
          <w:lang w:val="vi-VN"/>
        </w:rPr>
      </w:pPr>
      <w:bookmarkStart w:id="108" w:name="_Toc217711273"/>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22</w:t>
      </w:r>
      <w:r w:rsidR="00B5572B">
        <w:fldChar w:fldCharType="end"/>
      </w:r>
      <w:r>
        <w:rPr>
          <w:lang w:val="vi-VN"/>
        </w:rPr>
        <w:t xml:space="preserve"> </w:t>
      </w:r>
      <w:r w:rsidR="00FD70DD">
        <w:rPr>
          <w:lang w:val="vi-VN"/>
        </w:rPr>
        <w:t xml:space="preserve">Đặc tả </w:t>
      </w:r>
      <w:r>
        <w:rPr>
          <w:lang w:val="vi-VN"/>
        </w:rPr>
        <w:t xml:space="preserve">bảng </w:t>
      </w:r>
      <w:r w:rsidRPr="0072638F">
        <w:t>CourseGradeResults</w:t>
      </w:r>
      <w:bookmarkEnd w:id="108"/>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51"/>
        <w:gridCol w:w="2284"/>
        <w:gridCol w:w="5737"/>
      </w:tblGrid>
      <w:tr w:rsidR="00514428" w:rsidRPr="001F79AF" w14:paraId="01253D92" w14:textId="77777777" w:rsidTr="005514ED">
        <w:trPr>
          <w:tblHeader/>
          <w:jc w:val="center"/>
        </w:trPr>
        <w:tc>
          <w:tcPr>
            <w:tcW w:w="428" w:type="pct"/>
            <w:vAlign w:val="center"/>
            <w:hideMark/>
          </w:tcPr>
          <w:p w14:paraId="05F7E39B" w14:textId="77777777" w:rsidR="00514428" w:rsidRPr="001F79AF" w:rsidRDefault="00514428" w:rsidP="000F410D">
            <w:pPr>
              <w:pStyle w:val="noidungbang"/>
              <w:jc w:val="center"/>
              <w:rPr>
                <w:b/>
                <w:bCs/>
              </w:rPr>
            </w:pPr>
            <w:r w:rsidRPr="001F79AF">
              <w:rPr>
                <w:b/>
                <w:bCs/>
              </w:rPr>
              <w:t>STT</w:t>
            </w:r>
          </w:p>
        </w:tc>
        <w:tc>
          <w:tcPr>
            <w:tcW w:w="1302" w:type="pct"/>
            <w:vAlign w:val="center"/>
            <w:hideMark/>
          </w:tcPr>
          <w:p w14:paraId="11E368FC" w14:textId="77777777" w:rsidR="00514428" w:rsidRPr="001F79AF" w:rsidRDefault="00514428" w:rsidP="000F410D">
            <w:pPr>
              <w:pStyle w:val="noidungbang"/>
              <w:jc w:val="center"/>
              <w:rPr>
                <w:b/>
                <w:bCs/>
              </w:rPr>
            </w:pPr>
            <w:r w:rsidRPr="001F79AF">
              <w:rPr>
                <w:b/>
                <w:bCs/>
              </w:rPr>
              <w:t>Tên cột</w:t>
            </w:r>
          </w:p>
        </w:tc>
        <w:tc>
          <w:tcPr>
            <w:tcW w:w="3270" w:type="pct"/>
            <w:vAlign w:val="center"/>
            <w:hideMark/>
          </w:tcPr>
          <w:p w14:paraId="5C3F3D73" w14:textId="77777777" w:rsidR="00514428" w:rsidRPr="001F79AF" w:rsidRDefault="00514428" w:rsidP="000F410D">
            <w:pPr>
              <w:pStyle w:val="noidungbang"/>
              <w:jc w:val="center"/>
              <w:rPr>
                <w:b/>
                <w:bCs/>
              </w:rPr>
            </w:pPr>
            <w:r w:rsidRPr="001F79AF">
              <w:rPr>
                <w:b/>
                <w:bCs/>
              </w:rPr>
              <w:t>Mô tả</w:t>
            </w:r>
          </w:p>
        </w:tc>
      </w:tr>
      <w:tr w:rsidR="00514428" w:rsidRPr="0072638F" w14:paraId="239B74AD" w14:textId="77777777" w:rsidTr="005514ED">
        <w:trPr>
          <w:jc w:val="center"/>
        </w:trPr>
        <w:tc>
          <w:tcPr>
            <w:tcW w:w="428" w:type="pct"/>
            <w:vAlign w:val="center"/>
            <w:hideMark/>
          </w:tcPr>
          <w:p w14:paraId="0CB7C6E2" w14:textId="77777777" w:rsidR="00514428" w:rsidRPr="0072638F" w:rsidRDefault="00514428" w:rsidP="000F410D">
            <w:pPr>
              <w:pStyle w:val="noidungbang"/>
              <w:jc w:val="center"/>
            </w:pPr>
            <w:r w:rsidRPr="0072638F">
              <w:t>1</w:t>
            </w:r>
          </w:p>
        </w:tc>
        <w:tc>
          <w:tcPr>
            <w:tcW w:w="1302" w:type="pct"/>
            <w:vAlign w:val="center"/>
            <w:hideMark/>
          </w:tcPr>
          <w:p w14:paraId="01559277" w14:textId="77777777" w:rsidR="00514428" w:rsidRPr="0072638F" w:rsidRDefault="00514428" w:rsidP="001F79AF">
            <w:pPr>
              <w:pStyle w:val="noidungbang"/>
              <w:jc w:val="left"/>
            </w:pPr>
            <w:r w:rsidRPr="0072638F">
              <w:t>result_id</w:t>
            </w:r>
          </w:p>
        </w:tc>
        <w:tc>
          <w:tcPr>
            <w:tcW w:w="3270" w:type="pct"/>
            <w:vAlign w:val="center"/>
            <w:hideMark/>
          </w:tcPr>
          <w:p w14:paraId="4AE08D59" w14:textId="77777777" w:rsidR="00514428" w:rsidRPr="0072638F" w:rsidRDefault="00514428" w:rsidP="001F79AF">
            <w:pPr>
              <w:pStyle w:val="noidungbang"/>
              <w:jc w:val="left"/>
            </w:pPr>
            <w:r w:rsidRPr="0072638F">
              <w:t>Khóa chính.</w:t>
            </w:r>
          </w:p>
        </w:tc>
      </w:tr>
      <w:tr w:rsidR="00514428" w:rsidRPr="0072638F" w14:paraId="48B919F6" w14:textId="77777777" w:rsidTr="005514ED">
        <w:trPr>
          <w:jc w:val="center"/>
        </w:trPr>
        <w:tc>
          <w:tcPr>
            <w:tcW w:w="428" w:type="pct"/>
            <w:vAlign w:val="center"/>
            <w:hideMark/>
          </w:tcPr>
          <w:p w14:paraId="1DD7D64F" w14:textId="77777777" w:rsidR="00514428" w:rsidRPr="0072638F" w:rsidRDefault="00514428" w:rsidP="000F410D">
            <w:pPr>
              <w:pStyle w:val="noidungbang"/>
              <w:jc w:val="center"/>
            </w:pPr>
            <w:r w:rsidRPr="0072638F">
              <w:t>2</w:t>
            </w:r>
          </w:p>
        </w:tc>
        <w:tc>
          <w:tcPr>
            <w:tcW w:w="1302" w:type="pct"/>
            <w:vAlign w:val="center"/>
            <w:hideMark/>
          </w:tcPr>
          <w:p w14:paraId="7C4556C8" w14:textId="77777777" w:rsidR="00514428" w:rsidRPr="0072638F" w:rsidRDefault="00514428" w:rsidP="001F79AF">
            <w:pPr>
              <w:pStyle w:val="noidungbang"/>
              <w:jc w:val="left"/>
            </w:pPr>
            <w:r w:rsidRPr="0072638F">
              <w:t>course_id</w:t>
            </w:r>
          </w:p>
        </w:tc>
        <w:tc>
          <w:tcPr>
            <w:tcW w:w="3270" w:type="pct"/>
            <w:vAlign w:val="center"/>
            <w:hideMark/>
          </w:tcPr>
          <w:p w14:paraId="0B1F3ECE" w14:textId="77777777" w:rsidR="00514428" w:rsidRPr="0072638F" w:rsidRDefault="00514428" w:rsidP="001F79AF">
            <w:pPr>
              <w:pStyle w:val="noidungbang"/>
              <w:jc w:val="left"/>
            </w:pPr>
            <w:r w:rsidRPr="0072638F">
              <w:t>Mã lớp học.</w:t>
            </w:r>
          </w:p>
        </w:tc>
      </w:tr>
      <w:tr w:rsidR="00514428" w:rsidRPr="0072638F" w14:paraId="3C0BE884" w14:textId="77777777" w:rsidTr="005514ED">
        <w:trPr>
          <w:jc w:val="center"/>
        </w:trPr>
        <w:tc>
          <w:tcPr>
            <w:tcW w:w="428" w:type="pct"/>
            <w:vAlign w:val="center"/>
            <w:hideMark/>
          </w:tcPr>
          <w:p w14:paraId="0025C3E5" w14:textId="77777777" w:rsidR="00514428" w:rsidRPr="0072638F" w:rsidRDefault="00514428" w:rsidP="000F410D">
            <w:pPr>
              <w:pStyle w:val="noidungbang"/>
              <w:jc w:val="center"/>
            </w:pPr>
            <w:r w:rsidRPr="0072638F">
              <w:t>3</w:t>
            </w:r>
          </w:p>
        </w:tc>
        <w:tc>
          <w:tcPr>
            <w:tcW w:w="1302" w:type="pct"/>
            <w:vAlign w:val="center"/>
            <w:hideMark/>
          </w:tcPr>
          <w:p w14:paraId="43D8CD48" w14:textId="77777777" w:rsidR="00514428" w:rsidRPr="0072638F" w:rsidRDefault="00514428" w:rsidP="001F79AF">
            <w:pPr>
              <w:pStyle w:val="noidungbang"/>
              <w:jc w:val="left"/>
            </w:pPr>
            <w:r w:rsidRPr="0072638F">
              <w:t>user_id</w:t>
            </w:r>
          </w:p>
        </w:tc>
        <w:tc>
          <w:tcPr>
            <w:tcW w:w="3270" w:type="pct"/>
            <w:vAlign w:val="center"/>
            <w:hideMark/>
          </w:tcPr>
          <w:p w14:paraId="6F48199F" w14:textId="77777777" w:rsidR="00514428" w:rsidRPr="0072638F" w:rsidRDefault="00514428" w:rsidP="001F79AF">
            <w:pPr>
              <w:pStyle w:val="noidungbang"/>
              <w:jc w:val="left"/>
            </w:pPr>
            <w:r w:rsidRPr="0072638F">
              <w:t>Mã sinh viên.</w:t>
            </w:r>
          </w:p>
        </w:tc>
      </w:tr>
      <w:tr w:rsidR="00514428" w:rsidRPr="0072638F" w14:paraId="0EB02558" w14:textId="77777777" w:rsidTr="005514ED">
        <w:trPr>
          <w:jc w:val="center"/>
        </w:trPr>
        <w:tc>
          <w:tcPr>
            <w:tcW w:w="428" w:type="pct"/>
            <w:vAlign w:val="center"/>
            <w:hideMark/>
          </w:tcPr>
          <w:p w14:paraId="2FE3DE41" w14:textId="77777777" w:rsidR="00514428" w:rsidRPr="0072638F" w:rsidRDefault="00514428" w:rsidP="000F410D">
            <w:pPr>
              <w:pStyle w:val="noidungbang"/>
              <w:jc w:val="center"/>
            </w:pPr>
            <w:r w:rsidRPr="0072638F">
              <w:t>4</w:t>
            </w:r>
          </w:p>
        </w:tc>
        <w:tc>
          <w:tcPr>
            <w:tcW w:w="1302" w:type="pct"/>
            <w:vAlign w:val="center"/>
            <w:hideMark/>
          </w:tcPr>
          <w:p w14:paraId="53D23655" w14:textId="77777777" w:rsidR="00514428" w:rsidRPr="0072638F" w:rsidRDefault="00514428" w:rsidP="001F79AF">
            <w:pPr>
              <w:pStyle w:val="noidungbang"/>
              <w:jc w:val="left"/>
            </w:pPr>
            <w:r w:rsidRPr="0072638F">
              <w:t>column_scores</w:t>
            </w:r>
          </w:p>
        </w:tc>
        <w:tc>
          <w:tcPr>
            <w:tcW w:w="3270" w:type="pct"/>
            <w:vAlign w:val="center"/>
            <w:hideMark/>
          </w:tcPr>
          <w:p w14:paraId="427B4919" w14:textId="77777777" w:rsidR="00514428" w:rsidRPr="0072638F" w:rsidRDefault="00514428" w:rsidP="001F79AF">
            <w:pPr>
              <w:pStyle w:val="noidungbang"/>
              <w:jc w:val="left"/>
            </w:pPr>
            <w:r w:rsidRPr="0072638F">
              <w:t>Lưu chi tiết điểm các cột (dạng văn bản/JSON).</w:t>
            </w:r>
          </w:p>
        </w:tc>
      </w:tr>
      <w:tr w:rsidR="00514428" w:rsidRPr="0072638F" w14:paraId="5DD9F9F9" w14:textId="77777777" w:rsidTr="005514ED">
        <w:trPr>
          <w:jc w:val="center"/>
        </w:trPr>
        <w:tc>
          <w:tcPr>
            <w:tcW w:w="428" w:type="pct"/>
            <w:vAlign w:val="center"/>
            <w:hideMark/>
          </w:tcPr>
          <w:p w14:paraId="16954B9B" w14:textId="77777777" w:rsidR="00514428" w:rsidRPr="0072638F" w:rsidRDefault="00514428" w:rsidP="000F410D">
            <w:pPr>
              <w:pStyle w:val="noidungbang"/>
              <w:jc w:val="center"/>
            </w:pPr>
            <w:r w:rsidRPr="0072638F">
              <w:t>5</w:t>
            </w:r>
          </w:p>
        </w:tc>
        <w:tc>
          <w:tcPr>
            <w:tcW w:w="1302" w:type="pct"/>
            <w:vAlign w:val="center"/>
            <w:hideMark/>
          </w:tcPr>
          <w:p w14:paraId="78823A58" w14:textId="77777777" w:rsidR="00514428" w:rsidRPr="0072638F" w:rsidRDefault="00514428" w:rsidP="001F79AF">
            <w:pPr>
              <w:pStyle w:val="noidungbang"/>
              <w:jc w:val="left"/>
            </w:pPr>
            <w:r w:rsidRPr="0072638F">
              <w:t>process_average</w:t>
            </w:r>
          </w:p>
        </w:tc>
        <w:tc>
          <w:tcPr>
            <w:tcW w:w="3270" w:type="pct"/>
            <w:vAlign w:val="center"/>
            <w:hideMark/>
          </w:tcPr>
          <w:p w14:paraId="37053549" w14:textId="77777777" w:rsidR="00514428" w:rsidRPr="0072638F" w:rsidRDefault="00514428" w:rsidP="001F79AF">
            <w:pPr>
              <w:pStyle w:val="noidungbang"/>
              <w:jc w:val="left"/>
            </w:pPr>
            <w:r w:rsidRPr="0072638F">
              <w:t>Điểm quá trình trung bình.</w:t>
            </w:r>
          </w:p>
        </w:tc>
      </w:tr>
      <w:tr w:rsidR="00514428" w:rsidRPr="0072638F" w14:paraId="31A66B34" w14:textId="77777777" w:rsidTr="005514ED">
        <w:trPr>
          <w:jc w:val="center"/>
        </w:trPr>
        <w:tc>
          <w:tcPr>
            <w:tcW w:w="428" w:type="pct"/>
            <w:vAlign w:val="center"/>
            <w:hideMark/>
          </w:tcPr>
          <w:p w14:paraId="0E57B81A" w14:textId="77777777" w:rsidR="00514428" w:rsidRPr="0072638F" w:rsidRDefault="00514428" w:rsidP="000F410D">
            <w:pPr>
              <w:pStyle w:val="noidungbang"/>
              <w:jc w:val="center"/>
            </w:pPr>
            <w:r w:rsidRPr="0072638F">
              <w:t>6</w:t>
            </w:r>
          </w:p>
        </w:tc>
        <w:tc>
          <w:tcPr>
            <w:tcW w:w="1302" w:type="pct"/>
            <w:vAlign w:val="center"/>
            <w:hideMark/>
          </w:tcPr>
          <w:p w14:paraId="563E6D79" w14:textId="77777777" w:rsidR="00514428" w:rsidRPr="0072638F" w:rsidRDefault="00514428" w:rsidP="001F79AF">
            <w:pPr>
              <w:pStyle w:val="noidungbang"/>
              <w:jc w:val="left"/>
            </w:pPr>
            <w:r w:rsidRPr="0072638F">
              <w:t>final_exam_score</w:t>
            </w:r>
          </w:p>
        </w:tc>
        <w:tc>
          <w:tcPr>
            <w:tcW w:w="3270" w:type="pct"/>
            <w:vAlign w:val="center"/>
            <w:hideMark/>
          </w:tcPr>
          <w:p w14:paraId="33FAA55B" w14:textId="77777777" w:rsidR="00514428" w:rsidRPr="0072638F" w:rsidRDefault="00514428" w:rsidP="001F79AF">
            <w:pPr>
              <w:pStyle w:val="noidungbang"/>
              <w:jc w:val="left"/>
            </w:pPr>
            <w:r w:rsidRPr="0072638F">
              <w:t>Điểm thi cuối kỳ.</w:t>
            </w:r>
          </w:p>
        </w:tc>
      </w:tr>
      <w:tr w:rsidR="00514428" w:rsidRPr="0072638F" w14:paraId="708D482F" w14:textId="77777777" w:rsidTr="005514ED">
        <w:trPr>
          <w:jc w:val="center"/>
        </w:trPr>
        <w:tc>
          <w:tcPr>
            <w:tcW w:w="428" w:type="pct"/>
            <w:vAlign w:val="center"/>
            <w:hideMark/>
          </w:tcPr>
          <w:p w14:paraId="586B66E2" w14:textId="77777777" w:rsidR="00514428" w:rsidRPr="0072638F" w:rsidRDefault="00514428" w:rsidP="000F410D">
            <w:pPr>
              <w:pStyle w:val="noidungbang"/>
              <w:jc w:val="center"/>
            </w:pPr>
            <w:r w:rsidRPr="0072638F">
              <w:t>7</w:t>
            </w:r>
          </w:p>
        </w:tc>
        <w:tc>
          <w:tcPr>
            <w:tcW w:w="1302" w:type="pct"/>
            <w:vAlign w:val="center"/>
            <w:hideMark/>
          </w:tcPr>
          <w:p w14:paraId="2B56C066" w14:textId="77777777" w:rsidR="00514428" w:rsidRPr="0072638F" w:rsidRDefault="00514428" w:rsidP="001F79AF">
            <w:pPr>
              <w:pStyle w:val="noidungbang"/>
              <w:jc w:val="left"/>
            </w:pPr>
            <w:r w:rsidRPr="0072638F">
              <w:t>total_score</w:t>
            </w:r>
          </w:p>
        </w:tc>
        <w:tc>
          <w:tcPr>
            <w:tcW w:w="3270" w:type="pct"/>
            <w:vAlign w:val="center"/>
            <w:hideMark/>
          </w:tcPr>
          <w:p w14:paraId="3A1FC9CB" w14:textId="77777777" w:rsidR="00514428" w:rsidRPr="0072638F" w:rsidRDefault="00514428" w:rsidP="001F79AF">
            <w:pPr>
              <w:pStyle w:val="noidungbang"/>
              <w:jc w:val="left"/>
            </w:pPr>
            <w:r w:rsidRPr="0072638F">
              <w:t>Tổng điểm kết thúc môn (số).</w:t>
            </w:r>
          </w:p>
        </w:tc>
      </w:tr>
      <w:tr w:rsidR="00514428" w:rsidRPr="0072638F" w14:paraId="12E55502" w14:textId="77777777" w:rsidTr="005514ED">
        <w:trPr>
          <w:jc w:val="center"/>
        </w:trPr>
        <w:tc>
          <w:tcPr>
            <w:tcW w:w="428" w:type="pct"/>
            <w:vAlign w:val="center"/>
            <w:hideMark/>
          </w:tcPr>
          <w:p w14:paraId="7717324D" w14:textId="77777777" w:rsidR="00514428" w:rsidRPr="0072638F" w:rsidRDefault="00514428" w:rsidP="000F410D">
            <w:pPr>
              <w:pStyle w:val="noidungbang"/>
              <w:jc w:val="center"/>
            </w:pPr>
            <w:r w:rsidRPr="0072638F">
              <w:t>8</w:t>
            </w:r>
          </w:p>
        </w:tc>
        <w:tc>
          <w:tcPr>
            <w:tcW w:w="1302" w:type="pct"/>
            <w:vAlign w:val="center"/>
            <w:hideMark/>
          </w:tcPr>
          <w:p w14:paraId="4FF19E4C" w14:textId="77777777" w:rsidR="00514428" w:rsidRPr="0072638F" w:rsidRDefault="00514428" w:rsidP="001F79AF">
            <w:pPr>
              <w:pStyle w:val="noidungbang"/>
              <w:jc w:val="left"/>
            </w:pPr>
            <w:r w:rsidRPr="0072638F">
              <w:t>grade</w:t>
            </w:r>
          </w:p>
        </w:tc>
        <w:tc>
          <w:tcPr>
            <w:tcW w:w="3270" w:type="pct"/>
            <w:vAlign w:val="center"/>
            <w:hideMark/>
          </w:tcPr>
          <w:p w14:paraId="035299DD" w14:textId="77777777" w:rsidR="00514428" w:rsidRPr="0072638F" w:rsidRDefault="00514428" w:rsidP="001F79AF">
            <w:pPr>
              <w:pStyle w:val="noidungbang"/>
              <w:jc w:val="left"/>
            </w:pPr>
            <w:r w:rsidRPr="0072638F">
              <w:t>Điểm chữ (A, B, C...).</w:t>
            </w:r>
          </w:p>
        </w:tc>
      </w:tr>
      <w:tr w:rsidR="00514428" w:rsidRPr="0072638F" w14:paraId="775F59F4" w14:textId="77777777" w:rsidTr="005514ED">
        <w:trPr>
          <w:jc w:val="center"/>
        </w:trPr>
        <w:tc>
          <w:tcPr>
            <w:tcW w:w="428" w:type="pct"/>
            <w:vAlign w:val="center"/>
            <w:hideMark/>
          </w:tcPr>
          <w:p w14:paraId="02FAD72B" w14:textId="77777777" w:rsidR="00514428" w:rsidRPr="0072638F" w:rsidRDefault="00514428" w:rsidP="000F410D">
            <w:pPr>
              <w:pStyle w:val="noidungbang"/>
              <w:jc w:val="center"/>
            </w:pPr>
            <w:r w:rsidRPr="0072638F">
              <w:t>9</w:t>
            </w:r>
          </w:p>
        </w:tc>
        <w:tc>
          <w:tcPr>
            <w:tcW w:w="1302" w:type="pct"/>
            <w:vAlign w:val="center"/>
            <w:hideMark/>
          </w:tcPr>
          <w:p w14:paraId="6C1D41E5" w14:textId="77777777" w:rsidR="00514428" w:rsidRPr="0072638F" w:rsidRDefault="00514428" w:rsidP="001F79AF">
            <w:pPr>
              <w:pStyle w:val="noidungbang"/>
              <w:jc w:val="left"/>
            </w:pPr>
            <w:r w:rsidRPr="0072638F">
              <w:t>last_updated</w:t>
            </w:r>
          </w:p>
        </w:tc>
        <w:tc>
          <w:tcPr>
            <w:tcW w:w="3270" w:type="pct"/>
            <w:vAlign w:val="center"/>
            <w:hideMark/>
          </w:tcPr>
          <w:p w14:paraId="3975CDA7" w14:textId="77777777" w:rsidR="00514428" w:rsidRPr="0072638F" w:rsidRDefault="00514428" w:rsidP="001F79AF">
            <w:pPr>
              <w:pStyle w:val="noidungbang"/>
              <w:jc w:val="left"/>
            </w:pPr>
            <w:r w:rsidRPr="0072638F">
              <w:t>Thời gian cập nhật điểm gần nhất.</w:t>
            </w:r>
          </w:p>
        </w:tc>
      </w:tr>
    </w:tbl>
    <w:p w14:paraId="200AE120" w14:textId="77777777" w:rsidR="00514428" w:rsidRPr="0072638F" w:rsidRDefault="00514428" w:rsidP="00514428">
      <w:pPr>
        <w:pStyle w:val="Noidung"/>
      </w:pPr>
      <w:r w:rsidRPr="0072638F">
        <w:t>Bảng: CourseResults (Kết quả tổng kết khóa học)</w:t>
      </w:r>
    </w:p>
    <w:p w14:paraId="393B65A7" w14:textId="0A85E881" w:rsidR="00D10C29" w:rsidRPr="00D10C29" w:rsidRDefault="00D10C29" w:rsidP="00D10C29">
      <w:pPr>
        <w:pStyle w:val="Caption"/>
        <w:keepNext/>
        <w:rPr>
          <w:lang w:val="vi-VN"/>
        </w:rPr>
      </w:pPr>
      <w:bookmarkStart w:id="109" w:name="_Toc217711274"/>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23</w:t>
      </w:r>
      <w:r w:rsidR="00B5572B">
        <w:fldChar w:fldCharType="end"/>
      </w:r>
      <w:r>
        <w:rPr>
          <w:lang w:val="vi-VN"/>
        </w:rPr>
        <w:t xml:space="preserve"> </w:t>
      </w:r>
      <w:r w:rsidR="00FD70DD">
        <w:rPr>
          <w:lang w:val="vi-VN"/>
        </w:rPr>
        <w:t xml:space="preserve">Đặc tả </w:t>
      </w:r>
      <w:r>
        <w:rPr>
          <w:lang w:val="vi-VN"/>
        </w:rPr>
        <w:t>bảng CourseResults</w:t>
      </w:r>
      <w:bookmarkEnd w:id="109"/>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74"/>
        <w:gridCol w:w="2400"/>
        <w:gridCol w:w="5598"/>
      </w:tblGrid>
      <w:tr w:rsidR="00514428" w:rsidRPr="00D10C29" w14:paraId="711EDBCB" w14:textId="77777777" w:rsidTr="005514ED">
        <w:trPr>
          <w:jc w:val="center"/>
        </w:trPr>
        <w:tc>
          <w:tcPr>
            <w:tcW w:w="441" w:type="pct"/>
            <w:vAlign w:val="center"/>
            <w:hideMark/>
          </w:tcPr>
          <w:p w14:paraId="5C6B4949" w14:textId="77777777" w:rsidR="00514428" w:rsidRPr="00D10C29" w:rsidRDefault="00514428" w:rsidP="000F410D">
            <w:pPr>
              <w:pStyle w:val="noidungbang"/>
              <w:jc w:val="center"/>
              <w:rPr>
                <w:b/>
                <w:bCs/>
              </w:rPr>
            </w:pPr>
            <w:r w:rsidRPr="00D10C29">
              <w:rPr>
                <w:b/>
                <w:bCs/>
              </w:rPr>
              <w:t>STT</w:t>
            </w:r>
          </w:p>
        </w:tc>
        <w:tc>
          <w:tcPr>
            <w:tcW w:w="1368" w:type="pct"/>
            <w:vAlign w:val="center"/>
            <w:hideMark/>
          </w:tcPr>
          <w:p w14:paraId="1AE76C5C" w14:textId="77777777" w:rsidR="00514428" w:rsidRPr="00D10C29" w:rsidRDefault="00514428" w:rsidP="000F410D">
            <w:pPr>
              <w:pStyle w:val="noidungbang"/>
              <w:jc w:val="center"/>
              <w:rPr>
                <w:b/>
                <w:bCs/>
              </w:rPr>
            </w:pPr>
            <w:r w:rsidRPr="00D10C29">
              <w:rPr>
                <w:b/>
                <w:bCs/>
              </w:rPr>
              <w:t>Tên cột</w:t>
            </w:r>
          </w:p>
        </w:tc>
        <w:tc>
          <w:tcPr>
            <w:tcW w:w="3191" w:type="pct"/>
            <w:vAlign w:val="center"/>
            <w:hideMark/>
          </w:tcPr>
          <w:p w14:paraId="3B34BC0C" w14:textId="77777777" w:rsidR="00514428" w:rsidRPr="00D10C29" w:rsidRDefault="00514428" w:rsidP="000F410D">
            <w:pPr>
              <w:pStyle w:val="noidungbang"/>
              <w:jc w:val="center"/>
              <w:rPr>
                <w:b/>
                <w:bCs/>
              </w:rPr>
            </w:pPr>
            <w:r w:rsidRPr="00D10C29">
              <w:rPr>
                <w:b/>
                <w:bCs/>
              </w:rPr>
              <w:t>Mô tả</w:t>
            </w:r>
          </w:p>
        </w:tc>
      </w:tr>
      <w:tr w:rsidR="00514428" w:rsidRPr="0072638F" w14:paraId="46556DE5" w14:textId="77777777" w:rsidTr="005514ED">
        <w:trPr>
          <w:jc w:val="center"/>
        </w:trPr>
        <w:tc>
          <w:tcPr>
            <w:tcW w:w="441" w:type="pct"/>
            <w:vAlign w:val="center"/>
            <w:hideMark/>
          </w:tcPr>
          <w:p w14:paraId="47E2E6DE" w14:textId="77777777" w:rsidR="00514428" w:rsidRPr="0072638F" w:rsidRDefault="00514428" w:rsidP="000F410D">
            <w:pPr>
              <w:pStyle w:val="noidungbang"/>
              <w:jc w:val="center"/>
            </w:pPr>
            <w:r w:rsidRPr="0072638F">
              <w:t>1</w:t>
            </w:r>
          </w:p>
        </w:tc>
        <w:tc>
          <w:tcPr>
            <w:tcW w:w="1368" w:type="pct"/>
            <w:vAlign w:val="center"/>
            <w:hideMark/>
          </w:tcPr>
          <w:p w14:paraId="66BFB0AE" w14:textId="77777777" w:rsidR="00514428" w:rsidRPr="0072638F" w:rsidRDefault="00514428" w:rsidP="00D10C29">
            <w:pPr>
              <w:pStyle w:val="noidungbang"/>
              <w:jc w:val="left"/>
            </w:pPr>
            <w:r w:rsidRPr="0072638F">
              <w:t>course_result_id</w:t>
            </w:r>
          </w:p>
        </w:tc>
        <w:tc>
          <w:tcPr>
            <w:tcW w:w="3191" w:type="pct"/>
            <w:vAlign w:val="center"/>
            <w:hideMark/>
          </w:tcPr>
          <w:p w14:paraId="62EA01D7" w14:textId="77777777" w:rsidR="00514428" w:rsidRPr="0072638F" w:rsidRDefault="00514428" w:rsidP="00D10C29">
            <w:pPr>
              <w:pStyle w:val="noidungbang"/>
              <w:jc w:val="left"/>
            </w:pPr>
            <w:r w:rsidRPr="0072638F">
              <w:t>Khóa chính.</w:t>
            </w:r>
          </w:p>
        </w:tc>
      </w:tr>
      <w:tr w:rsidR="00514428" w:rsidRPr="0072638F" w14:paraId="162B791B" w14:textId="77777777" w:rsidTr="005514ED">
        <w:trPr>
          <w:jc w:val="center"/>
        </w:trPr>
        <w:tc>
          <w:tcPr>
            <w:tcW w:w="441" w:type="pct"/>
            <w:vAlign w:val="center"/>
            <w:hideMark/>
          </w:tcPr>
          <w:p w14:paraId="5665CD65" w14:textId="77777777" w:rsidR="00514428" w:rsidRPr="0072638F" w:rsidRDefault="00514428" w:rsidP="000F410D">
            <w:pPr>
              <w:pStyle w:val="noidungbang"/>
              <w:jc w:val="center"/>
            </w:pPr>
            <w:r w:rsidRPr="0072638F">
              <w:t>2</w:t>
            </w:r>
          </w:p>
        </w:tc>
        <w:tc>
          <w:tcPr>
            <w:tcW w:w="1368" w:type="pct"/>
            <w:vAlign w:val="center"/>
            <w:hideMark/>
          </w:tcPr>
          <w:p w14:paraId="1A85886A" w14:textId="77777777" w:rsidR="00514428" w:rsidRPr="0072638F" w:rsidRDefault="00514428" w:rsidP="00D10C29">
            <w:pPr>
              <w:pStyle w:val="noidungbang"/>
              <w:jc w:val="left"/>
            </w:pPr>
            <w:r w:rsidRPr="0072638F">
              <w:t>user_id</w:t>
            </w:r>
          </w:p>
        </w:tc>
        <w:tc>
          <w:tcPr>
            <w:tcW w:w="3191" w:type="pct"/>
            <w:vAlign w:val="center"/>
            <w:hideMark/>
          </w:tcPr>
          <w:p w14:paraId="0FCF137E" w14:textId="77777777" w:rsidR="00514428" w:rsidRPr="0072638F" w:rsidRDefault="00514428" w:rsidP="00D10C29">
            <w:pPr>
              <w:pStyle w:val="noidungbang"/>
              <w:jc w:val="left"/>
            </w:pPr>
            <w:r w:rsidRPr="0072638F">
              <w:t>Mã sinh viên.</w:t>
            </w:r>
          </w:p>
        </w:tc>
      </w:tr>
      <w:tr w:rsidR="00514428" w:rsidRPr="0072638F" w14:paraId="4A6F2973" w14:textId="77777777" w:rsidTr="005514ED">
        <w:trPr>
          <w:jc w:val="center"/>
        </w:trPr>
        <w:tc>
          <w:tcPr>
            <w:tcW w:w="441" w:type="pct"/>
            <w:vAlign w:val="center"/>
            <w:hideMark/>
          </w:tcPr>
          <w:p w14:paraId="1CD1BA5B" w14:textId="77777777" w:rsidR="00514428" w:rsidRPr="0072638F" w:rsidRDefault="00514428" w:rsidP="000F410D">
            <w:pPr>
              <w:pStyle w:val="noidungbang"/>
              <w:jc w:val="center"/>
            </w:pPr>
            <w:r w:rsidRPr="0072638F">
              <w:t>3</w:t>
            </w:r>
          </w:p>
        </w:tc>
        <w:tc>
          <w:tcPr>
            <w:tcW w:w="1368" w:type="pct"/>
            <w:vAlign w:val="center"/>
            <w:hideMark/>
          </w:tcPr>
          <w:p w14:paraId="34E6FBB8" w14:textId="77777777" w:rsidR="00514428" w:rsidRPr="0072638F" w:rsidRDefault="00514428" w:rsidP="00D10C29">
            <w:pPr>
              <w:pStyle w:val="noidungbang"/>
              <w:jc w:val="left"/>
            </w:pPr>
            <w:r w:rsidRPr="0072638F">
              <w:t>course_id</w:t>
            </w:r>
          </w:p>
        </w:tc>
        <w:tc>
          <w:tcPr>
            <w:tcW w:w="3191" w:type="pct"/>
            <w:vAlign w:val="center"/>
            <w:hideMark/>
          </w:tcPr>
          <w:p w14:paraId="1C538056" w14:textId="77777777" w:rsidR="00514428" w:rsidRPr="0072638F" w:rsidRDefault="00514428" w:rsidP="00D10C29">
            <w:pPr>
              <w:pStyle w:val="noidungbang"/>
              <w:jc w:val="left"/>
            </w:pPr>
            <w:r w:rsidRPr="0072638F">
              <w:t>Mã lớp học.</w:t>
            </w:r>
          </w:p>
        </w:tc>
      </w:tr>
      <w:tr w:rsidR="00514428" w:rsidRPr="0072638F" w14:paraId="033C352B" w14:textId="77777777" w:rsidTr="005514ED">
        <w:trPr>
          <w:jc w:val="center"/>
        </w:trPr>
        <w:tc>
          <w:tcPr>
            <w:tcW w:w="441" w:type="pct"/>
            <w:vAlign w:val="center"/>
            <w:hideMark/>
          </w:tcPr>
          <w:p w14:paraId="25960230" w14:textId="77777777" w:rsidR="00514428" w:rsidRPr="0072638F" w:rsidRDefault="00514428" w:rsidP="000F410D">
            <w:pPr>
              <w:pStyle w:val="noidungbang"/>
              <w:jc w:val="center"/>
            </w:pPr>
            <w:r w:rsidRPr="0072638F">
              <w:t>4</w:t>
            </w:r>
          </w:p>
        </w:tc>
        <w:tc>
          <w:tcPr>
            <w:tcW w:w="1368" w:type="pct"/>
            <w:vAlign w:val="center"/>
            <w:hideMark/>
          </w:tcPr>
          <w:p w14:paraId="06DEA403" w14:textId="77777777" w:rsidR="00514428" w:rsidRPr="0072638F" w:rsidRDefault="00514428" w:rsidP="00D10C29">
            <w:pPr>
              <w:pStyle w:val="noidungbang"/>
              <w:jc w:val="left"/>
            </w:pPr>
            <w:r w:rsidRPr="0072638F">
              <w:t>final_grade</w:t>
            </w:r>
          </w:p>
        </w:tc>
        <w:tc>
          <w:tcPr>
            <w:tcW w:w="3191" w:type="pct"/>
            <w:vAlign w:val="center"/>
            <w:hideMark/>
          </w:tcPr>
          <w:p w14:paraId="2646BFE3" w14:textId="77777777" w:rsidR="00514428" w:rsidRPr="0072638F" w:rsidRDefault="00514428" w:rsidP="00D10C29">
            <w:pPr>
              <w:pStyle w:val="noidungbang"/>
              <w:jc w:val="left"/>
            </w:pPr>
            <w:r w:rsidRPr="0072638F">
              <w:t>Điểm tổng kết (Chữ).</w:t>
            </w:r>
          </w:p>
        </w:tc>
      </w:tr>
      <w:tr w:rsidR="00514428" w:rsidRPr="0072638F" w14:paraId="75362FE5" w14:textId="77777777" w:rsidTr="005514ED">
        <w:trPr>
          <w:jc w:val="center"/>
        </w:trPr>
        <w:tc>
          <w:tcPr>
            <w:tcW w:w="441" w:type="pct"/>
            <w:vAlign w:val="center"/>
            <w:hideMark/>
          </w:tcPr>
          <w:p w14:paraId="37D073F6" w14:textId="77777777" w:rsidR="00514428" w:rsidRPr="0072638F" w:rsidRDefault="00514428" w:rsidP="000F410D">
            <w:pPr>
              <w:pStyle w:val="noidungbang"/>
              <w:jc w:val="center"/>
            </w:pPr>
            <w:r w:rsidRPr="0072638F">
              <w:t>5</w:t>
            </w:r>
          </w:p>
        </w:tc>
        <w:tc>
          <w:tcPr>
            <w:tcW w:w="1368" w:type="pct"/>
            <w:vAlign w:val="center"/>
            <w:hideMark/>
          </w:tcPr>
          <w:p w14:paraId="52FD66D5" w14:textId="77777777" w:rsidR="00514428" w:rsidRPr="0072638F" w:rsidRDefault="00514428" w:rsidP="00D10C29">
            <w:pPr>
              <w:pStyle w:val="noidungbang"/>
              <w:jc w:val="left"/>
            </w:pPr>
            <w:r w:rsidRPr="0072638F">
              <w:t>total_score</w:t>
            </w:r>
          </w:p>
        </w:tc>
        <w:tc>
          <w:tcPr>
            <w:tcW w:w="3191" w:type="pct"/>
            <w:vAlign w:val="center"/>
            <w:hideMark/>
          </w:tcPr>
          <w:p w14:paraId="5E5EC847" w14:textId="77777777" w:rsidR="00514428" w:rsidRPr="0072638F" w:rsidRDefault="00514428" w:rsidP="00D10C29">
            <w:pPr>
              <w:pStyle w:val="noidungbang"/>
              <w:jc w:val="left"/>
            </w:pPr>
            <w:r w:rsidRPr="0072638F">
              <w:t>Điểm tổng kết (Số).</w:t>
            </w:r>
          </w:p>
        </w:tc>
      </w:tr>
      <w:tr w:rsidR="00514428" w:rsidRPr="0072638F" w14:paraId="4A46E166" w14:textId="77777777" w:rsidTr="005514ED">
        <w:trPr>
          <w:jc w:val="center"/>
        </w:trPr>
        <w:tc>
          <w:tcPr>
            <w:tcW w:w="441" w:type="pct"/>
            <w:vAlign w:val="center"/>
            <w:hideMark/>
          </w:tcPr>
          <w:p w14:paraId="3AD857CE" w14:textId="77777777" w:rsidR="00514428" w:rsidRPr="0072638F" w:rsidRDefault="00514428" w:rsidP="000F410D">
            <w:pPr>
              <w:pStyle w:val="noidungbang"/>
              <w:jc w:val="center"/>
            </w:pPr>
            <w:r w:rsidRPr="0072638F">
              <w:t>6</w:t>
            </w:r>
          </w:p>
        </w:tc>
        <w:tc>
          <w:tcPr>
            <w:tcW w:w="1368" w:type="pct"/>
            <w:vAlign w:val="center"/>
            <w:hideMark/>
          </w:tcPr>
          <w:p w14:paraId="18AD5E2B" w14:textId="77777777" w:rsidR="00514428" w:rsidRPr="0072638F" w:rsidRDefault="00514428" w:rsidP="00D10C29">
            <w:pPr>
              <w:pStyle w:val="noidungbang"/>
              <w:jc w:val="left"/>
            </w:pPr>
            <w:r w:rsidRPr="0072638F">
              <w:t>completion_status</w:t>
            </w:r>
          </w:p>
        </w:tc>
        <w:tc>
          <w:tcPr>
            <w:tcW w:w="3191" w:type="pct"/>
            <w:vAlign w:val="center"/>
            <w:hideMark/>
          </w:tcPr>
          <w:p w14:paraId="4E02536A" w14:textId="77777777" w:rsidR="00514428" w:rsidRPr="0072638F" w:rsidRDefault="00514428" w:rsidP="00D10C29">
            <w:pPr>
              <w:pStyle w:val="noidungbang"/>
              <w:jc w:val="left"/>
            </w:pPr>
            <w:r w:rsidRPr="0072638F">
              <w:t>Trạng thái hoàn thành (VD: Đạt, Không đạt).</w:t>
            </w:r>
          </w:p>
        </w:tc>
      </w:tr>
      <w:tr w:rsidR="00514428" w:rsidRPr="0072638F" w14:paraId="0CF6D9C4" w14:textId="77777777" w:rsidTr="005514ED">
        <w:trPr>
          <w:jc w:val="center"/>
        </w:trPr>
        <w:tc>
          <w:tcPr>
            <w:tcW w:w="441" w:type="pct"/>
            <w:vAlign w:val="center"/>
            <w:hideMark/>
          </w:tcPr>
          <w:p w14:paraId="1C41E25E" w14:textId="77777777" w:rsidR="00514428" w:rsidRPr="0072638F" w:rsidRDefault="00514428" w:rsidP="000F410D">
            <w:pPr>
              <w:pStyle w:val="noidungbang"/>
              <w:jc w:val="center"/>
            </w:pPr>
            <w:r w:rsidRPr="0072638F">
              <w:t>7</w:t>
            </w:r>
          </w:p>
        </w:tc>
        <w:tc>
          <w:tcPr>
            <w:tcW w:w="1368" w:type="pct"/>
            <w:vAlign w:val="center"/>
            <w:hideMark/>
          </w:tcPr>
          <w:p w14:paraId="26960199" w14:textId="77777777" w:rsidR="00514428" w:rsidRPr="0072638F" w:rsidRDefault="00514428" w:rsidP="00D10C29">
            <w:pPr>
              <w:pStyle w:val="noidungbang"/>
              <w:jc w:val="left"/>
            </w:pPr>
            <w:r w:rsidRPr="0072638F">
              <w:t>completed_at</w:t>
            </w:r>
          </w:p>
        </w:tc>
        <w:tc>
          <w:tcPr>
            <w:tcW w:w="3191" w:type="pct"/>
            <w:vAlign w:val="center"/>
            <w:hideMark/>
          </w:tcPr>
          <w:p w14:paraId="63C80F11" w14:textId="77777777" w:rsidR="00514428" w:rsidRPr="0072638F" w:rsidRDefault="00514428" w:rsidP="00D10C29">
            <w:pPr>
              <w:pStyle w:val="noidungbang"/>
              <w:jc w:val="left"/>
            </w:pPr>
            <w:r w:rsidRPr="0072638F">
              <w:t>Thời gian hoàn thành.</w:t>
            </w:r>
          </w:p>
        </w:tc>
      </w:tr>
      <w:tr w:rsidR="00514428" w:rsidRPr="0072638F" w14:paraId="4BF76086" w14:textId="77777777" w:rsidTr="005514ED">
        <w:trPr>
          <w:jc w:val="center"/>
        </w:trPr>
        <w:tc>
          <w:tcPr>
            <w:tcW w:w="441" w:type="pct"/>
            <w:vAlign w:val="center"/>
            <w:hideMark/>
          </w:tcPr>
          <w:p w14:paraId="750CFED4" w14:textId="77777777" w:rsidR="00514428" w:rsidRPr="0072638F" w:rsidRDefault="00514428" w:rsidP="000F410D">
            <w:pPr>
              <w:pStyle w:val="noidungbang"/>
              <w:jc w:val="center"/>
            </w:pPr>
            <w:r w:rsidRPr="0072638F">
              <w:t>8</w:t>
            </w:r>
          </w:p>
        </w:tc>
        <w:tc>
          <w:tcPr>
            <w:tcW w:w="1368" w:type="pct"/>
            <w:vAlign w:val="center"/>
            <w:hideMark/>
          </w:tcPr>
          <w:p w14:paraId="0E9907ED" w14:textId="77777777" w:rsidR="00514428" w:rsidRPr="0072638F" w:rsidRDefault="00514428" w:rsidP="00D10C29">
            <w:pPr>
              <w:pStyle w:val="noidungbang"/>
              <w:jc w:val="left"/>
            </w:pPr>
            <w:r w:rsidRPr="0072638F">
              <w:t>created_at</w:t>
            </w:r>
          </w:p>
        </w:tc>
        <w:tc>
          <w:tcPr>
            <w:tcW w:w="3191" w:type="pct"/>
            <w:vAlign w:val="center"/>
            <w:hideMark/>
          </w:tcPr>
          <w:p w14:paraId="1FD1BAC8" w14:textId="77777777" w:rsidR="00514428" w:rsidRPr="0072638F" w:rsidRDefault="00514428" w:rsidP="00D10C29">
            <w:pPr>
              <w:pStyle w:val="noidungbang"/>
              <w:jc w:val="left"/>
            </w:pPr>
            <w:r w:rsidRPr="0072638F">
              <w:t>Thời gian tạo bản ghi.</w:t>
            </w:r>
          </w:p>
        </w:tc>
      </w:tr>
    </w:tbl>
    <w:p w14:paraId="6C3ED4A9" w14:textId="77777777" w:rsidR="00514428" w:rsidRPr="0072638F" w:rsidRDefault="00514428" w:rsidP="00514428">
      <w:pPr>
        <w:pStyle w:val="Noidung"/>
      </w:pPr>
      <w:r w:rsidRPr="0072638F">
        <w:t>Bảng: CourseGradeResultHistories (Lịch sử sửa điểm)</w:t>
      </w:r>
    </w:p>
    <w:p w14:paraId="3FACCB13" w14:textId="38FF5197" w:rsidR="00B66DDF" w:rsidRPr="00B66DDF" w:rsidRDefault="00B66DDF" w:rsidP="00B66DDF">
      <w:pPr>
        <w:pStyle w:val="Caption"/>
        <w:keepNext/>
        <w:rPr>
          <w:lang w:val="vi-VN"/>
        </w:rPr>
      </w:pPr>
      <w:bookmarkStart w:id="110" w:name="_Toc217711275"/>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24</w:t>
      </w:r>
      <w:r w:rsidR="00B5572B">
        <w:fldChar w:fldCharType="end"/>
      </w:r>
      <w:r>
        <w:rPr>
          <w:lang w:val="vi-VN"/>
        </w:rPr>
        <w:t xml:space="preserve"> </w:t>
      </w:r>
      <w:r w:rsidR="00FD70DD">
        <w:rPr>
          <w:lang w:val="vi-VN"/>
        </w:rPr>
        <w:t xml:space="preserve">Đặc tả </w:t>
      </w:r>
      <w:r>
        <w:rPr>
          <w:lang w:val="vi-VN"/>
        </w:rPr>
        <w:t xml:space="preserve">bảng </w:t>
      </w:r>
      <w:r w:rsidRPr="0072638F">
        <w:t>CourseGradeResultHistories</w:t>
      </w:r>
      <w:bookmarkEnd w:id="110"/>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1009"/>
        <w:gridCol w:w="2616"/>
        <w:gridCol w:w="5147"/>
      </w:tblGrid>
      <w:tr w:rsidR="00514428" w:rsidRPr="00B66DDF" w14:paraId="6F576889" w14:textId="77777777" w:rsidTr="005514ED">
        <w:trPr>
          <w:jc w:val="center"/>
        </w:trPr>
        <w:tc>
          <w:tcPr>
            <w:tcW w:w="575" w:type="pct"/>
            <w:vAlign w:val="center"/>
            <w:hideMark/>
          </w:tcPr>
          <w:p w14:paraId="41714B62" w14:textId="77777777" w:rsidR="00514428" w:rsidRPr="00B66DDF" w:rsidRDefault="00514428" w:rsidP="000F410D">
            <w:pPr>
              <w:pStyle w:val="noidungbang"/>
              <w:jc w:val="center"/>
              <w:rPr>
                <w:b/>
                <w:bCs/>
              </w:rPr>
            </w:pPr>
            <w:r w:rsidRPr="00B66DDF">
              <w:rPr>
                <w:b/>
                <w:bCs/>
              </w:rPr>
              <w:t>STT</w:t>
            </w:r>
          </w:p>
        </w:tc>
        <w:tc>
          <w:tcPr>
            <w:tcW w:w="1491" w:type="pct"/>
            <w:vAlign w:val="center"/>
            <w:hideMark/>
          </w:tcPr>
          <w:p w14:paraId="3265CF56" w14:textId="77777777" w:rsidR="00514428" w:rsidRPr="00B66DDF" w:rsidRDefault="00514428" w:rsidP="000F410D">
            <w:pPr>
              <w:pStyle w:val="noidungbang"/>
              <w:jc w:val="center"/>
              <w:rPr>
                <w:b/>
                <w:bCs/>
              </w:rPr>
            </w:pPr>
            <w:r w:rsidRPr="00B66DDF">
              <w:rPr>
                <w:b/>
                <w:bCs/>
              </w:rPr>
              <w:t>Tên cột</w:t>
            </w:r>
          </w:p>
        </w:tc>
        <w:tc>
          <w:tcPr>
            <w:tcW w:w="2934" w:type="pct"/>
            <w:vAlign w:val="center"/>
            <w:hideMark/>
          </w:tcPr>
          <w:p w14:paraId="06CFDCD4" w14:textId="77777777" w:rsidR="00514428" w:rsidRPr="00B66DDF" w:rsidRDefault="00514428" w:rsidP="000F410D">
            <w:pPr>
              <w:pStyle w:val="noidungbang"/>
              <w:jc w:val="center"/>
              <w:rPr>
                <w:b/>
                <w:bCs/>
              </w:rPr>
            </w:pPr>
            <w:r w:rsidRPr="00B66DDF">
              <w:rPr>
                <w:b/>
                <w:bCs/>
              </w:rPr>
              <w:t>Mô tả</w:t>
            </w:r>
          </w:p>
        </w:tc>
      </w:tr>
      <w:tr w:rsidR="00514428" w:rsidRPr="0072638F" w14:paraId="34C979A4" w14:textId="77777777" w:rsidTr="005514ED">
        <w:trPr>
          <w:jc w:val="center"/>
        </w:trPr>
        <w:tc>
          <w:tcPr>
            <w:tcW w:w="575" w:type="pct"/>
            <w:vAlign w:val="center"/>
            <w:hideMark/>
          </w:tcPr>
          <w:p w14:paraId="07524077" w14:textId="77777777" w:rsidR="00514428" w:rsidRPr="0072638F" w:rsidRDefault="00514428" w:rsidP="000F410D">
            <w:pPr>
              <w:pStyle w:val="noidungbang"/>
              <w:jc w:val="center"/>
            </w:pPr>
            <w:r w:rsidRPr="0072638F">
              <w:t>1</w:t>
            </w:r>
          </w:p>
        </w:tc>
        <w:tc>
          <w:tcPr>
            <w:tcW w:w="1491" w:type="pct"/>
            <w:vAlign w:val="center"/>
            <w:hideMark/>
          </w:tcPr>
          <w:p w14:paraId="797FCFE5" w14:textId="77777777" w:rsidR="00514428" w:rsidRPr="0072638F" w:rsidRDefault="00514428" w:rsidP="00B66DDF">
            <w:pPr>
              <w:pStyle w:val="noidungbang"/>
              <w:jc w:val="left"/>
            </w:pPr>
            <w:r w:rsidRPr="0072638F">
              <w:t>history_id</w:t>
            </w:r>
          </w:p>
        </w:tc>
        <w:tc>
          <w:tcPr>
            <w:tcW w:w="2934" w:type="pct"/>
            <w:vAlign w:val="center"/>
            <w:hideMark/>
          </w:tcPr>
          <w:p w14:paraId="37578D03" w14:textId="77777777" w:rsidR="00514428" w:rsidRPr="0072638F" w:rsidRDefault="00514428" w:rsidP="00B66DDF">
            <w:pPr>
              <w:pStyle w:val="noidungbang"/>
              <w:jc w:val="left"/>
            </w:pPr>
            <w:r w:rsidRPr="0072638F">
              <w:t>Khóa chính.</w:t>
            </w:r>
          </w:p>
        </w:tc>
      </w:tr>
      <w:tr w:rsidR="00514428" w:rsidRPr="0072638F" w14:paraId="13736F7E" w14:textId="77777777" w:rsidTr="005514ED">
        <w:trPr>
          <w:jc w:val="center"/>
        </w:trPr>
        <w:tc>
          <w:tcPr>
            <w:tcW w:w="575" w:type="pct"/>
            <w:vAlign w:val="center"/>
            <w:hideMark/>
          </w:tcPr>
          <w:p w14:paraId="304C6258" w14:textId="77777777" w:rsidR="00514428" w:rsidRPr="0072638F" w:rsidRDefault="00514428" w:rsidP="000F410D">
            <w:pPr>
              <w:pStyle w:val="noidungbang"/>
              <w:jc w:val="center"/>
            </w:pPr>
            <w:r w:rsidRPr="0072638F">
              <w:t>2</w:t>
            </w:r>
          </w:p>
        </w:tc>
        <w:tc>
          <w:tcPr>
            <w:tcW w:w="1491" w:type="pct"/>
            <w:vAlign w:val="center"/>
            <w:hideMark/>
          </w:tcPr>
          <w:p w14:paraId="7D6594AB" w14:textId="77777777" w:rsidR="00514428" w:rsidRPr="0072638F" w:rsidRDefault="00514428" w:rsidP="00B66DDF">
            <w:pPr>
              <w:pStyle w:val="noidungbang"/>
              <w:jc w:val="left"/>
            </w:pPr>
            <w:r w:rsidRPr="0072638F">
              <w:t>result_id</w:t>
            </w:r>
          </w:p>
        </w:tc>
        <w:tc>
          <w:tcPr>
            <w:tcW w:w="2934" w:type="pct"/>
            <w:vAlign w:val="center"/>
            <w:hideMark/>
          </w:tcPr>
          <w:p w14:paraId="3D0567FF" w14:textId="77777777" w:rsidR="00514428" w:rsidRPr="0072638F" w:rsidRDefault="00514428" w:rsidP="00B66DDF">
            <w:pPr>
              <w:pStyle w:val="noidungbang"/>
              <w:jc w:val="left"/>
            </w:pPr>
            <w:r w:rsidRPr="0072638F">
              <w:t>Liên kết tới bảng kết quả điểm.</w:t>
            </w:r>
          </w:p>
        </w:tc>
      </w:tr>
      <w:tr w:rsidR="00514428" w:rsidRPr="0072638F" w14:paraId="70039842" w14:textId="77777777" w:rsidTr="005514ED">
        <w:trPr>
          <w:jc w:val="center"/>
        </w:trPr>
        <w:tc>
          <w:tcPr>
            <w:tcW w:w="575" w:type="pct"/>
            <w:vAlign w:val="center"/>
            <w:hideMark/>
          </w:tcPr>
          <w:p w14:paraId="4E88DDAF" w14:textId="77777777" w:rsidR="00514428" w:rsidRPr="0072638F" w:rsidRDefault="00514428" w:rsidP="000F410D">
            <w:pPr>
              <w:pStyle w:val="noidungbang"/>
              <w:jc w:val="center"/>
            </w:pPr>
            <w:r w:rsidRPr="0072638F">
              <w:t>3</w:t>
            </w:r>
          </w:p>
        </w:tc>
        <w:tc>
          <w:tcPr>
            <w:tcW w:w="1491" w:type="pct"/>
            <w:vAlign w:val="center"/>
            <w:hideMark/>
          </w:tcPr>
          <w:p w14:paraId="73AD6327" w14:textId="77777777" w:rsidR="00514428" w:rsidRPr="0072638F" w:rsidRDefault="00514428" w:rsidP="00B66DDF">
            <w:pPr>
              <w:pStyle w:val="noidungbang"/>
              <w:jc w:val="left"/>
            </w:pPr>
            <w:r w:rsidRPr="0072638F">
              <w:t>old_scores</w:t>
            </w:r>
          </w:p>
        </w:tc>
        <w:tc>
          <w:tcPr>
            <w:tcW w:w="2934" w:type="pct"/>
            <w:vAlign w:val="center"/>
            <w:hideMark/>
          </w:tcPr>
          <w:p w14:paraId="5DC1D48A" w14:textId="77777777" w:rsidR="00514428" w:rsidRPr="0072638F" w:rsidRDefault="00514428" w:rsidP="00B66DDF">
            <w:pPr>
              <w:pStyle w:val="noidungbang"/>
              <w:jc w:val="left"/>
            </w:pPr>
            <w:r w:rsidRPr="0072638F">
              <w:t>Điểm cũ trước khi sửa.</w:t>
            </w:r>
          </w:p>
        </w:tc>
      </w:tr>
      <w:tr w:rsidR="00514428" w:rsidRPr="0072638F" w14:paraId="6FC19047" w14:textId="77777777" w:rsidTr="005514ED">
        <w:trPr>
          <w:jc w:val="center"/>
        </w:trPr>
        <w:tc>
          <w:tcPr>
            <w:tcW w:w="575" w:type="pct"/>
            <w:vAlign w:val="center"/>
            <w:hideMark/>
          </w:tcPr>
          <w:p w14:paraId="54F50BEB" w14:textId="77777777" w:rsidR="00514428" w:rsidRPr="0072638F" w:rsidRDefault="00514428" w:rsidP="000F410D">
            <w:pPr>
              <w:pStyle w:val="noidungbang"/>
              <w:jc w:val="center"/>
            </w:pPr>
            <w:r w:rsidRPr="0072638F">
              <w:t>4</w:t>
            </w:r>
          </w:p>
        </w:tc>
        <w:tc>
          <w:tcPr>
            <w:tcW w:w="1491" w:type="pct"/>
            <w:vAlign w:val="center"/>
            <w:hideMark/>
          </w:tcPr>
          <w:p w14:paraId="57D71E98" w14:textId="77777777" w:rsidR="00514428" w:rsidRPr="0072638F" w:rsidRDefault="00514428" w:rsidP="00B66DDF">
            <w:pPr>
              <w:pStyle w:val="noidungbang"/>
              <w:jc w:val="left"/>
            </w:pPr>
            <w:r w:rsidRPr="0072638F">
              <w:t>new_scores</w:t>
            </w:r>
          </w:p>
        </w:tc>
        <w:tc>
          <w:tcPr>
            <w:tcW w:w="2934" w:type="pct"/>
            <w:vAlign w:val="center"/>
            <w:hideMark/>
          </w:tcPr>
          <w:p w14:paraId="72BDA075" w14:textId="77777777" w:rsidR="00514428" w:rsidRPr="0072638F" w:rsidRDefault="00514428" w:rsidP="00B66DDF">
            <w:pPr>
              <w:pStyle w:val="noidungbang"/>
              <w:jc w:val="left"/>
            </w:pPr>
            <w:r w:rsidRPr="0072638F">
              <w:t>Điểm mới sau khi sửa.</w:t>
            </w:r>
          </w:p>
        </w:tc>
      </w:tr>
      <w:tr w:rsidR="00514428" w:rsidRPr="0072638F" w14:paraId="32333524" w14:textId="77777777" w:rsidTr="005514ED">
        <w:trPr>
          <w:jc w:val="center"/>
        </w:trPr>
        <w:tc>
          <w:tcPr>
            <w:tcW w:w="575" w:type="pct"/>
            <w:vAlign w:val="center"/>
            <w:hideMark/>
          </w:tcPr>
          <w:p w14:paraId="6FC8E3A9" w14:textId="77777777" w:rsidR="00514428" w:rsidRPr="0072638F" w:rsidRDefault="00514428" w:rsidP="000F410D">
            <w:pPr>
              <w:pStyle w:val="noidungbang"/>
              <w:jc w:val="center"/>
            </w:pPr>
            <w:r w:rsidRPr="0072638F">
              <w:t>5</w:t>
            </w:r>
          </w:p>
        </w:tc>
        <w:tc>
          <w:tcPr>
            <w:tcW w:w="1491" w:type="pct"/>
            <w:vAlign w:val="center"/>
            <w:hideMark/>
          </w:tcPr>
          <w:p w14:paraId="08D2AB95" w14:textId="77777777" w:rsidR="00514428" w:rsidRPr="0072638F" w:rsidRDefault="00514428" w:rsidP="00B66DDF">
            <w:pPr>
              <w:pStyle w:val="noidungbang"/>
              <w:jc w:val="left"/>
            </w:pPr>
            <w:r w:rsidRPr="0072638F">
              <w:t>changed_by</w:t>
            </w:r>
          </w:p>
        </w:tc>
        <w:tc>
          <w:tcPr>
            <w:tcW w:w="2934" w:type="pct"/>
            <w:vAlign w:val="center"/>
            <w:hideMark/>
          </w:tcPr>
          <w:p w14:paraId="150D16DF" w14:textId="77777777" w:rsidR="00514428" w:rsidRPr="0072638F" w:rsidRDefault="00514428" w:rsidP="00B66DDF">
            <w:pPr>
              <w:pStyle w:val="noidungbang"/>
              <w:jc w:val="left"/>
            </w:pPr>
            <w:r w:rsidRPr="0072638F">
              <w:t>Người thực hiện sửa điểm.</w:t>
            </w:r>
          </w:p>
        </w:tc>
      </w:tr>
      <w:tr w:rsidR="00514428" w:rsidRPr="0072638F" w14:paraId="375F63E4" w14:textId="77777777" w:rsidTr="005514ED">
        <w:trPr>
          <w:jc w:val="center"/>
        </w:trPr>
        <w:tc>
          <w:tcPr>
            <w:tcW w:w="575" w:type="pct"/>
            <w:vAlign w:val="center"/>
            <w:hideMark/>
          </w:tcPr>
          <w:p w14:paraId="718A6E88" w14:textId="77777777" w:rsidR="00514428" w:rsidRPr="0072638F" w:rsidRDefault="00514428" w:rsidP="000F410D">
            <w:pPr>
              <w:pStyle w:val="noidungbang"/>
              <w:jc w:val="center"/>
            </w:pPr>
            <w:r w:rsidRPr="0072638F">
              <w:t>6</w:t>
            </w:r>
          </w:p>
        </w:tc>
        <w:tc>
          <w:tcPr>
            <w:tcW w:w="1491" w:type="pct"/>
            <w:vAlign w:val="center"/>
            <w:hideMark/>
          </w:tcPr>
          <w:p w14:paraId="66BF4A0B" w14:textId="77777777" w:rsidR="00514428" w:rsidRPr="0072638F" w:rsidRDefault="00514428" w:rsidP="00B66DDF">
            <w:pPr>
              <w:pStyle w:val="noidungbang"/>
              <w:jc w:val="left"/>
            </w:pPr>
            <w:r w:rsidRPr="0072638F">
              <w:t>change_reason</w:t>
            </w:r>
          </w:p>
        </w:tc>
        <w:tc>
          <w:tcPr>
            <w:tcW w:w="2934" w:type="pct"/>
            <w:vAlign w:val="center"/>
            <w:hideMark/>
          </w:tcPr>
          <w:p w14:paraId="538884E7" w14:textId="77777777" w:rsidR="00514428" w:rsidRPr="0072638F" w:rsidRDefault="00514428" w:rsidP="00B66DDF">
            <w:pPr>
              <w:pStyle w:val="noidungbang"/>
              <w:jc w:val="left"/>
            </w:pPr>
            <w:r w:rsidRPr="0072638F">
              <w:t>Lý do sửa điểm.</w:t>
            </w:r>
          </w:p>
        </w:tc>
      </w:tr>
      <w:tr w:rsidR="00514428" w:rsidRPr="0072638F" w14:paraId="0ADE0057" w14:textId="77777777" w:rsidTr="005514ED">
        <w:trPr>
          <w:jc w:val="center"/>
        </w:trPr>
        <w:tc>
          <w:tcPr>
            <w:tcW w:w="575" w:type="pct"/>
            <w:vAlign w:val="center"/>
            <w:hideMark/>
          </w:tcPr>
          <w:p w14:paraId="6187F0BA" w14:textId="77777777" w:rsidR="00514428" w:rsidRPr="0072638F" w:rsidRDefault="00514428" w:rsidP="000F410D">
            <w:pPr>
              <w:pStyle w:val="noidungbang"/>
              <w:jc w:val="center"/>
            </w:pPr>
            <w:r w:rsidRPr="0072638F">
              <w:t>7</w:t>
            </w:r>
          </w:p>
        </w:tc>
        <w:tc>
          <w:tcPr>
            <w:tcW w:w="1491" w:type="pct"/>
            <w:vAlign w:val="center"/>
            <w:hideMark/>
          </w:tcPr>
          <w:p w14:paraId="372AF3AD" w14:textId="77777777" w:rsidR="00514428" w:rsidRPr="0072638F" w:rsidRDefault="00514428" w:rsidP="00B66DDF">
            <w:pPr>
              <w:pStyle w:val="noidungbang"/>
              <w:jc w:val="left"/>
            </w:pPr>
            <w:r w:rsidRPr="0072638F">
              <w:t>changed_at</w:t>
            </w:r>
          </w:p>
        </w:tc>
        <w:tc>
          <w:tcPr>
            <w:tcW w:w="2934" w:type="pct"/>
            <w:vAlign w:val="center"/>
            <w:hideMark/>
          </w:tcPr>
          <w:p w14:paraId="05D3011A" w14:textId="77777777" w:rsidR="00514428" w:rsidRPr="0072638F" w:rsidRDefault="00514428" w:rsidP="00B66DDF">
            <w:pPr>
              <w:pStyle w:val="noidungbang"/>
              <w:jc w:val="left"/>
            </w:pPr>
            <w:r w:rsidRPr="0072638F">
              <w:t>Thời gian sửa.</w:t>
            </w:r>
          </w:p>
        </w:tc>
      </w:tr>
    </w:tbl>
    <w:p w14:paraId="01BFBE6F" w14:textId="77777777" w:rsidR="00514428" w:rsidRPr="0072638F" w:rsidRDefault="00514428" w:rsidP="00514428">
      <w:pPr>
        <w:pStyle w:val="Noidung"/>
      </w:pPr>
      <w:r w:rsidRPr="0072638F">
        <w:lastRenderedPageBreak/>
        <w:t>Bảng: Chapters (Chương bài học)</w:t>
      </w:r>
    </w:p>
    <w:p w14:paraId="47543FBB" w14:textId="3507DFC3" w:rsidR="007417BD" w:rsidRPr="007417BD" w:rsidRDefault="007417BD" w:rsidP="007417BD">
      <w:pPr>
        <w:pStyle w:val="Caption"/>
        <w:keepNext/>
        <w:rPr>
          <w:lang w:val="vi-VN"/>
        </w:rPr>
      </w:pPr>
      <w:bookmarkStart w:id="111" w:name="_Toc217711276"/>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25</w:t>
      </w:r>
      <w:r w:rsidR="00B5572B">
        <w:fldChar w:fldCharType="end"/>
      </w:r>
      <w:r>
        <w:rPr>
          <w:lang w:val="vi-VN"/>
        </w:rPr>
        <w:t xml:space="preserve"> </w:t>
      </w:r>
      <w:r w:rsidR="00FD70DD">
        <w:rPr>
          <w:lang w:val="vi-VN"/>
        </w:rPr>
        <w:t xml:space="preserve">Đặc tả </w:t>
      </w:r>
      <w:r>
        <w:rPr>
          <w:lang w:val="vi-VN"/>
        </w:rPr>
        <w:t>bảng Chapters</w:t>
      </w:r>
      <w:bookmarkEnd w:id="111"/>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1118"/>
        <w:gridCol w:w="2426"/>
        <w:gridCol w:w="5228"/>
      </w:tblGrid>
      <w:tr w:rsidR="00514428" w:rsidRPr="007417BD" w14:paraId="52D2BCC8" w14:textId="77777777" w:rsidTr="005514ED">
        <w:trPr>
          <w:jc w:val="center"/>
        </w:trPr>
        <w:tc>
          <w:tcPr>
            <w:tcW w:w="637" w:type="pct"/>
            <w:vAlign w:val="center"/>
            <w:hideMark/>
          </w:tcPr>
          <w:p w14:paraId="33F95DF9" w14:textId="77777777" w:rsidR="00514428" w:rsidRPr="007417BD" w:rsidRDefault="00514428" w:rsidP="000F410D">
            <w:pPr>
              <w:pStyle w:val="noidungbang"/>
              <w:jc w:val="center"/>
              <w:rPr>
                <w:b/>
                <w:bCs/>
              </w:rPr>
            </w:pPr>
            <w:r w:rsidRPr="007417BD">
              <w:rPr>
                <w:b/>
                <w:bCs/>
              </w:rPr>
              <w:t>STT</w:t>
            </w:r>
          </w:p>
        </w:tc>
        <w:tc>
          <w:tcPr>
            <w:tcW w:w="1383" w:type="pct"/>
            <w:vAlign w:val="center"/>
            <w:hideMark/>
          </w:tcPr>
          <w:p w14:paraId="0096F567" w14:textId="77777777" w:rsidR="00514428" w:rsidRPr="007417BD" w:rsidRDefault="00514428" w:rsidP="000F410D">
            <w:pPr>
              <w:pStyle w:val="noidungbang"/>
              <w:jc w:val="center"/>
              <w:rPr>
                <w:b/>
                <w:bCs/>
              </w:rPr>
            </w:pPr>
            <w:r w:rsidRPr="007417BD">
              <w:rPr>
                <w:b/>
                <w:bCs/>
              </w:rPr>
              <w:t>Tên cột</w:t>
            </w:r>
          </w:p>
        </w:tc>
        <w:tc>
          <w:tcPr>
            <w:tcW w:w="2980" w:type="pct"/>
            <w:vAlign w:val="center"/>
            <w:hideMark/>
          </w:tcPr>
          <w:p w14:paraId="3A510FAA" w14:textId="77777777" w:rsidR="00514428" w:rsidRPr="007417BD" w:rsidRDefault="00514428" w:rsidP="000F410D">
            <w:pPr>
              <w:pStyle w:val="noidungbang"/>
              <w:jc w:val="center"/>
              <w:rPr>
                <w:b/>
                <w:bCs/>
              </w:rPr>
            </w:pPr>
            <w:r w:rsidRPr="007417BD">
              <w:rPr>
                <w:b/>
                <w:bCs/>
              </w:rPr>
              <w:t>Mô tả</w:t>
            </w:r>
          </w:p>
        </w:tc>
      </w:tr>
      <w:tr w:rsidR="00514428" w:rsidRPr="0072638F" w14:paraId="18409A2B" w14:textId="77777777" w:rsidTr="005514ED">
        <w:trPr>
          <w:jc w:val="center"/>
        </w:trPr>
        <w:tc>
          <w:tcPr>
            <w:tcW w:w="637" w:type="pct"/>
            <w:vAlign w:val="center"/>
            <w:hideMark/>
          </w:tcPr>
          <w:p w14:paraId="79A129A8" w14:textId="77777777" w:rsidR="00514428" w:rsidRPr="0072638F" w:rsidRDefault="00514428" w:rsidP="000F410D">
            <w:pPr>
              <w:pStyle w:val="noidungbang"/>
              <w:jc w:val="center"/>
            </w:pPr>
            <w:r w:rsidRPr="0072638F">
              <w:t>1</w:t>
            </w:r>
          </w:p>
        </w:tc>
        <w:tc>
          <w:tcPr>
            <w:tcW w:w="1383" w:type="pct"/>
            <w:vAlign w:val="center"/>
            <w:hideMark/>
          </w:tcPr>
          <w:p w14:paraId="36C80C8A" w14:textId="77777777" w:rsidR="00514428" w:rsidRPr="0072638F" w:rsidRDefault="00514428" w:rsidP="007417BD">
            <w:pPr>
              <w:pStyle w:val="noidungbang"/>
              <w:jc w:val="left"/>
            </w:pPr>
            <w:r w:rsidRPr="0072638F">
              <w:t>chapter_id</w:t>
            </w:r>
          </w:p>
        </w:tc>
        <w:tc>
          <w:tcPr>
            <w:tcW w:w="2980" w:type="pct"/>
            <w:vAlign w:val="center"/>
            <w:hideMark/>
          </w:tcPr>
          <w:p w14:paraId="3395E360" w14:textId="77777777" w:rsidR="00514428" w:rsidRPr="0072638F" w:rsidRDefault="00514428" w:rsidP="007417BD">
            <w:pPr>
              <w:pStyle w:val="noidungbang"/>
              <w:jc w:val="left"/>
            </w:pPr>
            <w:r w:rsidRPr="0072638F">
              <w:t>Khóa chính.</w:t>
            </w:r>
          </w:p>
        </w:tc>
      </w:tr>
      <w:tr w:rsidR="00514428" w:rsidRPr="0072638F" w14:paraId="1B96D2BD" w14:textId="77777777" w:rsidTr="005514ED">
        <w:trPr>
          <w:jc w:val="center"/>
        </w:trPr>
        <w:tc>
          <w:tcPr>
            <w:tcW w:w="637" w:type="pct"/>
            <w:vAlign w:val="center"/>
            <w:hideMark/>
          </w:tcPr>
          <w:p w14:paraId="01671142" w14:textId="77777777" w:rsidR="00514428" w:rsidRPr="0072638F" w:rsidRDefault="00514428" w:rsidP="000F410D">
            <w:pPr>
              <w:pStyle w:val="noidungbang"/>
              <w:jc w:val="center"/>
            </w:pPr>
            <w:r w:rsidRPr="0072638F">
              <w:t>2</w:t>
            </w:r>
          </w:p>
        </w:tc>
        <w:tc>
          <w:tcPr>
            <w:tcW w:w="1383" w:type="pct"/>
            <w:vAlign w:val="center"/>
            <w:hideMark/>
          </w:tcPr>
          <w:p w14:paraId="6A0DB5D7" w14:textId="77777777" w:rsidR="00514428" w:rsidRPr="0072638F" w:rsidRDefault="00514428" w:rsidP="007417BD">
            <w:pPr>
              <w:pStyle w:val="noidungbang"/>
              <w:jc w:val="left"/>
            </w:pPr>
            <w:r w:rsidRPr="0072638F">
              <w:t>subject_id</w:t>
            </w:r>
          </w:p>
        </w:tc>
        <w:tc>
          <w:tcPr>
            <w:tcW w:w="2980" w:type="pct"/>
            <w:vAlign w:val="center"/>
            <w:hideMark/>
          </w:tcPr>
          <w:p w14:paraId="2B05E109" w14:textId="77777777" w:rsidR="00514428" w:rsidRPr="0072638F" w:rsidRDefault="00514428" w:rsidP="007417BD">
            <w:pPr>
              <w:pStyle w:val="noidungbang"/>
              <w:jc w:val="left"/>
            </w:pPr>
            <w:r w:rsidRPr="0072638F">
              <w:t>Thuộc môn học nào.</w:t>
            </w:r>
          </w:p>
        </w:tc>
      </w:tr>
      <w:tr w:rsidR="00514428" w:rsidRPr="0072638F" w14:paraId="6C5FD0E9" w14:textId="77777777" w:rsidTr="005514ED">
        <w:trPr>
          <w:jc w:val="center"/>
        </w:trPr>
        <w:tc>
          <w:tcPr>
            <w:tcW w:w="637" w:type="pct"/>
            <w:vAlign w:val="center"/>
            <w:hideMark/>
          </w:tcPr>
          <w:p w14:paraId="041F668B" w14:textId="77777777" w:rsidR="00514428" w:rsidRPr="0072638F" w:rsidRDefault="00514428" w:rsidP="000F410D">
            <w:pPr>
              <w:pStyle w:val="noidungbang"/>
              <w:jc w:val="center"/>
            </w:pPr>
            <w:r w:rsidRPr="0072638F">
              <w:t>3</w:t>
            </w:r>
          </w:p>
        </w:tc>
        <w:tc>
          <w:tcPr>
            <w:tcW w:w="1383" w:type="pct"/>
            <w:vAlign w:val="center"/>
            <w:hideMark/>
          </w:tcPr>
          <w:p w14:paraId="43AD99B8" w14:textId="77777777" w:rsidR="00514428" w:rsidRPr="0072638F" w:rsidRDefault="00514428" w:rsidP="007417BD">
            <w:pPr>
              <w:pStyle w:val="noidungbang"/>
              <w:jc w:val="left"/>
            </w:pPr>
            <w:r w:rsidRPr="0072638F">
              <w:t>name</w:t>
            </w:r>
          </w:p>
        </w:tc>
        <w:tc>
          <w:tcPr>
            <w:tcW w:w="2980" w:type="pct"/>
            <w:vAlign w:val="center"/>
            <w:hideMark/>
          </w:tcPr>
          <w:p w14:paraId="75EEFCA9" w14:textId="77777777" w:rsidR="00514428" w:rsidRPr="0072638F" w:rsidRDefault="00514428" w:rsidP="007417BD">
            <w:pPr>
              <w:pStyle w:val="noidungbang"/>
              <w:jc w:val="left"/>
            </w:pPr>
            <w:r w:rsidRPr="0072638F">
              <w:t>Tên chương.</w:t>
            </w:r>
          </w:p>
        </w:tc>
      </w:tr>
      <w:tr w:rsidR="00514428" w:rsidRPr="0072638F" w14:paraId="239E3F61" w14:textId="77777777" w:rsidTr="005514ED">
        <w:trPr>
          <w:jc w:val="center"/>
        </w:trPr>
        <w:tc>
          <w:tcPr>
            <w:tcW w:w="637" w:type="pct"/>
            <w:vAlign w:val="center"/>
            <w:hideMark/>
          </w:tcPr>
          <w:p w14:paraId="32DE5BAE" w14:textId="77777777" w:rsidR="00514428" w:rsidRPr="0072638F" w:rsidRDefault="00514428" w:rsidP="000F410D">
            <w:pPr>
              <w:pStyle w:val="noidungbang"/>
              <w:jc w:val="center"/>
            </w:pPr>
            <w:r w:rsidRPr="0072638F">
              <w:t>4</w:t>
            </w:r>
          </w:p>
        </w:tc>
        <w:tc>
          <w:tcPr>
            <w:tcW w:w="1383" w:type="pct"/>
            <w:vAlign w:val="center"/>
            <w:hideMark/>
          </w:tcPr>
          <w:p w14:paraId="176FDE62" w14:textId="77777777" w:rsidR="00514428" w:rsidRPr="0072638F" w:rsidRDefault="00514428" w:rsidP="007417BD">
            <w:pPr>
              <w:pStyle w:val="noidungbang"/>
              <w:jc w:val="left"/>
            </w:pPr>
            <w:r w:rsidRPr="0072638F">
              <w:t>description</w:t>
            </w:r>
          </w:p>
        </w:tc>
        <w:tc>
          <w:tcPr>
            <w:tcW w:w="2980" w:type="pct"/>
            <w:vAlign w:val="center"/>
            <w:hideMark/>
          </w:tcPr>
          <w:p w14:paraId="39B3039C" w14:textId="77777777" w:rsidR="00514428" w:rsidRPr="0072638F" w:rsidRDefault="00514428" w:rsidP="007417BD">
            <w:pPr>
              <w:pStyle w:val="noidungbang"/>
              <w:jc w:val="left"/>
            </w:pPr>
            <w:r w:rsidRPr="0072638F">
              <w:t>Mô tả chương.</w:t>
            </w:r>
          </w:p>
        </w:tc>
      </w:tr>
      <w:tr w:rsidR="00514428" w:rsidRPr="0072638F" w14:paraId="5D34F859" w14:textId="77777777" w:rsidTr="005514ED">
        <w:trPr>
          <w:jc w:val="center"/>
        </w:trPr>
        <w:tc>
          <w:tcPr>
            <w:tcW w:w="637" w:type="pct"/>
            <w:vAlign w:val="center"/>
            <w:hideMark/>
          </w:tcPr>
          <w:p w14:paraId="08F23F90" w14:textId="77777777" w:rsidR="00514428" w:rsidRPr="0072638F" w:rsidRDefault="00514428" w:rsidP="000F410D">
            <w:pPr>
              <w:pStyle w:val="noidungbang"/>
              <w:jc w:val="center"/>
            </w:pPr>
            <w:r w:rsidRPr="0072638F">
              <w:t>5</w:t>
            </w:r>
          </w:p>
        </w:tc>
        <w:tc>
          <w:tcPr>
            <w:tcW w:w="1383" w:type="pct"/>
            <w:vAlign w:val="center"/>
            <w:hideMark/>
          </w:tcPr>
          <w:p w14:paraId="507D2A30" w14:textId="77777777" w:rsidR="00514428" w:rsidRPr="0072638F" w:rsidRDefault="00514428" w:rsidP="007417BD">
            <w:pPr>
              <w:pStyle w:val="noidungbang"/>
              <w:jc w:val="left"/>
            </w:pPr>
            <w:r w:rsidRPr="0072638F">
              <w:t>order_index</w:t>
            </w:r>
          </w:p>
        </w:tc>
        <w:tc>
          <w:tcPr>
            <w:tcW w:w="2980" w:type="pct"/>
            <w:vAlign w:val="center"/>
            <w:hideMark/>
          </w:tcPr>
          <w:p w14:paraId="6CC85A16" w14:textId="77777777" w:rsidR="00514428" w:rsidRPr="0072638F" w:rsidRDefault="00514428" w:rsidP="007417BD">
            <w:pPr>
              <w:pStyle w:val="noidungbang"/>
              <w:jc w:val="left"/>
            </w:pPr>
            <w:r w:rsidRPr="0072638F">
              <w:t>Thứ tự hiển thị.</w:t>
            </w:r>
          </w:p>
        </w:tc>
      </w:tr>
      <w:tr w:rsidR="00514428" w:rsidRPr="0072638F" w14:paraId="1868A4F1" w14:textId="77777777" w:rsidTr="005514ED">
        <w:trPr>
          <w:jc w:val="center"/>
        </w:trPr>
        <w:tc>
          <w:tcPr>
            <w:tcW w:w="637" w:type="pct"/>
            <w:vAlign w:val="center"/>
            <w:hideMark/>
          </w:tcPr>
          <w:p w14:paraId="54285FFF" w14:textId="77777777" w:rsidR="00514428" w:rsidRPr="0072638F" w:rsidRDefault="00514428" w:rsidP="000F410D">
            <w:pPr>
              <w:pStyle w:val="noidungbang"/>
              <w:jc w:val="center"/>
            </w:pPr>
            <w:r w:rsidRPr="0072638F">
              <w:t>6</w:t>
            </w:r>
          </w:p>
        </w:tc>
        <w:tc>
          <w:tcPr>
            <w:tcW w:w="1383" w:type="pct"/>
            <w:vAlign w:val="center"/>
            <w:hideMark/>
          </w:tcPr>
          <w:p w14:paraId="2BF7A888" w14:textId="77777777" w:rsidR="00514428" w:rsidRPr="0072638F" w:rsidRDefault="00514428" w:rsidP="007417BD">
            <w:pPr>
              <w:pStyle w:val="noidungbang"/>
              <w:jc w:val="left"/>
            </w:pPr>
            <w:r w:rsidRPr="0072638F">
              <w:t>content</w:t>
            </w:r>
          </w:p>
        </w:tc>
        <w:tc>
          <w:tcPr>
            <w:tcW w:w="2980" w:type="pct"/>
            <w:vAlign w:val="center"/>
            <w:hideMark/>
          </w:tcPr>
          <w:p w14:paraId="57093CA7" w14:textId="77777777" w:rsidR="00514428" w:rsidRPr="0072638F" w:rsidRDefault="00514428" w:rsidP="007417BD">
            <w:pPr>
              <w:pStyle w:val="noidungbang"/>
              <w:jc w:val="left"/>
            </w:pPr>
            <w:r w:rsidRPr="0072638F">
              <w:t>Nội dung chính của chương.</w:t>
            </w:r>
          </w:p>
        </w:tc>
      </w:tr>
    </w:tbl>
    <w:p w14:paraId="018C75F7" w14:textId="77777777" w:rsidR="00514428" w:rsidRPr="0072638F" w:rsidRDefault="00514428" w:rsidP="00514428">
      <w:pPr>
        <w:pStyle w:val="Noidung"/>
      </w:pPr>
      <w:r w:rsidRPr="0072638F">
        <w:t>Bảng: ChapterSections (Mục nhỏ trong chương)</w:t>
      </w:r>
    </w:p>
    <w:p w14:paraId="0F7894B5" w14:textId="52D9CD7E" w:rsidR="007417BD" w:rsidRPr="007417BD" w:rsidRDefault="007417BD" w:rsidP="007417BD">
      <w:pPr>
        <w:pStyle w:val="Caption"/>
        <w:keepNext/>
        <w:rPr>
          <w:lang w:val="vi-VN"/>
        </w:rPr>
      </w:pPr>
      <w:bookmarkStart w:id="112" w:name="_Toc217711277"/>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26</w:t>
      </w:r>
      <w:r w:rsidR="00B5572B">
        <w:fldChar w:fldCharType="end"/>
      </w:r>
      <w:r>
        <w:rPr>
          <w:lang w:val="vi-VN"/>
        </w:rPr>
        <w:t xml:space="preserve"> </w:t>
      </w:r>
      <w:r w:rsidR="00FD70DD">
        <w:rPr>
          <w:lang w:val="vi-VN"/>
        </w:rPr>
        <w:t xml:space="preserve">Đặc tả </w:t>
      </w:r>
      <w:r>
        <w:rPr>
          <w:lang w:val="vi-VN"/>
        </w:rPr>
        <w:t>bảng ChapterSections</w:t>
      </w:r>
      <w:bookmarkEnd w:id="112"/>
    </w:p>
    <w:tbl>
      <w:tblPr>
        <w:tblStyle w:val="TableGrid"/>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1161"/>
        <w:gridCol w:w="2521"/>
        <w:gridCol w:w="5090"/>
      </w:tblGrid>
      <w:tr w:rsidR="00514428" w:rsidRPr="007417BD" w14:paraId="08AFC9F8" w14:textId="77777777" w:rsidTr="007417BD">
        <w:tc>
          <w:tcPr>
            <w:tcW w:w="662" w:type="pct"/>
            <w:vAlign w:val="center"/>
            <w:hideMark/>
          </w:tcPr>
          <w:p w14:paraId="049631FE" w14:textId="77777777" w:rsidR="00514428" w:rsidRPr="007417BD" w:rsidRDefault="00514428" w:rsidP="000F410D">
            <w:pPr>
              <w:pStyle w:val="noidungbang"/>
              <w:jc w:val="center"/>
              <w:rPr>
                <w:b/>
                <w:bCs/>
              </w:rPr>
            </w:pPr>
            <w:r w:rsidRPr="007417BD">
              <w:rPr>
                <w:b/>
                <w:bCs/>
              </w:rPr>
              <w:t>STT</w:t>
            </w:r>
          </w:p>
        </w:tc>
        <w:tc>
          <w:tcPr>
            <w:tcW w:w="1437" w:type="pct"/>
            <w:vAlign w:val="center"/>
            <w:hideMark/>
          </w:tcPr>
          <w:p w14:paraId="110885AA" w14:textId="77777777" w:rsidR="00514428" w:rsidRPr="007417BD" w:rsidRDefault="00514428" w:rsidP="000F410D">
            <w:pPr>
              <w:pStyle w:val="noidungbang"/>
              <w:jc w:val="center"/>
              <w:rPr>
                <w:b/>
                <w:bCs/>
              </w:rPr>
            </w:pPr>
            <w:r w:rsidRPr="007417BD">
              <w:rPr>
                <w:b/>
                <w:bCs/>
              </w:rPr>
              <w:t>Tên cột</w:t>
            </w:r>
          </w:p>
        </w:tc>
        <w:tc>
          <w:tcPr>
            <w:tcW w:w="2901" w:type="pct"/>
            <w:vAlign w:val="center"/>
            <w:hideMark/>
          </w:tcPr>
          <w:p w14:paraId="0EFC8610" w14:textId="77777777" w:rsidR="00514428" w:rsidRPr="007417BD" w:rsidRDefault="00514428" w:rsidP="000F410D">
            <w:pPr>
              <w:pStyle w:val="noidungbang"/>
              <w:jc w:val="center"/>
              <w:rPr>
                <w:b/>
                <w:bCs/>
              </w:rPr>
            </w:pPr>
            <w:r w:rsidRPr="007417BD">
              <w:rPr>
                <w:b/>
                <w:bCs/>
              </w:rPr>
              <w:t>Mô tả</w:t>
            </w:r>
          </w:p>
        </w:tc>
      </w:tr>
      <w:tr w:rsidR="00514428" w:rsidRPr="0072638F" w14:paraId="1C3B9399" w14:textId="77777777" w:rsidTr="007417BD">
        <w:tc>
          <w:tcPr>
            <w:tcW w:w="662" w:type="pct"/>
            <w:vAlign w:val="center"/>
            <w:hideMark/>
          </w:tcPr>
          <w:p w14:paraId="5AE3F6EE" w14:textId="77777777" w:rsidR="00514428" w:rsidRPr="0072638F" w:rsidRDefault="00514428" w:rsidP="000F410D">
            <w:pPr>
              <w:pStyle w:val="noidungbang"/>
              <w:jc w:val="center"/>
            </w:pPr>
            <w:r w:rsidRPr="0072638F">
              <w:t>1</w:t>
            </w:r>
          </w:p>
        </w:tc>
        <w:tc>
          <w:tcPr>
            <w:tcW w:w="1437" w:type="pct"/>
            <w:vAlign w:val="center"/>
            <w:hideMark/>
          </w:tcPr>
          <w:p w14:paraId="7684F190" w14:textId="77777777" w:rsidR="00514428" w:rsidRPr="0072638F" w:rsidRDefault="00514428" w:rsidP="007417BD">
            <w:pPr>
              <w:pStyle w:val="noidungbang"/>
              <w:jc w:val="left"/>
            </w:pPr>
            <w:r w:rsidRPr="0072638F">
              <w:t>section_id</w:t>
            </w:r>
          </w:p>
        </w:tc>
        <w:tc>
          <w:tcPr>
            <w:tcW w:w="2901" w:type="pct"/>
            <w:vAlign w:val="center"/>
            <w:hideMark/>
          </w:tcPr>
          <w:p w14:paraId="65342350" w14:textId="77777777" w:rsidR="00514428" w:rsidRPr="0072638F" w:rsidRDefault="00514428" w:rsidP="007417BD">
            <w:pPr>
              <w:pStyle w:val="noidungbang"/>
              <w:jc w:val="left"/>
            </w:pPr>
            <w:r w:rsidRPr="0072638F">
              <w:t>Khóa chính.</w:t>
            </w:r>
          </w:p>
        </w:tc>
      </w:tr>
      <w:tr w:rsidR="00514428" w:rsidRPr="0072638F" w14:paraId="732B0954" w14:textId="77777777" w:rsidTr="007417BD">
        <w:tc>
          <w:tcPr>
            <w:tcW w:w="662" w:type="pct"/>
            <w:vAlign w:val="center"/>
            <w:hideMark/>
          </w:tcPr>
          <w:p w14:paraId="349A1EC3" w14:textId="77777777" w:rsidR="00514428" w:rsidRPr="0072638F" w:rsidRDefault="00514428" w:rsidP="000F410D">
            <w:pPr>
              <w:pStyle w:val="noidungbang"/>
              <w:jc w:val="center"/>
            </w:pPr>
            <w:r w:rsidRPr="0072638F">
              <w:t>2</w:t>
            </w:r>
          </w:p>
        </w:tc>
        <w:tc>
          <w:tcPr>
            <w:tcW w:w="1437" w:type="pct"/>
            <w:vAlign w:val="center"/>
            <w:hideMark/>
          </w:tcPr>
          <w:p w14:paraId="179AF1F0" w14:textId="77777777" w:rsidR="00514428" w:rsidRPr="0072638F" w:rsidRDefault="00514428" w:rsidP="007417BD">
            <w:pPr>
              <w:pStyle w:val="noidungbang"/>
              <w:jc w:val="left"/>
            </w:pPr>
            <w:r w:rsidRPr="0072638F">
              <w:t>chapter_id</w:t>
            </w:r>
          </w:p>
        </w:tc>
        <w:tc>
          <w:tcPr>
            <w:tcW w:w="2901" w:type="pct"/>
            <w:vAlign w:val="center"/>
            <w:hideMark/>
          </w:tcPr>
          <w:p w14:paraId="2E404886" w14:textId="77777777" w:rsidR="00514428" w:rsidRPr="0072638F" w:rsidRDefault="00514428" w:rsidP="007417BD">
            <w:pPr>
              <w:pStyle w:val="noidungbang"/>
              <w:jc w:val="left"/>
            </w:pPr>
            <w:r w:rsidRPr="0072638F">
              <w:t>Thuộc chương nào.</w:t>
            </w:r>
          </w:p>
        </w:tc>
      </w:tr>
      <w:tr w:rsidR="00514428" w:rsidRPr="0072638F" w14:paraId="55A9F71E" w14:textId="77777777" w:rsidTr="007417BD">
        <w:tc>
          <w:tcPr>
            <w:tcW w:w="662" w:type="pct"/>
            <w:vAlign w:val="center"/>
            <w:hideMark/>
          </w:tcPr>
          <w:p w14:paraId="5511D4C0" w14:textId="77777777" w:rsidR="00514428" w:rsidRPr="0072638F" w:rsidRDefault="00514428" w:rsidP="000F410D">
            <w:pPr>
              <w:pStyle w:val="noidungbang"/>
              <w:jc w:val="center"/>
            </w:pPr>
            <w:r w:rsidRPr="0072638F">
              <w:t>3</w:t>
            </w:r>
          </w:p>
        </w:tc>
        <w:tc>
          <w:tcPr>
            <w:tcW w:w="1437" w:type="pct"/>
            <w:vAlign w:val="center"/>
            <w:hideMark/>
          </w:tcPr>
          <w:p w14:paraId="281B9FB2" w14:textId="77777777" w:rsidR="00514428" w:rsidRPr="0072638F" w:rsidRDefault="00514428" w:rsidP="007417BD">
            <w:pPr>
              <w:pStyle w:val="noidungbang"/>
              <w:jc w:val="left"/>
            </w:pPr>
            <w:r w:rsidRPr="0072638F">
              <w:t>name</w:t>
            </w:r>
          </w:p>
        </w:tc>
        <w:tc>
          <w:tcPr>
            <w:tcW w:w="2901" w:type="pct"/>
            <w:vAlign w:val="center"/>
            <w:hideMark/>
          </w:tcPr>
          <w:p w14:paraId="46CA3041" w14:textId="77777777" w:rsidR="00514428" w:rsidRPr="0072638F" w:rsidRDefault="00514428" w:rsidP="007417BD">
            <w:pPr>
              <w:pStyle w:val="noidungbang"/>
              <w:jc w:val="left"/>
            </w:pPr>
            <w:r w:rsidRPr="0072638F">
              <w:t>Tên mục.</w:t>
            </w:r>
          </w:p>
        </w:tc>
      </w:tr>
      <w:tr w:rsidR="00514428" w:rsidRPr="0072638F" w14:paraId="5CAF89D4" w14:textId="77777777" w:rsidTr="007417BD">
        <w:tc>
          <w:tcPr>
            <w:tcW w:w="662" w:type="pct"/>
            <w:vAlign w:val="center"/>
            <w:hideMark/>
          </w:tcPr>
          <w:p w14:paraId="747A1B01" w14:textId="77777777" w:rsidR="00514428" w:rsidRPr="0072638F" w:rsidRDefault="00514428" w:rsidP="000F410D">
            <w:pPr>
              <w:pStyle w:val="noidungbang"/>
              <w:jc w:val="center"/>
            </w:pPr>
            <w:r w:rsidRPr="0072638F">
              <w:t>4</w:t>
            </w:r>
          </w:p>
        </w:tc>
        <w:tc>
          <w:tcPr>
            <w:tcW w:w="1437" w:type="pct"/>
            <w:vAlign w:val="center"/>
            <w:hideMark/>
          </w:tcPr>
          <w:p w14:paraId="0B6ADECA" w14:textId="77777777" w:rsidR="00514428" w:rsidRPr="0072638F" w:rsidRDefault="00514428" w:rsidP="007417BD">
            <w:pPr>
              <w:pStyle w:val="noidungbang"/>
              <w:jc w:val="left"/>
            </w:pPr>
            <w:r w:rsidRPr="0072638F">
              <w:t>content</w:t>
            </w:r>
          </w:p>
        </w:tc>
        <w:tc>
          <w:tcPr>
            <w:tcW w:w="2901" w:type="pct"/>
            <w:vAlign w:val="center"/>
            <w:hideMark/>
          </w:tcPr>
          <w:p w14:paraId="1DF1B4BD" w14:textId="77777777" w:rsidR="00514428" w:rsidRPr="0072638F" w:rsidRDefault="00514428" w:rsidP="007417BD">
            <w:pPr>
              <w:pStyle w:val="noidungbang"/>
              <w:jc w:val="left"/>
            </w:pPr>
            <w:r w:rsidRPr="0072638F">
              <w:t>Nội dung chi tiết của mục.</w:t>
            </w:r>
          </w:p>
        </w:tc>
      </w:tr>
      <w:tr w:rsidR="00514428" w:rsidRPr="0072638F" w14:paraId="70E1E75B" w14:textId="77777777" w:rsidTr="007417BD">
        <w:tc>
          <w:tcPr>
            <w:tcW w:w="662" w:type="pct"/>
            <w:vAlign w:val="center"/>
            <w:hideMark/>
          </w:tcPr>
          <w:p w14:paraId="55477BAE" w14:textId="77777777" w:rsidR="00514428" w:rsidRPr="0072638F" w:rsidRDefault="00514428" w:rsidP="000F410D">
            <w:pPr>
              <w:pStyle w:val="noidungbang"/>
              <w:jc w:val="center"/>
            </w:pPr>
            <w:r w:rsidRPr="0072638F">
              <w:t>5</w:t>
            </w:r>
          </w:p>
        </w:tc>
        <w:tc>
          <w:tcPr>
            <w:tcW w:w="1437" w:type="pct"/>
            <w:vAlign w:val="center"/>
            <w:hideMark/>
          </w:tcPr>
          <w:p w14:paraId="3260B11B" w14:textId="77777777" w:rsidR="00514428" w:rsidRPr="0072638F" w:rsidRDefault="00514428" w:rsidP="007417BD">
            <w:pPr>
              <w:pStyle w:val="noidungbang"/>
              <w:jc w:val="left"/>
            </w:pPr>
            <w:r w:rsidRPr="0072638F">
              <w:t>order_index</w:t>
            </w:r>
          </w:p>
        </w:tc>
        <w:tc>
          <w:tcPr>
            <w:tcW w:w="2901" w:type="pct"/>
            <w:vAlign w:val="center"/>
            <w:hideMark/>
          </w:tcPr>
          <w:p w14:paraId="42772C0E" w14:textId="77777777" w:rsidR="00514428" w:rsidRPr="0072638F" w:rsidRDefault="00514428" w:rsidP="007417BD">
            <w:pPr>
              <w:pStyle w:val="noidungbang"/>
              <w:jc w:val="left"/>
            </w:pPr>
            <w:r w:rsidRPr="0072638F">
              <w:t>Thứ tự hiển thị.</w:t>
            </w:r>
          </w:p>
        </w:tc>
      </w:tr>
    </w:tbl>
    <w:p w14:paraId="257578D5" w14:textId="77777777" w:rsidR="00514428" w:rsidRPr="0072638F" w:rsidRDefault="00514428" w:rsidP="00514428">
      <w:pPr>
        <w:pStyle w:val="Noidung"/>
      </w:pPr>
      <w:r w:rsidRPr="0072638F">
        <w:t>Bảng: chapter_lo (Liên kết Chương và Chuẩn đầu ra môn học)</w:t>
      </w:r>
    </w:p>
    <w:p w14:paraId="604B942B" w14:textId="0AE3A89A" w:rsidR="00846DD2" w:rsidRPr="00846DD2" w:rsidRDefault="00846DD2" w:rsidP="00846DD2">
      <w:pPr>
        <w:pStyle w:val="Caption"/>
        <w:keepNext/>
        <w:rPr>
          <w:lang w:val="vi-VN"/>
        </w:rPr>
      </w:pPr>
      <w:bookmarkStart w:id="113" w:name="_Toc217711278"/>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27</w:t>
      </w:r>
      <w:r w:rsidR="00B5572B">
        <w:fldChar w:fldCharType="end"/>
      </w:r>
      <w:r>
        <w:rPr>
          <w:lang w:val="vi-VN"/>
        </w:rPr>
        <w:t xml:space="preserve"> </w:t>
      </w:r>
      <w:r w:rsidR="00FD70DD">
        <w:rPr>
          <w:lang w:val="vi-VN"/>
        </w:rPr>
        <w:t xml:space="preserve">Đặc tả </w:t>
      </w:r>
      <w:r>
        <w:rPr>
          <w:lang w:val="vi-VN"/>
        </w:rPr>
        <w:t>bảng chapter_lo</w:t>
      </w:r>
      <w:bookmarkEnd w:id="113"/>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921"/>
        <w:gridCol w:w="1781"/>
        <w:gridCol w:w="6070"/>
      </w:tblGrid>
      <w:tr w:rsidR="00514428" w:rsidRPr="00846DD2" w14:paraId="4F061D11" w14:textId="77777777" w:rsidTr="005514ED">
        <w:trPr>
          <w:jc w:val="center"/>
        </w:trPr>
        <w:tc>
          <w:tcPr>
            <w:tcW w:w="525" w:type="pct"/>
            <w:vAlign w:val="center"/>
            <w:hideMark/>
          </w:tcPr>
          <w:p w14:paraId="26A95713" w14:textId="77777777" w:rsidR="00514428" w:rsidRPr="00846DD2" w:rsidRDefault="00514428" w:rsidP="000F410D">
            <w:pPr>
              <w:pStyle w:val="noidungbang"/>
              <w:jc w:val="center"/>
              <w:rPr>
                <w:b/>
                <w:bCs/>
              </w:rPr>
            </w:pPr>
            <w:r w:rsidRPr="00846DD2">
              <w:rPr>
                <w:b/>
                <w:bCs/>
              </w:rPr>
              <w:t>STT</w:t>
            </w:r>
          </w:p>
        </w:tc>
        <w:tc>
          <w:tcPr>
            <w:tcW w:w="1015" w:type="pct"/>
            <w:vAlign w:val="center"/>
            <w:hideMark/>
          </w:tcPr>
          <w:p w14:paraId="497E499F" w14:textId="77777777" w:rsidR="00514428" w:rsidRPr="00846DD2" w:rsidRDefault="00514428" w:rsidP="000F410D">
            <w:pPr>
              <w:pStyle w:val="noidungbang"/>
              <w:jc w:val="center"/>
              <w:rPr>
                <w:b/>
                <w:bCs/>
              </w:rPr>
            </w:pPr>
            <w:r w:rsidRPr="00846DD2">
              <w:rPr>
                <w:b/>
                <w:bCs/>
              </w:rPr>
              <w:t>Tên cột</w:t>
            </w:r>
          </w:p>
        </w:tc>
        <w:tc>
          <w:tcPr>
            <w:tcW w:w="3460" w:type="pct"/>
            <w:vAlign w:val="center"/>
            <w:hideMark/>
          </w:tcPr>
          <w:p w14:paraId="0CDB2AD0" w14:textId="77777777" w:rsidR="00514428" w:rsidRPr="00846DD2" w:rsidRDefault="00514428" w:rsidP="000F410D">
            <w:pPr>
              <w:pStyle w:val="noidungbang"/>
              <w:jc w:val="center"/>
              <w:rPr>
                <w:b/>
                <w:bCs/>
              </w:rPr>
            </w:pPr>
            <w:r w:rsidRPr="00846DD2">
              <w:rPr>
                <w:b/>
                <w:bCs/>
              </w:rPr>
              <w:t>Mô tả</w:t>
            </w:r>
          </w:p>
        </w:tc>
      </w:tr>
      <w:tr w:rsidR="00514428" w:rsidRPr="0072638F" w14:paraId="5293B761" w14:textId="77777777" w:rsidTr="005514ED">
        <w:trPr>
          <w:jc w:val="center"/>
        </w:trPr>
        <w:tc>
          <w:tcPr>
            <w:tcW w:w="525" w:type="pct"/>
            <w:vAlign w:val="center"/>
            <w:hideMark/>
          </w:tcPr>
          <w:p w14:paraId="3895F529" w14:textId="77777777" w:rsidR="00514428" w:rsidRPr="0072638F" w:rsidRDefault="00514428" w:rsidP="000F410D">
            <w:pPr>
              <w:pStyle w:val="noidungbang"/>
              <w:jc w:val="center"/>
            </w:pPr>
            <w:r w:rsidRPr="0072638F">
              <w:t>1</w:t>
            </w:r>
          </w:p>
        </w:tc>
        <w:tc>
          <w:tcPr>
            <w:tcW w:w="1015" w:type="pct"/>
            <w:vAlign w:val="center"/>
            <w:hideMark/>
          </w:tcPr>
          <w:p w14:paraId="6BEAF385" w14:textId="77777777" w:rsidR="00514428" w:rsidRPr="0072638F" w:rsidRDefault="00514428" w:rsidP="00846DD2">
            <w:pPr>
              <w:pStyle w:val="noidungbang"/>
              <w:jc w:val="left"/>
            </w:pPr>
            <w:r w:rsidRPr="0072638F">
              <w:t>chapter_id</w:t>
            </w:r>
          </w:p>
        </w:tc>
        <w:tc>
          <w:tcPr>
            <w:tcW w:w="3460" w:type="pct"/>
            <w:vAlign w:val="center"/>
            <w:hideMark/>
          </w:tcPr>
          <w:p w14:paraId="2F8D160D" w14:textId="77777777" w:rsidR="00514428" w:rsidRPr="0072638F" w:rsidRDefault="00514428" w:rsidP="00846DD2">
            <w:pPr>
              <w:pStyle w:val="noidungbang"/>
              <w:jc w:val="left"/>
            </w:pPr>
            <w:r w:rsidRPr="0072638F">
              <w:t>Mã chương.</w:t>
            </w:r>
          </w:p>
        </w:tc>
      </w:tr>
      <w:tr w:rsidR="00514428" w:rsidRPr="00650B6D" w14:paraId="308D5445" w14:textId="77777777" w:rsidTr="005514ED">
        <w:trPr>
          <w:jc w:val="center"/>
        </w:trPr>
        <w:tc>
          <w:tcPr>
            <w:tcW w:w="525" w:type="pct"/>
            <w:vAlign w:val="center"/>
            <w:hideMark/>
          </w:tcPr>
          <w:p w14:paraId="07EEE918" w14:textId="77777777" w:rsidR="00514428" w:rsidRPr="0072638F" w:rsidRDefault="00514428" w:rsidP="000F410D">
            <w:pPr>
              <w:pStyle w:val="noidungbang"/>
              <w:jc w:val="center"/>
            </w:pPr>
            <w:r w:rsidRPr="0072638F">
              <w:t>2</w:t>
            </w:r>
          </w:p>
        </w:tc>
        <w:tc>
          <w:tcPr>
            <w:tcW w:w="1015" w:type="pct"/>
            <w:vAlign w:val="center"/>
            <w:hideMark/>
          </w:tcPr>
          <w:p w14:paraId="737103EC" w14:textId="77777777" w:rsidR="00514428" w:rsidRPr="0072638F" w:rsidRDefault="00514428" w:rsidP="00846DD2">
            <w:pPr>
              <w:pStyle w:val="noidungbang"/>
              <w:jc w:val="left"/>
            </w:pPr>
            <w:r w:rsidRPr="0072638F">
              <w:t>lo_id</w:t>
            </w:r>
          </w:p>
        </w:tc>
        <w:tc>
          <w:tcPr>
            <w:tcW w:w="3460" w:type="pct"/>
            <w:vAlign w:val="center"/>
            <w:hideMark/>
          </w:tcPr>
          <w:p w14:paraId="51B07C81" w14:textId="77777777" w:rsidR="00514428" w:rsidRDefault="00514428" w:rsidP="00846DD2">
            <w:pPr>
              <w:pStyle w:val="noidungbang"/>
              <w:jc w:val="left"/>
              <w:rPr>
                <w:lang w:val="vi-VN"/>
              </w:rPr>
            </w:pPr>
            <w:r w:rsidRPr="0072638F">
              <w:t xml:space="preserve">Mã chuẩn đầu ra môn học </w:t>
            </w:r>
          </w:p>
          <w:p w14:paraId="7AA53FCB" w14:textId="77777777" w:rsidR="00514428" w:rsidRPr="00DA08B1" w:rsidRDefault="00514428" w:rsidP="00846DD2">
            <w:pPr>
              <w:pStyle w:val="noidungbang"/>
              <w:jc w:val="left"/>
              <w:rPr>
                <w:lang w:val="vi-VN"/>
              </w:rPr>
            </w:pPr>
            <w:r w:rsidRPr="006F284B">
              <w:rPr>
                <w:lang w:val="vi-VN"/>
              </w:rPr>
              <w:t>(</w:t>
            </w:r>
            <w:r w:rsidRPr="00DA08B1">
              <w:rPr>
                <w:lang w:val="vi-VN"/>
              </w:rPr>
              <w:t>để biết chương này đáp ứng chuẩn nào).</w:t>
            </w:r>
          </w:p>
        </w:tc>
      </w:tr>
    </w:tbl>
    <w:p w14:paraId="38E6A8EB" w14:textId="77777777" w:rsidR="00514428" w:rsidRPr="0054704D" w:rsidRDefault="00514428" w:rsidP="00514428">
      <w:pPr>
        <w:pStyle w:val="Noidung"/>
      </w:pPr>
      <w:r w:rsidRPr="0054704D">
        <w:t>Bảng: LearningAnalytics (Phân tích hành vi học tập chi tiết)</w:t>
      </w:r>
    </w:p>
    <w:p w14:paraId="18F02485" w14:textId="35E8082B" w:rsidR="00A33135" w:rsidRPr="00A33135" w:rsidRDefault="00A33135" w:rsidP="00A33135">
      <w:pPr>
        <w:pStyle w:val="Caption"/>
        <w:keepNext/>
        <w:rPr>
          <w:lang w:val="vi-VN"/>
        </w:rPr>
      </w:pPr>
      <w:bookmarkStart w:id="114" w:name="_Toc217711279"/>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28</w:t>
      </w:r>
      <w:r w:rsidR="00B5572B">
        <w:fldChar w:fldCharType="end"/>
      </w:r>
      <w:r>
        <w:rPr>
          <w:lang w:val="vi-VN"/>
        </w:rPr>
        <w:t xml:space="preserve"> </w:t>
      </w:r>
      <w:r w:rsidR="00FD70DD">
        <w:rPr>
          <w:lang w:val="vi-VN"/>
        </w:rPr>
        <w:t xml:space="preserve">Đặc tả </w:t>
      </w:r>
      <w:r w:rsidRPr="00A33135">
        <w:rPr>
          <w:lang w:val="vi-VN"/>
        </w:rPr>
        <w:t xml:space="preserve">bảng </w:t>
      </w:r>
      <w:r>
        <w:rPr>
          <w:lang w:val="vi-VN"/>
        </w:rPr>
        <w:t>LearningAnalytics</w:t>
      </w:r>
      <w:bookmarkEnd w:id="114"/>
    </w:p>
    <w:tbl>
      <w:tblPr>
        <w:tblStyle w:val="TableGrid"/>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9"/>
        <w:gridCol w:w="3105"/>
        <w:gridCol w:w="4958"/>
      </w:tblGrid>
      <w:tr w:rsidR="005D548B" w:rsidRPr="00A33135" w14:paraId="13F0BD11" w14:textId="77777777" w:rsidTr="00A33135">
        <w:trPr>
          <w:tblHeader/>
        </w:trPr>
        <w:tc>
          <w:tcPr>
            <w:tcW w:w="404" w:type="pct"/>
            <w:vAlign w:val="center"/>
            <w:hideMark/>
          </w:tcPr>
          <w:p w14:paraId="03EB0EA6" w14:textId="74FB767F" w:rsidR="005D548B" w:rsidRPr="00A33135" w:rsidRDefault="005D548B" w:rsidP="00A33135">
            <w:pPr>
              <w:pStyle w:val="noidungbang"/>
              <w:jc w:val="center"/>
              <w:rPr>
                <w:rFonts w:asciiTheme="majorHAnsi" w:hAnsiTheme="majorHAnsi" w:cstheme="majorHAnsi"/>
                <w:szCs w:val="26"/>
                <w:lang w:val="vi-VN" w:eastAsia="x-none"/>
              </w:rPr>
            </w:pPr>
            <w:r w:rsidRPr="00A33135">
              <w:rPr>
                <w:rStyle w:val="Strong"/>
                <w:rFonts w:asciiTheme="majorHAnsi" w:hAnsiTheme="majorHAnsi" w:cstheme="majorHAnsi"/>
                <w:color w:val="1F1F1F"/>
                <w:szCs w:val="26"/>
                <w:bdr w:val="none" w:sz="0" w:space="0" w:color="auto" w:frame="1"/>
              </w:rPr>
              <w:t>STT</w:t>
            </w:r>
          </w:p>
        </w:tc>
        <w:tc>
          <w:tcPr>
            <w:tcW w:w="1770" w:type="pct"/>
            <w:vAlign w:val="center"/>
            <w:hideMark/>
          </w:tcPr>
          <w:p w14:paraId="6B9DB086" w14:textId="3F3B57A2" w:rsidR="005D548B" w:rsidRPr="00A33135" w:rsidRDefault="005D548B" w:rsidP="00A33135">
            <w:pPr>
              <w:pStyle w:val="noidungbang"/>
              <w:jc w:val="center"/>
              <w:rPr>
                <w:rFonts w:asciiTheme="majorHAnsi" w:hAnsiTheme="majorHAnsi" w:cstheme="majorHAnsi"/>
                <w:szCs w:val="26"/>
                <w:lang w:val="vi-VN" w:eastAsia="x-none"/>
              </w:rPr>
            </w:pPr>
            <w:r w:rsidRPr="00A33135">
              <w:rPr>
                <w:rStyle w:val="Strong"/>
                <w:rFonts w:asciiTheme="majorHAnsi" w:hAnsiTheme="majorHAnsi" w:cstheme="majorHAnsi"/>
                <w:color w:val="1F1F1F"/>
                <w:szCs w:val="26"/>
                <w:bdr w:val="none" w:sz="0" w:space="0" w:color="auto" w:frame="1"/>
              </w:rPr>
              <w:t>Tên cột</w:t>
            </w:r>
          </w:p>
        </w:tc>
        <w:tc>
          <w:tcPr>
            <w:tcW w:w="2826" w:type="pct"/>
            <w:vAlign w:val="center"/>
            <w:hideMark/>
          </w:tcPr>
          <w:p w14:paraId="1B89E3B1" w14:textId="57B7CCA9" w:rsidR="005D548B" w:rsidRPr="00A33135" w:rsidRDefault="005D548B" w:rsidP="00A33135">
            <w:pPr>
              <w:pStyle w:val="noidungbang"/>
              <w:jc w:val="center"/>
              <w:rPr>
                <w:rFonts w:asciiTheme="majorHAnsi" w:hAnsiTheme="majorHAnsi" w:cstheme="majorHAnsi"/>
                <w:szCs w:val="26"/>
                <w:lang w:val="vi-VN" w:eastAsia="x-none"/>
              </w:rPr>
            </w:pPr>
            <w:r w:rsidRPr="00A33135">
              <w:rPr>
                <w:rStyle w:val="Strong"/>
                <w:rFonts w:asciiTheme="majorHAnsi" w:hAnsiTheme="majorHAnsi" w:cstheme="majorHAnsi"/>
                <w:color w:val="1F1F1F"/>
                <w:szCs w:val="26"/>
                <w:bdr w:val="none" w:sz="0" w:space="0" w:color="auto" w:frame="1"/>
              </w:rPr>
              <w:t>Mô tả</w:t>
            </w:r>
          </w:p>
        </w:tc>
      </w:tr>
      <w:tr w:rsidR="005D548B" w:rsidRPr="00650B6D" w14:paraId="225EAAAE" w14:textId="77777777" w:rsidTr="00A33135">
        <w:tc>
          <w:tcPr>
            <w:tcW w:w="404" w:type="pct"/>
            <w:vAlign w:val="center"/>
            <w:hideMark/>
          </w:tcPr>
          <w:p w14:paraId="1591FEC2" w14:textId="6BA96522"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1</w:t>
            </w:r>
          </w:p>
        </w:tc>
        <w:tc>
          <w:tcPr>
            <w:tcW w:w="1770" w:type="pct"/>
            <w:vAlign w:val="center"/>
            <w:hideMark/>
          </w:tcPr>
          <w:p w14:paraId="1CE71A31" w14:textId="10F33410"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analytics_id</w:t>
            </w:r>
          </w:p>
        </w:tc>
        <w:tc>
          <w:tcPr>
            <w:tcW w:w="2826" w:type="pct"/>
            <w:vAlign w:val="center"/>
            <w:hideMark/>
          </w:tcPr>
          <w:p w14:paraId="68E488BD" w14:textId="56E0E333"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Khóa chính, mã định danh duy nhất cho mỗi bản ghi phân tích.</w:t>
            </w:r>
          </w:p>
        </w:tc>
      </w:tr>
      <w:tr w:rsidR="005D548B" w:rsidRPr="00650B6D" w14:paraId="3744106C" w14:textId="77777777" w:rsidTr="00A33135">
        <w:tc>
          <w:tcPr>
            <w:tcW w:w="404" w:type="pct"/>
            <w:vAlign w:val="center"/>
            <w:hideMark/>
          </w:tcPr>
          <w:p w14:paraId="24C69DE5" w14:textId="17C8C48E"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2</w:t>
            </w:r>
          </w:p>
        </w:tc>
        <w:tc>
          <w:tcPr>
            <w:tcW w:w="1770" w:type="pct"/>
            <w:vAlign w:val="center"/>
            <w:hideMark/>
          </w:tcPr>
          <w:p w14:paraId="72A41502" w14:textId="258BCD21"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program_id</w:t>
            </w:r>
          </w:p>
        </w:tc>
        <w:tc>
          <w:tcPr>
            <w:tcW w:w="2826" w:type="pct"/>
            <w:vAlign w:val="center"/>
            <w:hideMark/>
          </w:tcPr>
          <w:p w14:paraId="1BC6DE1F" w14:textId="369AC4F1"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Mã chương trình đào tạo liên quan đến đối tượng phân tích.</w:t>
            </w:r>
          </w:p>
        </w:tc>
      </w:tr>
      <w:tr w:rsidR="005D548B" w:rsidRPr="00650B6D" w14:paraId="24BBDD15" w14:textId="77777777" w:rsidTr="00A33135">
        <w:tc>
          <w:tcPr>
            <w:tcW w:w="404" w:type="pct"/>
            <w:vAlign w:val="center"/>
            <w:hideMark/>
          </w:tcPr>
          <w:p w14:paraId="4936CBD0" w14:textId="1D9C7A74"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3</w:t>
            </w:r>
          </w:p>
        </w:tc>
        <w:tc>
          <w:tcPr>
            <w:tcW w:w="1770" w:type="pct"/>
            <w:vAlign w:val="center"/>
            <w:hideMark/>
          </w:tcPr>
          <w:p w14:paraId="5635B677" w14:textId="39099F77"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subject_id</w:t>
            </w:r>
          </w:p>
        </w:tc>
        <w:tc>
          <w:tcPr>
            <w:tcW w:w="2826" w:type="pct"/>
            <w:vAlign w:val="center"/>
            <w:hideMark/>
          </w:tcPr>
          <w:p w14:paraId="65A5CD24" w14:textId="08286251"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Mã môn học (có thể để trống nếu phân tích ở cấp độ chương trình).</w:t>
            </w:r>
          </w:p>
        </w:tc>
      </w:tr>
      <w:tr w:rsidR="005D548B" w:rsidRPr="00650B6D" w14:paraId="77164992" w14:textId="77777777" w:rsidTr="00A33135">
        <w:tc>
          <w:tcPr>
            <w:tcW w:w="404" w:type="pct"/>
            <w:vAlign w:val="center"/>
            <w:hideMark/>
          </w:tcPr>
          <w:p w14:paraId="561D43E5" w14:textId="79A3589A"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4</w:t>
            </w:r>
          </w:p>
        </w:tc>
        <w:tc>
          <w:tcPr>
            <w:tcW w:w="1770" w:type="pct"/>
            <w:vAlign w:val="center"/>
            <w:hideMark/>
          </w:tcPr>
          <w:p w14:paraId="3BC29D28" w14:textId="1471D324"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analysis_type</w:t>
            </w:r>
          </w:p>
        </w:tc>
        <w:tc>
          <w:tcPr>
            <w:tcW w:w="2826" w:type="pct"/>
            <w:vAlign w:val="center"/>
            <w:hideMark/>
          </w:tcPr>
          <w:p w14:paraId="3413CFC3" w14:textId="2298A5B3"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Loại hình phân tích (Ví dụ: tổng quan chương trình, phân tích môn học, nhóm sinh viên...).</w:t>
            </w:r>
          </w:p>
        </w:tc>
      </w:tr>
      <w:tr w:rsidR="005D548B" w:rsidRPr="00650B6D" w14:paraId="6184C6B8" w14:textId="77777777" w:rsidTr="00A33135">
        <w:tc>
          <w:tcPr>
            <w:tcW w:w="404" w:type="pct"/>
            <w:vAlign w:val="center"/>
            <w:hideMark/>
          </w:tcPr>
          <w:p w14:paraId="2D116F29" w14:textId="51D2EA71"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lastRenderedPageBreak/>
              <w:t>5</w:t>
            </w:r>
          </w:p>
        </w:tc>
        <w:tc>
          <w:tcPr>
            <w:tcW w:w="1770" w:type="pct"/>
            <w:vAlign w:val="center"/>
            <w:hideMark/>
          </w:tcPr>
          <w:p w14:paraId="10E23AF5" w14:textId="6D59CF7F"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time_period</w:t>
            </w:r>
          </w:p>
        </w:tc>
        <w:tc>
          <w:tcPr>
            <w:tcW w:w="2826" w:type="pct"/>
            <w:vAlign w:val="center"/>
            <w:hideMark/>
          </w:tcPr>
          <w:p w14:paraId="51FC9248" w14:textId="4E8BA9A6"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Lưu trữ khoảng thời gian thực hiện phân tích (dưới dạng JSONB).</w:t>
            </w:r>
          </w:p>
        </w:tc>
      </w:tr>
      <w:tr w:rsidR="005D548B" w:rsidRPr="00650B6D" w14:paraId="525D94A6" w14:textId="77777777" w:rsidTr="00A33135">
        <w:tc>
          <w:tcPr>
            <w:tcW w:w="404" w:type="pct"/>
            <w:vAlign w:val="center"/>
            <w:hideMark/>
          </w:tcPr>
          <w:p w14:paraId="3DC876A2" w14:textId="70C3F51E"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6</w:t>
            </w:r>
          </w:p>
        </w:tc>
        <w:tc>
          <w:tcPr>
            <w:tcW w:w="1770" w:type="pct"/>
            <w:vAlign w:val="center"/>
            <w:hideMark/>
          </w:tcPr>
          <w:p w14:paraId="4E7BED02" w14:textId="093060B6"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overview_metrics</w:t>
            </w:r>
          </w:p>
        </w:tc>
        <w:tc>
          <w:tcPr>
            <w:tcW w:w="2826" w:type="pct"/>
            <w:vAlign w:val="center"/>
            <w:hideMark/>
          </w:tcPr>
          <w:p w14:paraId="03403C7F" w14:textId="76970116"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Các chỉ số đo lường tổng quát như tổng số sinh viên, tỷ lệ hoàn thành, điểm tương tác.</w:t>
            </w:r>
          </w:p>
        </w:tc>
      </w:tr>
      <w:tr w:rsidR="005D548B" w:rsidRPr="00650B6D" w14:paraId="3A294F41" w14:textId="77777777" w:rsidTr="00A33135">
        <w:tc>
          <w:tcPr>
            <w:tcW w:w="404" w:type="pct"/>
            <w:vAlign w:val="center"/>
            <w:hideMark/>
          </w:tcPr>
          <w:p w14:paraId="6B1C8D34" w14:textId="2EDD3FA5"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7</w:t>
            </w:r>
          </w:p>
        </w:tc>
        <w:tc>
          <w:tcPr>
            <w:tcW w:w="1770" w:type="pct"/>
            <w:vAlign w:val="center"/>
            <w:hideMark/>
          </w:tcPr>
          <w:p w14:paraId="4162001F" w14:textId="2D3EE676"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outcome_analysis</w:t>
            </w:r>
          </w:p>
        </w:tc>
        <w:tc>
          <w:tcPr>
            <w:tcW w:w="2826" w:type="pct"/>
            <w:vAlign w:val="center"/>
            <w:hideMark/>
          </w:tcPr>
          <w:p w14:paraId="67AB8565" w14:textId="0DBCAE23"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Dữ liệu phân tích chi tiết về kết quả đạt được của người học.</w:t>
            </w:r>
          </w:p>
        </w:tc>
      </w:tr>
      <w:tr w:rsidR="005D548B" w:rsidRPr="00650B6D" w14:paraId="07B1AC38" w14:textId="77777777" w:rsidTr="00A33135">
        <w:tc>
          <w:tcPr>
            <w:tcW w:w="404" w:type="pct"/>
            <w:vAlign w:val="center"/>
            <w:hideMark/>
          </w:tcPr>
          <w:p w14:paraId="5DD2491A" w14:textId="01A1372B"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8</w:t>
            </w:r>
          </w:p>
        </w:tc>
        <w:tc>
          <w:tcPr>
            <w:tcW w:w="1770" w:type="pct"/>
            <w:vAlign w:val="center"/>
            <w:hideMark/>
          </w:tcPr>
          <w:p w14:paraId="674B5823" w14:textId="1D0E83A4"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lo_performance</w:t>
            </w:r>
          </w:p>
        </w:tc>
        <w:tc>
          <w:tcPr>
            <w:tcW w:w="2826" w:type="pct"/>
            <w:vAlign w:val="center"/>
            <w:hideMark/>
          </w:tcPr>
          <w:p w14:paraId="508133EB" w14:textId="4415E2A2"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Hiệu suất đạt được theo từng chuẩn đầu ra môn học (Learning Outcomes).</w:t>
            </w:r>
          </w:p>
        </w:tc>
      </w:tr>
      <w:tr w:rsidR="005D548B" w:rsidRPr="00650B6D" w14:paraId="780FEC4D" w14:textId="77777777" w:rsidTr="00A33135">
        <w:tc>
          <w:tcPr>
            <w:tcW w:w="404" w:type="pct"/>
            <w:vAlign w:val="center"/>
            <w:hideMark/>
          </w:tcPr>
          <w:p w14:paraId="46289EC2" w14:textId="35AE8700"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9</w:t>
            </w:r>
          </w:p>
        </w:tc>
        <w:tc>
          <w:tcPr>
            <w:tcW w:w="1770" w:type="pct"/>
            <w:vAlign w:val="center"/>
            <w:hideMark/>
          </w:tcPr>
          <w:p w14:paraId="1F5F5E15" w14:textId="0CFADDB9"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difficulty_distribution</w:t>
            </w:r>
          </w:p>
        </w:tc>
        <w:tc>
          <w:tcPr>
            <w:tcW w:w="2826" w:type="pct"/>
            <w:vAlign w:val="center"/>
            <w:hideMark/>
          </w:tcPr>
          <w:p w14:paraId="28A90ACC" w14:textId="44FE49B7"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Phân bổ tỷ lệ câu hỏi và kết quả làm bài theo các mức độ khó (Dễ, Trung bình, Khó).</w:t>
            </w:r>
          </w:p>
        </w:tc>
      </w:tr>
      <w:tr w:rsidR="005D548B" w:rsidRPr="00650B6D" w14:paraId="6919244B" w14:textId="77777777" w:rsidTr="00A33135">
        <w:tc>
          <w:tcPr>
            <w:tcW w:w="404" w:type="pct"/>
            <w:vAlign w:val="center"/>
            <w:hideMark/>
          </w:tcPr>
          <w:p w14:paraId="15E94F05" w14:textId="536E2628"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10</w:t>
            </w:r>
          </w:p>
        </w:tc>
        <w:tc>
          <w:tcPr>
            <w:tcW w:w="1770" w:type="pct"/>
            <w:vAlign w:val="center"/>
            <w:hideMark/>
          </w:tcPr>
          <w:p w14:paraId="32892ED6" w14:textId="6B427409"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temporal_trends</w:t>
            </w:r>
          </w:p>
        </w:tc>
        <w:tc>
          <w:tcPr>
            <w:tcW w:w="2826" w:type="pct"/>
            <w:vAlign w:val="center"/>
            <w:hideMark/>
          </w:tcPr>
          <w:p w14:paraId="53D68E2D" w14:textId="5EE1703A"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Dữ liệu về xu hướng thay đổi của các chỉ số học tập theo thời gian.</w:t>
            </w:r>
          </w:p>
        </w:tc>
      </w:tr>
      <w:tr w:rsidR="005D548B" w:rsidRPr="00650B6D" w14:paraId="0289472F" w14:textId="77777777" w:rsidTr="00A33135">
        <w:tc>
          <w:tcPr>
            <w:tcW w:w="404" w:type="pct"/>
            <w:vAlign w:val="center"/>
            <w:hideMark/>
          </w:tcPr>
          <w:p w14:paraId="04924A2F" w14:textId="281515EF"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11</w:t>
            </w:r>
          </w:p>
        </w:tc>
        <w:tc>
          <w:tcPr>
            <w:tcW w:w="1770" w:type="pct"/>
            <w:vAlign w:val="center"/>
            <w:hideMark/>
          </w:tcPr>
          <w:p w14:paraId="7B34A6FE" w14:textId="643F028E"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student_segmentation</w:t>
            </w:r>
          </w:p>
        </w:tc>
        <w:tc>
          <w:tcPr>
            <w:tcW w:w="2826" w:type="pct"/>
            <w:vAlign w:val="center"/>
            <w:hideMark/>
          </w:tcPr>
          <w:p w14:paraId="2DF747C6" w14:textId="42DC8DEC"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Phân loại các nhóm sinh viên (sinh viên giỏi, sinh viên có nguy cơ tụt hậu...).</w:t>
            </w:r>
          </w:p>
        </w:tc>
      </w:tr>
      <w:tr w:rsidR="005D548B" w:rsidRPr="00650B6D" w14:paraId="18154B99" w14:textId="77777777" w:rsidTr="00A33135">
        <w:tc>
          <w:tcPr>
            <w:tcW w:w="404" w:type="pct"/>
            <w:vAlign w:val="center"/>
            <w:hideMark/>
          </w:tcPr>
          <w:p w14:paraId="677C77CA" w14:textId="270C6BFE"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12</w:t>
            </w:r>
          </w:p>
        </w:tc>
        <w:tc>
          <w:tcPr>
            <w:tcW w:w="1770" w:type="pct"/>
            <w:vAlign w:val="center"/>
            <w:hideMark/>
          </w:tcPr>
          <w:p w14:paraId="2D0C768C" w14:textId="33FFAFBA"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correlation_analysis</w:t>
            </w:r>
          </w:p>
        </w:tc>
        <w:tc>
          <w:tcPr>
            <w:tcW w:w="2826" w:type="pct"/>
            <w:vAlign w:val="center"/>
            <w:hideMark/>
          </w:tcPr>
          <w:p w14:paraId="522CB47F" w14:textId="29F8905B"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Phân tích mối tương quan giữa các chỉ số hành vi và kết quả học tập.</w:t>
            </w:r>
          </w:p>
        </w:tc>
      </w:tr>
      <w:tr w:rsidR="005D548B" w:rsidRPr="00650B6D" w14:paraId="76391E79" w14:textId="77777777" w:rsidTr="00A33135">
        <w:tc>
          <w:tcPr>
            <w:tcW w:w="404" w:type="pct"/>
            <w:vAlign w:val="center"/>
            <w:hideMark/>
          </w:tcPr>
          <w:p w14:paraId="0401EFCC" w14:textId="48AF653A"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13</w:t>
            </w:r>
          </w:p>
        </w:tc>
        <w:tc>
          <w:tcPr>
            <w:tcW w:w="1770" w:type="pct"/>
            <w:vAlign w:val="center"/>
            <w:hideMark/>
          </w:tcPr>
          <w:p w14:paraId="595915F6" w14:textId="0EB4EC18"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predictive_insights</w:t>
            </w:r>
          </w:p>
        </w:tc>
        <w:tc>
          <w:tcPr>
            <w:tcW w:w="2826" w:type="pct"/>
            <w:vAlign w:val="center"/>
            <w:hideMark/>
          </w:tcPr>
          <w:p w14:paraId="49AC68B1" w14:textId="11348DF0"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Các dự báo về kết quả và đề xuất can thiệp sớm từ hệ thống AI.</w:t>
            </w:r>
          </w:p>
        </w:tc>
      </w:tr>
      <w:tr w:rsidR="005D548B" w:rsidRPr="00650B6D" w14:paraId="31DE7361" w14:textId="77777777" w:rsidTr="00A33135">
        <w:tc>
          <w:tcPr>
            <w:tcW w:w="404" w:type="pct"/>
            <w:vAlign w:val="center"/>
            <w:hideMark/>
          </w:tcPr>
          <w:p w14:paraId="0852EF70" w14:textId="3779F646"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14</w:t>
            </w:r>
          </w:p>
        </w:tc>
        <w:tc>
          <w:tcPr>
            <w:tcW w:w="1770" w:type="pct"/>
            <w:vAlign w:val="center"/>
            <w:hideMark/>
          </w:tcPr>
          <w:p w14:paraId="70B84951" w14:textId="0C3AF0FC"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benchmark_comparisons</w:t>
            </w:r>
          </w:p>
        </w:tc>
        <w:tc>
          <w:tcPr>
            <w:tcW w:w="2826" w:type="pct"/>
            <w:vAlign w:val="center"/>
            <w:hideMark/>
          </w:tcPr>
          <w:p w14:paraId="68E19A04" w14:textId="27892298"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So sánh kết quả hiện tại với tiêu chuẩn quốc gia hoặc các kỳ trước.</w:t>
            </w:r>
          </w:p>
        </w:tc>
      </w:tr>
      <w:tr w:rsidR="005D548B" w:rsidRPr="00650B6D" w14:paraId="06A4574E" w14:textId="77777777" w:rsidTr="00A33135">
        <w:tc>
          <w:tcPr>
            <w:tcW w:w="404" w:type="pct"/>
            <w:vAlign w:val="center"/>
            <w:hideMark/>
          </w:tcPr>
          <w:p w14:paraId="3DFD279B" w14:textId="665ECF1F"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15</w:t>
            </w:r>
          </w:p>
        </w:tc>
        <w:tc>
          <w:tcPr>
            <w:tcW w:w="1770" w:type="pct"/>
            <w:vAlign w:val="center"/>
            <w:hideMark/>
          </w:tcPr>
          <w:p w14:paraId="33E53735" w14:textId="5C1E835F"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data_quality</w:t>
            </w:r>
          </w:p>
        </w:tc>
        <w:tc>
          <w:tcPr>
            <w:tcW w:w="2826" w:type="pct"/>
            <w:vAlign w:val="center"/>
            <w:hideMark/>
          </w:tcPr>
          <w:p w14:paraId="7B83B42F" w14:textId="127F14BF"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Đánh giá độ tin cậy và mức độ hoàn thiện của dữ liệu đầu vào.</w:t>
            </w:r>
          </w:p>
        </w:tc>
      </w:tr>
      <w:tr w:rsidR="005D548B" w:rsidRPr="00650B6D" w14:paraId="23F7D2CA" w14:textId="77777777" w:rsidTr="00A33135">
        <w:tc>
          <w:tcPr>
            <w:tcW w:w="404" w:type="pct"/>
            <w:vAlign w:val="center"/>
            <w:hideMark/>
          </w:tcPr>
          <w:p w14:paraId="69B5F1EC" w14:textId="61E40B8E"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16</w:t>
            </w:r>
          </w:p>
        </w:tc>
        <w:tc>
          <w:tcPr>
            <w:tcW w:w="1770" w:type="pct"/>
            <w:vAlign w:val="center"/>
            <w:hideMark/>
          </w:tcPr>
          <w:p w14:paraId="040ED97B" w14:textId="76F62BD9"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visualization_config</w:t>
            </w:r>
          </w:p>
        </w:tc>
        <w:tc>
          <w:tcPr>
            <w:tcW w:w="2826" w:type="pct"/>
            <w:vAlign w:val="center"/>
            <w:hideMark/>
          </w:tcPr>
          <w:p w14:paraId="48BA08FE" w14:textId="779870CA"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Cấu hình định dạng xuất dữ liệu và các loại biểu đồ hiển thị trên dashboard.</w:t>
            </w:r>
          </w:p>
        </w:tc>
      </w:tr>
      <w:tr w:rsidR="005D548B" w:rsidRPr="00650B6D" w14:paraId="78FDD56F" w14:textId="77777777" w:rsidTr="00A33135">
        <w:tc>
          <w:tcPr>
            <w:tcW w:w="404" w:type="pct"/>
            <w:vAlign w:val="center"/>
            <w:hideMark/>
          </w:tcPr>
          <w:p w14:paraId="755E530A" w14:textId="63C1D7F8"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17</w:t>
            </w:r>
          </w:p>
        </w:tc>
        <w:tc>
          <w:tcPr>
            <w:tcW w:w="1770" w:type="pct"/>
            <w:vAlign w:val="center"/>
            <w:hideMark/>
          </w:tcPr>
          <w:p w14:paraId="3EA4A7A9" w14:textId="43DC846A"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analysis_status</w:t>
            </w:r>
          </w:p>
        </w:tc>
        <w:tc>
          <w:tcPr>
            <w:tcW w:w="2826" w:type="pct"/>
            <w:vAlign w:val="center"/>
            <w:hideMark/>
          </w:tcPr>
          <w:p w14:paraId="4DC0D024" w14:textId="4A23F6D7"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Trạng thái của tiến trình phân tích (đang xử lý, hoàn thành, lỗi...).</w:t>
            </w:r>
          </w:p>
        </w:tc>
      </w:tr>
      <w:tr w:rsidR="005D548B" w:rsidRPr="00650B6D" w14:paraId="539A06C8" w14:textId="77777777" w:rsidTr="00A33135">
        <w:tc>
          <w:tcPr>
            <w:tcW w:w="404" w:type="pct"/>
            <w:vAlign w:val="center"/>
            <w:hideMark/>
          </w:tcPr>
          <w:p w14:paraId="311025A1" w14:textId="7812E708"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18</w:t>
            </w:r>
          </w:p>
        </w:tc>
        <w:tc>
          <w:tcPr>
            <w:tcW w:w="1770" w:type="pct"/>
            <w:vAlign w:val="center"/>
            <w:hideMark/>
          </w:tcPr>
          <w:p w14:paraId="53805200" w14:textId="1D733DD6"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created_by</w:t>
            </w:r>
          </w:p>
        </w:tc>
        <w:tc>
          <w:tcPr>
            <w:tcW w:w="2826" w:type="pct"/>
            <w:vAlign w:val="center"/>
            <w:hideMark/>
          </w:tcPr>
          <w:p w14:paraId="7CD6B2E5" w14:textId="5A33DCCF"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Mã định danh của người dùng (giảng viên/admin) thực hiện phân tích.</w:t>
            </w:r>
          </w:p>
        </w:tc>
      </w:tr>
      <w:tr w:rsidR="005D548B" w:rsidRPr="00650B6D" w14:paraId="5F1C5F72" w14:textId="77777777" w:rsidTr="00A33135">
        <w:tc>
          <w:tcPr>
            <w:tcW w:w="404" w:type="pct"/>
            <w:vAlign w:val="center"/>
            <w:hideMark/>
          </w:tcPr>
          <w:p w14:paraId="57030FC8" w14:textId="41B6FCB4" w:rsidR="005D548B" w:rsidRPr="00A33135" w:rsidRDefault="005D548B" w:rsidP="00A33135">
            <w:pPr>
              <w:pStyle w:val="noidungbang"/>
              <w:jc w:val="center"/>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19</w:t>
            </w:r>
          </w:p>
        </w:tc>
        <w:tc>
          <w:tcPr>
            <w:tcW w:w="1770" w:type="pct"/>
            <w:vAlign w:val="center"/>
            <w:hideMark/>
          </w:tcPr>
          <w:p w14:paraId="2B813F6D" w14:textId="175203B4"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rPr>
              <w:t>processing_time</w:t>
            </w:r>
          </w:p>
        </w:tc>
        <w:tc>
          <w:tcPr>
            <w:tcW w:w="2826" w:type="pct"/>
            <w:vAlign w:val="center"/>
            <w:hideMark/>
          </w:tcPr>
          <w:p w14:paraId="186B1549" w14:textId="74C38CEE" w:rsidR="005D548B" w:rsidRPr="00A33135" w:rsidRDefault="005D548B" w:rsidP="00A33135">
            <w:pPr>
              <w:pStyle w:val="noidungbang"/>
              <w:rPr>
                <w:rFonts w:asciiTheme="majorHAnsi" w:hAnsiTheme="majorHAnsi" w:cstheme="majorHAnsi"/>
                <w:szCs w:val="26"/>
                <w:lang w:val="vi-VN" w:eastAsia="x-none"/>
              </w:rPr>
            </w:pPr>
            <w:r w:rsidRPr="00A33135">
              <w:rPr>
                <w:rFonts w:asciiTheme="majorHAnsi" w:hAnsiTheme="majorHAnsi" w:cstheme="majorHAnsi"/>
                <w:szCs w:val="26"/>
                <w:bdr w:val="none" w:sz="0" w:space="0" w:color="auto" w:frame="1"/>
                <w:lang w:val="vi-VN"/>
              </w:rPr>
              <w:t>Thời gian hệ thống cần để hoàn thành việc xử lý dữ liệu (tính bằng ms).</w:t>
            </w:r>
          </w:p>
        </w:tc>
      </w:tr>
      <w:tr w:rsidR="005D548B" w:rsidRPr="00650B6D" w14:paraId="2403D16C" w14:textId="77777777" w:rsidTr="00A33135">
        <w:tc>
          <w:tcPr>
            <w:tcW w:w="404" w:type="pct"/>
            <w:vAlign w:val="center"/>
          </w:tcPr>
          <w:p w14:paraId="022E4173" w14:textId="4ABFEC79" w:rsidR="005D548B" w:rsidRPr="00A33135" w:rsidRDefault="00A33135" w:rsidP="00A33135">
            <w:pPr>
              <w:pStyle w:val="noidungbang"/>
              <w:jc w:val="center"/>
              <w:rPr>
                <w:rFonts w:asciiTheme="majorHAnsi" w:hAnsiTheme="majorHAnsi" w:cstheme="majorHAnsi"/>
                <w:szCs w:val="26"/>
                <w:bdr w:val="none" w:sz="0" w:space="0" w:color="auto" w:frame="1"/>
                <w:lang w:val="vi-VN"/>
              </w:rPr>
            </w:pPr>
            <w:r>
              <w:rPr>
                <w:rFonts w:asciiTheme="majorHAnsi" w:hAnsiTheme="majorHAnsi" w:cstheme="majorHAnsi"/>
                <w:szCs w:val="26"/>
                <w:bdr w:val="none" w:sz="0" w:space="0" w:color="auto" w:frame="1"/>
                <w:lang w:val="vi-VN"/>
              </w:rPr>
              <w:t>20</w:t>
            </w:r>
          </w:p>
        </w:tc>
        <w:tc>
          <w:tcPr>
            <w:tcW w:w="1770" w:type="pct"/>
            <w:vAlign w:val="center"/>
          </w:tcPr>
          <w:p w14:paraId="43917C25" w14:textId="6E47E699" w:rsidR="005D548B" w:rsidRPr="00A33135" w:rsidRDefault="00A33135" w:rsidP="00A33135">
            <w:pPr>
              <w:pStyle w:val="noidungbang"/>
              <w:rPr>
                <w:rFonts w:asciiTheme="majorHAnsi" w:hAnsiTheme="majorHAnsi" w:cstheme="majorHAnsi"/>
                <w:szCs w:val="26"/>
                <w:bdr w:val="none" w:sz="0" w:space="0" w:color="auto" w:frame="1"/>
                <w:lang w:val="vi-VN"/>
              </w:rPr>
            </w:pPr>
            <w:r w:rsidRPr="00A33135">
              <w:rPr>
                <w:rFonts w:asciiTheme="majorHAnsi" w:hAnsiTheme="majorHAnsi" w:cstheme="majorHAnsi"/>
                <w:szCs w:val="26"/>
                <w:bdr w:val="none" w:sz="0" w:space="0" w:color="auto" w:frame="1"/>
                <w:lang w:val="vi-VN"/>
              </w:rPr>
              <w:t>data_snapshot_date</w:t>
            </w:r>
          </w:p>
        </w:tc>
        <w:tc>
          <w:tcPr>
            <w:tcW w:w="2826" w:type="pct"/>
            <w:vAlign w:val="center"/>
          </w:tcPr>
          <w:p w14:paraId="3F546718" w14:textId="0A566479" w:rsidR="005D548B" w:rsidRPr="00A33135" w:rsidRDefault="00A33135" w:rsidP="00A33135">
            <w:pPr>
              <w:pStyle w:val="noidungbang"/>
              <w:rPr>
                <w:rFonts w:asciiTheme="majorHAnsi" w:hAnsiTheme="majorHAnsi" w:cstheme="majorHAnsi"/>
                <w:szCs w:val="26"/>
                <w:bdr w:val="none" w:sz="0" w:space="0" w:color="auto" w:frame="1"/>
                <w:lang w:val="vi-VN"/>
              </w:rPr>
            </w:pPr>
            <w:r w:rsidRPr="00A33135">
              <w:rPr>
                <w:rFonts w:asciiTheme="majorHAnsi" w:hAnsiTheme="majorHAnsi" w:cstheme="majorHAnsi"/>
                <w:szCs w:val="26"/>
                <w:bdr w:val="none" w:sz="0" w:space="0" w:color="auto" w:frame="1"/>
                <w:lang w:val="vi-VN"/>
              </w:rPr>
              <w:t>Thời điểm lấy dữ liệu thô (snapshot) để bắt đầu quá trình phân tích.</w:t>
            </w:r>
          </w:p>
        </w:tc>
      </w:tr>
      <w:tr w:rsidR="005D548B" w:rsidRPr="00650B6D" w14:paraId="2F8C6C27" w14:textId="77777777" w:rsidTr="00A33135">
        <w:tc>
          <w:tcPr>
            <w:tcW w:w="404" w:type="pct"/>
            <w:vAlign w:val="center"/>
          </w:tcPr>
          <w:p w14:paraId="3AC334B7" w14:textId="20A76408" w:rsidR="005D548B" w:rsidRPr="00A33135" w:rsidRDefault="00A33135" w:rsidP="00A33135">
            <w:pPr>
              <w:pStyle w:val="noidungbang"/>
              <w:jc w:val="center"/>
              <w:rPr>
                <w:rFonts w:asciiTheme="majorHAnsi" w:hAnsiTheme="majorHAnsi" w:cstheme="majorHAnsi"/>
                <w:szCs w:val="26"/>
                <w:bdr w:val="none" w:sz="0" w:space="0" w:color="auto" w:frame="1"/>
                <w:lang w:val="vi-VN"/>
              </w:rPr>
            </w:pPr>
            <w:r>
              <w:rPr>
                <w:rFonts w:asciiTheme="majorHAnsi" w:hAnsiTheme="majorHAnsi" w:cstheme="majorHAnsi"/>
                <w:szCs w:val="26"/>
                <w:bdr w:val="none" w:sz="0" w:space="0" w:color="auto" w:frame="1"/>
                <w:lang w:val="vi-VN"/>
              </w:rPr>
              <w:t>21</w:t>
            </w:r>
          </w:p>
        </w:tc>
        <w:tc>
          <w:tcPr>
            <w:tcW w:w="1770" w:type="pct"/>
            <w:vAlign w:val="center"/>
          </w:tcPr>
          <w:p w14:paraId="6DCA194F" w14:textId="5F388EE5" w:rsidR="005D548B" w:rsidRPr="00A33135" w:rsidRDefault="00A33135" w:rsidP="00A33135">
            <w:pPr>
              <w:pStyle w:val="noidungbang"/>
              <w:rPr>
                <w:rFonts w:asciiTheme="majorHAnsi" w:hAnsiTheme="majorHAnsi" w:cstheme="majorHAnsi"/>
                <w:szCs w:val="26"/>
                <w:bdr w:val="none" w:sz="0" w:space="0" w:color="auto" w:frame="1"/>
                <w:lang w:val="vi-VN"/>
              </w:rPr>
            </w:pPr>
            <w:r w:rsidRPr="00A33135">
              <w:rPr>
                <w:rFonts w:asciiTheme="majorHAnsi" w:hAnsiTheme="majorHAnsi" w:cstheme="majorHAnsi"/>
                <w:szCs w:val="26"/>
                <w:bdr w:val="none" w:sz="0" w:space="0" w:color="auto" w:frame="1"/>
                <w:lang w:val="vi-VN"/>
              </w:rPr>
              <w:t xml:space="preserve">analysis_config </w:t>
            </w:r>
          </w:p>
        </w:tc>
        <w:tc>
          <w:tcPr>
            <w:tcW w:w="2826" w:type="pct"/>
            <w:vAlign w:val="center"/>
          </w:tcPr>
          <w:p w14:paraId="7D39DAD1" w14:textId="1720ABC1" w:rsidR="005D548B" w:rsidRPr="00A33135" w:rsidRDefault="00A33135" w:rsidP="00A33135">
            <w:pPr>
              <w:pStyle w:val="noidungbang"/>
              <w:rPr>
                <w:rFonts w:asciiTheme="majorHAnsi" w:hAnsiTheme="majorHAnsi" w:cstheme="majorHAnsi"/>
                <w:szCs w:val="26"/>
                <w:bdr w:val="none" w:sz="0" w:space="0" w:color="auto" w:frame="1"/>
                <w:lang w:val="vi-VN"/>
              </w:rPr>
            </w:pPr>
            <w:r w:rsidRPr="00A33135">
              <w:rPr>
                <w:rFonts w:asciiTheme="majorHAnsi" w:hAnsiTheme="majorHAnsi" w:cstheme="majorHAnsi"/>
                <w:szCs w:val="26"/>
                <w:bdr w:val="none" w:sz="0" w:space="0" w:color="auto" w:frame="1"/>
                <w:lang w:val="vi-VN"/>
              </w:rPr>
              <w:t>Lưu trữ các tham số cấu hình riêng cho thuật toán phân tích.</w:t>
            </w:r>
          </w:p>
        </w:tc>
      </w:tr>
    </w:tbl>
    <w:p w14:paraId="07F36A36" w14:textId="77777777" w:rsidR="006E3242" w:rsidRDefault="006E3242" w:rsidP="00514428">
      <w:pPr>
        <w:pStyle w:val="Noidung"/>
        <w:rPr>
          <w:szCs w:val="26"/>
        </w:rPr>
      </w:pPr>
    </w:p>
    <w:p w14:paraId="0F62D770" w14:textId="77777777" w:rsidR="006E3242" w:rsidRDefault="006E3242">
      <w:pPr>
        <w:rPr>
          <w:sz w:val="26"/>
          <w:szCs w:val="26"/>
          <w:lang w:val="vi-VN"/>
        </w:rPr>
      </w:pPr>
      <w:r w:rsidRPr="006E3242">
        <w:rPr>
          <w:szCs w:val="26"/>
          <w:lang w:val="vi-VN"/>
        </w:rPr>
        <w:br w:type="page"/>
      </w:r>
    </w:p>
    <w:p w14:paraId="5E866EA8" w14:textId="203E417B" w:rsidR="00514428" w:rsidRPr="005624A6" w:rsidRDefault="00514428" w:rsidP="00514428">
      <w:pPr>
        <w:pStyle w:val="Noidung"/>
        <w:rPr>
          <w:szCs w:val="26"/>
        </w:rPr>
      </w:pPr>
      <w:r w:rsidRPr="005624A6">
        <w:rPr>
          <w:szCs w:val="26"/>
        </w:rPr>
        <w:lastRenderedPageBreak/>
        <w:t>Bảng: UserLearningPaths (Lộ trình học tập cá nhân hóa)</w:t>
      </w:r>
    </w:p>
    <w:p w14:paraId="536AC759" w14:textId="181120F0" w:rsidR="006E3242" w:rsidRPr="006E3242" w:rsidRDefault="006E3242" w:rsidP="006E3242">
      <w:pPr>
        <w:pStyle w:val="Caption"/>
        <w:keepNext/>
        <w:rPr>
          <w:lang w:val="vi-VN"/>
        </w:rPr>
      </w:pPr>
      <w:bookmarkStart w:id="115" w:name="_Toc217711280"/>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29</w:t>
      </w:r>
      <w:r w:rsidR="00B5572B">
        <w:fldChar w:fldCharType="end"/>
      </w:r>
      <w:r>
        <w:rPr>
          <w:lang w:val="vi-VN"/>
        </w:rPr>
        <w:t xml:space="preserve"> </w:t>
      </w:r>
      <w:r w:rsidR="00FD70DD">
        <w:rPr>
          <w:lang w:val="vi-VN"/>
        </w:rPr>
        <w:t xml:space="preserve">Đặc tả </w:t>
      </w:r>
      <w:r>
        <w:rPr>
          <w:lang w:val="vi-VN"/>
        </w:rPr>
        <w:t>bảng UserLearningPaths</w:t>
      </w:r>
      <w:bookmarkEnd w:id="115"/>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8"/>
        <w:gridCol w:w="3076"/>
        <w:gridCol w:w="4988"/>
      </w:tblGrid>
      <w:tr w:rsidR="00514428" w:rsidRPr="0054704D" w14:paraId="26875B0E" w14:textId="77777777" w:rsidTr="005514ED">
        <w:trPr>
          <w:jc w:val="center"/>
        </w:trPr>
        <w:tc>
          <w:tcPr>
            <w:tcW w:w="398" w:type="pct"/>
            <w:vAlign w:val="center"/>
            <w:hideMark/>
          </w:tcPr>
          <w:p w14:paraId="664FFF7E"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728" w:type="pct"/>
            <w:vAlign w:val="center"/>
            <w:hideMark/>
          </w:tcPr>
          <w:p w14:paraId="26096429"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2875" w:type="pct"/>
            <w:vAlign w:val="center"/>
            <w:hideMark/>
          </w:tcPr>
          <w:p w14:paraId="51543523"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572D6102" w14:textId="77777777" w:rsidTr="005514ED">
        <w:trPr>
          <w:jc w:val="center"/>
        </w:trPr>
        <w:tc>
          <w:tcPr>
            <w:tcW w:w="398" w:type="pct"/>
            <w:vAlign w:val="center"/>
            <w:hideMark/>
          </w:tcPr>
          <w:p w14:paraId="31BCEBAC"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728" w:type="pct"/>
            <w:vAlign w:val="center"/>
            <w:hideMark/>
          </w:tcPr>
          <w:p w14:paraId="37A9F92E" w14:textId="77777777" w:rsidR="00514428" w:rsidRPr="0054704D" w:rsidRDefault="00514428" w:rsidP="006E3242">
            <w:pPr>
              <w:rPr>
                <w:sz w:val="26"/>
                <w:szCs w:val="26"/>
                <w:lang w:val="vi-VN" w:eastAsia="x-none"/>
              </w:rPr>
            </w:pPr>
            <w:r w:rsidRPr="0054704D">
              <w:rPr>
                <w:sz w:val="26"/>
                <w:szCs w:val="26"/>
                <w:lang w:val="vi-VN" w:eastAsia="x-none"/>
              </w:rPr>
              <w:t>path_id</w:t>
            </w:r>
          </w:p>
        </w:tc>
        <w:tc>
          <w:tcPr>
            <w:tcW w:w="2875" w:type="pct"/>
            <w:vAlign w:val="center"/>
            <w:hideMark/>
          </w:tcPr>
          <w:p w14:paraId="0EC92F6F" w14:textId="77777777" w:rsidR="00514428" w:rsidRPr="0054704D" w:rsidRDefault="00514428" w:rsidP="006E3242">
            <w:pPr>
              <w:rPr>
                <w:sz w:val="26"/>
                <w:szCs w:val="26"/>
                <w:lang w:val="vi-VN" w:eastAsia="x-none"/>
              </w:rPr>
            </w:pPr>
            <w:r w:rsidRPr="0054704D">
              <w:rPr>
                <w:sz w:val="26"/>
                <w:szCs w:val="26"/>
                <w:lang w:val="vi-VN" w:eastAsia="x-none"/>
              </w:rPr>
              <w:t>Khóa chính.</w:t>
            </w:r>
          </w:p>
        </w:tc>
      </w:tr>
      <w:tr w:rsidR="00514428" w:rsidRPr="0054704D" w14:paraId="1859F1B1" w14:textId="77777777" w:rsidTr="005514ED">
        <w:trPr>
          <w:jc w:val="center"/>
        </w:trPr>
        <w:tc>
          <w:tcPr>
            <w:tcW w:w="398" w:type="pct"/>
            <w:vAlign w:val="center"/>
            <w:hideMark/>
          </w:tcPr>
          <w:p w14:paraId="02EF5F99"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728" w:type="pct"/>
            <w:vAlign w:val="center"/>
            <w:hideMark/>
          </w:tcPr>
          <w:p w14:paraId="34332A34" w14:textId="77777777" w:rsidR="00514428" w:rsidRPr="0054704D" w:rsidRDefault="00514428" w:rsidP="006E3242">
            <w:pPr>
              <w:rPr>
                <w:sz w:val="26"/>
                <w:szCs w:val="26"/>
                <w:lang w:val="vi-VN" w:eastAsia="x-none"/>
              </w:rPr>
            </w:pPr>
            <w:r w:rsidRPr="0054704D">
              <w:rPr>
                <w:sz w:val="26"/>
                <w:szCs w:val="26"/>
                <w:lang w:val="vi-VN" w:eastAsia="x-none"/>
              </w:rPr>
              <w:t>user_id</w:t>
            </w:r>
          </w:p>
        </w:tc>
        <w:tc>
          <w:tcPr>
            <w:tcW w:w="2875" w:type="pct"/>
            <w:vAlign w:val="center"/>
            <w:hideMark/>
          </w:tcPr>
          <w:p w14:paraId="29E6DA85" w14:textId="77777777" w:rsidR="00514428" w:rsidRPr="0054704D" w:rsidRDefault="00514428" w:rsidP="006E3242">
            <w:pPr>
              <w:rPr>
                <w:sz w:val="26"/>
                <w:szCs w:val="26"/>
                <w:lang w:val="vi-VN" w:eastAsia="x-none"/>
              </w:rPr>
            </w:pPr>
            <w:r w:rsidRPr="0054704D">
              <w:rPr>
                <w:sz w:val="26"/>
                <w:szCs w:val="26"/>
                <w:lang w:val="vi-VN" w:eastAsia="x-none"/>
              </w:rPr>
              <w:t>Mã sinh viên.</w:t>
            </w:r>
          </w:p>
        </w:tc>
      </w:tr>
      <w:tr w:rsidR="00514428" w:rsidRPr="0054704D" w14:paraId="617090A8" w14:textId="77777777" w:rsidTr="005514ED">
        <w:trPr>
          <w:jc w:val="center"/>
        </w:trPr>
        <w:tc>
          <w:tcPr>
            <w:tcW w:w="398" w:type="pct"/>
            <w:vAlign w:val="center"/>
            <w:hideMark/>
          </w:tcPr>
          <w:p w14:paraId="4D99D0D1"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728" w:type="pct"/>
            <w:vAlign w:val="center"/>
            <w:hideMark/>
          </w:tcPr>
          <w:p w14:paraId="20ECC0A3" w14:textId="77777777" w:rsidR="00514428" w:rsidRPr="0054704D" w:rsidRDefault="00514428" w:rsidP="006E3242">
            <w:pPr>
              <w:rPr>
                <w:sz w:val="26"/>
                <w:szCs w:val="26"/>
                <w:lang w:val="vi-VN" w:eastAsia="x-none"/>
              </w:rPr>
            </w:pPr>
            <w:r w:rsidRPr="0054704D">
              <w:rPr>
                <w:sz w:val="26"/>
                <w:szCs w:val="26"/>
                <w:lang w:val="vi-VN" w:eastAsia="x-none"/>
              </w:rPr>
              <w:t>subject_id</w:t>
            </w:r>
          </w:p>
        </w:tc>
        <w:tc>
          <w:tcPr>
            <w:tcW w:w="2875" w:type="pct"/>
            <w:vAlign w:val="center"/>
            <w:hideMark/>
          </w:tcPr>
          <w:p w14:paraId="35A6F778" w14:textId="77777777" w:rsidR="00514428" w:rsidRPr="0054704D" w:rsidRDefault="00514428" w:rsidP="006E3242">
            <w:pPr>
              <w:rPr>
                <w:sz w:val="26"/>
                <w:szCs w:val="26"/>
                <w:lang w:val="vi-VN" w:eastAsia="x-none"/>
              </w:rPr>
            </w:pPr>
            <w:r w:rsidRPr="0054704D">
              <w:rPr>
                <w:sz w:val="26"/>
                <w:szCs w:val="26"/>
                <w:lang w:val="vi-VN" w:eastAsia="x-none"/>
              </w:rPr>
              <w:t>Mã môn học.</w:t>
            </w:r>
          </w:p>
        </w:tc>
      </w:tr>
      <w:tr w:rsidR="00514428" w:rsidRPr="00650B6D" w14:paraId="3899686D" w14:textId="77777777" w:rsidTr="005514ED">
        <w:trPr>
          <w:jc w:val="center"/>
        </w:trPr>
        <w:tc>
          <w:tcPr>
            <w:tcW w:w="398" w:type="pct"/>
            <w:vAlign w:val="center"/>
            <w:hideMark/>
          </w:tcPr>
          <w:p w14:paraId="366A639C"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728" w:type="pct"/>
            <w:vAlign w:val="center"/>
            <w:hideMark/>
          </w:tcPr>
          <w:p w14:paraId="2A7C24B3" w14:textId="77777777" w:rsidR="00514428" w:rsidRPr="0054704D" w:rsidRDefault="00514428" w:rsidP="006E3242">
            <w:pPr>
              <w:rPr>
                <w:sz w:val="26"/>
                <w:szCs w:val="26"/>
                <w:lang w:val="vi-VN" w:eastAsia="x-none"/>
              </w:rPr>
            </w:pPr>
            <w:r w:rsidRPr="0054704D">
              <w:rPr>
                <w:sz w:val="26"/>
                <w:szCs w:val="26"/>
                <w:lang w:val="vi-VN" w:eastAsia="x-none"/>
              </w:rPr>
              <w:t>current_chapter_id</w:t>
            </w:r>
          </w:p>
        </w:tc>
        <w:tc>
          <w:tcPr>
            <w:tcW w:w="2875" w:type="pct"/>
            <w:vAlign w:val="center"/>
            <w:hideMark/>
          </w:tcPr>
          <w:p w14:paraId="7798B660" w14:textId="77777777" w:rsidR="00514428" w:rsidRPr="0054704D" w:rsidRDefault="00514428" w:rsidP="006E3242">
            <w:pPr>
              <w:rPr>
                <w:sz w:val="26"/>
                <w:szCs w:val="26"/>
                <w:lang w:val="vi-VN" w:eastAsia="x-none"/>
              </w:rPr>
            </w:pPr>
            <w:r w:rsidRPr="0054704D">
              <w:rPr>
                <w:sz w:val="26"/>
                <w:szCs w:val="26"/>
                <w:lang w:val="vi-VN" w:eastAsia="x-none"/>
              </w:rPr>
              <w:t>Chương hiện tại đang học.</w:t>
            </w:r>
          </w:p>
        </w:tc>
      </w:tr>
      <w:tr w:rsidR="00514428" w:rsidRPr="00650B6D" w14:paraId="26FF53C6" w14:textId="77777777" w:rsidTr="005514ED">
        <w:trPr>
          <w:jc w:val="center"/>
        </w:trPr>
        <w:tc>
          <w:tcPr>
            <w:tcW w:w="398" w:type="pct"/>
            <w:vAlign w:val="center"/>
            <w:hideMark/>
          </w:tcPr>
          <w:p w14:paraId="7047F8A2"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728" w:type="pct"/>
            <w:vAlign w:val="center"/>
            <w:hideMark/>
          </w:tcPr>
          <w:p w14:paraId="141A534B" w14:textId="77777777" w:rsidR="00514428" w:rsidRPr="0054704D" w:rsidRDefault="00514428" w:rsidP="006E3242">
            <w:pPr>
              <w:rPr>
                <w:sz w:val="26"/>
                <w:szCs w:val="26"/>
                <w:lang w:val="vi-VN" w:eastAsia="x-none"/>
              </w:rPr>
            </w:pPr>
            <w:r w:rsidRPr="0054704D">
              <w:rPr>
                <w:sz w:val="26"/>
                <w:szCs w:val="26"/>
                <w:lang w:val="vi-VN" w:eastAsia="x-none"/>
              </w:rPr>
              <w:t>current_lo_id</w:t>
            </w:r>
          </w:p>
        </w:tc>
        <w:tc>
          <w:tcPr>
            <w:tcW w:w="2875" w:type="pct"/>
            <w:vAlign w:val="center"/>
            <w:hideMark/>
          </w:tcPr>
          <w:p w14:paraId="50FA2236" w14:textId="77777777" w:rsidR="00514428" w:rsidRPr="0054704D" w:rsidRDefault="00514428" w:rsidP="006E3242">
            <w:pPr>
              <w:rPr>
                <w:sz w:val="26"/>
                <w:szCs w:val="26"/>
                <w:lang w:val="vi-VN" w:eastAsia="x-none"/>
              </w:rPr>
            </w:pPr>
            <w:r w:rsidRPr="0054704D">
              <w:rPr>
                <w:sz w:val="26"/>
                <w:szCs w:val="26"/>
                <w:lang w:val="vi-VN" w:eastAsia="x-none"/>
              </w:rPr>
              <w:t>Chuẩn đầu ra đang cố gắng đạt được.</w:t>
            </w:r>
          </w:p>
        </w:tc>
      </w:tr>
      <w:tr w:rsidR="00514428" w:rsidRPr="00650B6D" w14:paraId="2EFA5E2D" w14:textId="77777777" w:rsidTr="005514ED">
        <w:trPr>
          <w:jc w:val="center"/>
        </w:trPr>
        <w:tc>
          <w:tcPr>
            <w:tcW w:w="398" w:type="pct"/>
            <w:vAlign w:val="center"/>
            <w:hideMark/>
          </w:tcPr>
          <w:p w14:paraId="2C3DAAD2"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728" w:type="pct"/>
            <w:vAlign w:val="center"/>
            <w:hideMark/>
          </w:tcPr>
          <w:p w14:paraId="54CF169A" w14:textId="77777777" w:rsidR="00514428" w:rsidRPr="0054704D" w:rsidRDefault="00514428" w:rsidP="006E3242">
            <w:pPr>
              <w:rPr>
                <w:sz w:val="26"/>
                <w:szCs w:val="26"/>
                <w:lang w:val="vi-VN" w:eastAsia="x-none"/>
              </w:rPr>
            </w:pPr>
            <w:r w:rsidRPr="0054704D">
              <w:rPr>
                <w:sz w:val="26"/>
                <w:szCs w:val="26"/>
                <w:lang w:val="vi-VN" w:eastAsia="x-none"/>
              </w:rPr>
              <w:t>progress_percentage</w:t>
            </w:r>
          </w:p>
        </w:tc>
        <w:tc>
          <w:tcPr>
            <w:tcW w:w="2875" w:type="pct"/>
            <w:vAlign w:val="center"/>
            <w:hideMark/>
          </w:tcPr>
          <w:p w14:paraId="27A2E365" w14:textId="77777777" w:rsidR="00514428" w:rsidRPr="0054704D" w:rsidRDefault="00514428" w:rsidP="006E3242">
            <w:pPr>
              <w:rPr>
                <w:sz w:val="26"/>
                <w:szCs w:val="26"/>
                <w:lang w:val="vi-VN" w:eastAsia="x-none"/>
              </w:rPr>
            </w:pPr>
            <w:r w:rsidRPr="0054704D">
              <w:rPr>
                <w:sz w:val="26"/>
                <w:szCs w:val="26"/>
                <w:lang w:val="vi-VN" w:eastAsia="x-none"/>
              </w:rPr>
              <w:t>Phần trăm hoàn thành lộ trình.</w:t>
            </w:r>
          </w:p>
        </w:tc>
      </w:tr>
      <w:tr w:rsidR="00514428" w:rsidRPr="00650B6D" w14:paraId="53389491" w14:textId="77777777" w:rsidTr="005514ED">
        <w:trPr>
          <w:jc w:val="center"/>
        </w:trPr>
        <w:tc>
          <w:tcPr>
            <w:tcW w:w="398" w:type="pct"/>
            <w:vAlign w:val="center"/>
            <w:hideMark/>
          </w:tcPr>
          <w:p w14:paraId="55FBBEEF"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728" w:type="pct"/>
            <w:vAlign w:val="center"/>
            <w:hideMark/>
          </w:tcPr>
          <w:p w14:paraId="35D8C7D1" w14:textId="77777777" w:rsidR="00514428" w:rsidRPr="0054704D" w:rsidRDefault="00514428" w:rsidP="006E3242">
            <w:pPr>
              <w:rPr>
                <w:sz w:val="26"/>
                <w:szCs w:val="26"/>
                <w:lang w:val="vi-VN" w:eastAsia="x-none"/>
              </w:rPr>
            </w:pPr>
            <w:r w:rsidRPr="0054704D">
              <w:rPr>
                <w:sz w:val="26"/>
                <w:szCs w:val="26"/>
                <w:lang w:val="vi-VN" w:eastAsia="x-none"/>
              </w:rPr>
              <w:t>estimated_completion_date</w:t>
            </w:r>
          </w:p>
        </w:tc>
        <w:tc>
          <w:tcPr>
            <w:tcW w:w="2875" w:type="pct"/>
            <w:vAlign w:val="center"/>
            <w:hideMark/>
          </w:tcPr>
          <w:p w14:paraId="58767377" w14:textId="77777777" w:rsidR="00514428" w:rsidRPr="0054704D" w:rsidRDefault="00514428" w:rsidP="006E3242">
            <w:pPr>
              <w:rPr>
                <w:sz w:val="26"/>
                <w:szCs w:val="26"/>
                <w:lang w:val="vi-VN" w:eastAsia="x-none"/>
              </w:rPr>
            </w:pPr>
            <w:r w:rsidRPr="0054704D">
              <w:rPr>
                <w:sz w:val="26"/>
                <w:szCs w:val="26"/>
                <w:lang w:val="vi-VN" w:eastAsia="x-none"/>
              </w:rPr>
              <w:t>Ngày dự kiến hoàn thành.</w:t>
            </w:r>
          </w:p>
        </w:tc>
      </w:tr>
      <w:tr w:rsidR="00514428" w:rsidRPr="00650B6D" w14:paraId="4DE45893" w14:textId="77777777" w:rsidTr="005514ED">
        <w:trPr>
          <w:jc w:val="center"/>
        </w:trPr>
        <w:tc>
          <w:tcPr>
            <w:tcW w:w="398" w:type="pct"/>
            <w:vAlign w:val="center"/>
            <w:hideMark/>
          </w:tcPr>
          <w:p w14:paraId="3CA84D93"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728" w:type="pct"/>
            <w:vAlign w:val="center"/>
            <w:hideMark/>
          </w:tcPr>
          <w:p w14:paraId="1FB4E482" w14:textId="77777777" w:rsidR="00514428" w:rsidRPr="0054704D" w:rsidRDefault="00514428" w:rsidP="006E3242">
            <w:pPr>
              <w:rPr>
                <w:sz w:val="26"/>
                <w:szCs w:val="26"/>
                <w:lang w:val="vi-VN" w:eastAsia="x-none"/>
              </w:rPr>
            </w:pPr>
            <w:r w:rsidRPr="0054704D">
              <w:rPr>
                <w:sz w:val="26"/>
                <w:szCs w:val="26"/>
                <w:lang w:val="vi-VN" w:eastAsia="x-none"/>
              </w:rPr>
              <w:t>learning_pace</w:t>
            </w:r>
          </w:p>
        </w:tc>
        <w:tc>
          <w:tcPr>
            <w:tcW w:w="2875" w:type="pct"/>
            <w:vAlign w:val="center"/>
            <w:hideMark/>
          </w:tcPr>
          <w:p w14:paraId="79AF1C79" w14:textId="77777777" w:rsidR="00514428" w:rsidRPr="0054704D" w:rsidRDefault="00514428" w:rsidP="006E3242">
            <w:pPr>
              <w:rPr>
                <w:sz w:val="26"/>
                <w:szCs w:val="26"/>
                <w:lang w:val="vi-VN" w:eastAsia="x-none"/>
              </w:rPr>
            </w:pPr>
            <w:r w:rsidRPr="0054704D">
              <w:rPr>
                <w:sz w:val="26"/>
                <w:szCs w:val="26"/>
                <w:lang w:val="vi-VN" w:eastAsia="x-none"/>
              </w:rPr>
              <w:t>Tốc độ học (Nhanh/Chậm/Trung bình).</w:t>
            </w:r>
          </w:p>
        </w:tc>
      </w:tr>
      <w:tr w:rsidR="00514428" w:rsidRPr="00650B6D" w14:paraId="64B82DDD" w14:textId="77777777" w:rsidTr="005514ED">
        <w:trPr>
          <w:jc w:val="center"/>
        </w:trPr>
        <w:tc>
          <w:tcPr>
            <w:tcW w:w="398" w:type="pct"/>
            <w:vAlign w:val="center"/>
            <w:hideMark/>
          </w:tcPr>
          <w:p w14:paraId="4C26DABD"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728" w:type="pct"/>
            <w:vAlign w:val="center"/>
            <w:hideMark/>
          </w:tcPr>
          <w:p w14:paraId="09A26E9D" w14:textId="77777777" w:rsidR="00514428" w:rsidRPr="0054704D" w:rsidRDefault="00514428" w:rsidP="006E3242">
            <w:pPr>
              <w:rPr>
                <w:sz w:val="26"/>
                <w:szCs w:val="26"/>
                <w:lang w:val="vi-VN" w:eastAsia="x-none"/>
              </w:rPr>
            </w:pPr>
            <w:r w:rsidRPr="0054704D">
              <w:rPr>
                <w:sz w:val="26"/>
                <w:szCs w:val="26"/>
                <w:lang w:val="vi-VN" w:eastAsia="x-none"/>
              </w:rPr>
              <w:t>preferred_difficulty</w:t>
            </w:r>
          </w:p>
        </w:tc>
        <w:tc>
          <w:tcPr>
            <w:tcW w:w="2875" w:type="pct"/>
            <w:vAlign w:val="center"/>
            <w:hideMark/>
          </w:tcPr>
          <w:p w14:paraId="377A2A5E" w14:textId="77777777" w:rsidR="00514428" w:rsidRPr="0054704D" w:rsidRDefault="00514428" w:rsidP="006E3242">
            <w:pPr>
              <w:rPr>
                <w:sz w:val="26"/>
                <w:szCs w:val="26"/>
                <w:lang w:val="vi-VN" w:eastAsia="x-none"/>
              </w:rPr>
            </w:pPr>
            <w:r w:rsidRPr="0054704D">
              <w:rPr>
                <w:sz w:val="26"/>
                <w:szCs w:val="26"/>
                <w:lang w:val="vi-VN" w:eastAsia="x-none"/>
              </w:rPr>
              <w:t>Độ khó ưa thích/phù hợp.</w:t>
            </w:r>
          </w:p>
        </w:tc>
      </w:tr>
      <w:tr w:rsidR="00514428" w:rsidRPr="00650B6D" w14:paraId="0063A408" w14:textId="77777777" w:rsidTr="005514ED">
        <w:trPr>
          <w:jc w:val="center"/>
        </w:trPr>
        <w:tc>
          <w:tcPr>
            <w:tcW w:w="398" w:type="pct"/>
            <w:vAlign w:val="center"/>
            <w:hideMark/>
          </w:tcPr>
          <w:p w14:paraId="08C46FB3" w14:textId="77777777" w:rsidR="00514428" w:rsidRPr="0054704D" w:rsidRDefault="00514428" w:rsidP="000F410D">
            <w:pPr>
              <w:jc w:val="center"/>
              <w:rPr>
                <w:sz w:val="26"/>
                <w:szCs w:val="26"/>
                <w:lang w:val="vi-VN" w:eastAsia="x-none"/>
              </w:rPr>
            </w:pPr>
            <w:r w:rsidRPr="0054704D">
              <w:rPr>
                <w:sz w:val="26"/>
                <w:szCs w:val="26"/>
                <w:lang w:val="vi-VN" w:eastAsia="x-none"/>
              </w:rPr>
              <w:t>10</w:t>
            </w:r>
          </w:p>
        </w:tc>
        <w:tc>
          <w:tcPr>
            <w:tcW w:w="1728" w:type="pct"/>
            <w:vAlign w:val="center"/>
            <w:hideMark/>
          </w:tcPr>
          <w:p w14:paraId="72FDD587" w14:textId="77777777" w:rsidR="00514428" w:rsidRPr="0054704D" w:rsidRDefault="00514428" w:rsidP="006E3242">
            <w:pPr>
              <w:rPr>
                <w:sz w:val="26"/>
                <w:szCs w:val="26"/>
                <w:lang w:val="vi-VN" w:eastAsia="x-none"/>
              </w:rPr>
            </w:pPr>
            <w:r w:rsidRPr="0054704D">
              <w:rPr>
                <w:sz w:val="26"/>
                <w:szCs w:val="26"/>
                <w:lang w:val="vi-VN" w:eastAsia="x-none"/>
              </w:rPr>
              <w:t>path_data</w:t>
            </w:r>
          </w:p>
        </w:tc>
        <w:tc>
          <w:tcPr>
            <w:tcW w:w="2875" w:type="pct"/>
            <w:vAlign w:val="center"/>
            <w:hideMark/>
          </w:tcPr>
          <w:p w14:paraId="0EF5A265" w14:textId="77777777" w:rsidR="00514428" w:rsidRPr="0054704D" w:rsidRDefault="00514428" w:rsidP="006E3242">
            <w:pPr>
              <w:rPr>
                <w:sz w:val="26"/>
                <w:szCs w:val="26"/>
                <w:lang w:val="vi-VN" w:eastAsia="x-none"/>
              </w:rPr>
            </w:pPr>
            <w:r w:rsidRPr="0054704D">
              <w:rPr>
                <w:sz w:val="26"/>
                <w:szCs w:val="26"/>
                <w:lang w:val="vi-VN" w:eastAsia="x-none"/>
              </w:rPr>
              <w:t>Dữ liệu chi tiết về lộ trình (các bước tiếp theo).</w:t>
            </w:r>
          </w:p>
        </w:tc>
      </w:tr>
      <w:tr w:rsidR="00514428" w:rsidRPr="0054704D" w14:paraId="00D7B030" w14:textId="77777777" w:rsidTr="005514ED">
        <w:trPr>
          <w:jc w:val="center"/>
        </w:trPr>
        <w:tc>
          <w:tcPr>
            <w:tcW w:w="398" w:type="pct"/>
            <w:vAlign w:val="center"/>
            <w:hideMark/>
          </w:tcPr>
          <w:p w14:paraId="0998883F" w14:textId="77777777" w:rsidR="00514428" w:rsidRPr="0054704D" w:rsidRDefault="00514428" w:rsidP="000F410D">
            <w:pPr>
              <w:jc w:val="center"/>
              <w:rPr>
                <w:sz w:val="26"/>
                <w:szCs w:val="26"/>
                <w:lang w:val="vi-VN" w:eastAsia="x-none"/>
              </w:rPr>
            </w:pPr>
            <w:r w:rsidRPr="0054704D">
              <w:rPr>
                <w:sz w:val="26"/>
                <w:szCs w:val="26"/>
                <w:lang w:val="vi-VN" w:eastAsia="x-none"/>
              </w:rPr>
              <w:t>11</w:t>
            </w:r>
          </w:p>
        </w:tc>
        <w:tc>
          <w:tcPr>
            <w:tcW w:w="1728" w:type="pct"/>
            <w:vAlign w:val="center"/>
            <w:hideMark/>
          </w:tcPr>
          <w:p w14:paraId="3BAF9B5A" w14:textId="77777777" w:rsidR="00514428" w:rsidRPr="0054704D" w:rsidRDefault="00514428" w:rsidP="006E3242">
            <w:pPr>
              <w:rPr>
                <w:sz w:val="26"/>
                <w:szCs w:val="26"/>
                <w:lang w:val="vi-VN" w:eastAsia="x-none"/>
              </w:rPr>
            </w:pPr>
            <w:r w:rsidRPr="0054704D">
              <w:rPr>
                <w:sz w:val="26"/>
                <w:szCs w:val="26"/>
                <w:lang w:val="vi-VN" w:eastAsia="x-none"/>
              </w:rPr>
              <w:t>created_at</w:t>
            </w:r>
          </w:p>
        </w:tc>
        <w:tc>
          <w:tcPr>
            <w:tcW w:w="2875" w:type="pct"/>
            <w:vAlign w:val="center"/>
            <w:hideMark/>
          </w:tcPr>
          <w:p w14:paraId="5AE791F8" w14:textId="77777777" w:rsidR="00514428" w:rsidRPr="0054704D" w:rsidRDefault="00514428" w:rsidP="006E3242">
            <w:pPr>
              <w:rPr>
                <w:sz w:val="26"/>
                <w:szCs w:val="26"/>
                <w:lang w:val="vi-VN" w:eastAsia="x-none"/>
              </w:rPr>
            </w:pPr>
            <w:r w:rsidRPr="0054704D">
              <w:rPr>
                <w:sz w:val="26"/>
                <w:szCs w:val="26"/>
                <w:lang w:val="vi-VN" w:eastAsia="x-none"/>
              </w:rPr>
              <w:t>Thời gian tạo.</w:t>
            </w:r>
          </w:p>
        </w:tc>
      </w:tr>
      <w:tr w:rsidR="00514428" w:rsidRPr="0054704D" w14:paraId="55710D15" w14:textId="77777777" w:rsidTr="005514ED">
        <w:trPr>
          <w:jc w:val="center"/>
        </w:trPr>
        <w:tc>
          <w:tcPr>
            <w:tcW w:w="398" w:type="pct"/>
            <w:vAlign w:val="center"/>
            <w:hideMark/>
          </w:tcPr>
          <w:p w14:paraId="6D8ED3C9" w14:textId="77777777" w:rsidR="00514428" w:rsidRPr="0054704D" w:rsidRDefault="00514428" w:rsidP="000F410D">
            <w:pPr>
              <w:jc w:val="center"/>
              <w:rPr>
                <w:sz w:val="26"/>
                <w:szCs w:val="26"/>
                <w:lang w:val="vi-VN" w:eastAsia="x-none"/>
              </w:rPr>
            </w:pPr>
            <w:r w:rsidRPr="0054704D">
              <w:rPr>
                <w:sz w:val="26"/>
                <w:szCs w:val="26"/>
                <w:lang w:val="vi-VN" w:eastAsia="x-none"/>
              </w:rPr>
              <w:t>12</w:t>
            </w:r>
          </w:p>
        </w:tc>
        <w:tc>
          <w:tcPr>
            <w:tcW w:w="1728" w:type="pct"/>
            <w:vAlign w:val="center"/>
            <w:hideMark/>
          </w:tcPr>
          <w:p w14:paraId="1B5FC8A0" w14:textId="77777777" w:rsidR="00514428" w:rsidRPr="0054704D" w:rsidRDefault="00514428" w:rsidP="006E3242">
            <w:pPr>
              <w:rPr>
                <w:sz w:val="26"/>
                <w:szCs w:val="26"/>
                <w:lang w:val="vi-VN" w:eastAsia="x-none"/>
              </w:rPr>
            </w:pPr>
            <w:r w:rsidRPr="0054704D">
              <w:rPr>
                <w:sz w:val="26"/>
                <w:szCs w:val="26"/>
                <w:lang w:val="vi-VN" w:eastAsia="x-none"/>
              </w:rPr>
              <w:t>updated_at</w:t>
            </w:r>
          </w:p>
        </w:tc>
        <w:tc>
          <w:tcPr>
            <w:tcW w:w="2875" w:type="pct"/>
            <w:vAlign w:val="center"/>
            <w:hideMark/>
          </w:tcPr>
          <w:p w14:paraId="44A051DB" w14:textId="77777777" w:rsidR="00514428" w:rsidRPr="0054704D" w:rsidRDefault="00514428" w:rsidP="006E3242">
            <w:pPr>
              <w:rPr>
                <w:sz w:val="26"/>
                <w:szCs w:val="26"/>
                <w:lang w:val="vi-VN" w:eastAsia="x-none"/>
              </w:rPr>
            </w:pPr>
            <w:r w:rsidRPr="0054704D">
              <w:rPr>
                <w:sz w:val="26"/>
                <w:szCs w:val="26"/>
                <w:lang w:val="vi-VN" w:eastAsia="x-none"/>
              </w:rPr>
              <w:t>Thời gian cập nhật.</w:t>
            </w:r>
          </w:p>
        </w:tc>
      </w:tr>
    </w:tbl>
    <w:p w14:paraId="23C7CFF9" w14:textId="77777777" w:rsidR="00514428" w:rsidRPr="005624A6" w:rsidRDefault="00514428" w:rsidP="00514428">
      <w:pPr>
        <w:pStyle w:val="Noidung"/>
        <w:rPr>
          <w:szCs w:val="26"/>
        </w:rPr>
      </w:pPr>
      <w:r w:rsidRPr="005624A6">
        <w:rPr>
          <w:szCs w:val="26"/>
        </w:rPr>
        <w:t>Bảng: UserPerformanceStats (Thống kê hiệu suất tổng hợp)</w:t>
      </w:r>
    </w:p>
    <w:p w14:paraId="12BD3746" w14:textId="4464A8FF" w:rsidR="003129D0" w:rsidRPr="003129D0" w:rsidRDefault="003129D0" w:rsidP="003129D0">
      <w:pPr>
        <w:pStyle w:val="Caption"/>
        <w:keepNext/>
        <w:rPr>
          <w:lang w:val="vi-VN"/>
        </w:rPr>
      </w:pPr>
      <w:bookmarkStart w:id="116" w:name="_Toc217711281"/>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30</w:t>
      </w:r>
      <w:r w:rsidR="00B5572B">
        <w:fldChar w:fldCharType="end"/>
      </w:r>
      <w:r>
        <w:rPr>
          <w:lang w:val="vi-VN"/>
        </w:rPr>
        <w:t xml:space="preserve"> </w:t>
      </w:r>
      <w:r w:rsidR="00FD70DD">
        <w:rPr>
          <w:lang w:val="vi-VN"/>
        </w:rPr>
        <w:t xml:space="preserve">Đặc tả </w:t>
      </w:r>
      <w:r>
        <w:rPr>
          <w:lang w:val="vi-VN"/>
        </w:rPr>
        <w:t xml:space="preserve">bảng </w:t>
      </w:r>
      <w:r w:rsidRPr="005624A6">
        <w:rPr>
          <w:szCs w:val="26"/>
        </w:rPr>
        <w:t>UserPerformanceStats</w:t>
      </w:r>
      <w:bookmarkEnd w:id="116"/>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847"/>
        <w:gridCol w:w="3530"/>
        <w:gridCol w:w="4395"/>
      </w:tblGrid>
      <w:tr w:rsidR="00514428" w:rsidRPr="0054704D" w14:paraId="3BAE3B02" w14:textId="77777777" w:rsidTr="00E54AA6">
        <w:trPr>
          <w:tblHeader/>
          <w:jc w:val="center"/>
        </w:trPr>
        <w:tc>
          <w:tcPr>
            <w:tcW w:w="483" w:type="pct"/>
            <w:vAlign w:val="center"/>
            <w:hideMark/>
          </w:tcPr>
          <w:p w14:paraId="43825055"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2012" w:type="pct"/>
            <w:vAlign w:val="center"/>
            <w:hideMark/>
          </w:tcPr>
          <w:p w14:paraId="7950B4A7"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2505" w:type="pct"/>
            <w:vAlign w:val="center"/>
            <w:hideMark/>
          </w:tcPr>
          <w:p w14:paraId="282F5A76"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36D46CF2" w14:textId="77777777" w:rsidTr="005514ED">
        <w:trPr>
          <w:jc w:val="center"/>
        </w:trPr>
        <w:tc>
          <w:tcPr>
            <w:tcW w:w="483" w:type="pct"/>
            <w:vAlign w:val="center"/>
            <w:hideMark/>
          </w:tcPr>
          <w:p w14:paraId="261A82E9"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2012" w:type="pct"/>
            <w:vAlign w:val="center"/>
            <w:hideMark/>
          </w:tcPr>
          <w:p w14:paraId="621CED8C" w14:textId="77777777" w:rsidR="00514428" w:rsidRPr="0054704D" w:rsidRDefault="00514428" w:rsidP="003129D0">
            <w:pPr>
              <w:rPr>
                <w:sz w:val="26"/>
                <w:szCs w:val="26"/>
                <w:lang w:val="vi-VN" w:eastAsia="x-none"/>
              </w:rPr>
            </w:pPr>
            <w:r w:rsidRPr="0054704D">
              <w:rPr>
                <w:sz w:val="26"/>
                <w:szCs w:val="26"/>
                <w:lang w:val="vi-VN" w:eastAsia="x-none"/>
              </w:rPr>
              <w:t>stats_id</w:t>
            </w:r>
          </w:p>
        </w:tc>
        <w:tc>
          <w:tcPr>
            <w:tcW w:w="2505" w:type="pct"/>
            <w:vAlign w:val="center"/>
            <w:hideMark/>
          </w:tcPr>
          <w:p w14:paraId="0AD209F3" w14:textId="77777777" w:rsidR="00514428" w:rsidRPr="0054704D" w:rsidRDefault="00514428" w:rsidP="003129D0">
            <w:pPr>
              <w:rPr>
                <w:sz w:val="26"/>
                <w:szCs w:val="26"/>
                <w:lang w:val="vi-VN" w:eastAsia="x-none"/>
              </w:rPr>
            </w:pPr>
            <w:r w:rsidRPr="0054704D">
              <w:rPr>
                <w:sz w:val="26"/>
                <w:szCs w:val="26"/>
                <w:lang w:val="vi-VN" w:eastAsia="x-none"/>
              </w:rPr>
              <w:t>Khóa chính.</w:t>
            </w:r>
          </w:p>
        </w:tc>
      </w:tr>
      <w:tr w:rsidR="00514428" w:rsidRPr="0054704D" w14:paraId="2D86FF73" w14:textId="77777777" w:rsidTr="005514ED">
        <w:trPr>
          <w:jc w:val="center"/>
        </w:trPr>
        <w:tc>
          <w:tcPr>
            <w:tcW w:w="483" w:type="pct"/>
            <w:vAlign w:val="center"/>
            <w:hideMark/>
          </w:tcPr>
          <w:p w14:paraId="0E644633"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2012" w:type="pct"/>
            <w:vAlign w:val="center"/>
            <w:hideMark/>
          </w:tcPr>
          <w:p w14:paraId="37E5D48A" w14:textId="77777777" w:rsidR="00514428" w:rsidRPr="0054704D" w:rsidRDefault="00514428" w:rsidP="003129D0">
            <w:pPr>
              <w:rPr>
                <w:sz w:val="26"/>
                <w:szCs w:val="26"/>
                <w:lang w:val="vi-VN" w:eastAsia="x-none"/>
              </w:rPr>
            </w:pPr>
            <w:r w:rsidRPr="0054704D">
              <w:rPr>
                <w:sz w:val="26"/>
                <w:szCs w:val="26"/>
                <w:lang w:val="vi-VN" w:eastAsia="x-none"/>
              </w:rPr>
              <w:t>user_id</w:t>
            </w:r>
          </w:p>
        </w:tc>
        <w:tc>
          <w:tcPr>
            <w:tcW w:w="2505" w:type="pct"/>
            <w:vAlign w:val="center"/>
            <w:hideMark/>
          </w:tcPr>
          <w:p w14:paraId="07178CF3" w14:textId="77777777" w:rsidR="00514428" w:rsidRPr="0054704D" w:rsidRDefault="00514428" w:rsidP="003129D0">
            <w:pPr>
              <w:rPr>
                <w:sz w:val="26"/>
                <w:szCs w:val="26"/>
                <w:lang w:val="vi-VN" w:eastAsia="x-none"/>
              </w:rPr>
            </w:pPr>
            <w:r w:rsidRPr="0054704D">
              <w:rPr>
                <w:sz w:val="26"/>
                <w:szCs w:val="26"/>
                <w:lang w:val="vi-VN" w:eastAsia="x-none"/>
              </w:rPr>
              <w:t>Mã người dùng.</w:t>
            </w:r>
          </w:p>
        </w:tc>
      </w:tr>
      <w:tr w:rsidR="00514428" w:rsidRPr="0054704D" w14:paraId="4262CC4F" w14:textId="77777777" w:rsidTr="005514ED">
        <w:trPr>
          <w:jc w:val="center"/>
        </w:trPr>
        <w:tc>
          <w:tcPr>
            <w:tcW w:w="483" w:type="pct"/>
            <w:vAlign w:val="center"/>
            <w:hideMark/>
          </w:tcPr>
          <w:p w14:paraId="2F02A8F5"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2012" w:type="pct"/>
            <w:vAlign w:val="center"/>
            <w:hideMark/>
          </w:tcPr>
          <w:p w14:paraId="1418921A" w14:textId="77777777" w:rsidR="00514428" w:rsidRPr="0054704D" w:rsidRDefault="00514428" w:rsidP="003129D0">
            <w:pPr>
              <w:rPr>
                <w:sz w:val="26"/>
                <w:szCs w:val="26"/>
                <w:lang w:val="vi-VN" w:eastAsia="x-none"/>
              </w:rPr>
            </w:pPr>
            <w:r w:rsidRPr="0054704D">
              <w:rPr>
                <w:sz w:val="26"/>
                <w:szCs w:val="26"/>
                <w:lang w:val="vi-VN" w:eastAsia="x-none"/>
              </w:rPr>
              <w:t>period_type</w:t>
            </w:r>
          </w:p>
        </w:tc>
        <w:tc>
          <w:tcPr>
            <w:tcW w:w="2505" w:type="pct"/>
            <w:vAlign w:val="center"/>
            <w:hideMark/>
          </w:tcPr>
          <w:p w14:paraId="0DA9B3C9" w14:textId="77777777" w:rsidR="00514428" w:rsidRPr="0054704D" w:rsidRDefault="00514428" w:rsidP="003129D0">
            <w:pPr>
              <w:rPr>
                <w:sz w:val="26"/>
                <w:szCs w:val="26"/>
                <w:lang w:val="vi-VN" w:eastAsia="x-none"/>
              </w:rPr>
            </w:pPr>
            <w:r w:rsidRPr="0054704D">
              <w:rPr>
                <w:sz w:val="26"/>
                <w:szCs w:val="26"/>
                <w:lang w:val="vi-VN" w:eastAsia="x-none"/>
              </w:rPr>
              <w:t>Loại kỳ (VD: Weekly, Monthly).</w:t>
            </w:r>
          </w:p>
        </w:tc>
      </w:tr>
      <w:tr w:rsidR="00514428" w:rsidRPr="00650B6D" w14:paraId="6155E770" w14:textId="77777777" w:rsidTr="005514ED">
        <w:trPr>
          <w:jc w:val="center"/>
        </w:trPr>
        <w:tc>
          <w:tcPr>
            <w:tcW w:w="483" w:type="pct"/>
            <w:vAlign w:val="center"/>
            <w:hideMark/>
          </w:tcPr>
          <w:p w14:paraId="6344C591"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2012" w:type="pct"/>
            <w:vAlign w:val="center"/>
            <w:hideMark/>
          </w:tcPr>
          <w:p w14:paraId="605C47D5" w14:textId="77777777" w:rsidR="00514428" w:rsidRPr="0054704D" w:rsidRDefault="00514428" w:rsidP="003129D0">
            <w:pPr>
              <w:rPr>
                <w:sz w:val="26"/>
                <w:szCs w:val="26"/>
                <w:lang w:val="vi-VN" w:eastAsia="x-none"/>
              </w:rPr>
            </w:pPr>
            <w:r w:rsidRPr="0054704D">
              <w:rPr>
                <w:sz w:val="26"/>
                <w:szCs w:val="26"/>
                <w:lang w:val="vi-VN" w:eastAsia="x-none"/>
              </w:rPr>
              <w:t>period_start</w:t>
            </w:r>
          </w:p>
        </w:tc>
        <w:tc>
          <w:tcPr>
            <w:tcW w:w="2505" w:type="pct"/>
            <w:vAlign w:val="center"/>
            <w:hideMark/>
          </w:tcPr>
          <w:p w14:paraId="4F3C8F65" w14:textId="77777777" w:rsidR="00514428" w:rsidRPr="0054704D" w:rsidRDefault="00514428" w:rsidP="003129D0">
            <w:pPr>
              <w:rPr>
                <w:sz w:val="26"/>
                <w:szCs w:val="26"/>
                <w:lang w:val="vi-VN" w:eastAsia="x-none"/>
              </w:rPr>
            </w:pPr>
            <w:r w:rsidRPr="0054704D">
              <w:rPr>
                <w:sz w:val="26"/>
                <w:szCs w:val="26"/>
                <w:lang w:val="vi-VN" w:eastAsia="x-none"/>
              </w:rPr>
              <w:t>Ngày bắt đầu kỳ thống kê.</w:t>
            </w:r>
          </w:p>
        </w:tc>
      </w:tr>
      <w:tr w:rsidR="00514428" w:rsidRPr="00650B6D" w14:paraId="5401B8E0" w14:textId="77777777" w:rsidTr="005514ED">
        <w:trPr>
          <w:jc w:val="center"/>
        </w:trPr>
        <w:tc>
          <w:tcPr>
            <w:tcW w:w="483" w:type="pct"/>
            <w:vAlign w:val="center"/>
            <w:hideMark/>
          </w:tcPr>
          <w:p w14:paraId="379C940C"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2012" w:type="pct"/>
            <w:vAlign w:val="center"/>
            <w:hideMark/>
          </w:tcPr>
          <w:p w14:paraId="0CE85A78" w14:textId="77777777" w:rsidR="00514428" w:rsidRPr="0054704D" w:rsidRDefault="00514428" w:rsidP="003129D0">
            <w:pPr>
              <w:rPr>
                <w:sz w:val="26"/>
                <w:szCs w:val="26"/>
                <w:lang w:val="vi-VN" w:eastAsia="x-none"/>
              </w:rPr>
            </w:pPr>
            <w:r w:rsidRPr="0054704D">
              <w:rPr>
                <w:sz w:val="26"/>
                <w:szCs w:val="26"/>
                <w:lang w:val="vi-VN" w:eastAsia="x-none"/>
              </w:rPr>
              <w:t>period_end</w:t>
            </w:r>
          </w:p>
        </w:tc>
        <w:tc>
          <w:tcPr>
            <w:tcW w:w="2505" w:type="pct"/>
            <w:vAlign w:val="center"/>
            <w:hideMark/>
          </w:tcPr>
          <w:p w14:paraId="48E3535B" w14:textId="77777777" w:rsidR="00514428" w:rsidRPr="0054704D" w:rsidRDefault="00514428" w:rsidP="003129D0">
            <w:pPr>
              <w:rPr>
                <w:sz w:val="26"/>
                <w:szCs w:val="26"/>
                <w:lang w:val="vi-VN" w:eastAsia="x-none"/>
              </w:rPr>
            </w:pPr>
            <w:r w:rsidRPr="0054704D">
              <w:rPr>
                <w:sz w:val="26"/>
                <w:szCs w:val="26"/>
                <w:lang w:val="vi-VN" w:eastAsia="x-none"/>
              </w:rPr>
              <w:t>Ngày kết thúc kỳ thống kê.</w:t>
            </w:r>
          </w:p>
        </w:tc>
      </w:tr>
      <w:tr w:rsidR="00514428" w:rsidRPr="00650B6D" w14:paraId="1E4836CB" w14:textId="77777777" w:rsidTr="005514ED">
        <w:trPr>
          <w:jc w:val="center"/>
        </w:trPr>
        <w:tc>
          <w:tcPr>
            <w:tcW w:w="483" w:type="pct"/>
            <w:vAlign w:val="center"/>
            <w:hideMark/>
          </w:tcPr>
          <w:p w14:paraId="611E5C03"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2012" w:type="pct"/>
            <w:vAlign w:val="center"/>
            <w:hideMark/>
          </w:tcPr>
          <w:p w14:paraId="64BCDBD8" w14:textId="77777777" w:rsidR="00514428" w:rsidRPr="0054704D" w:rsidRDefault="00514428" w:rsidP="003129D0">
            <w:pPr>
              <w:rPr>
                <w:sz w:val="26"/>
                <w:szCs w:val="26"/>
                <w:lang w:val="vi-VN" w:eastAsia="x-none"/>
              </w:rPr>
            </w:pPr>
            <w:r w:rsidRPr="0054704D">
              <w:rPr>
                <w:sz w:val="26"/>
                <w:szCs w:val="26"/>
                <w:lang w:val="vi-VN" w:eastAsia="x-none"/>
              </w:rPr>
              <w:t>total_questions_attempted</w:t>
            </w:r>
          </w:p>
        </w:tc>
        <w:tc>
          <w:tcPr>
            <w:tcW w:w="2505" w:type="pct"/>
            <w:vAlign w:val="center"/>
            <w:hideMark/>
          </w:tcPr>
          <w:p w14:paraId="3C4AD7DE" w14:textId="77777777" w:rsidR="00514428" w:rsidRPr="0054704D" w:rsidRDefault="00514428" w:rsidP="003129D0">
            <w:pPr>
              <w:rPr>
                <w:sz w:val="26"/>
                <w:szCs w:val="26"/>
                <w:lang w:val="vi-VN" w:eastAsia="x-none"/>
              </w:rPr>
            </w:pPr>
            <w:r w:rsidRPr="0054704D">
              <w:rPr>
                <w:sz w:val="26"/>
                <w:szCs w:val="26"/>
                <w:lang w:val="vi-VN" w:eastAsia="x-none"/>
              </w:rPr>
              <w:t>Tổng số câu hỏi đã làm trong kỳ.</w:t>
            </w:r>
          </w:p>
        </w:tc>
      </w:tr>
      <w:tr w:rsidR="00514428" w:rsidRPr="0054704D" w14:paraId="1FEE3F78" w14:textId="77777777" w:rsidTr="005514ED">
        <w:trPr>
          <w:jc w:val="center"/>
        </w:trPr>
        <w:tc>
          <w:tcPr>
            <w:tcW w:w="483" w:type="pct"/>
            <w:vAlign w:val="center"/>
            <w:hideMark/>
          </w:tcPr>
          <w:p w14:paraId="536AC6BD"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2012" w:type="pct"/>
            <w:vAlign w:val="center"/>
            <w:hideMark/>
          </w:tcPr>
          <w:p w14:paraId="425714F4" w14:textId="77777777" w:rsidR="00514428" w:rsidRPr="0054704D" w:rsidRDefault="00514428" w:rsidP="003129D0">
            <w:pPr>
              <w:rPr>
                <w:sz w:val="26"/>
                <w:szCs w:val="26"/>
                <w:lang w:val="vi-VN" w:eastAsia="x-none"/>
              </w:rPr>
            </w:pPr>
            <w:r w:rsidRPr="0054704D">
              <w:rPr>
                <w:sz w:val="26"/>
                <w:szCs w:val="26"/>
                <w:lang w:val="vi-VN" w:eastAsia="x-none"/>
              </w:rPr>
              <w:t>total_questions_correct</w:t>
            </w:r>
          </w:p>
        </w:tc>
        <w:tc>
          <w:tcPr>
            <w:tcW w:w="2505" w:type="pct"/>
            <w:vAlign w:val="center"/>
            <w:hideMark/>
          </w:tcPr>
          <w:p w14:paraId="21CBBBBE" w14:textId="77777777" w:rsidR="00514428" w:rsidRPr="0054704D" w:rsidRDefault="00514428" w:rsidP="003129D0">
            <w:pPr>
              <w:rPr>
                <w:sz w:val="26"/>
                <w:szCs w:val="26"/>
                <w:lang w:val="vi-VN" w:eastAsia="x-none"/>
              </w:rPr>
            </w:pPr>
            <w:r w:rsidRPr="0054704D">
              <w:rPr>
                <w:sz w:val="26"/>
                <w:szCs w:val="26"/>
                <w:lang w:val="vi-VN" w:eastAsia="x-none"/>
              </w:rPr>
              <w:t>Tổng số câu đúng.</w:t>
            </w:r>
          </w:p>
        </w:tc>
      </w:tr>
      <w:tr w:rsidR="00514428" w:rsidRPr="0054704D" w14:paraId="1C5D1351" w14:textId="77777777" w:rsidTr="005514ED">
        <w:trPr>
          <w:jc w:val="center"/>
        </w:trPr>
        <w:tc>
          <w:tcPr>
            <w:tcW w:w="483" w:type="pct"/>
            <w:vAlign w:val="center"/>
            <w:hideMark/>
          </w:tcPr>
          <w:p w14:paraId="12059119"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2012" w:type="pct"/>
            <w:vAlign w:val="center"/>
            <w:hideMark/>
          </w:tcPr>
          <w:p w14:paraId="7A9C2FE4" w14:textId="77777777" w:rsidR="00514428" w:rsidRPr="0054704D" w:rsidRDefault="00514428" w:rsidP="003129D0">
            <w:pPr>
              <w:rPr>
                <w:sz w:val="26"/>
                <w:szCs w:val="26"/>
                <w:lang w:val="vi-VN" w:eastAsia="x-none"/>
              </w:rPr>
            </w:pPr>
            <w:r w:rsidRPr="0054704D">
              <w:rPr>
                <w:sz w:val="26"/>
                <w:szCs w:val="26"/>
                <w:lang w:val="vi-VN" w:eastAsia="x-none"/>
              </w:rPr>
              <w:t>accuracy_rate</w:t>
            </w:r>
          </w:p>
        </w:tc>
        <w:tc>
          <w:tcPr>
            <w:tcW w:w="2505" w:type="pct"/>
            <w:vAlign w:val="center"/>
            <w:hideMark/>
          </w:tcPr>
          <w:p w14:paraId="54E6266D" w14:textId="77777777" w:rsidR="00514428" w:rsidRPr="0054704D" w:rsidRDefault="00514428" w:rsidP="003129D0">
            <w:pPr>
              <w:rPr>
                <w:sz w:val="26"/>
                <w:szCs w:val="26"/>
                <w:lang w:val="vi-VN" w:eastAsia="x-none"/>
              </w:rPr>
            </w:pPr>
            <w:r w:rsidRPr="0054704D">
              <w:rPr>
                <w:sz w:val="26"/>
                <w:szCs w:val="26"/>
                <w:lang w:val="vi-VN" w:eastAsia="x-none"/>
              </w:rPr>
              <w:t>Tỷ lệ chính xác.</w:t>
            </w:r>
          </w:p>
        </w:tc>
      </w:tr>
      <w:tr w:rsidR="00514428" w:rsidRPr="0054704D" w14:paraId="27ACEEE2" w14:textId="77777777" w:rsidTr="005514ED">
        <w:trPr>
          <w:jc w:val="center"/>
        </w:trPr>
        <w:tc>
          <w:tcPr>
            <w:tcW w:w="483" w:type="pct"/>
            <w:vAlign w:val="center"/>
            <w:hideMark/>
          </w:tcPr>
          <w:p w14:paraId="39BADD99"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2012" w:type="pct"/>
            <w:vAlign w:val="center"/>
            <w:hideMark/>
          </w:tcPr>
          <w:p w14:paraId="50D401E2" w14:textId="77777777" w:rsidR="00514428" w:rsidRPr="0054704D" w:rsidRDefault="00514428" w:rsidP="003129D0">
            <w:pPr>
              <w:rPr>
                <w:sz w:val="26"/>
                <w:szCs w:val="26"/>
                <w:lang w:val="vi-VN" w:eastAsia="x-none"/>
              </w:rPr>
            </w:pPr>
            <w:r w:rsidRPr="0054704D">
              <w:rPr>
                <w:sz w:val="26"/>
                <w:szCs w:val="26"/>
                <w:lang w:val="vi-VN" w:eastAsia="x-none"/>
              </w:rPr>
              <w:t>average_response_time</w:t>
            </w:r>
          </w:p>
        </w:tc>
        <w:tc>
          <w:tcPr>
            <w:tcW w:w="2505" w:type="pct"/>
            <w:vAlign w:val="center"/>
            <w:hideMark/>
          </w:tcPr>
          <w:p w14:paraId="705929FE" w14:textId="77777777" w:rsidR="00514428" w:rsidRPr="0054704D" w:rsidRDefault="00514428" w:rsidP="003129D0">
            <w:pPr>
              <w:rPr>
                <w:sz w:val="26"/>
                <w:szCs w:val="26"/>
                <w:lang w:val="vi-VN" w:eastAsia="x-none"/>
              </w:rPr>
            </w:pPr>
            <w:r w:rsidRPr="0054704D">
              <w:rPr>
                <w:sz w:val="26"/>
                <w:szCs w:val="26"/>
                <w:lang w:val="vi-VN" w:eastAsia="x-none"/>
              </w:rPr>
              <w:t>Thời gian phản hồi trung bình.</w:t>
            </w:r>
          </w:p>
        </w:tc>
      </w:tr>
      <w:tr w:rsidR="00514428" w:rsidRPr="0054704D" w14:paraId="338F1508" w14:textId="77777777" w:rsidTr="005514ED">
        <w:trPr>
          <w:jc w:val="center"/>
        </w:trPr>
        <w:tc>
          <w:tcPr>
            <w:tcW w:w="483" w:type="pct"/>
            <w:vAlign w:val="center"/>
            <w:hideMark/>
          </w:tcPr>
          <w:p w14:paraId="30552673" w14:textId="77777777" w:rsidR="00514428" w:rsidRPr="0054704D" w:rsidRDefault="00514428" w:rsidP="000F410D">
            <w:pPr>
              <w:jc w:val="center"/>
              <w:rPr>
                <w:sz w:val="26"/>
                <w:szCs w:val="26"/>
                <w:lang w:val="vi-VN" w:eastAsia="x-none"/>
              </w:rPr>
            </w:pPr>
            <w:r w:rsidRPr="0054704D">
              <w:rPr>
                <w:sz w:val="26"/>
                <w:szCs w:val="26"/>
                <w:lang w:val="vi-VN" w:eastAsia="x-none"/>
              </w:rPr>
              <w:t>10</w:t>
            </w:r>
          </w:p>
        </w:tc>
        <w:tc>
          <w:tcPr>
            <w:tcW w:w="2012" w:type="pct"/>
            <w:vAlign w:val="center"/>
            <w:hideMark/>
          </w:tcPr>
          <w:p w14:paraId="4DB0D528" w14:textId="77777777" w:rsidR="00514428" w:rsidRPr="0054704D" w:rsidRDefault="00514428" w:rsidP="003129D0">
            <w:pPr>
              <w:rPr>
                <w:sz w:val="26"/>
                <w:szCs w:val="26"/>
                <w:lang w:val="vi-VN" w:eastAsia="x-none"/>
              </w:rPr>
            </w:pPr>
            <w:r w:rsidRPr="0054704D">
              <w:rPr>
                <w:sz w:val="26"/>
                <w:szCs w:val="26"/>
                <w:lang w:val="vi-VN" w:eastAsia="x-none"/>
              </w:rPr>
              <w:t>study_time_minutes</w:t>
            </w:r>
          </w:p>
        </w:tc>
        <w:tc>
          <w:tcPr>
            <w:tcW w:w="2505" w:type="pct"/>
            <w:vAlign w:val="center"/>
            <w:hideMark/>
          </w:tcPr>
          <w:p w14:paraId="13EE2F08" w14:textId="77777777" w:rsidR="00514428" w:rsidRPr="0054704D" w:rsidRDefault="00514428" w:rsidP="003129D0">
            <w:pPr>
              <w:rPr>
                <w:sz w:val="26"/>
                <w:szCs w:val="26"/>
                <w:lang w:val="vi-VN" w:eastAsia="x-none"/>
              </w:rPr>
            </w:pPr>
            <w:r w:rsidRPr="0054704D">
              <w:rPr>
                <w:sz w:val="26"/>
                <w:szCs w:val="26"/>
                <w:lang w:val="vi-VN" w:eastAsia="x-none"/>
              </w:rPr>
              <w:t>Tổng thời gian học (phút).</w:t>
            </w:r>
          </w:p>
        </w:tc>
      </w:tr>
      <w:tr w:rsidR="00514428" w:rsidRPr="0054704D" w14:paraId="597AC4DD" w14:textId="77777777" w:rsidTr="005514ED">
        <w:trPr>
          <w:jc w:val="center"/>
        </w:trPr>
        <w:tc>
          <w:tcPr>
            <w:tcW w:w="483" w:type="pct"/>
            <w:vAlign w:val="center"/>
            <w:hideMark/>
          </w:tcPr>
          <w:p w14:paraId="1326A68E" w14:textId="77777777" w:rsidR="00514428" w:rsidRPr="0054704D" w:rsidRDefault="00514428" w:rsidP="000F410D">
            <w:pPr>
              <w:jc w:val="center"/>
              <w:rPr>
                <w:sz w:val="26"/>
                <w:szCs w:val="26"/>
                <w:lang w:val="vi-VN" w:eastAsia="x-none"/>
              </w:rPr>
            </w:pPr>
            <w:r w:rsidRPr="0054704D">
              <w:rPr>
                <w:sz w:val="26"/>
                <w:szCs w:val="26"/>
                <w:lang w:val="vi-VN" w:eastAsia="x-none"/>
              </w:rPr>
              <w:t>11</w:t>
            </w:r>
          </w:p>
        </w:tc>
        <w:tc>
          <w:tcPr>
            <w:tcW w:w="2012" w:type="pct"/>
            <w:vAlign w:val="center"/>
            <w:hideMark/>
          </w:tcPr>
          <w:p w14:paraId="4CD05679" w14:textId="77777777" w:rsidR="00514428" w:rsidRPr="0054704D" w:rsidRDefault="00514428" w:rsidP="003129D0">
            <w:pPr>
              <w:rPr>
                <w:sz w:val="26"/>
                <w:szCs w:val="26"/>
                <w:lang w:val="vi-VN" w:eastAsia="x-none"/>
              </w:rPr>
            </w:pPr>
            <w:r w:rsidRPr="0054704D">
              <w:rPr>
                <w:sz w:val="26"/>
                <w:szCs w:val="26"/>
                <w:lang w:val="vi-VN" w:eastAsia="x-none"/>
              </w:rPr>
              <w:t>subjects_studied</w:t>
            </w:r>
          </w:p>
        </w:tc>
        <w:tc>
          <w:tcPr>
            <w:tcW w:w="2505" w:type="pct"/>
            <w:vAlign w:val="center"/>
            <w:hideMark/>
          </w:tcPr>
          <w:p w14:paraId="6F924555" w14:textId="77777777" w:rsidR="00514428" w:rsidRPr="0054704D" w:rsidRDefault="00514428" w:rsidP="003129D0">
            <w:pPr>
              <w:rPr>
                <w:sz w:val="26"/>
                <w:szCs w:val="26"/>
                <w:lang w:val="vi-VN" w:eastAsia="x-none"/>
              </w:rPr>
            </w:pPr>
            <w:r w:rsidRPr="0054704D">
              <w:rPr>
                <w:sz w:val="26"/>
                <w:szCs w:val="26"/>
                <w:lang w:val="vi-VN" w:eastAsia="x-none"/>
              </w:rPr>
              <w:t>Số môn đã học.</w:t>
            </w:r>
          </w:p>
        </w:tc>
      </w:tr>
      <w:tr w:rsidR="00514428" w:rsidRPr="0054704D" w14:paraId="2C598688" w14:textId="77777777" w:rsidTr="005514ED">
        <w:trPr>
          <w:jc w:val="center"/>
        </w:trPr>
        <w:tc>
          <w:tcPr>
            <w:tcW w:w="483" w:type="pct"/>
            <w:vAlign w:val="center"/>
            <w:hideMark/>
          </w:tcPr>
          <w:p w14:paraId="55DF3D35" w14:textId="77777777" w:rsidR="00514428" w:rsidRPr="0054704D" w:rsidRDefault="00514428" w:rsidP="000F410D">
            <w:pPr>
              <w:jc w:val="center"/>
              <w:rPr>
                <w:sz w:val="26"/>
                <w:szCs w:val="26"/>
                <w:lang w:val="vi-VN" w:eastAsia="x-none"/>
              </w:rPr>
            </w:pPr>
            <w:r w:rsidRPr="0054704D">
              <w:rPr>
                <w:sz w:val="26"/>
                <w:szCs w:val="26"/>
                <w:lang w:val="vi-VN" w:eastAsia="x-none"/>
              </w:rPr>
              <w:t>12</w:t>
            </w:r>
          </w:p>
        </w:tc>
        <w:tc>
          <w:tcPr>
            <w:tcW w:w="2012" w:type="pct"/>
            <w:vAlign w:val="center"/>
            <w:hideMark/>
          </w:tcPr>
          <w:p w14:paraId="703BFBCF" w14:textId="77777777" w:rsidR="00514428" w:rsidRPr="0054704D" w:rsidRDefault="00514428" w:rsidP="003129D0">
            <w:pPr>
              <w:rPr>
                <w:sz w:val="26"/>
                <w:szCs w:val="26"/>
                <w:lang w:val="vi-VN" w:eastAsia="x-none"/>
              </w:rPr>
            </w:pPr>
            <w:r w:rsidRPr="0054704D">
              <w:rPr>
                <w:sz w:val="26"/>
                <w:szCs w:val="26"/>
                <w:lang w:val="vi-VN" w:eastAsia="x-none"/>
              </w:rPr>
              <w:t>chapters_completed</w:t>
            </w:r>
          </w:p>
        </w:tc>
        <w:tc>
          <w:tcPr>
            <w:tcW w:w="2505" w:type="pct"/>
            <w:vAlign w:val="center"/>
            <w:hideMark/>
          </w:tcPr>
          <w:p w14:paraId="48382112" w14:textId="77777777" w:rsidR="00514428" w:rsidRPr="0054704D" w:rsidRDefault="00514428" w:rsidP="003129D0">
            <w:pPr>
              <w:rPr>
                <w:sz w:val="26"/>
                <w:szCs w:val="26"/>
                <w:lang w:val="vi-VN" w:eastAsia="x-none"/>
              </w:rPr>
            </w:pPr>
            <w:r w:rsidRPr="0054704D">
              <w:rPr>
                <w:sz w:val="26"/>
                <w:szCs w:val="26"/>
                <w:lang w:val="vi-VN" w:eastAsia="x-none"/>
              </w:rPr>
              <w:t>Số chương hoàn thành.</w:t>
            </w:r>
          </w:p>
        </w:tc>
      </w:tr>
      <w:tr w:rsidR="00514428" w:rsidRPr="00650B6D" w14:paraId="54739155" w14:textId="77777777" w:rsidTr="005514ED">
        <w:trPr>
          <w:jc w:val="center"/>
        </w:trPr>
        <w:tc>
          <w:tcPr>
            <w:tcW w:w="483" w:type="pct"/>
            <w:vAlign w:val="center"/>
            <w:hideMark/>
          </w:tcPr>
          <w:p w14:paraId="018AE4D4" w14:textId="77777777" w:rsidR="00514428" w:rsidRPr="0054704D" w:rsidRDefault="00514428" w:rsidP="000F410D">
            <w:pPr>
              <w:jc w:val="center"/>
              <w:rPr>
                <w:sz w:val="26"/>
                <w:szCs w:val="26"/>
                <w:lang w:val="vi-VN" w:eastAsia="x-none"/>
              </w:rPr>
            </w:pPr>
            <w:r w:rsidRPr="0054704D">
              <w:rPr>
                <w:sz w:val="26"/>
                <w:szCs w:val="26"/>
                <w:lang w:val="vi-VN" w:eastAsia="x-none"/>
              </w:rPr>
              <w:t>13</w:t>
            </w:r>
          </w:p>
        </w:tc>
        <w:tc>
          <w:tcPr>
            <w:tcW w:w="2012" w:type="pct"/>
            <w:vAlign w:val="center"/>
            <w:hideMark/>
          </w:tcPr>
          <w:p w14:paraId="48794F30" w14:textId="77777777" w:rsidR="00514428" w:rsidRPr="0054704D" w:rsidRDefault="00514428" w:rsidP="003129D0">
            <w:pPr>
              <w:rPr>
                <w:sz w:val="26"/>
                <w:szCs w:val="26"/>
                <w:lang w:val="vi-VN" w:eastAsia="x-none"/>
              </w:rPr>
            </w:pPr>
            <w:r w:rsidRPr="0054704D">
              <w:rPr>
                <w:sz w:val="26"/>
                <w:szCs w:val="26"/>
                <w:lang w:val="vi-VN" w:eastAsia="x-none"/>
              </w:rPr>
              <w:t>los_mastered</w:t>
            </w:r>
          </w:p>
        </w:tc>
        <w:tc>
          <w:tcPr>
            <w:tcW w:w="2505" w:type="pct"/>
            <w:vAlign w:val="center"/>
            <w:hideMark/>
          </w:tcPr>
          <w:p w14:paraId="70DFCACA" w14:textId="77777777" w:rsidR="00514428" w:rsidRPr="0054704D" w:rsidRDefault="00514428" w:rsidP="003129D0">
            <w:pPr>
              <w:rPr>
                <w:sz w:val="26"/>
                <w:szCs w:val="26"/>
                <w:lang w:val="vi-VN" w:eastAsia="x-none"/>
              </w:rPr>
            </w:pPr>
            <w:r w:rsidRPr="0054704D">
              <w:rPr>
                <w:sz w:val="26"/>
                <w:szCs w:val="26"/>
                <w:lang w:val="vi-VN" w:eastAsia="x-none"/>
              </w:rPr>
              <w:t>Số chuẩn đầu ra đã thành thạo.</w:t>
            </w:r>
          </w:p>
        </w:tc>
      </w:tr>
      <w:tr w:rsidR="00514428" w:rsidRPr="00650B6D" w14:paraId="3EF1FDB7" w14:textId="77777777" w:rsidTr="005514ED">
        <w:trPr>
          <w:jc w:val="center"/>
        </w:trPr>
        <w:tc>
          <w:tcPr>
            <w:tcW w:w="483" w:type="pct"/>
            <w:vAlign w:val="center"/>
            <w:hideMark/>
          </w:tcPr>
          <w:p w14:paraId="709B3DB9" w14:textId="77777777" w:rsidR="00514428" w:rsidRPr="0054704D" w:rsidRDefault="00514428" w:rsidP="000F410D">
            <w:pPr>
              <w:jc w:val="center"/>
              <w:rPr>
                <w:sz w:val="26"/>
                <w:szCs w:val="26"/>
                <w:lang w:val="vi-VN" w:eastAsia="x-none"/>
              </w:rPr>
            </w:pPr>
            <w:r w:rsidRPr="0054704D">
              <w:rPr>
                <w:sz w:val="26"/>
                <w:szCs w:val="26"/>
                <w:lang w:val="vi-VN" w:eastAsia="x-none"/>
              </w:rPr>
              <w:t>14</w:t>
            </w:r>
          </w:p>
        </w:tc>
        <w:tc>
          <w:tcPr>
            <w:tcW w:w="2012" w:type="pct"/>
            <w:vAlign w:val="center"/>
            <w:hideMark/>
          </w:tcPr>
          <w:p w14:paraId="0E9BC5DD" w14:textId="77777777" w:rsidR="00514428" w:rsidRPr="0054704D" w:rsidRDefault="00514428" w:rsidP="003129D0">
            <w:pPr>
              <w:rPr>
                <w:sz w:val="26"/>
                <w:szCs w:val="26"/>
                <w:lang w:val="vi-VN" w:eastAsia="x-none"/>
              </w:rPr>
            </w:pPr>
            <w:r w:rsidRPr="0054704D">
              <w:rPr>
                <w:sz w:val="26"/>
                <w:szCs w:val="26"/>
                <w:lang w:val="vi-VN" w:eastAsia="x-none"/>
              </w:rPr>
              <w:t>improvement_rate</w:t>
            </w:r>
          </w:p>
        </w:tc>
        <w:tc>
          <w:tcPr>
            <w:tcW w:w="2505" w:type="pct"/>
            <w:vAlign w:val="center"/>
            <w:hideMark/>
          </w:tcPr>
          <w:p w14:paraId="0902793E" w14:textId="77777777" w:rsidR="00514428" w:rsidRPr="0054704D" w:rsidRDefault="00514428" w:rsidP="003129D0">
            <w:pPr>
              <w:rPr>
                <w:sz w:val="26"/>
                <w:szCs w:val="26"/>
                <w:lang w:val="vi-VN" w:eastAsia="x-none"/>
              </w:rPr>
            </w:pPr>
            <w:r w:rsidRPr="0054704D">
              <w:rPr>
                <w:sz w:val="26"/>
                <w:szCs w:val="26"/>
                <w:lang w:val="vi-VN" w:eastAsia="x-none"/>
              </w:rPr>
              <w:t>Tỷ lệ cải thiện so với kỳ trước.</w:t>
            </w:r>
          </w:p>
        </w:tc>
      </w:tr>
      <w:tr w:rsidR="00514428" w:rsidRPr="0054704D" w14:paraId="7078FF76" w14:textId="77777777" w:rsidTr="005514ED">
        <w:trPr>
          <w:jc w:val="center"/>
        </w:trPr>
        <w:tc>
          <w:tcPr>
            <w:tcW w:w="483" w:type="pct"/>
            <w:vAlign w:val="center"/>
            <w:hideMark/>
          </w:tcPr>
          <w:p w14:paraId="649F262D" w14:textId="77777777" w:rsidR="00514428" w:rsidRPr="0054704D" w:rsidRDefault="00514428" w:rsidP="000F410D">
            <w:pPr>
              <w:jc w:val="center"/>
              <w:rPr>
                <w:sz w:val="26"/>
                <w:szCs w:val="26"/>
                <w:lang w:val="vi-VN" w:eastAsia="x-none"/>
              </w:rPr>
            </w:pPr>
            <w:r w:rsidRPr="0054704D">
              <w:rPr>
                <w:sz w:val="26"/>
                <w:szCs w:val="26"/>
                <w:lang w:val="vi-VN" w:eastAsia="x-none"/>
              </w:rPr>
              <w:lastRenderedPageBreak/>
              <w:t>15</w:t>
            </w:r>
          </w:p>
        </w:tc>
        <w:tc>
          <w:tcPr>
            <w:tcW w:w="2012" w:type="pct"/>
            <w:vAlign w:val="center"/>
            <w:hideMark/>
          </w:tcPr>
          <w:p w14:paraId="48887E3D" w14:textId="77777777" w:rsidR="00514428" w:rsidRPr="0054704D" w:rsidRDefault="00514428" w:rsidP="003129D0">
            <w:pPr>
              <w:rPr>
                <w:sz w:val="26"/>
                <w:szCs w:val="26"/>
                <w:lang w:val="vi-VN" w:eastAsia="x-none"/>
              </w:rPr>
            </w:pPr>
            <w:r w:rsidRPr="0054704D">
              <w:rPr>
                <w:sz w:val="26"/>
                <w:szCs w:val="26"/>
                <w:lang w:val="vi-VN" w:eastAsia="x-none"/>
              </w:rPr>
              <w:t>created_at</w:t>
            </w:r>
          </w:p>
        </w:tc>
        <w:tc>
          <w:tcPr>
            <w:tcW w:w="2505" w:type="pct"/>
            <w:vAlign w:val="center"/>
            <w:hideMark/>
          </w:tcPr>
          <w:p w14:paraId="375FC799" w14:textId="77777777" w:rsidR="00514428" w:rsidRPr="0054704D" w:rsidRDefault="00514428" w:rsidP="003129D0">
            <w:pPr>
              <w:rPr>
                <w:sz w:val="26"/>
                <w:szCs w:val="26"/>
                <w:lang w:val="vi-VN" w:eastAsia="x-none"/>
              </w:rPr>
            </w:pPr>
            <w:r w:rsidRPr="0054704D">
              <w:rPr>
                <w:sz w:val="26"/>
                <w:szCs w:val="26"/>
                <w:lang w:val="vi-VN" w:eastAsia="x-none"/>
              </w:rPr>
              <w:t>Thời gian tạo.</w:t>
            </w:r>
          </w:p>
        </w:tc>
      </w:tr>
    </w:tbl>
    <w:p w14:paraId="6CED4BA0" w14:textId="77777777" w:rsidR="00514428" w:rsidRPr="005624A6" w:rsidRDefault="00514428" w:rsidP="00514428">
      <w:pPr>
        <w:pStyle w:val="Noidung"/>
        <w:rPr>
          <w:szCs w:val="26"/>
        </w:rPr>
      </w:pPr>
      <w:r w:rsidRPr="005624A6">
        <w:rPr>
          <w:szCs w:val="26"/>
        </w:rPr>
        <w:t>Bảng: ProgramOutcomeTracking (Theo dõi chuẩn đầu ra chương trình - PO)</w:t>
      </w:r>
    </w:p>
    <w:p w14:paraId="25A7FAE9" w14:textId="4A1680CF" w:rsidR="00E54AA6" w:rsidRPr="00E54AA6" w:rsidRDefault="00E54AA6" w:rsidP="00E54AA6">
      <w:pPr>
        <w:pStyle w:val="Caption"/>
        <w:keepNext/>
        <w:rPr>
          <w:lang w:val="vi-VN"/>
        </w:rPr>
      </w:pPr>
      <w:bookmarkStart w:id="117" w:name="_Toc217711282"/>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31</w:t>
      </w:r>
      <w:r w:rsidR="00B5572B">
        <w:fldChar w:fldCharType="end"/>
      </w:r>
      <w:r>
        <w:rPr>
          <w:lang w:val="vi-VN"/>
        </w:rPr>
        <w:t xml:space="preserve"> </w:t>
      </w:r>
      <w:r w:rsidR="00FD70DD">
        <w:rPr>
          <w:lang w:val="vi-VN"/>
        </w:rPr>
        <w:t xml:space="preserve">Đặc tả </w:t>
      </w:r>
      <w:r>
        <w:rPr>
          <w:lang w:val="vi-VN"/>
        </w:rPr>
        <w:t xml:space="preserve">bảng </w:t>
      </w:r>
      <w:r w:rsidRPr="005624A6">
        <w:rPr>
          <w:szCs w:val="26"/>
        </w:rPr>
        <w:t>ProgramOutcomeTracking</w:t>
      </w:r>
      <w:bookmarkEnd w:id="117"/>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23"/>
        <w:gridCol w:w="2475"/>
        <w:gridCol w:w="5574"/>
      </w:tblGrid>
      <w:tr w:rsidR="00514428" w:rsidRPr="0054704D" w14:paraId="3CE3EDC1" w14:textId="77777777" w:rsidTr="005514ED">
        <w:trPr>
          <w:jc w:val="center"/>
        </w:trPr>
        <w:tc>
          <w:tcPr>
            <w:tcW w:w="412" w:type="pct"/>
            <w:vAlign w:val="center"/>
            <w:hideMark/>
          </w:tcPr>
          <w:p w14:paraId="667B1968"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411" w:type="pct"/>
            <w:vAlign w:val="center"/>
            <w:hideMark/>
          </w:tcPr>
          <w:p w14:paraId="1B8A945C"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3177" w:type="pct"/>
            <w:vAlign w:val="center"/>
            <w:hideMark/>
          </w:tcPr>
          <w:p w14:paraId="2E6A3E47"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79BBCC35" w14:textId="77777777" w:rsidTr="005514ED">
        <w:trPr>
          <w:jc w:val="center"/>
        </w:trPr>
        <w:tc>
          <w:tcPr>
            <w:tcW w:w="412" w:type="pct"/>
            <w:vAlign w:val="center"/>
            <w:hideMark/>
          </w:tcPr>
          <w:p w14:paraId="0F24D54A"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411" w:type="pct"/>
            <w:vAlign w:val="center"/>
            <w:hideMark/>
          </w:tcPr>
          <w:p w14:paraId="13173900" w14:textId="77777777" w:rsidR="00514428" w:rsidRPr="0054704D" w:rsidRDefault="00514428" w:rsidP="00E54AA6">
            <w:pPr>
              <w:rPr>
                <w:sz w:val="26"/>
                <w:szCs w:val="26"/>
                <w:lang w:val="vi-VN" w:eastAsia="x-none"/>
              </w:rPr>
            </w:pPr>
            <w:r w:rsidRPr="0054704D">
              <w:rPr>
                <w:sz w:val="26"/>
                <w:szCs w:val="26"/>
                <w:lang w:val="vi-VN" w:eastAsia="x-none"/>
              </w:rPr>
              <w:t>tracking_id</w:t>
            </w:r>
          </w:p>
        </w:tc>
        <w:tc>
          <w:tcPr>
            <w:tcW w:w="3177" w:type="pct"/>
            <w:vAlign w:val="center"/>
            <w:hideMark/>
          </w:tcPr>
          <w:p w14:paraId="7CF2628E" w14:textId="77777777" w:rsidR="00514428" w:rsidRPr="0054704D" w:rsidRDefault="00514428" w:rsidP="00E54AA6">
            <w:pPr>
              <w:rPr>
                <w:sz w:val="26"/>
                <w:szCs w:val="26"/>
                <w:lang w:val="vi-VN" w:eastAsia="x-none"/>
              </w:rPr>
            </w:pPr>
            <w:r w:rsidRPr="0054704D">
              <w:rPr>
                <w:sz w:val="26"/>
                <w:szCs w:val="26"/>
                <w:lang w:val="vi-VN" w:eastAsia="x-none"/>
              </w:rPr>
              <w:t>Khóa chính.</w:t>
            </w:r>
          </w:p>
        </w:tc>
      </w:tr>
      <w:tr w:rsidR="00514428" w:rsidRPr="0054704D" w14:paraId="25705A96" w14:textId="77777777" w:rsidTr="005514ED">
        <w:trPr>
          <w:jc w:val="center"/>
        </w:trPr>
        <w:tc>
          <w:tcPr>
            <w:tcW w:w="412" w:type="pct"/>
            <w:vAlign w:val="center"/>
            <w:hideMark/>
          </w:tcPr>
          <w:p w14:paraId="3495F960"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411" w:type="pct"/>
            <w:vAlign w:val="center"/>
            <w:hideMark/>
          </w:tcPr>
          <w:p w14:paraId="788CB5E8" w14:textId="77777777" w:rsidR="00514428" w:rsidRPr="0054704D" w:rsidRDefault="00514428" w:rsidP="00E54AA6">
            <w:pPr>
              <w:rPr>
                <w:sz w:val="26"/>
                <w:szCs w:val="26"/>
                <w:lang w:val="vi-VN" w:eastAsia="x-none"/>
              </w:rPr>
            </w:pPr>
            <w:r w:rsidRPr="0054704D">
              <w:rPr>
                <w:sz w:val="26"/>
                <w:szCs w:val="26"/>
                <w:lang w:val="vi-VN" w:eastAsia="x-none"/>
              </w:rPr>
              <w:t>user_id</w:t>
            </w:r>
          </w:p>
        </w:tc>
        <w:tc>
          <w:tcPr>
            <w:tcW w:w="3177" w:type="pct"/>
            <w:vAlign w:val="center"/>
            <w:hideMark/>
          </w:tcPr>
          <w:p w14:paraId="492B83E9" w14:textId="77777777" w:rsidR="00514428" w:rsidRPr="0054704D" w:rsidRDefault="00514428" w:rsidP="00E54AA6">
            <w:pPr>
              <w:rPr>
                <w:sz w:val="26"/>
                <w:szCs w:val="26"/>
                <w:lang w:val="vi-VN" w:eastAsia="x-none"/>
              </w:rPr>
            </w:pPr>
            <w:r w:rsidRPr="0054704D">
              <w:rPr>
                <w:sz w:val="26"/>
                <w:szCs w:val="26"/>
                <w:lang w:val="vi-VN" w:eastAsia="x-none"/>
              </w:rPr>
              <w:t>Mã sinh viên.</w:t>
            </w:r>
          </w:p>
        </w:tc>
      </w:tr>
      <w:tr w:rsidR="00514428" w:rsidRPr="00650B6D" w14:paraId="63D3CA81" w14:textId="77777777" w:rsidTr="005514ED">
        <w:trPr>
          <w:jc w:val="center"/>
        </w:trPr>
        <w:tc>
          <w:tcPr>
            <w:tcW w:w="412" w:type="pct"/>
            <w:vAlign w:val="center"/>
            <w:hideMark/>
          </w:tcPr>
          <w:p w14:paraId="624FF745"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411" w:type="pct"/>
            <w:vAlign w:val="center"/>
            <w:hideMark/>
          </w:tcPr>
          <w:p w14:paraId="30CDF68C" w14:textId="77777777" w:rsidR="00514428" w:rsidRPr="0054704D" w:rsidRDefault="00514428" w:rsidP="00E54AA6">
            <w:pPr>
              <w:rPr>
                <w:sz w:val="26"/>
                <w:szCs w:val="26"/>
                <w:lang w:val="vi-VN" w:eastAsia="x-none"/>
              </w:rPr>
            </w:pPr>
            <w:r w:rsidRPr="0054704D">
              <w:rPr>
                <w:sz w:val="26"/>
                <w:szCs w:val="26"/>
                <w:lang w:val="vi-VN" w:eastAsia="x-none"/>
              </w:rPr>
              <w:t>program_id</w:t>
            </w:r>
          </w:p>
        </w:tc>
        <w:tc>
          <w:tcPr>
            <w:tcW w:w="3177" w:type="pct"/>
            <w:vAlign w:val="center"/>
            <w:hideMark/>
          </w:tcPr>
          <w:p w14:paraId="68782296" w14:textId="77777777" w:rsidR="00514428" w:rsidRPr="0054704D" w:rsidRDefault="00514428" w:rsidP="00E54AA6">
            <w:pPr>
              <w:rPr>
                <w:sz w:val="26"/>
                <w:szCs w:val="26"/>
                <w:lang w:val="vi-VN" w:eastAsia="x-none"/>
              </w:rPr>
            </w:pPr>
            <w:r w:rsidRPr="0054704D">
              <w:rPr>
                <w:sz w:val="26"/>
                <w:szCs w:val="26"/>
                <w:lang w:val="vi-VN" w:eastAsia="x-none"/>
              </w:rPr>
              <w:t>Mã chương trình đào tạo.</w:t>
            </w:r>
          </w:p>
        </w:tc>
      </w:tr>
      <w:tr w:rsidR="00514428" w:rsidRPr="00650B6D" w14:paraId="74A627D5" w14:textId="77777777" w:rsidTr="005514ED">
        <w:trPr>
          <w:jc w:val="center"/>
        </w:trPr>
        <w:tc>
          <w:tcPr>
            <w:tcW w:w="412" w:type="pct"/>
            <w:vAlign w:val="center"/>
            <w:hideMark/>
          </w:tcPr>
          <w:p w14:paraId="4F0C93EC"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411" w:type="pct"/>
            <w:vAlign w:val="center"/>
            <w:hideMark/>
          </w:tcPr>
          <w:p w14:paraId="3093B581" w14:textId="77777777" w:rsidR="00514428" w:rsidRPr="0054704D" w:rsidRDefault="00514428" w:rsidP="00E54AA6">
            <w:pPr>
              <w:rPr>
                <w:sz w:val="26"/>
                <w:szCs w:val="26"/>
                <w:lang w:val="vi-VN" w:eastAsia="x-none"/>
              </w:rPr>
            </w:pPr>
            <w:r w:rsidRPr="0054704D">
              <w:rPr>
                <w:sz w:val="26"/>
                <w:szCs w:val="26"/>
                <w:lang w:val="vi-VN" w:eastAsia="x-none"/>
              </w:rPr>
              <w:t>po_id</w:t>
            </w:r>
          </w:p>
        </w:tc>
        <w:tc>
          <w:tcPr>
            <w:tcW w:w="3177" w:type="pct"/>
            <w:vAlign w:val="center"/>
            <w:hideMark/>
          </w:tcPr>
          <w:p w14:paraId="2DA6D780" w14:textId="77777777" w:rsidR="00514428" w:rsidRPr="0054704D" w:rsidRDefault="00514428" w:rsidP="00E54AA6">
            <w:pPr>
              <w:rPr>
                <w:sz w:val="26"/>
                <w:szCs w:val="26"/>
                <w:lang w:val="vi-VN" w:eastAsia="x-none"/>
              </w:rPr>
            </w:pPr>
            <w:r w:rsidRPr="0054704D">
              <w:rPr>
                <w:sz w:val="26"/>
                <w:szCs w:val="26"/>
                <w:lang w:val="vi-VN" w:eastAsia="x-none"/>
              </w:rPr>
              <w:t>Mã mục tiêu chương trình (PO).</w:t>
            </w:r>
          </w:p>
        </w:tc>
      </w:tr>
      <w:tr w:rsidR="00514428" w:rsidRPr="00650B6D" w14:paraId="5CCE77CB" w14:textId="77777777" w:rsidTr="005514ED">
        <w:trPr>
          <w:jc w:val="center"/>
        </w:trPr>
        <w:tc>
          <w:tcPr>
            <w:tcW w:w="412" w:type="pct"/>
            <w:vAlign w:val="center"/>
            <w:hideMark/>
          </w:tcPr>
          <w:p w14:paraId="25530A85"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411" w:type="pct"/>
            <w:vAlign w:val="center"/>
            <w:hideMark/>
          </w:tcPr>
          <w:p w14:paraId="7DC758C5" w14:textId="77777777" w:rsidR="00514428" w:rsidRPr="0054704D" w:rsidRDefault="00514428" w:rsidP="00E54AA6">
            <w:pPr>
              <w:rPr>
                <w:sz w:val="26"/>
                <w:szCs w:val="26"/>
                <w:lang w:val="vi-VN" w:eastAsia="x-none"/>
              </w:rPr>
            </w:pPr>
            <w:r w:rsidRPr="0054704D">
              <w:rPr>
                <w:sz w:val="26"/>
                <w:szCs w:val="26"/>
                <w:lang w:val="vi-VN" w:eastAsia="x-none"/>
              </w:rPr>
              <w:t>achievement_level</w:t>
            </w:r>
          </w:p>
        </w:tc>
        <w:tc>
          <w:tcPr>
            <w:tcW w:w="3177" w:type="pct"/>
            <w:vAlign w:val="center"/>
            <w:hideMark/>
          </w:tcPr>
          <w:p w14:paraId="63A57034" w14:textId="77777777" w:rsidR="00514428" w:rsidRPr="0054704D" w:rsidRDefault="00514428" w:rsidP="00E54AA6">
            <w:pPr>
              <w:rPr>
                <w:sz w:val="26"/>
                <w:szCs w:val="26"/>
                <w:lang w:val="vi-VN" w:eastAsia="x-none"/>
              </w:rPr>
            </w:pPr>
            <w:r w:rsidRPr="0054704D">
              <w:rPr>
                <w:sz w:val="26"/>
                <w:szCs w:val="26"/>
                <w:lang w:val="vi-VN" w:eastAsia="x-none"/>
              </w:rPr>
              <w:t>Mức độ đạt được (VD: Đạt, Xuất sắc).</w:t>
            </w:r>
          </w:p>
        </w:tc>
      </w:tr>
      <w:tr w:rsidR="00514428" w:rsidRPr="00650B6D" w14:paraId="03CB5101" w14:textId="77777777" w:rsidTr="005514ED">
        <w:trPr>
          <w:jc w:val="center"/>
        </w:trPr>
        <w:tc>
          <w:tcPr>
            <w:tcW w:w="412" w:type="pct"/>
            <w:vAlign w:val="center"/>
            <w:hideMark/>
          </w:tcPr>
          <w:p w14:paraId="77D69F14"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411" w:type="pct"/>
            <w:vAlign w:val="center"/>
            <w:hideMark/>
          </w:tcPr>
          <w:p w14:paraId="7FA1B786" w14:textId="77777777" w:rsidR="00514428" w:rsidRPr="0054704D" w:rsidRDefault="00514428" w:rsidP="00E54AA6">
            <w:pPr>
              <w:rPr>
                <w:sz w:val="26"/>
                <w:szCs w:val="26"/>
                <w:lang w:val="vi-VN" w:eastAsia="x-none"/>
              </w:rPr>
            </w:pPr>
            <w:r w:rsidRPr="0054704D">
              <w:rPr>
                <w:sz w:val="26"/>
                <w:szCs w:val="26"/>
                <w:lang w:val="vi-VN" w:eastAsia="x-none"/>
              </w:rPr>
              <w:t>evidence_count</w:t>
            </w:r>
          </w:p>
        </w:tc>
        <w:tc>
          <w:tcPr>
            <w:tcW w:w="3177" w:type="pct"/>
            <w:vAlign w:val="center"/>
            <w:hideMark/>
          </w:tcPr>
          <w:p w14:paraId="7A0A9A38" w14:textId="77777777" w:rsidR="00514428" w:rsidRPr="0054704D" w:rsidRDefault="00514428" w:rsidP="00E54AA6">
            <w:pPr>
              <w:rPr>
                <w:sz w:val="26"/>
                <w:szCs w:val="26"/>
                <w:lang w:val="vi-VN" w:eastAsia="x-none"/>
              </w:rPr>
            </w:pPr>
            <w:r w:rsidRPr="0054704D">
              <w:rPr>
                <w:sz w:val="26"/>
                <w:szCs w:val="26"/>
                <w:lang w:val="vi-VN" w:eastAsia="x-none"/>
              </w:rPr>
              <w:t>Số lượng bằng chứng chứng minh (bài tập, đồ án).</w:t>
            </w:r>
          </w:p>
        </w:tc>
      </w:tr>
      <w:tr w:rsidR="00514428" w:rsidRPr="00650B6D" w14:paraId="597659E4" w14:textId="77777777" w:rsidTr="005514ED">
        <w:trPr>
          <w:jc w:val="center"/>
        </w:trPr>
        <w:tc>
          <w:tcPr>
            <w:tcW w:w="412" w:type="pct"/>
            <w:vAlign w:val="center"/>
            <w:hideMark/>
          </w:tcPr>
          <w:p w14:paraId="29EF542E"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411" w:type="pct"/>
            <w:vAlign w:val="center"/>
            <w:hideMark/>
          </w:tcPr>
          <w:p w14:paraId="5D7D20C1" w14:textId="77777777" w:rsidR="00514428" w:rsidRPr="0054704D" w:rsidRDefault="00514428" w:rsidP="00E54AA6">
            <w:pPr>
              <w:rPr>
                <w:sz w:val="26"/>
                <w:szCs w:val="26"/>
                <w:lang w:val="vi-VN" w:eastAsia="x-none"/>
              </w:rPr>
            </w:pPr>
            <w:r w:rsidRPr="0054704D">
              <w:rPr>
                <w:sz w:val="26"/>
                <w:szCs w:val="26"/>
                <w:lang w:val="vi-VN" w:eastAsia="x-none"/>
              </w:rPr>
              <w:t>last_assessment_date</w:t>
            </w:r>
          </w:p>
        </w:tc>
        <w:tc>
          <w:tcPr>
            <w:tcW w:w="3177" w:type="pct"/>
            <w:vAlign w:val="center"/>
            <w:hideMark/>
          </w:tcPr>
          <w:p w14:paraId="245E8739" w14:textId="77777777" w:rsidR="00514428" w:rsidRPr="0054704D" w:rsidRDefault="00514428" w:rsidP="00E54AA6">
            <w:pPr>
              <w:rPr>
                <w:sz w:val="26"/>
                <w:szCs w:val="26"/>
                <w:lang w:val="vi-VN" w:eastAsia="x-none"/>
              </w:rPr>
            </w:pPr>
            <w:r w:rsidRPr="0054704D">
              <w:rPr>
                <w:sz w:val="26"/>
                <w:szCs w:val="26"/>
                <w:lang w:val="vi-VN" w:eastAsia="x-none"/>
              </w:rPr>
              <w:t>Ngày đánh giá gần nhất.</w:t>
            </w:r>
          </w:p>
        </w:tc>
      </w:tr>
      <w:tr w:rsidR="00514428" w:rsidRPr="00650B6D" w14:paraId="2CD3926E" w14:textId="77777777" w:rsidTr="005514ED">
        <w:trPr>
          <w:jc w:val="center"/>
        </w:trPr>
        <w:tc>
          <w:tcPr>
            <w:tcW w:w="412" w:type="pct"/>
            <w:vAlign w:val="center"/>
            <w:hideMark/>
          </w:tcPr>
          <w:p w14:paraId="2C6364E8"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411" w:type="pct"/>
            <w:vAlign w:val="center"/>
            <w:hideMark/>
          </w:tcPr>
          <w:p w14:paraId="7C22F364" w14:textId="77777777" w:rsidR="00514428" w:rsidRPr="0054704D" w:rsidRDefault="00514428" w:rsidP="00E54AA6">
            <w:pPr>
              <w:rPr>
                <w:sz w:val="26"/>
                <w:szCs w:val="26"/>
                <w:lang w:val="vi-VN" w:eastAsia="x-none"/>
              </w:rPr>
            </w:pPr>
            <w:r w:rsidRPr="0054704D">
              <w:rPr>
                <w:sz w:val="26"/>
                <w:szCs w:val="26"/>
                <w:lang w:val="vi-VN" w:eastAsia="x-none"/>
              </w:rPr>
              <w:t>improvement_plan</w:t>
            </w:r>
          </w:p>
        </w:tc>
        <w:tc>
          <w:tcPr>
            <w:tcW w:w="3177" w:type="pct"/>
            <w:vAlign w:val="center"/>
            <w:hideMark/>
          </w:tcPr>
          <w:p w14:paraId="63E03EBC" w14:textId="77777777" w:rsidR="00514428" w:rsidRPr="0054704D" w:rsidRDefault="00514428" w:rsidP="00E54AA6">
            <w:pPr>
              <w:rPr>
                <w:sz w:val="26"/>
                <w:szCs w:val="26"/>
                <w:lang w:val="vi-VN" w:eastAsia="x-none"/>
              </w:rPr>
            </w:pPr>
            <w:r w:rsidRPr="0054704D">
              <w:rPr>
                <w:sz w:val="26"/>
                <w:szCs w:val="26"/>
                <w:lang w:val="vi-VN" w:eastAsia="x-none"/>
              </w:rPr>
              <w:t>Kế hoạch cải thiện (nếu chưa đạt).</w:t>
            </w:r>
          </w:p>
        </w:tc>
      </w:tr>
      <w:tr w:rsidR="00514428" w:rsidRPr="0054704D" w14:paraId="61127744" w14:textId="77777777" w:rsidTr="005514ED">
        <w:trPr>
          <w:jc w:val="center"/>
        </w:trPr>
        <w:tc>
          <w:tcPr>
            <w:tcW w:w="412" w:type="pct"/>
            <w:vAlign w:val="center"/>
            <w:hideMark/>
          </w:tcPr>
          <w:p w14:paraId="4BA56186"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411" w:type="pct"/>
            <w:vAlign w:val="center"/>
            <w:hideMark/>
          </w:tcPr>
          <w:p w14:paraId="229B2A2C" w14:textId="77777777" w:rsidR="00514428" w:rsidRPr="0054704D" w:rsidRDefault="00514428" w:rsidP="00E54AA6">
            <w:pPr>
              <w:rPr>
                <w:sz w:val="26"/>
                <w:szCs w:val="26"/>
                <w:lang w:val="vi-VN" w:eastAsia="x-none"/>
              </w:rPr>
            </w:pPr>
            <w:r w:rsidRPr="0054704D">
              <w:rPr>
                <w:sz w:val="26"/>
                <w:szCs w:val="26"/>
                <w:lang w:val="vi-VN" w:eastAsia="x-none"/>
              </w:rPr>
              <w:t>created_at</w:t>
            </w:r>
          </w:p>
        </w:tc>
        <w:tc>
          <w:tcPr>
            <w:tcW w:w="3177" w:type="pct"/>
            <w:vAlign w:val="center"/>
            <w:hideMark/>
          </w:tcPr>
          <w:p w14:paraId="35ADA151" w14:textId="77777777" w:rsidR="00514428" w:rsidRPr="0054704D" w:rsidRDefault="00514428" w:rsidP="00E54AA6">
            <w:pPr>
              <w:rPr>
                <w:sz w:val="26"/>
                <w:szCs w:val="26"/>
                <w:lang w:val="vi-VN" w:eastAsia="x-none"/>
              </w:rPr>
            </w:pPr>
            <w:r w:rsidRPr="0054704D">
              <w:rPr>
                <w:sz w:val="26"/>
                <w:szCs w:val="26"/>
                <w:lang w:val="vi-VN" w:eastAsia="x-none"/>
              </w:rPr>
              <w:t>Thời gian tạo.</w:t>
            </w:r>
          </w:p>
        </w:tc>
      </w:tr>
      <w:tr w:rsidR="00514428" w:rsidRPr="0054704D" w14:paraId="10F9D575" w14:textId="77777777" w:rsidTr="005514ED">
        <w:trPr>
          <w:jc w:val="center"/>
        </w:trPr>
        <w:tc>
          <w:tcPr>
            <w:tcW w:w="412" w:type="pct"/>
            <w:vAlign w:val="center"/>
            <w:hideMark/>
          </w:tcPr>
          <w:p w14:paraId="1C76598D" w14:textId="77777777" w:rsidR="00514428" w:rsidRPr="0054704D" w:rsidRDefault="00514428" w:rsidP="000F410D">
            <w:pPr>
              <w:jc w:val="center"/>
              <w:rPr>
                <w:sz w:val="26"/>
                <w:szCs w:val="26"/>
                <w:lang w:val="vi-VN" w:eastAsia="x-none"/>
              </w:rPr>
            </w:pPr>
            <w:r w:rsidRPr="0054704D">
              <w:rPr>
                <w:sz w:val="26"/>
                <w:szCs w:val="26"/>
                <w:lang w:val="vi-VN" w:eastAsia="x-none"/>
              </w:rPr>
              <w:t>10</w:t>
            </w:r>
          </w:p>
        </w:tc>
        <w:tc>
          <w:tcPr>
            <w:tcW w:w="1411" w:type="pct"/>
            <w:vAlign w:val="center"/>
            <w:hideMark/>
          </w:tcPr>
          <w:p w14:paraId="035634A4" w14:textId="77777777" w:rsidR="00514428" w:rsidRPr="0054704D" w:rsidRDefault="00514428" w:rsidP="00E54AA6">
            <w:pPr>
              <w:rPr>
                <w:sz w:val="26"/>
                <w:szCs w:val="26"/>
                <w:lang w:val="vi-VN" w:eastAsia="x-none"/>
              </w:rPr>
            </w:pPr>
            <w:r w:rsidRPr="0054704D">
              <w:rPr>
                <w:sz w:val="26"/>
                <w:szCs w:val="26"/>
                <w:lang w:val="vi-VN" w:eastAsia="x-none"/>
              </w:rPr>
              <w:t>updated_at</w:t>
            </w:r>
          </w:p>
        </w:tc>
        <w:tc>
          <w:tcPr>
            <w:tcW w:w="3177" w:type="pct"/>
            <w:vAlign w:val="center"/>
            <w:hideMark/>
          </w:tcPr>
          <w:p w14:paraId="1D2E36D2" w14:textId="77777777" w:rsidR="00514428" w:rsidRPr="0054704D" w:rsidRDefault="00514428" w:rsidP="00E54AA6">
            <w:pPr>
              <w:rPr>
                <w:sz w:val="26"/>
                <w:szCs w:val="26"/>
                <w:lang w:val="vi-VN" w:eastAsia="x-none"/>
              </w:rPr>
            </w:pPr>
            <w:r w:rsidRPr="0054704D">
              <w:rPr>
                <w:sz w:val="26"/>
                <w:szCs w:val="26"/>
                <w:lang w:val="vi-VN" w:eastAsia="x-none"/>
              </w:rPr>
              <w:t>Thời gian cập nhật.</w:t>
            </w:r>
          </w:p>
        </w:tc>
      </w:tr>
    </w:tbl>
    <w:p w14:paraId="5B7EA1B3" w14:textId="77777777" w:rsidR="00514428" w:rsidRPr="005624A6" w:rsidRDefault="00514428" w:rsidP="00514428">
      <w:pPr>
        <w:pStyle w:val="Noidung"/>
        <w:rPr>
          <w:szCs w:val="26"/>
        </w:rPr>
      </w:pPr>
      <w:r w:rsidRPr="005624A6">
        <w:rPr>
          <w:szCs w:val="26"/>
        </w:rPr>
        <w:t>Bảng: UserLOTrackings (Theo dõi chuẩn đầu ra môn học - LO)</w:t>
      </w:r>
    </w:p>
    <w:p w14:paraId="0D42AFC8" w14:textId="4856DD08" w:rsidR="00E54AA6" w:rsidRPr="00E54AA6" w:rsidRDefault="00E54AA6" w:rsidP="00E54AA6">
      <w:pPr>
        <w:pStyle w:val="Caption"/>
        <w:keepNext/>
        <w:rPr>
          <w:lang w:val="vi-VN"/>
        </w:rPr>
      </w:pPr>
      <w:bookmarkStart w:id="118" w:name="_Toc217711283"/>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32</w:t>
      </w:r>
      <w:r w:rsidR="00B5572B">
        <w:fldChar w:fldCharType="end"/>
      </w:r>
      <w:r>
        <w:rPr>
          <w:lang w:val="vi-VN"/>
        </w:rPr>
        <w:t xml:space="preserve"> </w:t>
      </w:r>
      <w:r w:rsidR="00FD70DD">
        <w:rPr>
          <w:lang w:val="vi-VN"/>
        </w:rPr>
        <w:t xml:space="preserve">Đặc tả </w:t>
      </w:r>
      <w:r>
        <w:rPr>
          <w:lang w:val="vi-VN"/>
        </w:rPr>
        <w:t>bảng UserLOTrackings</w:t>
      </w:r>
      <w:bookmarkEnd w:id="118"/>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68"/>
        <w:gridCol w:w="2614"/>
        <w:gridCol w:w="5390"/>
      </w:tblGrid>
      <w:tr w:rsidR="00514428" w:rsidRPr="0054704D" w14:paraId="0A5074DE" w14:textId="77777777" w:rsidTr="005514ED">
        <w:trPr>
          <w:tblHeader/>
          <w:jc w:val="center"/>
        </w:trPr>
        <w:tc>
          <w:tcPr>
            <w:tcW w:w="438" w:type="pct"/>
            <w:vAlign w:val="center"/>
            <w:hideMark/>
          </w:tcPr>
          <w:p w14:paraId="240E32B6"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490" w:type="pct"/>
            <w:vAlign w:val="center"/>
            <w:hideMark/>
          </w:tcPr>
          <w:p w14:paraId="4FBC2C0F"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3072" w:type="pct"/>
            <w:vAlign w:val="center"/>
            <w:hideMark/>
          </w:tcPr>
          <w:p w14:paraId="00F32148"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6375E1D3" w14:textId="77777777" w:rsidTr="005514ED">
        <w:trPr>
          <w:jc w:val="center"/>
        </w:trPr>
        <w:tc>
          <w:tcPr>
            <w:tcW w:w="438" w:type="pct"/>
            <w:vAlign w:val="center"/>
            <w:hideMark/>
          </w:tcPr>
          <w:p w14:paraId="4BA0147B"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490" w:type="pct"/>
            <w:vAlign w:val="center"/>
            <w:hideMark/>
          </w:tcPr>
          <w:p w14:paraId="573EA1FD" w14:textId="77777777" w:rsidR="00514428" w:rsidRPr="0054704D" w:rsidRDefault="00514428" w:rsidP="00E54AA6">
            <w:pPr>
              <w:rPr>
                <w:sz w:val="26"/>
                <w:szCs w:val="26"/>
                <w:lang w:val="vi-VN" w:eastAsia="x-none"/>
              </w:rPr>
            </w:pPr>
            <w:r w:rsidRPr="0054704D">
              <w:rPr>
                <w:sz w:val="26"/>
                <w:szCs w:val="26"/>
                <w:lang w:val="vi-VN" w:eastAsia="x-none"/>
              </w:rPr>
              <w:t>tracking_id</w:t>
            </w:r>
          </w:p>
        </w:tc>
        <w:tc>
          <w:tcPr>
            <w:tcW w:w="3072" w:type="pct"/>
            <w:vAlign w:val="center"/>
            <w:hideMark/>
          </w:tcPr>
          <w:p w14:paraId="18D94D44" w14:textId="77777777" w:rsidR="00514428" w:rsidRPr="0054704D" w:rsidRDefault="00514428" w:rsidP="00E54AA6">
            <w:pPr>
              <w:rPr>
                <w:sz w:val="26"/>
                <w:szCs w:val="26"/>
                <w:lang w:val="vi-VN" w:eastAsia="x-none"/>
              </w:rPr>
            </w:pPr>
            <w:r w:rsidRPr="0054704D">
              <w:rPr>
                <w:sz w:val="26"/>
                <w:szCs w:val="26"/>
                <w:lang w:val="vi-VN" w:eastAsia="x-none"/>
              </w:rPr>
              <w:t>Khóa chính.</w:t>
            </w:r>
          </w:p>
        </w:tc>
      </w:tr>
      <w:tr w:rsidR="00514428" w:rsidRPr="0054704D" w14:paraId="673F8C21" w14:textId="77777777" w:rsidTr="005514ED">
        <w:trPr>
          <w:jc w:val="center"/>
        </w:trPr>
        <w:tc>
          <w:tcPr>
            <w:tcW w:w="438" w:type="pct"/>
            <w:vAlign w:val="center"/>
            <w:hideMark/>
          </w:tcPr>
          <w:p w14:paraId="3C65375D"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490" w:type="pct"/>
            <w:vAlign w:val="center"/>
            <w:hideMark/>
          </w:tcPr>
          <w:p w14:paraId="1209D137" w14:textId="77777777" w:rsidR="00514428" w:rsidRPr="0054704D" w:rsidRDefault="00514428" w:rsidP="00E54AA6">
            <w:pPr>
              <w:rPr>
                <w:sz w:val="26"/>
                <w:szCs w:val="26"/>
                <w:lang w:val="vi-VN" w:eastAsia="x-none"/>
              </w:rPr>
            </w:pPr>
            <w:r w:rsidRPr="0054704D">
              <w:rPr>
                <w:sz w:val="26"/>
                <w:szCs w:val="26"/>
                <w:lang w:val="vi-VN" w:eastAsia="x-none"/>
              </w:rPr>
              <w:t>user_id</w:t>
            </w:r>
          </w:p>
        </w:tc>
        <w:tc>
          <w:tcPr>
            <w:tcW w:w="3072" w:type="pct"/>
            <w:vAlign w:val="center"/>
            <w:hideMark/>
          </w:tcPr>
          <w:p w14:paraId="1DABEA13" w14:textId="77777777" w:rsidR="00514428" w:rsidRPr="0054704D" w:rsidRDefault="00514428" w:rsidP="00E54AA6">
            <w:pPr>
              <w:rPr>
                <w:sz w:val="26"/>
                <w:szCs w:val="26"/>
                <w:lang w:val="vi-VN" w:eastAsia="x-none"/>
              </w:rPr>
            </w:pPr>
            <w:r w:rsidRPr="0054704D">
              <w:rPr>
                <w:sz w:val="26"/>
                <w:szCs w:val="26"/>
                <w:lang w:val="vi-VN" w:eastAsia="x-none"/>
              </w:rPr>
              <w:t>Mã sinh viên.</w:t>
            </w:r>
          </w:p>
        </w:tc>
      </w:tr>
      <w:tr w:rsidR="00514428" w:rsidRPr="00650B6D" w14:paraId="4B4755D2" w14:textId="77777777" w:rsidTr="005514ED">
        <w:trPr>
          <w:jc w:val="center"/>
        </w:trPr>
        <w:tc>
          <w:tcPr>
            <w:tcW w:w="438" w:type="pct"/>
            <w:vAlign w:val="center"/>
            <w:hideMark/>
          </w:tcPr>
          <w:p w14:paraId="0BEFB4CB"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490" w:type="pct"/>
            <w:vAlign w:val="center"/>
            <w:hideMark/>
          </w:tcPr>
          <w:p w14:paraId="05F78B51" w14:textId="77777777" w:rsidR="00514428" w:rsidRPr="0054704D" w:rsidRDefault="00514428" w:rsidP="00E54AA6">
            <w:pPr>
              <w:rPr>
                <w:sz w:val="26"/>
                <w:szCs w:val="26"/>
                <w:lang w:val="vi-VN" w:eastAsia="x-none"/>
              </w:rPr>
            </w:pPr>
            <w:r w:rsidRPr="0054704D">
              <w:rPr>
                <w:sz w:val="26"/>
                <w:szCs w:val="26"/>
                <w:lang w:val="vi-VN" w:eastAsia="x-none"/>
              </w:rPr>
              <w:t>lo_id</w:t>
            </w:r>
          </w:p>
        </w:tc>
        <w:tc>
          <w:tcPr>
            <w:tcW w:w="3072" w:type="pct"/>
            <w:vAlign w:val="center"/>
            <w:hideMark/>
          </w:tcPr>
          <w:p w14:paraId="04A8656A" w14:textId="77777777" w:rsidR="00514428" w:rsidRPr="0054704D" w:rsidRDefault="00514428" w:rsidP="00E54AA6">
            <w:pPr>
              <w:rPr>
                <w:sz w:val="26"/>
                <w:szCs w:val="26"/>
                <w:lang w:val="vi-VN" w:eastAsia="x-none"/>
              </w:rPr>
            </w:pPr>
            <w:r w:rsidRPr="0054704D">
              <w:rPr>
                <w:sz w:val="26"/>
                <w:szCs w:val="26"/>
                <w:lang w:val="vi-VN" w:eastAsia="x-none"/>
              </w:rPr>
              <w:t>Mã chuẩn đầu ra môn học (LO).</w:t>
            </w:r>
          </w:p>
        </w:tc>
      </w:tr>
      <w:tr w:rsidR="00514428" w:rsidRPr="00650B6D" w14:paraId="60FB397E" w14:textId="77777777" w:rsidTr="005514ED">
        <w:trPr>
          <w:jc w:val="center"/>
        </w:trPr>
        <w:tc>
          <w:tcPr>
            <w:tcW w:w="438" w:type="pct"/>
            <w:vAlign w:val="center"/>
            <w:hideMark/>
          </w:tcPr>
          <w:p w14:paraId="0AB4299E"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490" w:type="pct"/>
            <w:vAlign w:val="center"/>
            <w:hideMark/>
          </w:tcPr>
          <w:p w14:paraId="3CAD3B16" w14:textId="77777777" w:rsidR="00514428" w:rsidRPr="0054704D" w:rsidRDefault="00514428" w:rsidP="00E54AA6">
            <w:pPr>
              <w:rPr>
                <w:sz w:val="26"/>
                <w:szCs w:val="26"/>
                <w:lang w:val="vi-VN" w:eastAsia="x-none"/>
              </w:rPr>
            </w:pPr>
            <w:r w:rsidRPr="0054704D">
              <w:rPr>
                <w:sz w:val="26"/>
                <w:szCs w:val="26"/>
                <w:lang w:val="vi-VN" w:eastAsia="x-none"/>
              </w:rPr>
              <w:t>mastery_level</w:t>
            </w:r>
          </w:p>
        </w:tc>
        <w:tc>
          <w:tcPr>
            <w:tcW w:w="3072" w:type="pct"/>
            <w:vAlign w:val="center"/>
            <w:hideMark/>
          </w:tcPr>
          <w:p w14:paraId="5CC086AB" w14:textId="77777777" w:rsidR="00514428" w:rsidRPr="0054704D" w:rsidRDefault="00514428" w:rsidP="00E54AA6">
            <w:pPr>
              <w:rPr>
                <w:sz w:val="26"/>
                <w:szCs w:val="26"/>
                <w:lang w:val="vi-VN" w:eastAsia="x-none"/>
              </w:rPr>
            </w:pPr>
            <w:r w:rsidRPr="0054704D">
              <w:rPr>
                <w:sz w:val="26"/>
                <w:szCs w:val="26"/>
                <w:lang w:val="vi-VN" w:eastAsia="x-none"/>
              </w:rPr>
              <w:t>Mức độ thành thạo (điểm số hoặc phần trăm).</w:t>
            </w:r>
          </w:p>
        </w:tc>
      </w:tr>
      <w:tr w:rsidR="00514428" w:rsidRPr="00650B6D" w14:paraId="7338C4E0" w14:textId="77777777" w:rsidTr="005514ED">
        <w:trPr>
          <w:jc w:val="center"/>
        </w:trPr>
        <w:tc>
          <w:tcPr>
            <w:tcW w:w="438" w:type="pct"/>
            <w:vAlign w:val="center"/>
            <w:hideMark/>
          </w:tcPr>
          <w:p w14:paraId="20D97BC7"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490" w:type="pct"/>
            <w:vAlign w:val="center"/>
            <w:hideMark/>
          </w:tcPr>
          <w:p w14:paraId="526E5570" w14:textId="77777777" w:rsidR="00514428" w:rsidRPr="0054704D" w:rsidRDefault="00514428" w:rsidP="00E54AA6">
            <w:pPr>
              <w:rPr>
                <w:sz w:val="26"/>
                <w:szCs w:val="26"/>
                <w:lang w:val="vi-VN" w:eastAsia="x-none"/>
              </w:rPr>
            </w:pPr>
            <w:r w:rsidRPr="0054704D">
              <w:rPr>
                <w:sz w:val="26"/>
                <w:szCs w:val="26"/>
                <w:lang w:val="vi-VN" w:eastAsia="x-none"/>
              </w:rPr>
              <w:t>practice_count</w:t>
            </w:r>
          </w:p>
        </w:tc>
        <w:tc>
          <w:tcPr>
            <w:tcW w:w="3072" w:type="pct"/>
            <w:vAlign w:val="center"/>
            <w:hideMark/>
          </w:tcPr>
          <w:p w14:paraId="6DD082DA" w14:textId="77777777" w:rsidR="00514428" w:rsidRPr="0054704D" w:rsidRDefault="00514428" w:rsidP="00E54AA6">
            <w:pPr>
              <w:rPr>
                <w:sz w:val="26"/>
                <w:szCs w:val="26"/>
                <w:lang w:val="vi-VN" w:eastAsia="x-none"/>
              </w:rPr>
            </w:pPr>
            <w:r w:rsidRPr="0054704D">
              <w:rPr>
                <w:sz w:val="26"/>
                <w:szCs w:val="26"/>
                <w:lang w:val="vi-VN" w:eastAsia="x-none"/>
              </w:rPr>
              <w:t>Số lần luyện tập liên quan đến LO này.</w:t>
            </w:r>
          </w:p>
        </w:tc>
      </w:tr>
      <w:tr w:rsidR="00514428" w:rsidRPr="00650B6D" w14:paraId="3AB93CEC" w14:textId="77777777" w:rsidTr="005514ED">
        <w:trPr>
          <w:jc w:val="center"/>
        </w:trPr>
        <w:tc>
          <w:tcPr>
            <w:tcW w:w="438" w:type="pct"/>
            <w:vAlign w:val="center"/>
            <w:hideMark/>
          </w:tcPr>
          <w:p w14:paraId="63E5C3ED"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490" w:type="pct"/>
            <w:vAlign w:val="center"/>
            <w:hideMark/>
          </w:tcPr>
          <w:p w14:paraId="009A535D" w14:textId="77777777" w:rsidR="00514428" w:rsidRPr="0054704D" w:rsidRDefault="00514428" w:rsidP="00E54AA6">
            <w:pPr>
              <w:rPr>
                <w:sz w:val="26"/>
                <w:szCs w:val="26"/>
                <w:lang w:val="vi-VN" w:eastAsia="x-none"/>
              </w:rPr>
            </w:pPr>
            <w:r w:rsidRPr="0054704D">
              <w:rPr>
                <w:sz w:val="26"/>
                <w:szCs w:val="26"/>
                <w:lang w:val="vi-VN" w:eastAsia="x-none"/>
              </w:rPr>
              <w:t>correct_count</w:t>
            </w:r>
          </w:p>
        </w:tc>
        <w:tc>
          <w:tcPr>
            <w:tcW w:w="3072" w:type="pct"/>
            <w:vAlign w:val="center"/>
            <w:hideMark/>
          </w:tcPr>
          <w:p w14:paraId="3B7CB85B" w14:textId="77777777" w:rsidR="00514428" w:rsidRPr="0054704D" w:rsidRDefault="00514428" w:rsidP="00E54AA6">
            <w:pPr>
              <w:rPr>
                <w:sz w:val="26"/>
                <w:szCs w:val="26"/>
                <w:lang w:val="vi-VN" w:eastAsia="x-none"/>
              </w:rPr>
            </w:pPr>
            <w:r w:rsidRPr="0054704D">
              <w:rPr>
                <w:sz w:val="26"/>
                <w:szCs w:val="26"/>
                <w:lang w:val="vi-VN" w:eastAsia="x-none"/>
              </w:rPr>
              <w:t>Số lần trả lời đúng liên quan đến LO này.</w:t>
            </w:r>
          </w:p>
        </w:tc>
      </w:tr>
      <w:tr w:rsidR="00514428" w:rsidRPr="00650B6D" w14:paraId="721FA128" w14:textId="77777777" w:rsidTr="005514ED">
        <w:trPr>
          <w:jc w:val="center"/>
        </w:trPr>
        <w:tc>
          <w:tcPr>
            <w:tcW w:w="438" w:type="pct"/>
            <w:vAlign w:val="center"/>
            <w:hideMark/>
          </w:tcPr>
          <w:p w14:paraId="6F630212"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490" w:type="pct"/>
            <w:vAlign w:val="center"/>
            <w:hideMark/>
          </w:tcPr>
          <w:p w14:paraId="445372A9" w14:textId="77777777" w:rsidR="00514428" w:rsidRPr="0054704D" w:rsidRDefault="00514428" w:rsidP="00E54AA6">
            <w:pPr>
              <w:rPr>
                <w:sz w:val="26"/>
                <w:szCs w:val="26"/>
                <w:lang w:val="vi-VN" w:eastAsia="x-none"/>
              </w:rPr>
            </w:pPr>
            <w:r w:rsidRPr="0054704D">
              <w:rPr>
                <w:sz w:val="26"/>
                <w:szCs w:val="26"/>
                <w:lang w:val="vi-VN" w:eastAsia="x-none"/>
              </w:rPr>
              <w:t>last_practiced</w:t>
            </w:r>
          </w:p>
        </w:tc>
        <w:tc>
          <w:tcPr>
            <w:tcW w:w="3072" w:type="pct"/>
            <w:vAlign w:val="center"/>
            <w:hideMark/>
          </w:tcPr>
          <w:p w14:paraId="50629CA1" w14:textId="77777777" w:rsidR="00514428" w:rsidRPr="0054704D" w:rsidRDefault="00514428" w:rsidP="00E54AA6">
            <w:pPr>
              <w:rPr>
                <w:sz w:val="26"/>
                <w:szCs w:val="26"/>
                <w:lang w:val="vi-VN" w:eastAsia="x-none"/>
              </w:rPr>
            </w:pPr>
            <w:r w:rsidRPr="0054704D">
              <w:rPr>
                <w:sz w:val="26"/>
                <w:szCs w:val="26"/>
                <w:lang w:val="vi-VN" w:eastAsia="x-none"/>
              </w:rPr>
              <w:t>Lần luyện tập gần nhất.</w:t>
            </w:r>
          </w:p>
        </w:tc>
      </w:tr>
      <w:tr w:rsidR="00514428" w:rsidRPr="0054704D" w14:paraId="018342B6" w14:textId="77777777" w:rsidTr="005514ED">
        <w:trPr>
          <w:jc w:val="center"/>
        </w:trPr>
        <w:tc>
          <w:tcPr>
            <w:tcW w:w="438" w:type="pct"/>
            <w:vAlign w:val="center"/>
            <w:hideMark/>
          </w:tcPr>
          <w:p w14:paraId="42765F1C"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490" w:type="pct"/>
            <w:vAlign w:val="center"/>
            <w:hideMark/>
          </w:tcPr>
          <w:p w14:paraId="522B9E72" w14:textId="77777777" w:rsidR="00514428" w:rsidRPr="0054704D" w:rsidRDefault="00514428" w:rsidP="00E54AA6">
            <w:pPr>
              <w:rPr>
                <w:sz w:val="26"/>
                <w:szCs w:val="26"/>
                <w:lang w:val="vi-VN" w:eastAsia="x-none"/>
              </w:rPr>
            </w:pPr>
            <w:r w:rsidRPr="0054704D">
              <w:rPr>
                <w:sz w:val="26"/>
                <w:szCs w:val="26"/>
                <w:lang w:val="vi-VN" w:eastAsia="x-none"/>
              </w:rPr>
              <w:t>first_attempt</w:t>
            </w:r>
          </w:p>
        </w:tc>
        <w:tc>
          <w:tcPr>
            <w:tcW w:w="3072" w:type="pct"/>
            <w:vAlign w:val="center"/>
            <w:hideMark/>
          </w:tcPr>
          <w:p w14:paraId="6E6A5D1E" w14:textId="77777777" w:rsidR="00514428" w:rsidRPr="0054704D" w:rsidRDefault="00514428" w:rsidP="00E54AA6">
            <w:pPr>
              <w:rPr>
                <w:sz w:val="26"/>
                <w:szCs w:val="26"/>
                <w:lang w:val="vi-VN" w:eastAsia="x-none"/>
              </w:rPr>
            </w:pPr>
            <w:r w:rsidRPr="0054704D">
              <w:rPr>
                <w:sz w:val="26"/>
                <w:szCs w:val="26"/>
                <w:lang w:val="vi-VN" w:eastAsia="x-none"/>
              </w:rPr>
              <w:t>Lần thử đầu tiên.</w:t>
            </w:r>
          </w:p>
        </w:tc>
      </w:tr>
      <w:tr w:rsidR="00514428" w:rsidRPr="0054704D" w14:paraId="568D9BBF" w14:textId="77777777" w:rsidTr="005514ED">
        <w:trPr>
          <w:jc w:val="center"/>
        </w:trPr>
        <w:tc>
          <w:tcPr>
            <w:tcW w:w="438" w:type="pct"/>
            <w:vAlign w:val="center"/>
            <w:hideMark/>
          </w:tcPr>
          <w:p w14:paraId="23A2E881"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490" w:type="pct"/>
            <w:vAlign w:val="center"/>
            <w:hideMark/>
          </w:tcPr>
          <w:p w14:paraId="3BBE7308" w14:textId="77777777" w:rsidR="00514428" w:rsidRPr="0054704D" w:rsidRDefault="00514428" w:rsidP="00E54AA6">
            <w:pPr>
              <w:rPr>
                <w:sz w:val="26"/>
                <w:szCs w:val="26"/>
                <w:lang w:val="vi-VN" w:eastAsia="x-none"/>
              </w:rPr>
            </w:pPr>
            <w:r w:rsidRPr="0054704D">
              <w:rPr>
                <w:sz w:val="26"/>
                <w:szCs w:val="26"/>
                <w:lang w:val="vi-VN" w:eastAsia="x-none"/>
              </w:rPr>
              <w:t>improvement_rate</w:t>
            </w:r>
          </w:p>
        </w:tc>
        <w:tc>
          <w:tcPr>
            <w:tcW w:w="3072" w:type="pct"/>
            <w:vAlign w:val="center"/>
            <w:hideMark/>
          </w:tcPr>
          <w:p w14:paraId="144FDAE7" w14:textId="77777777" w:rsidR="00514428" w:rsidRPr="0054704D" w:rsidRDefault="00514428" w:rsidP="00E54AA6">
            <w:pPr>
              <w:rPr>
                <w:sz w:val="26"/>
                <w:szCs w:val="26"/>
                <w:lang w:val="vi-VN" w:eastAsia="x-none"/>
              </w:rPr>
            </w:pPr>
            <w:r w:rsidRPr="0054704D">
              <w:rPr>
                <w:sz w:val="26"/>
                <w:szCs w:val="26"/>
                <w:lang w:val="vi-VN" w:eastAsia="x-none"/>
              </w:rPr>
              <w:t>Tỷ lệ cải thiện.</w:t>
            </w:r>
          </w:p>
        </w:tc>
      </w:tr>
      <w:tr w:rsidR="00514428" w:rsidRPr="00650B6D" w14:paraId="3B0BA214" w14:textId="77777777" w:rsidTr="005514ED">
        <w:trPr>
          <w:jc w:val="center"/>
        </w:trPr>
        <w:tc>
          <w:tcPr>
            <w:tcW w:w="438" w:type="pct"/>
            <w:vAlign w:val="center"/>
            <w:hideMark/>
          </w:tcPr>
          <w:p w14:paraId="119CC156" w14:textId="77777777" w:rsidR="00514428" w:rsidRPr="0054704D" w:rsidRDefault="00514428" w:rsidP="000F410D">
            <w:pPr>
              <w:jc w:val="center"/>
              <w:rPr>
                <w:sz w:val="26"/>
                <w:szCs w:val="26"/>
                <w:lang w:val="vi-VN" w:eastAsia="x-none"/>
              </w:rPr>
            </w:pPr>
            <w:r w:rsidRPr="0054704D">
              <w:rPr>
                <w:sz w:val="26"/>
                <w:szCs w:val="26"/>
                <w:lang w:val="vi-VN" w:eastAsia="x-none"/>
              </w:rPr>
              <w:t>10</w:t>
            </w:r>
          </w:p>
        </w:tc>
        <w:tc>
          <w:tcPr>
            <w:tcW w:w="1490" w:type="pct"/>
            <w:vAlign w:val="center"/>
            <w:hideMark/>
          </w:tcPr>
          <w:p w14:paraId="45B1B6A4" w14:textId="77777777" w:rsidR="00514428" w:rsidRPr="0054704D" w:rsidRDefault="00514428" w:rsidP="00E54AA6">
            <w:pPr>
              <w:rPr>
                <w:sz w:val="26"/>
                <w:szCs w:val="26"/>
                <w:lang w:val="vi-VN" w:eastAsia="x-none"/>
              </w:rPr>
            </w:pPr>
            <w:r w:rsidRPr="0054704D">
              <w:rPr>
                <w:sz w:val="26"/>
                <w:szCs w:val="26"/>
                <w:lang w:val="vi-VN" w:eastAsia="x-none"/>
              </w:rPr>
              <w:t>difficulty_preference</w:t>
            </w:r>
          </w:p>
        </w:tc>
        <w:tc>
          <w:tcPr>
            <w:tcW w:w="3072" w:type="pct"/>
            <w:vAlign w:val="center"/>
            <w:hideMark/>
          </w:tcPr>
          <w:p w14:paraId="4DB88679" w14:textId="77777777" w:rsidR="00514428" w:rsidRPr="0054704D" w:rsidRDefault="00514428" w:rsidP="00E54AA6">
            <w:pPr>
              <w:rPr>
                <w:sz w:val="26"/>
                <w:szCs w:val="26"/>
                <w:lang w:val="vi-VN" w:eastAsia="x-none"/>
              </w:rPr>
            </w:pPr>
            <w:r w:rsidRPr="0054704D">
              <w:rPr>
                <w:sz w:val="26"/>
                <w:szCs w:val="26"/>
                <w:lang w:val="vi-VN" w:eastAsia="x-none"/>
              </w:rPr>
              <w:t>Mức độ khó ưa thích cho LO này.</w:t>
            </w:r>
          </w:p>
        </w:tc>
      </w:tr>
      <w:tr w:rsidR="00514428" w:rsidRPr="0054704D" w14:paraId="1AF45B3E" w14:textId="77777777" w:rsidTr="005514ED">
        <w:trPr>
          <w:jc w:val="center"/>
        </w:trPr>
        <w:tc>
          <w:tcPr>
            <w:tcW w:w="438" w:type="pct"/>
            <w:vAlign w:val="center"/>
            <w:hideMark/>
          </w:tcPr>
          <w:p w14:paraId="4855B61A" w14:textId="77777777" w:rsidR="00514428" w:rsidRPr="0054704D" w:rsidRDefault="00514428" w:rsidP="000F410D">
            <w:pPr>
              <w:jc w:val="center"/>
              <w:rPr>
                <w:sz w:val="26"/>
                <w:szCs w:val="26"/>
                <w:lang w:val="vi-VN" w:eastAsia="x-none"/>
              </w:rPr>
            </w:pPr>
            <w:r w:rsidRPr="0054704D">
              <w:rPr>
                <w:sz w:val="26"/>
                <w:szCs w:val="26"/>
                <w:lang w:val="vi-VN" w:eastAsia="x-none"/>
              </w:rPr>
              <w:t>11</w:t>
            </w:r>
          </w:p>
        </w:tc>
        <w:tc>
          <w:tcPr>
            <w:tcW w:w="1490" w:type="pct"/>
            <w:vAlign w:val="center"/>
            <w:hideMark/>
          </w:tcPr>
          <w:p w14:paraId="1B37DF4F" w14:textId="77777777" w:rsidR="00514428" w:rsidRPr="0054704D" w:rsidRDefault="00514428" w:rsidP="00E54AA6">
            <w:pPr>
              <w:rPr>
                <w:sz w:val="26"/>
                <w:szCs w:val="26"/>
                <w:lang w:val="vi-VN" w:eastAsia="x-none"/>
              </w:rPr>
            </w:pPr>
            <w:r w:rsidRPr="0054704D">
              <w:rPr>
                <w:sz w:val="26"/>
                <w:szCs w:val="26"/>
                <w:lang w:val="vi-VN" w:eastAsia="x-none"/>
              </w:rPr>
              <w:t>created_at</w:t>
            </w:r>
          </w:p>
        </w:tc>
        <w:tc>
          <w:tcPr>
            <w:tcW w:w="3072" w:type="pct"/>
            <w:vAlign w:val="center"/>
            <w:hideMark/>
          </w:tcPr>
          <w:p w14:paraId="497EA7B3" w14:textId="77777777" w:rsidR="00514428" w:rsidRPr="0054704D" w:rsidRDefault="00514428" w:rsidP="00E54AA6">
            <w:pPr>
              <w:rPr>
                <w:sz w:val="26"/>
                <w:szCs w:val="26"/>
                <w:lang w:val="vi-VN" w:eastAsia="x-none"/>
              </w:rPr>
            </w:pPr>
            <w:r w:rsidRPr="0054704D">
              <w:rPr>
                <w:sz w:val="26"/>
                <w:szCs w:val="26"/>
                <w:lang w:val="vi-VN" w:eastAsia="x-none"/>
              </w:rPr>
              <w:t>Thời gian tạo.</w:t>
            </w:r>
          </w:p>
        </w:tc>
      </w:tr>
      <w:tr w:rsidR="00514428" w:rsidRPr="0054704D" w14:paraId="5630388B" w14:textId="77777777" w:rsidTr="005514ED">
        <w:trPr>
          <w:jc w:val="center"/>
        </w:trPr>
        <w:tc>
          <w:tcPr>
            <w:tcW w:w="438" w:type="pct"/>
            <w:vAlign w:val="center"/>
            <w:hideMark/>
          </w:tcPr>
          <w:p w14:paraId="2B5D0B81" w14:textId="77777777" w:rsidR="00514428" w:rsidRPr="0054704D" w:rsidRDefault="00514428" w:rsidP="000F410D">
            <w:pPr>
              <w:jc w:val="center"/>
              <w:rPr>
                <w:sz w:val="26"/>
                <w:szCs w:val="26"/>
                <w:lang w:val="vi-VN" w:eastAsia="x-none"/>
              </w:rPr>
            </w:pPr>
            <w:r w:rsidRPr="0054704D">
              <w:rPr>
                <w:sz w:val="26"/>
                <w:szCs w:val="26"/>
                <w:lang w:val="vi-VN" w:eastAsia="x-none"/>
              </w:rPr>
              <w:t>12</w:t>
            </w:r>
          </w:p>
        </w:tc>
        <w:tc>
          <w:tcPr>
            <w:tcW w:w="1490" w:type="pct"/>
            <w:vAlign w:val="center"/>
            <w:hideMark/>
          </w:tcPr>
          <w:p w14:paraId="2B8F0D43" w14:textId="77777777" w:rsidR="00514428" w:rsidRPr="0054704D" w:rsidRDefault="00514428" w:rsidP="00E54AA6">
            <w:pPr>
              <w:rPr>
                <w:sz w:val="26"/>
                <w:szCs w:val="26"/>
                <w:lang w:val="vi-VN" w:eastAsia="x-none"/>
              </w:rPr>
            </w:pPr>
            <w:r w:rsidRPr="0054704D">
              <w:rPr>
                <w:sz w:val="26"/>
                <w:szCs w:val="26"/>
                <w:lang w:val="vi-VN" w:eastAsia="x-none"/>
              </w:rPr>
              <w:t>updated_at</w:t>
            </w:r>
          </w:p>
        </w:tc>
        <w:tc>
          <w:tcPr>
            <w:tcW w:w="3072" w:type="pct"/>
            <w:vAlign w:val="center"/>
            <w:hideMark/>
          </w:tcPr>
          <w:p w14:paraId="29FC7C10" w14:textId="77777777" w:rsidR="00514428" w:rsidRPr="0054704D" w:rsidRDefault="00514428" w:rsidP="00E54AA6">
            <w:pPr>
              <w:rPr>
                <w:sz w:val="26"/>
                <w:szCs w:val="26"/>
                <w:lang w:val="vi-VN" w:eastAsia="x-none"/>
              </w:rPr>
            </w:pPr>
            <w:r w:rsidRPr="0054704D">
              <w:rPr>
                <w:sz w:val="26"/>
                <w:szCs w:val="26"/>
                <w:lang w:val="vi-VN" w:eastAsia="x-none"/>
              </w:rPr>
              <w:t>Thời gian cập nhật.</w:t>
            </w:r>
          </w:p>
        </w:tc>
      </w:tr>
    </w:tbl>
    <w:p w14:paraId="5DD139DF" w14:textId="77777777" w:rsidR="000F45E9" w:rsidRDefault="000F45E9" w:rsidP="00514428">
      <w:pPr>
        <w:pStyle w:val="Noidung"/>
        <w:rPr>
          <w:szCs w:val="26"/>
        </w:rPr>
      </w:pPr>
    </w:p>
    <w:p w14:paraId="019CC44B" w14:textId="77777777" w:rsidR="000F45E9" w:rsidRDefault="000F45E9">
      <w:pPr>
        <w:rPr>
          <w:sz w:val="26"/>
          <w:szCs w:val="26"/>
          <w:lang w:val="vi-VN"/>
        </w:rPr>
      </w:pPr>
      <w:r>
        <w:rPr>
          <w:szCs w:val="26"/>
        </w:rPr>
        <w:br w:type="page"/>
      </w:r>
    </w:p>
    <w:p w14:paraId="12F61852" w14:textId="3EA601B8" w:rsidR="00514428" w:rsidRPr="005624A6" w:rsidRDefault="00514428" w:rsidP="00514428">
      <w:pPr>
        <w:pStyle w:val="Noidung"/>
        <w:rPr>
          <w:szCs w:val="26"/>
        </w:rPr>
      </w:pPr>
      <w:r w:rsidRPr="005624A6">
        <w:rPr>
          <w:szCs w:val="26"/>
        </w:rPr>
        <w:lastRenderedPageBreak/>
        <w:t>Bảng: StudentProgramProgress (Tiến độ chương trình học)</w:t>
      </w:r>
    </w:p>
    <w:p w14:paraId="064EF5B8" w14:textId="183A642E" w:rsidR="000F45E9" w:rsidRPr="000F45E9" w:rsidRDefault="000F45E9" w:rsidP="000F45E9">
      <w:pPr>
        <w:pStyle w:val="Caption"/>
        <w:keepNext/>
        <w:rPr>
          <w:lang w:val="vi-VN"/>
        </w:rPr>
      </w:pPr>
      <w:bookmarkStart w:id="119" w:name="_Toc217711284"/>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33</w:t>
      </w:r>
      <w:r w:rsidR="00B5572B">
        <w:fldChar w:fldCharType="end"/>
      </w:r>
      <w:r>
        <w:rPr>
          <w:lang w:val="vi-VN"/>
        </w:rPr>
        <w:t xml:space="preserve"> </w:t>
      </w:r>
      <w:r w:rsidR="00FD70DD">
        <w:rPr>
          <w:lang w:val="vi-VN"/>
        </w:rPr>
        <w:t xml:space="preserve">Đặc tả </w:t>
      </w:r>
      <w:r>
        <w:rPr>
          <w:lang w:val="vi-VN"/>
        </w:rPr>
        <w:t xml:space="preserve">bảng </w:t>
      </w:r>
      <w:r w:rsidRPr="005624A6">
        <w:rPr>
          <w:szCs w:val="26"/>
        </w:rPr>
        <w:t>StudentProgramProgress</w:t>
      </w:r>
      <w:bookmarkEnd w:id="119"/>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44"/>
        <w:gridCol w:w="3174"/>
        <w:gridCol w:w="4854"/>
      </w:tblGrid>
      <w:tr w:rsidR="00514428" w:rsidRPr="0054704D" w14:paraId="5445FD78" w14:textId="77777777" w:rsidTr="005514ED">
        <w:trPr>
          <w:jc w:val="center"/>
        </w:trPr>
        <w:tc>
          <w:tcPr>
            <w:tcW w:w="424" w:type="pct"/>
            <w:vAlign w:val="center"/>
            <w:hideMark/>
          </w:tcPr>
          <w:p w14:paraId="060FC3E1"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809" w:type="pct"/>
            <w:vAlign w:val="center"/>
            <w:hideMark/>
          </w:tcPr>
          <w:p w14:paraId="25DA4A29"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2767" w:type="pct"/>
            <w:vAlign w:val="center"/>
            <w:hideMark/>
          </w:tcPr>
          <w:p w14:paraId="425BBBF2"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651ABFFD" w14:textId="77777777" w:rsidTr="005514ED">
        <w:trPr>
          <w:jc w:val="center"/>
        </w:trPr>
        <w:tc>
          <w:tcPr>
            <w:tcW w:w="424" w:type="pct"/>
            <w:vAlign w:val="center"/>
            <w:hideMark/>
          </w:tcPr>
          <w:p w14:paraId="1C19B42C"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809" w:type="pct"/>
            <w:vAlign w:val="center"/>
            <w:hideMark/>
          </w:tcPr>
          <w:p w14:paraId="2121ABB7" w14:textId="77777777" w:rsidR="00514428" w:rsidRPr="0054704D" w:rsidRDefault="00514428" w:rsidP="000F45E9">
            <w:pPr>
              <w:rPr>
                <w:sz w:val="26"/>
                <w:szCs w:val="26"/>
                <w:lang w:val="vi-VN" w:eastAsia="x-none"/>
              </w:rPr>
            </w:pPr>
            <w:r w:rsidRPr="0054704D">
              <w:rPr>
                <w:sz w:val="26"/>
                <w:szCs w:val="26"/>
                <w:lang w:val="vi-VN" w:eastAsia="x-none"/>
              </w:rPr>
              <w:t>progress_id</w:t>
            </w:r>
          </w:p>
        </w:tc>
        <w:tc>
          <w:tcPr>
            <w:tcW w:w="2767" w:type="pct"/>
            <w:vAlign w:val="center"/>
            <w:hideMark/>
          </w:tcPr>
          <w:p w14:paraId="23C55A02" w14:textId="77777777" w:rsidR="00514428" w:rsidRPr="0054704D" w:rsidRDefault="00514428" w:rsidP="000F45E9">
            <w:pPr>
              <w:rPr>
                <w:sz w:val="26"/>
                <w:szCs w:val="26"/>
                <w:lang w:val="vi-VN" w:eastAsia="x-none"/>
              </w:rPr>
            </w:pPr>
            <w:r w:rsidRPr="0054704D">
              <w:rPr>
                <w:sz w:val="26"/>
                <w:szCs w:val="26"/>
                <w:lang w:val="vi-VN" w:eastAsia="x-none"/>
              </w:rPr>
              <w:t>Khóa chính.</w:t>
            </w:r>
          </w:p>
        </w:tc>
      </w:tr>
      <w:tr w:rsidR="00514428" w:rsidRPr="0054704D" w14:paraId="6CED830B" w14:textId="77777777" w:rsidTr="005514ED">
        <w:trPr>
          <w:jc w:val="center"/>
        </w:trPr>
        <w:tc>
          <w:tcPr>
            <w:tcW w:w="424" w:type="pct"/>
            <w:vAlign w:val="center"/>
            <w:hideMark/>
          </w:tcPr>
          <w:p w14:paraId="4E442EC4"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809" w:type="pct"/>
            <w:vAlign w:val="center"/>
            <w:hideMark/>
          </w:tcPr>
          <w:p w14:paraId="28C2F796" w14:textId="77777777" w:rsidR="00514428" w:rsidRPr="0054704D" w:rsidRDefault="00514428" w:rsidP="000F45E9">
            <w:pPr>
              <w:rPr>
                <w:sz w:val="26"/>
                <w:szCs w:val="26"/>
                <w:lang w:val="vi-VN" w:eastAsia="x-none"/>
              </w:rPr>
            </w:pPr>
            <w:r w:rsidRPr="0054704D">
              <w:rPr>
                <w:sz w:val="26"/>
                <w:szCs w:val="26"/>
                <w:lang w:val="vi-VN" w:eastAsia="x-none"/>
              </w:rPr>
              <w:t>user_id</w:t>
            </w:r>
          </w:p>
        </w:tc>
        <w:tc>
          <w:tcPr>
            <w:tcW w:w="2767" w:type="pct"/>
            <w:vAlign w:val="center"/>
            <w:hideMark/>
          </w:tcPr>
          <w:p w14:paraId="5AA0FBEC" w14:textId="77777777" w:rsidR="00514428" w:rsidRPr="0054704D" w:rsidRDefault="00514428" w:rsidP="000F45E9">
            <w:pPr>
              <w:rPr>
                <w:sz w:val="26"/>
                <w:szCs w:val="26"/>
                <w:lang w:val="vi-VN" w:eastAsia="x-none"/>
              </w:rPr>
            </w:pPr>
            <w:r w:rsidRPr="0054704D">
              <w:rPr>
                <w:sz w:val="26"/>
                <w:szCs w:val="26"/>
                <w:lang w:val="vi-VN" w:eastAsia="x-none"/>
              </w:rPr>
              <w:t>Mã sinh viên.</w:t>
            </w:r>
          </w:p>
        </w:tc>
      </w:tr>
      <w:tr w:rsidR="00514428" w:rsidRPr="0054704D" w14:paraId="29999595" w14:textId="77777777" w:rsidTr="005514ED">
        <w:trPr>
          <w:jc w:val="center"/>
        </w:trPr>
        <w:tc>
          <w:tcPr>
            <w:tcW w:w="424" w:type="pct"/>
            <w:vAlign w:val="center"/>
            <w:hideMark/>
          </w:tcPr>
          <w:p w14:paraId="6EC935EE"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809" w:type="pct"/>
            <w:vAlign w:val="center"/>
            <w:hideMark/>
          </w:tcPr>
          <w:p w14:paraId="3826CBE5" w14:textId="77777777" w:rsidR="00514428" w:rsidRPr="0054704D" w:rsidRDefault="00514428" w:rsidP="000F45E9">
            <w:pPr>
              <w:rPr>
                <w:sz w:val="26"/>
                <w:szCs w:val="26"/>
                <w:lang w:val="vi-VN" w:eastAsia="x-none"/>
              </w:rPr>
            </w:pPr>
            <w:r w:rsidRPr="0054704D">
              <w:rPr>
                <w:sz w:val="26"/>
                <w:szCs w:val="26"/>
                <w:lang w:val="vi-VN" w:eastAsia="x-none"/>
              </w:rPr>
              <w:t>program_id</w:t>
            </w:r>
          </w:p>
        </w:tc>
        <w:tc>
          <w:tcPr>
            <w:tcW w:w="2767" w:type="pct"/>
            <w:vAlign w:val="center"/>
            <w:hideMark/>
          </w:tcPr>
          <w:p w14:paraId="4368E157" w14:textId="77777777" w:rsidR="00514428" w:rsidRPr="0054704D" w:rsidRDefault="00514428" w:rsidP="000F45E9">
            <w:pPr>
              <w:rPr>
                <w:sz w:val="26"/>
                <w:szCs w:val="26"/>
                <w:lang w:val="vi-VN" w:eastAsia="x-none"/>
              </w:rPr>
            </w:pPr>
            <w:r w:rsidRPr="0054704D">
              <w:rPr>
                <w:sz w:val="26"/>
                <w:szCs w:val="26"/>
                <w:lang w:val="vi-VN" w:eastAsia="x-none"/>
              </w:rPr>
              <w:t>Mã chương trình.</w:t>
            </w:r>
          </w:p>
        </w:tc>
      </w:tr>
      <w:tr w:rsidR="00514428" w:rsidRPr="00650B6D" w14:paraId="1C742D44" w14:textId="77777777" w:rsidTr="005514ED">
        <w:trPr>
          <w:jc w:val="center"/>
        </w:trPr>
        <w:tc>
          <w:tcPr>
            <w:tcW w:w="424" w:type="pct"/>
            <w:vAlign w:val="center"/>
            <w:hideMark/>
          </w:tcPr>
          <w:p w14:paraId="040C39D8"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809" w:type="pct"/>
            <w:vAlign w:val="center"/>
            <w:hideMark/>
          </w:tcPr>
          <w:p w14:paraId="6413B63C" w14:textId="77777777" w:rsidR="00514428" w:rsidRPr="0054704D" w:rsidRDefault="00514428" w:rsidP="000F45E9">
            <w:pPr>
              <w:rPr>
                <w:sz w:val="26"/>
                <w:szCs w:val="26"/>
                <w:lang w:val="vi-VN" w:eastAsia="x-none"/>
              </w:rPr>
            </w:pPr>
            <w:r w:rsidRPr="0054704D">
              <w:rPr>
                <w:sz w:val="26"/>
                <w:szCs w:val="26"/>
                <w:lang w:val="vi-VN" w:eastAsia="x-none"/>
              </w:rPr>
              <w:t>total_subjects</w:t>
            </w:r>
          </w:p>
        </w:tc>
        <w:tc>
          <w:tcPr>
            <w:tcW w:w="2767" w:type="pct"/>
            <w:vAlign w:val="center"/>
            <w:hideMark/>
          </w:tcPr>
          <w:p w14:paraId="6343006C" w14:textId="77777777" w:rsidR="00514428" w:rsidRPr="0054704D" w:rsidRDefault="00514428" w:rsidP="000F45E9">
            <w:pPr>
              <w:rPr>
                <w:sz w:val="26"/>
                <w:szCs w:val="26"/>
                <w:lang w:val="vi-VN" w:eastAsia="x-none"/>
              </w:rPr>
            </w:pPr>
            <w:r w:rsidRPr="0054704D">
              <w:rPr>
                <w:sz w:val="26"/>
                <w:szCs w:val="26"/>
                <w:lang w:val="vi-VN" w:eastAsia="x-none"/>
              </w:rPr>
              <w:t>Tổng số môn phải học.</w:t>
            </w:r>
          </w:p>
        </w:tc>
      </w:tr>
      <w:tr w:rsidR="00514428" w:rsidRPr="00650B6D" w14:paraId="000CB370" w14:textId="77777777" w:rsidTr="005514ED">
        <w:trPr>
          <w:jc w:val="center"/>
        </w:trPr>
        <w:tc>
          <w:tcPr>
            <w:tcW w:w="424" w:type="pct"/>
            <w:vAlign w:val="center"/>
            <w:hideMark/>
          </w:tcPr>
          <w:p w14:paraId="2FF9511C"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809" w:type="pct"/>
            <w:vAlign w:val="center"/>
            <w:hideMark/>
          </w:tcPr>
          <w:p w14:paraId="0AA97CFC" w14:textId="77777777" w:rsidR="00514428" w:rsidRPr="0054704D" w:rsidRDefault="00514428" w:rsidP="000F45E9">
            <w:pPr>
              <w:rPr>
                <w:sz w:val="26"/>
                <w:szCs w:val="26"/>
                <w:lang w:val="vi-VN" w:eastAsia="x-none"/>
              </w:rPr>
            </w:pPr>
            <w:r w:rsidRPr="0054704D">
              <w:rPr>
                <w:sz w:val="26"/>
                <w:szCs w:val="26"/>
                <w:lang w:val="vi-VN" w:eastAsia="x-none"/>
              </w:rPr>
              <w:t>completed_subjects</w:t>
            </w:r>
          </w:p>
        </w:tc>
        <w:tc>
          <w:tcPr>
            <w:tcW w:w="2767" w:type="pct"/>
            <w:vAlign w:val="center"/>
            <w:hideMark/>
          </w:tcPr>
          <w:p w14:paraId="232C92E9" w14:textId="77777777" w:rsidR="00514428" w:rsidRPr="0054704D" w:rsidRDefault="00514428" w:rsidP="000F45E9">
            <w:pPr>
              <w:rPr>
                <w:sz w:val="26"/>
                <w:szCs w:val="26"/>
                <w:lang w:val="vi-VN" w:eastAsia="x-none"/>
              </w:rPr>
            </w:pPr>
            <w:r w:rsidRPr="0054704D">
              <w:rPr>
                <w:sz w:val="26"/>
                <w:szCs w:val="26"/>
                <w:lang w:val="vi-VN" w:eastAsia="x-none"/>
              </w:rPr>
              <w:t>Số môn đã hoàn thành.</w:t>
            </w:r>
          </w:p>
        </w:tc>
      </w:tr>
      <w:tr w:rsidR="00514428" w:rsidRPr="0054704D" w14:paraId="2898F223" w14:textId="77777777" w:rsidTr="005514ED">
        <w:trPr>
          <w:jc w:val="center"/>
        </w:trPr>
        <w:tc>
          <w:tcPr>
            <w:tcW w:w="424" w:type="pct"/>
            <w:vAlign w:val="center"/>
            <w:hideMark/>
          </w:tcPr>
          <w:p w14:paraId="024C8B69"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809" w:type="pct"/>
            <w:vAlign w:val="center"/>
            <w:hideMark/>
          </w:tcPr>
          <w:p w14:paraId="4D8CE5B4" w14:textId="77777777" w:rsidR="00514428" w:rsidRPr="0054704D" w:rsidRDefault="00514428" w:rsidP="000F45E9">
            <w:pPr>
              <w:rPr>
                <w:sz w:val="26"/>
                <w:szCs w:val="26"/>
                <w:lang w:val="vi-VN" w:eastAsia="x-none"/>
              </w:rPr>
            </w:pPr>
            <w:r w:rsidRPr="0054704D">
              <w:rPr>
                <w:sz w:val="26"/>
                <w:szCs w:val="26"/>
                <w:lang w:val="vi-VN" w:eastAsia="x-none"/>
              </w:rPr>
              <w:t>in_progress_subjects</w:t>
            </w:r>
          </w:p>
        </w:tc>
        <w:tc>
          <w:tcPr>
            <w:tcW w:w="2767" w:type="pct"/>
            <w:vAlign w:val="center"/>
            <w:hideMark/>
          </w:tcPr>
          <w:p w14:paraId="3155187B" w14:textId="77777777" w:rsidR="00514428" w:rsidRPr="0054704D" w:rsidRDefault="00514428" w:rsidP="000F45E9">
            <w:pPr>
              <w:rPr>
                <w:sz w:val="26"/>
                <w:szCs w:val="26"/>
                <w:lang w:val="vi-VN" w:eastAsia="x-none"/>
              </w:rPr>
            </w:pPr>
            <w:r w:rsidRPr="0054704D">
              <w:rPr>
                <w:sz w:val="26"/>
                <w:szCs w:val="26"/>
                <w:lang w:val="vi-VN" w:eastAsia="x-none"/>
              </w:rPr>
              <w:t>Số môn đang học.</w:t>
            </w:r>
          </w:p>
        </w:tc>
      </w:tr>
      <w:tr w:rsidR="00514428" w:rsidRPr="00650B6D" w14:paraId="3F921F40" w14:textId="77777777" w:rsidTr="005514ED">
        <w:trPr>
          <w:jc w:val="center"/>
        </w:trPr>
        <w:tc>
          <w:tcPr>
            <w:tcW w:w="424" w:type="pct"/>
            <w:vAlign w:val="center"/>
            <w:hideMark/>
          </w:tcPr>
          <w:p w14:paraId="0E8DFF2F"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809" w:type="pct"/>
            <w:vAlign w:val="center"/>
            <w:hideMark/>
          </w:tcPr>
          <w:p w14:paraId="78837913" w14:textId="77777777" w:rsidR="00514428" w:rsidRPr="0054704D" w:rsidRDefault="00514428" w:rsidP="000F45E9">
            <w:pPr>
              <w:rPr>
                <w:sz w:val="26"/>
                <w:szCs w:val="26"/>
                <w:lang w:val="vi-VN" w:eastAsia="x-none"/>
              </w:rPr>
            </w:pPr>
            <w:r w:rsidRPr="0054704D">
              <w:rPr>
                <w:sz w:val="26"/>
                <w:szCs w:val="26"/>
                <w:lang w:val="vi-VN" w:eastAsia="x-none"/>
              </w:rPr>
              <w:t>total_credits</w:t>
            </w:r>
          </w:p>
        </w:tc>
        <w:tc>
          <w:tcPr>
            <w:tcW w:w="2767" w:type="pct"/>
            <w:vAlign w:val="center"/>
            <w:hideMark/>
          </w:tcPr>
          <w:p w14:paraId="66C8C749" w14:textId="77777777" w:rsidR="00514428" w:rsidRPr="0054704D" w:rsidRDefault="00514428" w:rsidP="000F45E9">
            <w:pPr>
              <w:rPr>
                <w:sz w:val="26"/>
                <w:szCs w:val="26"/>
                <w:lang w:val="vi-VN" w:eastAsia="x-none"/>
              </w:rPr>
            </w:pPr>
            <w:r w:rsidRPr="0054704D">
              <w:rPr>
                <w:sz w:val="26"/>
                <w:szCs w:val="26"/>
                <w:lang w:val="vi-VN" w:eastAsia="x-none"/>
              </w:rPr>
              <w:t>Tổng số tín chỉ chương trình.</w:t>
            </w:r>
          </w:p>
        </w:tc>
      </w:tr>
      <w:tr w:rsidR="00514428" w:rsidRPr="00650B6D" w14:paraId="319ECF84" w14:textId="77777777" w:rsidTr="005514ED">
        <w:trPr>
          <w:jc w:val="center"/>
        </w:trPr>
        <w:tc>
          <w:tcPr>
            <w:tcW w:w="424" w:type="pct"/>
            <w:vAlign w:val="center"/>
            <w:hideMark/>
          </w:tcPr>
          <w:p w14:paraId="63C5AB05"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809" w:type="pct"/>
            <w:vAlign w:val="center"/>
            <w:hideMark/>
          </w:tcPr>
          <w:p w14:paraId="313ED7AD" w14:textId="77777777" w:rsidR="00514428" w:rsidRPr="0054704D" w:rsidRDefault="00514428" w:rsidP="000F45E9">
            <w:pPr>
              <w:rPr>
                <w:sz w:val="26"/>
                <w:szCs w:val="26"/>
                <w:lang w:val="vi-VN" w:eastAsia="x-none"/>
              </w:rPr>
            </w:pPr>
            <w:r w:rsidRPr="0054704D">
              <w:rPr>
                <w:sz w:val="26"/>
                <w:szCs w:val="26"/>
                <w:lang w:val="vi-VN" w:eastAsia="x-none"/>
              </w:rPr>
              <w:t>earned_credits</w:t>
            </w:r>
          </w:p>
        </w:tc>
        <w:tc>
          <w:tcPr>
            <w:tcW w:w="2767" w:type="pct"/>
            <w:vAlign w:val="center"/>
            <w:hideMark/>
          </w:tcPr>
          <w:p w14:paraId="52E4E129" w14:textId="77777777" w:rsidR="00514428" w:rsidRPr="0054704D" w:rsidRDefault="00514428" w:rsidP="000F45E9">
            <w:pPr>
              <w:rPr>
                <w:sz w:val="26"/>
                <w:szCs w:val="26"/>
                <w:lang w:val="vi-VN" w:eastAsia="x-none"/>
              </w:rPr>
            </w:pPr>
            <w:r w:rsidRPr="0054704D">
              <w:rPr>
                <w:sz w:val="26"/>
                <w:szCs w:val="26"/>
                <w:lang w:val="vi-VN" w:eastAsia="x-none"/>
              </w:rPr>
              <w:t>Số tín chỉ đã tích lũy.</w:t>
            </w:r>
          </w:p>
        </w:tc>
      </w:tr>
      <w:tr w:rsidR="00514428" w:rsidRPr="00650B6D" w14:paraId="4BD25099" w14:textId="77777777" w:rsidTr="005514ED">
        <w:trPr>
          <w:jc w:val="center"/>
        </w:trPr>
        <w:tc>
          <w:tcPr>
            <w:tcW w:w="424" w:type="pct"/>
            <w:vAlign w:val="center"/>
            <w:hideMark/>
          </w:tcPr>
          <w:p w14:paraId="348BCAD4"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809" w:type="pct"/>
            <w:vAlign w:val="center"/>
            <w:hideMark/>
          </w:tcPr>
          <w:p w14:paraId="71F0F29E" w14:textId="77777777" w:rsidR="00514428" w:rsidRPr="0054704D" w:rsidRDefault="00514428" w:rsidP="000F45E9">
            <w:pPr>
              <w:rPr>
                <w:sz w:val="26"/>
                <w:szCs w:val="26"/>
                <w:lang w:val="vi-VN" w:eastAsia="x-none"/>
              </w:rPr>
            </w:pPr>
            <w:r w:rsidRPr="0054704D">
              <w:rPr>
                <w:sz w:val="26"/>
                <w:szCs w:val="26"/>
                <w:lang w:val="vi-VN" w:eastAsia="x-none"/>
              </w:rPr>
              <w:t>overall_gpa</w:t>
            </w:r>
          </w:p>
        </w:tc>
        <w:tc>
          <w:tcPr>
            <w:tcW w:w="2767" w:type="pct"/>
            <w:vAlign w:val="center"/>
            <w:hideMark/>
          </w:tcPr>
          <w:p w14:paraId="43987BCD" w14:textId="77777777" w:rsidR="00514428" w:rsidRPr="0054704D" w:rsidRDefault="00514428" w:rsidP="000F45E9">
            <w:pPr>
              <w:rPr>
                <w:sz w:val="26"/>
                <w:szCs w:val="26"/>
                <w:lang w:val="vi-VN" w:eastAsia="x-none"/>
              </w:rPr>
            </w:pPr>
            <w:r w:rsidRPr="0054704D">
              <w:rPr>
                <w:sz w:val="26"/>
                <w:szCs w:val="26"/>
                <w:lang w:val="vi-VN" w:eastAsia="x-none"/>
              </w:rPr>
              <w:t>Điểm trung bình tích lũy (GPA).</w:t>
            </w:r>
          </w:p>
        </w:tc>
      </w:tr>
      <w:tr w:rsidR="00514428" w:rsidRPr="00650B6D" w14:paraId="396E7049" w14:textId="77777777" w:rsidTr="005514ED">
        <w:trPr>
          <w:jc w:val="center"/>
        </w:trPr>
        <w:tc>
          <w:tcPr>
            <w:tcW w:w="424" w:type="pct"/>
            <w:vAlign w:val="center"/>
            <w:hideMark/>
          </w:tcPr>
          <w:p w14:paraId="5E6AD15A" w14:textId="77777777" w:rsidR="00514428" w:rsidRPr="0054704D" w:rsidRDefault="00514428" w:rsidP="000F410D">
            <w:pPr>
              <w:jc w:val="center"/>
              <w:rPr>
                <w:sz w:val="26"/>
                <w:szCs w:val="26"/>
                <w:lang w:val="vi-VN" w:eastAsia="x-none"/>
              </w:rPr>
            </w:pPr>
            <w:r w:rsidRPr="0054704D">
              <w:rPr>
                <w:sz w:val="26"/>
                <w:szCs w:val="26"/>
                <w:lang w:val="vi-VN" w:eastAsia="x-none"/>
              </w:rPr>
              <w:t>10</w:t>
            </w:r>
          </w:p>
        </w:tc>
        <w:tc>
          <w:tcPr>
            <w:tcW w:w="1809" w:type="pct"/>
            <w:vAlign w:val="center"/>
            <w:hideMark/>
          </w:tcPr>
          <w:p w14:paraId="42EE4662" w14:textId="77777777" w:rsidR="00514428" w:rsidRPr="0054704D" w:rsidRDefault="00514428" w:rsidP="000F45E9">
            <w:pPr>
              <w:rPr>
                <w:sz w:val="26"/>
                <w:szCs w:val="26"/>
                <w:lang w:val="vi-VN" w:eastAsia="x-none"/>
              </w:rPr>
            </w:pPr>
            <w:r w:rsidRPr="0054704D">
              <w:rPr>
                <w:sz w:val="26"/>
                <w:szCs w:val="26"/>
                <w:lang w:val="vi-VN" w:eastAsia="x-none"/>
              </w:rPr>
              <w:t>completion_percentage</w:t>
            </w:r>
          </w:p>
        </w:tc>
        <w:tc>
          <w:tcPr>
            <w:tcW w:w="2767" w:type="pct"/>
            <w:vAlign w:val="center"/>
            <w:hideMark/>
          </w:tcPr>
          <w:p w14:paraId="4A0EEB87" w14:textId="77777777" w:rsidR="00514428" w:rsidRPr="0054704D" w:rsidRDefault="00514428" w:rsidP="000F45E9">
            <w:pPr>
              <w:rPr>
                <w:sz w:val="26"/>
                <w:szCs w:val="26"/>
                <w:lang w:val="vi-VN" w:eastAsia="x-none"/>
              </w:rPr>
            </w:pPr>
            <w:r w:rsidRPr="0054704D">
              <w:rPr>
                <w:sz w:val="26"/>
                <w:szCs w:val="26"/>
                <w:lang w:val="vi-VN" w:eastAsia="x-none"/>
              </w:rPr>
              <w:t>Phần trăm hoàn thành chương trình.</w:t>
            </w:r>
          </w:p>
        </w:tc>
      </w:tr>
      <w:tr w:rsidR="00514428" w:rsidRPr="00650B6D" w14:paraId="5338767E" w14:textId="77777777" w:rsidTr="005514ED">
        <w:trPr>
          <w:jc w:val="center"/>
        </w:trPr>
        <w:tc>
          <w:tcPr>
            <w:tcW w:w="424" w:type="pct"/>
            <w:vAlign w:val="center"/>
            <w:hideMark/>
          </w:tcPr>
          <w:p w14:paraId="5CD67CFB" w14:textId="77777777" w:rsidR="00514428" w:rsidRPr="0054704D" w:rsidRDefault="00514428" w:rsidP="000F410D">
            <w:pPr>
              <w:jc w:val="center"/>
              <w:rPr>
                <w:sz w:val="26"/>
                <w:szCs w:val="26"/>
                <w:lang w:val="vi-VN" w:eastAsia="x-none"/>
              </w:rPr>
            </w:pPr>
            <w:r w:rsidRPr="0054704D">
              <w:rPr>
                <w:sz w:val="26"/>
                <w:szCs w:val="26"/>
                <w:lang w:val="vi-VN" w:eastAsia="x-none"/>
              </w:rPr>
              <w:t>11</w:t>
            </w:r>
          </w:p>
        </w:tc>
        <w:tc>
          <w:tcPr>
            <w:tcW w:w="1809" w:type="pct"/>
            <w:vAlign w:val="center"/>
            <w:hideMark/>
          </w:tcPr>
          <w:p w14:paraId="2B858892" w14:textId="77777777" w:rsidR="00514428" w:rsidRPr="0054704D" w:rsidRDefault="00514428" w:rsidP="000F45E9">
            <w:pPr>
              <w:rPr>
                <w:sz w:val="26"/>
                <w:szCs w:val="26"/>
                <w:lang w:val="vi-VN" w:eastAsia="x-none"/>
              </w:rPr>
            </w:pPr>
            <w:r w:rsidRPr="0054704D">
              <w:rPr>
                <w:sz w:val="26"/>
                <w:szCs w:val="26"/>
                <w:lang w:val="vi-VN" w:eastAsia="x-none"/>
              </w:rPr>
              <w:t>estimated_graduation_date</w:t>
            </w:r>
          </w:p>
        </w:tc>
        <w:tc>
          <w:tcPr>
            <w:tcW w:w="2767" w:type="pct"/>
            <w:vAlign w:val="center"/>
            <w:hideMark/>
          </w:tcPr>
          <w:p w14:paraId="3CD50548" w14:textId="77777777" w:rsidR="00514428" w:rsidRPr="0054704D" w:rsidRDefault="00514428" w:rsidP="000F45E9">
            <w:pPr>
              <w:rPr>
                <w:sz w:val="26"/>
                <w:szCs w:val="26"/>
                <w:lang w:val="vi-VN" w:eastAsia="x-none"/>
              </w:rPr>
            </w:pPr>
            <w:r w:rsidRPr="0054704D">
              <w:rPr>
                <w:sz w:val="26"/>
                <w:szCs w:val="26"/>
                <w:lang w:val="vi-VN" w:eastAsia="x-none"/>
              </w:rPr>
              <w:t>Dự kiến ngày tốt nghiệp.</w:t>
            </w:r>
          </w:p>
        </w:tc>
      </w:tr>
      <w:tr w:rsidR="00514428" w:rsidRPr="00650B6D" w14:paraId="546F3F43" w14:textId="77777777" w:rsidTr="005514ED">
        <w:trPr>
          <w:jc w:val="center"/>
        </w:trPr>
        <w:tc>
          <w:tcPr>
            <w:tcW w:w="424" w:type="pct"/>
            <w:vAlign w:val="center"/>
            <w:hideMark/>
          </w:tcPr>
          <w:p w14:paraId="3826A9B9" w14:textId="77777777" w:rsidR="00514428" w:rsidRPr="0054704D" w:rsidRDefault="00514428" w:rsidP="000F410D">
            <w:pPr>
              <w:jc w:val="center"/>
              <w:rPr>
                <w:sz w:val="26"/>
                <w:szCs w:val="26"/>
                <w:lang w:val="vi-VN" w:eastAsia="x-none"/>
              </w:rPr>
            </w:pPr>
            <w:r w:rsidRPr="0054704D">
              <w:rPr>
                <w:sz w:val="26"/>
                <w:szCs w:val="26"/>
                <w:lang w:val="vi-VN" w:eastAsia="x-none"/>
              </w:rPr>
              <w:t>12</w:t>
            </w:r>
          </w:p>
        </w:tc>
        <w:tc>
          <w:tcPr>
            <w:tcW w:w="1809" w:type="pct"/>
            <w:vAlign w:val="center"/>
            <w:hideMark/>
          </w:tcPr>
          <w:p w14:paraId="3E49F1E7" w14:textId="77777777" w:rsidR="00514428" w:rsidRPr="0054704D" w:rsidRDefault="00514428" w:rsidP="000F45E9">
            <w:pPr>
              <w:rPr>
                <w:sz w:val="26"/>
                <w:szCs w:val="26"/>
                <w:lang w:val="vi-VN" w:eastAsia="x-none"/>
              </w:rPr>
            </w:pPr>
            <w:r w:rsidRPr="0054704D">
              <w:rPr>
                <w:sz w:val="26"/>
                <w:szCs w:val="26"/>
                <w:lang w:val="vi-VN" w:eastAsia="x-none"/>
              </w:rPr>
              <w:t>academic_standing</w:t>
            </w:r>
          </w:p>
        </w:tc>
        <w:tc>
          <w:tcPr>
            <w:tcW w:w="2767" w:type="pct"/>
            <w:vAlign w:val="center"/>
            <w:hideMark/>
          </w:tcPr>
          <w:p w14:paraId="35D200A3" w14:textId="77777777" w:rsidR="00514428" w:rsidRPr="0054704D" w:rsidRDefault="00514428" w:rsidP="000F45E9">
            <w:pPr>
              <w:rPr>
                <w:sz w:val="26"/>
                <w:szCs w:val="26"/>
                <w:lang w:val="vi-VN" w:eastAsia="x-none"/>
              </w:rPr>
            </w:pPr>
            <w:r w:rsidRPr="0054704D">
              <w:rPr>
                <w:sz w:val="26"/>
                <w:szCs w:val="26"/>
                <w:lang w:val="vi-VN" w:eastAsia="x-none"/>
              </w:rPr>
              <w:t>Xếp loại học lực hiện tại (VD: Giỏi, Khá).</w:t>
            </w:r>
          </w:p>
        </w:tc>
      </w:tr>
      <w:tr w:rsidR="00514428" w:rsidRPr="00650B6D" w14:paraId="5C2C74C0" w14:textId="77777777" w:rsidTr="005514ED">
        <w:trPr>
          <w:jc w:val="center"/>
        </w:trPr>
        <w:tc>
          <w:tcPr>
            <w:tcW w:w="424" w:type="pct"/>
            <w:vAlign w:val="center"/>
            <w:hideMark/>
          </w:tcPr>
          <w:p w14:paraId="4ADAC335" w14:textId="77777777" w:rsidR="00514428" w:rsidRPr="0054704D" w:rsidRDefault="00514428" w:rsidP="000F410D">
            <w:pPr>
              <w:jc w:val="center"/>
              <w:rPr>
                <w:sz w:val="26"/>
                <w:szCs w:val="26"/>
                <w:lang w:val="vi-VN" w:eastAsia="x-none"/>
              </w:rPr>
            </w:pPr>
            <w:r w:rsidRPr="0054704D">
              <w:rPr>
                <w:sz w:val="26"/>
                <w:szCs w:val="26"/>
                <w:lang w:val="vi-VN" w:eastAsia="x-none"/>
              </w:rPr>
              <w:t>13</w:t>
            </w:r>
          </w:p>
        </w:tc>
        <w:tc>
          <w:tcPr>
            <w:tcW w:w="1809" w:type="pct"/>
            <w:vAlign w:val="center"/>
            <w:hideMark/>
          </w:tcPr>
          <w:p w14:paraId="457FA83D" w14:textId="77777777" w:rsidR="00514428" w:rsidRPr="0054704D" w:rsidRDefault="00514428" w:rsidP="000F45E9">
            <w:pPr>
              <w:rPr>
                <w:sz w:val="26"/>
                <w:szCs w:val="26"/>
                <w:lang w:val="vi-VN" w:eastAsia="x-none"/>
              </w:rPr>
            </w:pPr>
            <w:r w:rsidRPr="0054704D">
              <w:rPr>
                <w:sz w:val="26"/>
                <w:szCs w:val="26"/>
                <w:lang w:val="vi-VN" w:eastAsia="x-none"/>
              </w:rPr>
              <w:t>last_updated</w:t>
            </w:r>
          </w:p>
        </w:tc>
        <w:tc>
          <w:tcPr>
            <w:tcW w:w="2767" w:type="pct"/>
            <w:vAlign w:val="center"/>
            <w:hideMark/>
          </w:tcPr>
          <w:p w14:paraId="4D65F9C9" w14:textId="77777777" w:rsidR="00514428" w:rsidRPr="0054704D" w:rsidRDefault="00514428" w:rsidP="000F45E9">
            <w:pPr>
              <w:rPr>
                <w:sz w:val="26"/>
                <w:szCs w:val="26"/>
                <w:lang w:val="vi-VN" w:eastAsia="x-none"/>
              </w:rPr>
            </w:pPr>
            <w:r w:rsidRPr="0054704D">
              <w:rPr>
                <w:sz w:val="26"/>
                <w:szCs w:val="26"/>
                <w:lang w:val="vi-VN" w:eastAsia="x-none"/>
              </w:rPr>
              <w:t>Thời gian cập nhật gần nhất.</w:t>
            </w:r>
          </w:p>
        </w:tc>
      </w:tr>
    </w:tbl>
    <w:p w14:paraId="3087D6B2" w14:textId="77777777" w:rsidR="00514428" w:rsidRPr="005624A6" w:rsidRDefault="00514428" w:rsidP="00514428">
      <w:pPr>
        <w:pStyle w:val="Noidung"/>
        <w:rPr>
          <w:szCs w:val="26"/>
        </w:rPr>
      </w:pPr>
      <w:r w:rsidRPr="005624A6">
        <w:rPr>
          <w:szCs w:val="26"/>
        </w:rPr>
        <w:t>Bảng: SubjectOutcomeAnalysis (Phân tích kết quả môn học)</w:t>
      </w:r>
    </w:p>
    <w:p w14:paraId="168C2BC6" w14:textId="3DC32733" w:rsidR="000F45E9" w:rsidRPr="000F45E9" w:rsidRDefault="000F45E9" w:rsidP="000F45E9">
      <w:pPr>
        <w:pStyle w:val="Caption"/>
        <w:keepNext/>
        <w:rPr>
          <w:lang w:val="vi-VN"/>
        </w:rPr>
      </w:pPr>
      <w:bookmarkStart w:id="120" w:name="_Toc217711285"/>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34</w:t>
      </w:r>
      <w:r w:rsidR="00B5572B">
        <w:fldChar w:fldCharType="end"/>
      </w:r>
      <w:r>
        <w:rPr>
          <w:lang w:val="vi-VN"/>
        </w:rPr>
        <w:t xml:space="preserve"> </w:t>
      </w:r>
      <w:r w:rsidR="00FD70DD">
        <w:rPr>
          <w:lang w:val="vi-VN"/>
        </w:rPr>
        <w:t xml:space="preserve">Đặc tả </w:t>
      </w:r>
      <w:r>
        <w:rPr>
          <w:lang w:val="vi-VN"/>
        </w:rPr>
        <w:t xml:space="preserve">bảng </w:t>
      </w:r>
      <w:r w:rsidRPr="005624A6">
        <w:rPr>
          <w:szCs w:val="26"/>
        </w:rPr>
        <w:t>SubjectOutcomeAnalysis</w:t>
      </w:r>
      <w:bookmarkEnd w:id="120"/>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8"/>
        <w:gridCol w:w="2946"/>
        <w:gridCol w:w="5118"/>
      </w:tblGrid>
      <w:tr w:rsidR="00514428" w:rsidRPr="0054704D" w14:paraId="5F734511" w14:textId="77777777" w:rsidTr="005514ED">
        <w:trPr>
          <w:jc w:val="center"/>
        </w:trPr>
        <w:tc>
          <w:tcPr>
            <w:tcW w:w="391" w:type="pct"/>
            <w:vAlign w:val="center"/>
            <w:hideMark/>
          </w:tcPr>
          <w:p w14:paraId="6644488C"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625" w:type="pct"/>
            <w:vAlign w:val="center"/>
            <w:hideMark/>
          </w:tcPr>
          <w:p w14:paraId="64A0138D"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2984" w:type="pct"/>
            <w:vAlign w:val="center"/>
            <w:hideMark/>
          </w:tcPr>
          <w:p w14:paraId="6C1AE941"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1414B53E" w14:textId="77777777" w:rsidTr="005514ED">
        <w:trPr>
          <w:jc w:val="center"/>
        </w:trPr>
        <w:tc>
          <w:tcPr>
            <w:tcW w:w="391" w:type="pct"/>
            <w:vAlign w:val="center"/>
            <w:hideMark/>
          </w:tcPr>
          <w:p w14:paraId="642D9117"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625" w:type="pct"/>
            <w:vAlign w:val="center"/>
            <w:hideMark/>
          </w:tcPr>
          <w:p w14:paraId="4323F91F" w14:textId="77777777" w:rsidR="00514428" w:rsidRPr="0054704D" w:rsidRDefault="00514428" w:rsidP="000F45E9">
            <w:pPr>
              <w:rPr>
                <w:sz w:val="26"/>
                <w:szCs w:val="26"/>
                <w:lang w:val="vi-VN" w:eastAsia="x-none"/>
              </w:rPr>
            </w:pPr>
            <w:r w:rsidRPr="0054704D">
              <w:rPr>
                <w:sz w:val="26"/>
                <w:szCs w:val="26"/>
                <w:lang w:val="vi-VN" w:eastAsia="x-none"/>
              </w:rPr>
              <w:t>analysis_id</w:t>
            </w:r>
          </w:p>
        </w:tc>
        <w:tc>
          <w:tcPr>
            <w:tcW w:w="2984" w:type="pct"/>
            <w:vAlign w:val="center"/>
            <w:hideMark/>
          </w:tcPr>
          <w:p w14:paraId="5618E4F7" w14:textId="77777777" w:rsidR="00514428" w:rsidRPr="0054704D" w:rsidRDefault="00514428" w:rsidP="000F45E9">
            <w:pPr>
              <w:rPr>
                <w:sz w:val="26"/>
                <w:szCs w:val="26"/>
                <w:lang w:val="vi-VN" w:eastAsia="x-none"/>
              </w:rPr>
            </w:pPr>
            <w:r w:rsidRPr="0054704D">
              <w:rPr>
                <w:sz w:val="26"/>
                <w:szCs w:val="26"/>
                <w:lang w:val="vi-VN" w:eastAsia="x-none"/>
              </w:rPr>
              <w:t>Khóa chính.</w:t>
            </w:r>
          </w:p>
        </w:tc>
      </w:tr>
      <w:tr w:rsidR="00514428" w:rsidRPr="0054704D" w14:paraId="48B9FDB7" w14:textId="77777777" w:rsidTr="005514ED">
        <w:trPr>
          <w:jc w:val="center"/>
        </w:trPr>
        <w:tc>
          <w:tcPr>
            <w:tcW w:w="391" w:type="pct"/>
            <w:vAlign w:val="center"/>
            <w:hideMark/>
          </w:tcPr>
          <w:p w14:paraId="7979D95F"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625" w:type="pct"/>
            <w:vAlign w:val="center"/>
            <w:hideMark/>
          </w:tcPr>
          <w:p w14:paraId="52950726" w14:textId="77777777" w:rsidR="00514428" w:rsidRPr="0054704D" w:rsidRDefault="00514428" w:rsidP="000F45E9">
            <w:pPr>
              <w:rPr>
                <w:sz w:val="26"/>
                <w:szCs w:val="26"/>
                <w:lang w:val="vi-VN" w:eastAsia="x-none"/>
              </w:rPr>
            </w:pPr>
            <w:r w:rsidRPr="0054704D">
              <w:rPr>
                <w:sz w:val="26"/>
                <w:szCs w:val="26"/>
                <w:lang w:val="vi-VN" w:eastAsia="x-none"/>
              </w:rPr>
              <w:t>subject_id</w:t>
            </w:r>
          </w:p>
        </w:tc>
        <w:tc>
          <w:tcPr>
            <w:tcW w:w="2984" w:type="pct"/>
            <w:vAlign w:val="center"/>
            <w:hideMark/>
          </w:tcPr>
          <w:p w14:paraId="3A401D8A" w14:textId="77777777" w:rsidR="00514428" w:rsidRPr="0054704D" w:rsidRDefault="00514428" w:rsidP="000F45E9">
            <w:pPr>
              <w:rPr>
                <w:sz w:val="26"/>
                <w:szCs w:val="26"/>
                <w:lang w:val="vi-VN" w:eastAsia="x-none"/>
              </w:rPr>
            </w:pPr>
            <w:r w:rsidRPr="0054704D">
              <w:rPr>
                <w:sz w:val="26"/>
                <w:szCs w:val="26"/>
                <w:lang w:val="vi-VN" w:eastAsia="x-none"/>
              </w:rPr>
              <w:t>Mã môn học.</w:t>
            </w:r>
          </w:p>
        </w:tc>
      </w:tr>
      <w:tr w:rsidR="00514428" w:rsidRPr="0054704D" w14:paraId="29382327" w14:textId="77777777" w:rsidTr="005514ED">
        <w:trPr>
          <w:jc w:val="center"/>
        </w:trPr>
        <w:tc>
          <w:tcPr>
            <w:tcW w:w="391" w:type="pct"/>
            <w:vAlign w:val="center"/>
            <w:hideMark/>
          </w:tcPr>
          <w:p w14:paraId="2247335E"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625" w:type="pct"/>
            <w:vAlign w:val="center"/>
            <w:hideMark/>
          </w:tcPr>
          <w:p w14:paraId="208A677B" w14:textId="77777777" w:rsidR="00514428" w:rsidRPr="0054704D" w:rsidRDefault="00514428" w:rsidP="000F45E9">
            <w:pPr>
              <w:rPr>
                <w:sz w:val="26"/>
                <w:szCs w:val="26"/>
                <w:lang w:val="vi-VN" w:eastAsia="x-none"/>
              </w:rPr>
            </w:pPr>
            <w:r w:rsidRPr="0054704D">
              <w:rPr>
                <w:sz w:val="26"/>
                <w:szCs w:val="26"/>
                <w:lang w:val="vi-VN" w:eastAsia="x-none"/>
              </w:rPr>
              <w:t>semester_id</w:t>
            </w:r>
          </w:p>
        </w:tc>
        <w:tc>
          <w:tcPr>
            <w:tcW w:w="2984" w:type="pct"/>
            <w:vAlign w:val="center"/>
            <w:hideMark/>
          </w:tcPr>
          <w:p w14:paraId="78B09459" w14:textId="77777777" w:rsidR="00514428" w:rsidRPr="0054704D" w:rsidRDefault="00514428" w:rsidP="000F45E9">
            <w:pPr>
              <w:rPr>
                <w:sz w:val="26"/>
                <w:szCs w:val="26"/>
                <w:lang w:val="vi-VN" w:eastAsia="x-none"/>
              </w:rPr>
            </w:pPr>
            <w:r w:rsidRPr="0054704D">
              <w:rPr>
                <w:sz w:val="26"/>
                <w:szCs w:val="26"/>
                <w:lang w:val="vi-VN" w:eastAsia="x-none"/>
              </w:rPr>
              <w:t>Mã học kỳ.</w:t>
            </w:r>
          </w:p>
        </w:tc>
      </w:tr>
      <w:tr w:rsidR="00514428" w:rsidRPr="0054704D" w14:paraId="48487763" w14:textId="77777777" w:rsidTr="005514ED">
        <w:trPr>
          <w:jc w:val="center"/>
        </w:trPr>
        <w:tc>
          <w:tcPr>
            <w:tcW w:w="391" w:type="pct"/>
            <w:vAlign w:val="center"/>
            <w:hideMark/>
          </w:tcPr>
          <w:p w14:paraId="69A95CB7"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625" w:type="pct"/>
            <w:vAlign w:val="center"/>
            <w:hideMark/>
          </w:tcPr>
          <w:p w14:paraId="2156D89C" w14:textId="77777777" w:rsidR="00514428" w:rsidRPr="0054704D" w:rsidRDefault="00514428" w:rsidP="000F45E9">
            <w:pPr>
              <w:rPr>
                <w:sz w:val="26"/>
                <w:szCs w:val="26"/>
                <w:lang w:val="vi-VN" w:eastAsia="x-none"/>
              </w:rPr>
            </w:pPr>
            <w:r w:rsidRPr="0054704D">
              <w:rPr>
                <w:sz w:val="26"/>
                <w:szCs w:val="26"/>
                <w:lang w:val="vi-VN" w:eastAsia="x-none"/>
              </w:rPr>
              <w:t>total_students</w:t>
            </w:r>
          </w:p>
        </w:tc>
        <w:tc>
          <w:tcPr>
            <w:tcW w:w="2984" w:type="pct"/>
            <w:vAlign w:val="center"/>
            <w:hideMark/>
          </w:tcPr>
          <w:p w14:paraId="1BC0A361" w14:textId="77777777" w:rsidR="00514428" w:rsidRPr="0054704D" w:rsidRDefault="00514428" w:rsidP="000F45E9">
            <w:pPr>
              <w:rPr>
                <w:sz w:val="26"/>
                <w:szCs w:val="26"/>
                <w:lang w:val="vi-VN" w:eastAsia="x-none"/>
              </w:rPr>
            </w:pPr>
            <w:r w:rsidRPr="0054704D">
              <w:rPr>
                <w:sz w:val="26"/>
                <w:szCs w:val="26"/>
                <w:lang w:val="vi-VN" w:eastAsia="x-none"/>
              </w:rPr>
              <w:t>Tổng số sinh viên.</w:t>
            </w:r>
          </w:p>
        </w:tc>
      </w:tr>
      <w:tr w:rsidR="00514428" w:rsidRPr="00650B6D" w14:paraId="0932A12F" w14:textId="77777777" w:rsidTr="005514ED">
        <w:trPr>
          <w:jc w:val="center"/>
        </w:trPr>
        <w:tc>
          <w:tcPr>
            <w:tcW w:w="391" w:type="pct"/>
            <w:vAlign w:val="center"/>
            <w:hideMark/>
          </w:tcPr>
          <w:p w14:paraId="1F18DED1"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625" w:type="pct"/>
            <w:vAlign w:val="center"/>
            <w:hideMark/>
          </w:tcPr>
          <w:p w14:paraId="1828C734" w14:textId="77777777" w:rsidR="00514428" w:rsidRPr="0054704D" w:rsidRDefault="00514428" w:rsidP="000F45E9">
            <w:pPr>
              <w:rPr>
                <w:sz w:val="26"/>
                <w:szCs w:val="26"/>
                <w:lang w:val="vi-VN" w:eastAsia="x-none"/>
              </w:rPr>
            </w:pPr>
            <w:r w:rsidRPr="0054704D">
              <w:rPr>
                <w:sz w:val="26"/>
                <w:szCs w:val="26"/>
                <w:lang w:val="vi-VN" w:eastAsia="x-none"/>
              </w:rPr>
              <w:t>lo_achievement_rates</w:t>
            </w:r>
          </w:p>
        </w:tc>
        <w:tc>
          <w:tcPr>
            <w:tcW w:w="2984" w:type="pct"/>
            <w:vAlign w:val="center"/>
            <w:hideMark/>
          </w:tcPr>
          <w:p w14:paraId="6F6ED01B" w14:textId="77777777" w:rsidR="00514428" w:rsidRPr="0054704D" w:rsidRDefault="00514428" w:rsidP="000F45E9">
            <w:pPr>
              <w:rPr>
                <w:sz w:val="26"/>
                <w:szCs w:val="26"/>
                <w:lang w:val="vi-VN" w:eastAsia="x-none"/>
              </w:rPr>
            </w:pPr>
            <w:r w:rsidRPr="0054704D">
              <w:rPr>
                <w:sz w:val="26"/>
                <w:szCs w:val="26"/>
                <w:lang w:val="vi-VN" w:eastAsia="x-none"/>
              </w:rPr>
              <w:t>Tỷ lệ đạt chuẩn đầu ra (Text/JSON).</w:t>
            </w:r>
          </w:p>
        </w:tc>
      </w:tr>
      <w:tr w:rsidR="00514428" w:rsidRPr="00650B6D" w14:paraId="12AAAE5A" w14:textId="77777777" w:rsidTr="005514ED">
        <w:trPr>
          <w:jc w:val="center"/>
        </w:trPr>
        <w:tc>
          <w:tcPr>
            <w:tcW w:w="391" w:type="pct"/>
            <w:vAlign w:val="center"/>
            <w:hideMark/>
          </w:tcPr>
          <w:p w14:paraId="765E47D6"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625" w:type="pct"/>
            <w:vAlign w:val="center"/>
            <w:hideMark/>
          </w:tcPr>
          <w:p w14:paraId="19F6CCB0" w14:textId="77777777" w:rsidR="00514428" w:rsidRPr="0054704D" w:rsidRDefault="00514428" w:rsidP="000F45E9">
            <w:pPr>
              <w:rPr>
                <w:sz w:val="26"/>
                <w:szCs w:val="26"/>
                <w:lang w:val="vi-VN" w:eastAsia="x-none"/>
              </w:rPr>
            </w:pPr>
            <w:r w:rsidRPr="0054704D">
              <w:rPr>
                <w:sz w:val="26"/>
                <w:szCs w:val="26"/>
                <w:lang w:val="vi-VN" w:eastAsia="x-none"/>
              </w:rPr>
              <w:t>plo_achievement_rates</w:t>
            </w:r>
          </w:p>
        </w:tc>
        <w:tc>
          <w:tcPr>
            <w:tcW w:w="2984" w:type="pct"/>
            <w:vAlign w:val="center"/>
            <w:hideMark/>
          </w:tcPr>
          <w:p w14:paraId="2C173DCD" w14:textId="77777777" w:rsidR="00514428" w:rsidRPr="0054704D" w:rsidRDefault="00514428" w:rsidP="000F45E9">
            <w:pPr>
              <w:rPr>
                <w:sz w:val="26"/>
                <w:szCs w:val="26"/>
                <w:lang w:val="vi-VN" w:eastAsia="x-none"/>
              </w:rPr>
            </w:pPr>
            <w:r w:rsidRPr="0054704D">
              <w:rPr>
                <w:sz w:val="26"/>
                <w:szCs w:val="26"/>
                <w:lang w:val="vi-VN" w:eastAsia="x-none"/>
              </w:rPr>
              <w:t>Tỷ lệ đóng góp vào chuẩn chương trình (Text/JSON).</w:t>
            </w:r>
          </w:p>
        </w:tc>
      </w:tr>
      <w:tr w:rsidR="00514428" w:rsidRPr="00650B6D" w14:paraId="2662E02D" w14:textId="77777777" w:rsidTr="005514ED">
        <w:trPr>
          <w:jc w:val="center"/>
        </w:trPr>
        <w:tc>
          <w:tcPr>
            <w:tcW w:w="391" w:type="pct"/>
            <w:vAlign w:val="center"/>
            <w:hideMark/>
          </w:tcPr>
          <w:p w14:paraId="38EF741C"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625" w:type="pct"/>
            <w:vAlign w:val="center"/>
            <w:hideMark/>
          </w:tcPr>
          <w:p w14:paraId="55461F9A" w14:textId="77777777" w:rsidR="00514428" w:rsidRPr="0054704D" w:rsidRDefault="00514428" w:rsidP="000F45E9">
            <w:pPr>
              <w:rPr>
                <w:sz w:val="26"/>
                <w:szCs w:val="26"/>
                <w:lang w:val="vi-VN" w:eastAsia="x-none"/>
              </w:rPr>
            </w:pPr>
            <w:r w:rsidRPr="0054704D">
              <w:rPr>
                <w:sz w:val="26"/>
                <w:szCs w:val="26"/>
                <w:lang w:val="vi-VN" w:eastAsia="x-none"/>
              </w:rPr>
              <w:t>improvement_suggestions</w:t>
            </w:r>
          </w:p>
        </w:tc>
        <w:tc>
          <w:tcPr>
            <w:tcW w:w="2984" w:type="pct"/>
            <w:vAlign w:val="center"/>
            <w:hideMark/>
          </w:tcPr>
          <w:p w14:paraId="7E373115" w14:textId="77777777" w:rsidR="00514428" w:rsidRPr="0054704D" w:rsidRDefault="00514428" w:rsidP="000F45E9">
            <w:pPr>
              <w:rPr>
                <w:sz w:val="26"/>
                <w:szCs w:val="26"/>
                <w:lang w:val="vi-VN" w:eastAsia="x-none"/>
              </w:rPr>
            </w:pPr>
            <w:r w:rsidRPr="0054704D">
              <w:rPr>
                <w:sz w:val="26"/>
                <w:szCs w:val="26"/>
                <w:lang w:val="vi-VN" w:eastAsia="x-none"/>
              </w:rPr>
              <w:t>Các đề xuất cải tiến môn học.</w:t>
            </w:r>
          </w:p>
        </w:tc>
      </w:tr>
      <w:tr w:rsidR="00514428" w:rsidRPr="00650B6D" w14:paraId="1817671F" w14:textId="77777777" w:rsidTr="005514ED">
        <w:trPr>
          <w:jc w:val="center"/>
        </w:trPr>
        <w:tc>
          <w:tcPr>
            <w:tcW w:w="391" w:type="pct"/>
            <w:vAlign w:val="center"/>
            <w:hideMark/>
          </w:tcPr>
          <w:p w14:paraId="3A3EE767"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625" w:type="pct"/>
            <w:vAlign w:val="center"/>
            <w:hideMark/>
          </w:tcPr>
          <w:p w14:paraId="1A403815" w14:textId="77777777" w:rsidR="00514428" w:rsidRPr="0054704D" w:rsidRDefault="00514428" w:rsidP="000F45E9">
            <w:pPr>
              <w:rPr>
                <w:sz w:val="26"/>
                <w:szCs w:val="26"/>
                <w:lang w:val="vi-VN" w:eastAsia="x-none"/>
              </w:rPr>
            </w:pPr>
            <w:r w:rsidRPr="0054704D">
              <w:rPr>
                <w:sz w:val="26"/>
                <w:szCs w:val="26"/>
                <w:lang w:val="vi-VN" w:eastAsia="x-none"/>
              </w:rPr>
              <w:t>average_grade</w:t>
            </w:r>
          </w:p>
        </w:tc>
        <w:tc>
          <w:tcPr>
            <w:tcW w:w="2984" w:type="pct"/>
            <w:vAlign w:val="center"/>
            <w:hideMark/>
          </w:tcPr>
          <w:p w14:paraId="2CB4330E" w14:textId="77777777" w:rsidR="00514428" w:rsidRPr="0054704D" w:rsidRDefault="00514428" w:rsidP="000F45E9">
            <w:pPr>
              <w:rPr>
                <w:sz w:val="26"/>
                <w:szCs w:val="26"/>
                <w:lang w:val="vi-VN" w:eastAsia="x-none"/>
              </w:rPr>
            </w:pPr>
            <w:r w:rsidRPr="0054704D">
              <w:rPr>
                <w:sz w:val="26"/>
                <w:szCs w:val="26"/>
                <w:lang w:val="vi-VN" w:eastAsia="x-none"/>
              </w:rPr>
              <w:t>Điểm trung bình của lớp.</w:t>
            </w:r>
          </w:p>
        </w:tc>
      </w:tr>
      <w:tr w:rsidR="00514428" w:rsidRPr="0054704D" w14:paraId="29FA0A92" w14:textId="77777777" w:rsidTr="005514ED">
        <w:trPr>
          <w:jc w:val="center"/>
        </w:trPr>
        <w:tc>
          <w:tcPr>
            <w:tcW w:w="391" w:type="pct"/>
            <w:vAlign w:val="center"/>
            <w:hideMark/>
          </w:tcPr>
          <w:p w14:paraId="54DBCB3B"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625" w:type="pct"/>
            <w:vAlign w:val="center"/>
            <w:hideMark/>
          </w:tcPr>
          <w:p w14:paraId="0F106E67" w14:textId="77777777" w:rsidR="00514428" w:rsidRPr="0054704D" w:rsidRDefault="00514428" w:rsidP="000F45E9">
            <w:pPr>
              <w:rPr>
                <w:sz w:val="26"/>
                <w:szCs w:val="26"/>
                <w:lang w:val="vi-VN" w:eastAsia="x-none"/>
              </w:rPr>
            </w:pPr>
            <w:r w:rsidRPr="0054704D">
              <w:rPr>
                <w:sz w:val="26"/>
                <w:szCs w:val="26"/>
                <w:lang w:val="vi-VN" w:eastAsia="x-none"/>
              </w:rPr>
              <w:t>pass_rate</w:t>
            </w:r>
          </w:p>
        </w:tc>
        <w:tc>
          <w:tcPr>
            <w:tcW w:w="2984" w:type="pct"/>
            <w:vAlign w:val="center"/>
            <w:hideMark/>
          </w:tcPr>
          <w:p w14:paraId="04682257" w14:textId="77777777" w:rsidR="00514428" w:rsidRPr="0054704D" w:rsidRDefault="00514428" w:rsidP="000F45E9">
            <w:pPr>
              <w:rPr>
                <w:sz w:val="26"/>
                <w:szCs w:val="26"/>
                <w:lang w:val="vi-VN" w:eastAsia="x-none"/>
              </w:rPr>
            </w:pPr>
            <w:r w:rsidRPr="0054704D">
              <w:rPr>
                <w:sz w:val="26"/>
                <w:szCs w:val="26"/>
                <w:lang w:val="vi-VN" w:eastAsia="x-none"/>
              </w:rPr>
              <w:t>Tỷ lệ qua môn.</w:t>
            </w:r>
          </w:p>
        </w:tc>
      </w:tr>
      <w:tr w:rsidR="00514428" w:rsidRPr="00650B6D" w14:paraId="1703DAF7" w14:textId="77777777" w:rsidTr="005514ED">
        <w:trPr>
          <w:jc w:val="center"/>
        </w:trPr>
        <w:tc>
          <w:tcPr>
            <w:tcW w:w="391" w:type="pct"/>
            <w:vAlign w:val="center"/>
            <w:hideMark/>
          </w:tcPr>
          <w:p w14:paraId="787447E5" w14:textId="77777777" w:rsidR="00514428" w:rsidRPr="0054704D" w:rsidRDefault="00514428" w:rsidP="000F410D">
            <w:pPr>
              <w:jc w:val="center"/>
              <w:rPr>
                <w:sz w:val="26"/>
                <w:szCs w:val="26"/>
                <w:lang w:val="vi-VN" w:eastAsia="x-none"/>
              </w:rPr>
            </w:pPr>
            <w:r w:rsidRPr="0054704D">
              <w:rPr>
                <w:sz w:val="26"/>
                <w:szCs w:val="26"/>
                <w:lang w:val="vi-VN" w:eastAsia="x-none"/>
              </w:rPr>
              <w:t>10</w:t>
            </w:r>
          </w:p>
        </w:tc>
        <w:tc>
          <w:tcPr>
            <w:tcW w:w="1625" w:type="pct"/>
            <w:vAlign w:val="center"/>
            <w:hideMark/>
          </w:tcPr>
          <w:p w14:paraId="1FF719A0" w14:textId="77777777" w:rsidR="00514428" w:rsidRPr="0054704D" w:rsidRDefault="00514428" w:rsidP="000F45E9">
            <w:pPr>
              <w:rPr>
                <w:sz w:val="26"/>
                <w:szCs w:val="26"/>
                <w:lang w:val="vi-VN" w:eastAsia="x-none"/>
              </w:rPr>
            </w:pPr>
            <w:r w:rsidRPr="0054704D">
              <w:rPr>
                <w:sz w:val="26"/>
                <w:szCs w:val="26"/>
                <w:lang w:val="vi-VN" w:eastAsia="x-none"/>
              </w:rPr>
              <w:t>excellence_rate</w:t>
            </w:r>
          </w:p>
        </w:tc>
        <w:tc>
          <w:tcPr>
            <w:tcW w:w="2984" w:type="pct"/>
            <w:vAlign w:val="center"/>
            <w:hideMark/>
          </w:tcPr>
          <w:p w14:paraId="659EC54C" w14:textId="77777777" w:rsidR="00514428" w:rsidRPr="0054704D" w:rsidRDefault="00514428" w:rsidP="000F45E9">
            <w:pPr>
              <w:rPr>
                <w:sz w:val="26"/>
                <w:szCs w:val="26"/>
                <w:lang w:val="vi-VN" w:eastAsia="x-none"/>
              </w:rPr>
            </w:pPr>
            <w:r w:rsidRPr="0054704D">
              <w:rPr>
                <w:sz w:val="26"/>
                <w:szCs w:val="26"/>
                <w:lang w:val="vi-VN" w:eastAsia="x-none"/>
              </w:rPr>
              <w:t>Tỷ lệ đạt loại giỏi/xuất sắc.</w:t>
            </w:r>
          </w:p>
        </w:tc>
      </w:tr>
      <w:tr w:rsidR="00514428" w:rsidRPr="00650B6D" w14:paraId="154C9E49" w14:textId="77777777" w:rsidTr="005514ED">
        <w:trPr>
          <w:jc w:val="center"/>
        </w:trPr>
        <w:tc>
          <w:tcPr>
            <w:tcW w:w="391" w:type="pct"/>
            <w:vAlign w:val="center"/>
            <w:hideMark/>
          </w:tcPr>
          <w:p w14:paraId="09F3EDDB" w14:textId="77777777" w:rsidR="00514428" w:rsidRPr="0054704D" w:rsidRDefault="00514428" w:rsidP="000F410D">
            <w:pPr>
              <w:jc w:val="center"/>
              <w:rPr>
                <w:sz w:val="26"/>
                <w:szCs w:val="26"/>
                <w:lang w:val="vi-VN" w:eastAsia="x-none"/>
              </w:rPr>
            </w:pPr>
            <w:r w:rsidRPr="0054704D">
              <w:rPr>
                <w:sz w:val="26"/>
                <w:szCs w:val="26"/>
                <w:lang w:val="vi-VN" w:eastAsia="x-none"/>
              </w:rPr>
              <w:t>11</w:t>
            </w:r>
          </w:p>
        </w:tc>
        <w:tc>
          <w:tcPr>
            <w:tcW w:w="1625" w:type="pct"/>
            <w:vAlign w:val="center"/>
            <w:hideMark/>
          </w:tcPr>
          <w:p w14:paraId="6DF89FE8" w14:textId="77777777" w:rsidR="00514428" w:rsidRPr="0054704D" w:rsidRDefault="00514428" w:rsidP="000F45E9">
            <w:pPr>
              <w:rPr>
                <w:sz w:val="26"/>
                <w:szCs w:val="26"/>
                <w:lang w:val="vi-VN" w:eastAsia="x-none"/>
              </w:rPr>
            </w:pPr>
            <w:r w:rsidRPr="0054704D">
              <w:rPr>
                <w:sz w:val="26"/>
                <w:szCs w:val="26"/>
                <w:lang w:val="vi-VN" w:eastAsia="x-none"/>
              </w:rPr>
              <w:t>weak_areas</w:t>
            </w:r>
          </w:p>
        </w:tc>
        <w:tc>
          <w:tcPr>
            <w:tcW w:w="2984" w:type="pct"/>
            <w:vAlign w:val="center"/>
            <w:hideMark/>
          </w:tcPr>
          <w:p w14:paraId="761B6DB5" w14:textId="77777777" w:rsidR="00514428" w:rsidRPr="0054704D" w:rsidRDefault="00514428" w:rsidP="000F45E9">
            <w:pPr>
              <w:rPr>
                <w:sz w:val="26"/>
                <w:szCs w:val="26"/>
                <w:lang w:val="vi-VN" w:eastAsia="x-none"/>
              </w:rPr>
            </w:pPr>
            <w:r w:rsidRPr="0054704D">
              <w:rPr>
                <w:sz w:val="26"/>
                <w:szCs w:val="26"/>
                <w:lang w:val="vi-VN" w:eastAsia="x-none"/>
              </w:rPr>
              <w:t>Các vùng kiến thức sinh viên hay yếu.</w:t>
            </w:r>
          </w:p>
        </w:tc>
      </w:tr>
      <w:tr w:rsidR="00514428" w:rsidRPr="00650B6D" w14:paraId="3F22B28F" w14:textId="77777777" w:rsidTr="005514ED">
        <w:trPr>
          <w:jc w:val="center"/>
        </w:trPr>
        <w:tc>
          <w:tcPr>
            <w:tcW w:w="391" w:type="pct"/>
            <w:vAlign w:val="center"/>
            <w:hideMark/>
          </w:tcPr>
          <w:p w14:paraId="37610ECB" w14:textId="77777777" w:rsidR="00514428" w:rsidRPr="0054704D" w:rsidRDefault="00514428" w:rsidP="000F410D">
            <w:pPr>
              <w:jc w:val="center"/>
              <w:rPr>
                <w:sz w:val="26"/>
                <w:szCs w:val="26"/>
                <w:lang w:val="vi-VN" w:eastAsia="x-none"/>
              </w:rPr>
            </w:pPr>
            <w:r w:rsidRPr="0054704D">
              <w:rPr>
                <w:sz w:val="26"/>
                <w:szCs w:val="26"/>
                <w:lang w:val="vi-VN" w:eastAsia="x-none"/>
              </w:rPr>
              <w:t>12</w:t>
            </w:r>
          </w:p>
        </w:tc>
        <w:tc>
          <w:tcPr>
            <w:tcW w:w="1625" w:type="pct"/>
            <w:vAlign w:val="center"/>
            <w:hideMark/>
          </w:tcPr>
          <w:p w14:paraId="21814509" w14:textId="77777777" w:rsidR="00514428" w:rsidRPr="0054704D" w:rsidRDefault="00514428" w:rsidP="000F45E9">
            <w:pPr>
              <w:rPr>
                <w:sz w:val="26"/>
                <w:szCs w:val="26"/>
                <w:lang w:val="vi-VN" w:eastAsia="x-none"/>
              </w:rPr>
            </w:pPr>
            <w:r w:rsidRPr="0054704D">
              <w:rPr>
                <w:sz w:val="26"/>
                <w:szCs w:val="26"/>
                <w:lang w:val="vi-VN" w:eastAsia="x-none"/>
              </w:rPr>
              <w:t>strong_areas</w:t>
            </w:r>
          </w:p>
        </w:tc>
        <w:tc>
          <w:tcPr>
            <w:tcW w:w="2984" w:type="pct"/>
            <w:vAlign w:val="center"/>
            <w:hideMark/>
          </w:tcPr>
          <w:p w14:paraId="77422217" w14:textId="77777777" w:rsidR="00514428" w:rsidRPr="0054704D" w:rsidRDefault="00514428" w:rsidP="000F45E9">
            <w:pPr>
              <w:rPr>
                <w:sz w:val="26"/>
                <w:szCs w:val="26"/>
                <w:lang w:val="vi-VN" w:eastAsia="x-none"/>
              </w:rPr>
            </w:pPr>
            <w:r w:rsidRPr="0054704D">
              <w:rPr>
                <w:sz w:val="26"/>
                <w:szCs w:val="26"/>
                <w:lang w:val="vi-VN" w:eastAsia="x-none"/>
              </w:rPr>
              <w:t>Các vùng kiến thức sinh viên làm tốt.</w:t>
            </w:r>
          </w:p>
        </w:tc>
      </w:tr>
      <w:tr w:rsidR="00514428" w:rsidRPr="00650B6D" w14:paraId="7166EB66" w14:textId="77777777" w:rsidTr="005514ED">
        <w:trPr>
          <w:jc w:val="center"/>
        </w:trPr>
        <w:tc>
          <w:tcPr>
            <w:tcW w:w="391" w:type="pct"/>
            <w:vAlign w:val="center"/>
            <w:hideMark/>
          </w:tcPr>
          <w:p w14:paraId="3128E880" w14:textId="77777777" w:rsidR="00514428" w:rsidRPr="0054704D" w:rsidRDefault="00514428" w:rsidP="000F410D">
            <w:pPr>
              <w:jc w:val="center"/>
              <w:rPr>
                <w:sz w:val="26"/>
                <w:szCs w:val="26"/>
                <w:lang w:val="vi-VN" w:eastAsia="x-none"/>
              </w:rPr>
            </w:pPr>
            <w:r w:rsidRPr="0054704D">
              <w:rPr>
                <w:sz w:val="26"/>
                <w:szCs w:val="26"/>
                <w:lang w:val="vi-VN" w:eastAsia="x-none"/>
              </w:rPr>
              <w:t>13</w:t>
            </w:r>
          </w:p>
        </w:tc>
        <w:tc>
          <w:tcPr>
            <w:tcW w:w="1625" w:type="pct"/>
            <w:vAlign w:val="center"/>
            <w:hideMark/>
          </w:tcPr>
          <w:p w14:paraId="096C3418" w14:textId="77777777" w:rsidR="00514428" w:rsidRPr="0054704D" w:rsidRDefault="00514428" w:rsidP="000F45E9">
            <w:pPr>
              <w:rPr>
                <w:sz w:val="26"/>
                <w:szCs w:val="26"/>
                <w:lang w:val="vi-VN" w:eastAsia="x-none"/>
              </w:rPr>
            </w:pPr>
            <w:r w:rsidRPr="0054704D">
              <w:rPr>
                <w:sz w:val="26"/>
                <w:szCs w:val="26"/>
                <w:lang w:val="vi-VN" w:eastAsia="x-none"/>
              </w:rPr>
              <w:t>analysis_date</w:t>
            </w:r>
          </w:p>
        </w:tc>
        <w:tc>
          <w:tcPr>
            <w:tcW w:w="2984" w:type="pct"/>
            <w:vAlign w:val="center"/>
            <w:hideMark/>
          </w:tcPr>
          <w:p w14:paraId="17173C09" w14:textId="77777777" w:rsidR="00514428" w:rsidRPr="0054704D" w:rsidRDefault="00514428" w:rsidP="000F45E9">
            <w:pPr>
              <w:rPr>
                <w:sz w:val="26"/>
                <w:szCs w:val="26"/>
                <w:lang w:val="vi-VN" w:eastAsia="x-none"/>
              </w:rPr>
            </w:pPr>
            <w:r w:rsidRPr="0054704D">
              <w:rPr>
                <w:sz w:val="26"/>
                <w:szCs w:val="26"/>
                <w:lang w:val="vi-VN" w:eastAsia="x-none"/>
              </w:rPr>
              <w:t>Ngày thực hiện phân tích.</w:t>
            </w:r>
          </w:p>
        </w:tc>
      </w:tr>
    </w:tbl>
    <w:p w14:paraId="1461A8DC" w14:textId="77777777" w:rsidR="00514428" w:rsidRPr="005624A6" w:rsidRDefault="00514428" w:rsidP="00514428">
      <w:pPr>
        <w:pStyle w:val="Noidung"/>
        <w:rPr>
          <w:szCs w:val="26"/>
        </w:rPr>
      </w:pPr>
      <w:r w:rsidRPr="005624A6">
        <w:rPr>
          <w:szCs w:val="26"/>
        </w:rPr>
        <w:lastRenderedPageBreak/>
        <w:t>Bảng: UserQuizTrackings (Lịch sử làm bài Quiz)</w:t>
      </w:r>
    </w:p>
    <w:p w14:paraId="20ADC74F" w14:textId="0E990A6C" w:rsidR="000F45E9" w:rsidRPr="000F45E9" w:rsidRDefault="000F45E9" w:rsidP="000F45E9">
      <w:pPr>
        <w:pStyle w:val="Caption"/>
        <w:keepNext/>
        <w:rPr>
          <w:lang w:val="vi-VN"/>
        </w:rPr>
      </w:pPr>
      <w:bookmarkStart w:id="121" w:name="_Toc217711286"/>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35</w:t>
      </w:r>
      <w:r w:rsidR="00B5572B">
        <w:fldChar w:fldCharType="end"/>
      </w:r>
      <w:r>
        <w:rPr>
          <w:lang w:val="vi-VN"/>
        </w:rPr>
        <w:t xml:space="preserve"> </w:t>
      </w:r>
      <w:r w:rsidR="00FD70DD">
        <w:rPr>
          <w:lang w:val="vi-VN"/>
        </w:rPr>
        <w:t xml:space="preserve">Đặc tả </w:t>
      </w:r>
      <w:r>
        <w:rPr>
          <w:lang w:val="vi-VN"/>
        </w:rPr>
        <w:t>bảng UserQuizTrackings</w:t>
      </w:r>
      <w:bookmarkEnd w:id="121"/>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920"/>
        <w:gridCol w:w="2533"/>
        <w:gridCol w:w="5319"/>
      </w:tblGrid>
      <w:tr w:rsidR="00514428" w:rsidRPr="0054704D" w14:paraId="2054513D" w14:textId="77777777" w:rsidTr="005514ED">
        <w:trPr>
          <w:tblHeader/>
          <w:jc w:val="center"/>
        </w:trPr>
        <w:tc>
          <w:tcPr>
            <w:tcW w:w="524" w:type="pct"/>
            <w:vAlign w:val="center"/>
            <w:hideMark/>
          </w:tcPr>
          <w:p w14:paraId="0197BCB1"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444" w:type="pct"/>
            <w:vAlign w:val="center"/>
            <w:hideMark/>
          </w:tcPr>
          <w:p w14:paraId="352E91B1"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3032" w:type="pct"/>
            <w:vAlign w:val="center"/>
            <w:hideMark/>
          </w:tcPr>
          <w:p w14:paraId="56980067"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68211C46" w14:textId="77777777" w:rsidTr="005514ED">
        <w:trPr>
          <w:jc w:val="center"/>
        </w:trPr>
        <w:tc>
          <w:tcPr>
            <w:tcW w:w="524" w:type="pct"/>
            <w:vAlign w:val="center"/>
            <w:hideMark/>
          </w:tcPr>
          <w:p w14:paraId="5DBD5CD6"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444" w:type="pct"/>
            <w:vAlign w:val="center"/>
            <w:hideMark/>
          </w:tcPr>
          <w:p w14:paraId="449F691D" w14:textId="77777777" w:rsidR="00514428" w:rsidRPr="0054704D" w:rsidRDefault="00514428" w:rsidP="000F45E9">
            <w:pPr>
              <w:rPr>
                <w:sz w:val="26"/>
                <w:szCs w:val="26"/>
                <w:lang w:val="vi-VN" w:eastAsia="x-none"/>
              </w:rPr>
            </w:pPr>
            <w:r w:rsidRPr="0054704D">
              <w:rPr>
                <w:sz w:val="26"/>
                <w:szCs w:val="26"/>
                <w:lang w:val="vi-VN" w:eastAsia="x-none"/>
              </w:rPr>
              <w:t>tracking_id</w:t>
            </w:r>
          </w:p>
        </w:tc>
        <w:tc>
          <w:tcPr>
            <w:tcW w:w="3032" w:type="pct"/>
            <w:vAlign w:val="center"/>
            <w:hideMark/>
          </w:tcPr>
          <w:p w14:paraId="3290628A" w14:textId="77777777" w:rsidR="00514428" w:rsidRPr="0054704D" w:rsidRDefault="00514428" w:rsidP="000F45E9">
            <w:pPr>
              <w:rPr>
                <w:sz w:val="26"/>
                <w:szCs w:val="26"/>
                <w:lang w:val="vi-VN" w:eastAsia="x-none"/>
              </w:rPr>
            </w:pPr>
            <w:r w:rsidRPr="0054704D">
              <w:rPr>
                <w:sz w:val="26"/>
                <w:szCs w:val="26"/>
                <w:lang w:val="vi-VN" w:eastAsia="x-none"/>
              </w:rPr>
              <w:t>Khóa chính.</w:t>
            </w:r>
          </w:p>
        </w:tc>
      </w:tr>
      <w:tr w:rsidR="00514428" w:rsidRPr="0054704D" w14:paraId="13EC49F1" w14:textId="77777777" w:rsidTr="005514ED">
        <w:trPr>
          <w:jc w:val="center"/>
        </w:trPr>
        <w:tc>
          <w:tcPr>
            <w:tcW w:w="524" w:type="pct"/>
            <w:vAlign w:val="center"/>
            <w:hideMark/>
          </w:tcPr>
          <w:p w14:paraId="5946A8F5"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444" w:type="pct"/>
            <w:vAlign w:val="center"/>
            <w:hideMark/>
          </w:tcPr>
          <w:p w14:paraId="06CC9EB1" w14:textId="77777777" w:rsidR="00514428" w:rsidRPr="0054704D" w:rsidRDefault="00514428" w:rsidP="000F45E9">
            <w:pPr>
              <w:rPr>
                <w:sz w:val="26"/>
                <w:szCs w:val="26"/>
                <w:lang w:val="vi-VN" w:eastAsia="x-none"/>
              </w:rPr>
            </w:pPr>
            <w:r w:rsidRPr="0054704D">
              <w:rPr>
                <w:sz w:val="26"/>
                <w:szCs w:val="26"/>
                <w:lang w:val="vi-VN" w:eastAsia="x-none"/>
              </w:rPr>
              <w:t>user_id</w:t>
            </w:r>
          </w:p>
        </w:tc>
        <w:tc>
          <w:tcPr>
            <w:tcW w:w="3032" w:type="pct"/>
            <w:vAlign w:val="center"/>
            <w:hideMark/>
          </w:tcPr>
          <w:p w14:paraId="72F09E0D" w14:textId="77777777" w:rsidR="00514428" w:rsidRPr="0054704D" w:rsidRDefault="00514428" w:rsidP="000F45E9">
            <w:pPr>
              <w:rPr>
                <w:sz w:val="26"/>
                <w:szCs w:val="26"/>
                <w:lang w:val="vi-VN" w:eastAsia="x-none"/>
              </w:rPr>
            </w:pPr>
            <w:r w:rsidRPr="0054704D">
              <w:rPr>
                <w:sz w:val="26"/>
                <w:szCs w:val="26"/>
                <w:lang w:val="vi-VN" w:eastAsia="x-none"/>
              </w:rPr>
              <w:t>Mã sinh viên.</w:t>
            </w:r>
          </w:p>
        </w:tc>
      </w:tr>
      <w:tr w:rsidR="00514428" w:rsidRPr="0054704D" w14:paraId="1DDA1155" w14:textId="77777777" w:rsidTr="005514ED">
        <w:trPr>
          <w:jc w:val="center"/>
        </w:trPr>
        <w:tc>
          <w:tcPr>
            <w:tcW w:w="524" w:type="pct"/>
            <w:vAlign w:val="center"/>
            <w:hideMark/>
          </w:tcPr>
          <w:p w14:paraId="6ADD67B5"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444" w:type="pct"/>
            <w:vAlign w:val="center"/>
            <w:hideMark/>
          </w:tcPr>
          <w:p w14:paraId="4AE07DB2" w14:textId="77777777" w:rsidR="00514428" w:rsidRPr="0054704D" w:rsidRDefault="00514428" w:rsidP="000F45E9">
            <w:pPr>
              <w:rPr>
                <w:sz w:val="26"/>
                <w:szCs w:val="26"/>
                <w:lang w:val="vi-VN" w:eastAsia="x-none"/>
              </w:rPr>
            </w:pPr>
            <w:r w:rsidRPr="0054704D">
              <w:rPr>
                <w:sz w:val="26"/>
                <w:szCs w:val="26"/>
                <w:lang w:val="vi-VN" w:eastAsia="x-none"/>
              </w:rPr>
              <w:t>quiz_id</w:t>
            </w:r>
          </w:p>
        </w:tc>
        <w:tc>
          <w:tcPr>
            <w:tcW w:w="3032" w:type="pct"/>
            <w:vAlign w:val="center"/>
            <w:hideMark/>
          </w:tcPr>
          <w:p w14:paraId="2142E1B8" w14:textId="77777777" w:rsidR="00514428" w:rsidRPr="0054704D" w:rsidRDefault="00514428" w:rsidP="000F45E9">
            <w:pPr>
              <w:rPr>
                <w:sz w:val="26"/>
                <w:szCs w:val="26"/>
                <w:lang w:val="vi-VN" w:eastAsia="x-none"/>
              </w:rPr>
            </w:pPr>
            <w:r w:rsidRPr="0054704D">
              <w:rPr>
                <w:sz w:val="26"/>
                <w:szCs w:val="26"/>
                <w:lang w:val="vi-VN" w:eastAsia="x-none"/>
              </w:rPr>
              <w:t>Mã bài kiểm tra.</w:t>
            </w:r>
          </w:p>
        </w:tc>
      </w:tr>
      <w:tr w:rsidR="00514428" w:rsidRPr="00650B6D" w14:paraId="516454A5" w14:textId="77777777" w:rsidTr="005514ED">
        <w:trPr>
          <w:jc w:val="center"/>
        </w:trPr>
        <w:tc>
          <w:tcPr>
            <w:tcW w:w="524" w:type="pct"/>
            <w:vAlign w:val="center"/>
            <w:hideMark/>
          </w:tcPr>
          <w:p w14:paraId="51D7BA47"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444" w:type="pct"/>
            <w:vAlign w:val="center"/>
            <w:hideMark/>
          </w:tcPr>
          <w:p w14:paraId="5C120BCF" w14:textId="77777777" w:rsidR="00514428" w:rsidRPr="0054704D" w:rsidRDefault="00514428" w:rsidP="000F45E9">
            <w:pPr>
              <w:rPr>
                <w:sz w:val="26"/>
                <w:szCs w:val="26"/>
                <w:lang w:val="vi-VN" w:eastAsia="x-none"/>
              </w:rPr>
            </w:pPr>
            <w:r w:rsidRPr="0054704D">
              <w:rPr>
                <w:sz w:val="26"/>
                <w:szCs w:val="26"/>
                <w:lang w:val="vi-VN" w:eastAsia="x-none"/>
              </w:rPr>
              <w:t>total_attempts</w:t>
            </w:r>
          </w:p>
        </w:tc>
        <w:tc>
          <w:tcPr>
            <w:tcW w:w="3032" w:type="pct"/>
            <w:vAlign w:val="center"/>
            <w:hideMark/>
          </w:tcPr>
          <w:p w14:paraId="3B5BF21F" w14:textId="77777777" w:rsidR="00514428" w:rsidRPr="0054704D" w:rsidRDefault="00514428" w:rsidP="000F45E9">
            <w:pPr>
              <w:rPr>
                <w:sz w:val="26"/>
                <w:szCs w:val="26"/>
                <w:lang w:val="vi-VN" w:eastAsia="x-none"/>
              </w:rPr>
            </w:pPr>
            <w:r w:rsidRPr="0054704D">
              <w:rPr>
                <w:sz w:val="26"/>
                <w:szCs w:val="26"/>
                <w:lang w:val="vi-VN" w:eastAsia="x-none"/>
              </w:rPr>
              <w:t>Tổng số lần đã thử làm bài này.</w:t>
            </w:r>
          </w:p>
        </w:tc>
      </w:tr>
      <w:tr w:rsidR="00514428" w:rsidRPr="00650B6D" w14:paraId="0851E731" w14:textId="77777777" w:rsidTr="005514ED">
        <w:trPr>
          <w:jc w:val="center"/>
        </w:trPr>
        <w:tc>
          <w:tcPr>
            <w:tcW w:w="524" w:type="pct"/>
            <w:vAlign w:val="center"/>
            <w:hideMark/>
          </w:tcPr>
          <w:p w14:paraId="11101F6D"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444" w:type="pct"/>
            <w:vAlign w:val="center"/>
            <w:hideMark/>
          </w:tcPr>
          <w:p w14:paraId="32925823" w14:textId="77777777" w:rsidR="00514428" w:rsidRPr="0054704D" w:rsidRDefault="00514428" w:rsidP="000F45E9">
            <w:pPr>
              <w:rPr>
                <w:sz w:val="26"/>
                <w:szCs w:val="26"/>
                <w:lang w:val="vi-VN" w:eastAsia="x-none"/>
              </w:rPr>
            </w:pPr>
            <w:r w:rsidRPr="0054704D">
              <w:rPr>
                <w:sz w:val="26"/>
                <w:szCs w:val="26"/>
                <w:lang w:val="vi-VN" w:eastAsia="x-none"/>
              </w:rPr>
              <w:t>best_score</w:t>
            </w:r>
          </w:p>
        </w:tc>
        <w:tc>
          <w:tcPr>
            <w:tcW w:w="3032" w:type="pct"/>
            <w:vAlign w:val="center"/>
            <w:hideMark/>
          </w:tcPr>
          <w:p w14:paraId="334C11C1" w14:textId="77777777" w:rsidR="00514428" w:rsidRPr="0054704D" w:rsidRDefault="00514428" w:rsidP="000F45E9">
            <w:pPr>
              <w:rPr>
                <w:sz w:val="26"/>
                <w:szCs w:val="26"/>
                <w:lang w:val="vi-VN" w:eastAsia="x-none"/>
              </w:rPr>
            </w:pPr>
            <w:r w:rsidRPr="0054704D">
              <w:rPr>
                <w:sz w:val="26"/>
                <w:szCs w:val="26"/>
                <w:lang w:val="vi-VN" w:eastAsia="x-none"/>
              </w:rPr>
              <w:t>Điểm cao nhất đạt được.</w:t>
            </w:r>
          </w:p>
        </w:tc>
      </w:tr>
      <w:tr w:rsidR="00514428" w:rsidRPr="00650B6D" w14:paraId="0BD7BEF9" w14:textId="77777777" w:rsidTr="005514ED">
        <w:trPr>
          <w:jc w:val="center"/>
        </w:trPr>
        <w:tc>
          <w:tcPr>
            <w:tcW w:w="524" w:type="pct"/>
            <w:vAlign w:val="center"/>
            <w:hideMark/>
          </w:tcPr>
          <w:p w14:paraId="491F009E"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444" w:type="pct"/>
            <w:vAlign w:val="center"/>
            <w:hideMark/>
          </w:tcPr>
          <w:p w14:paraId="4567819E" w14:textId="77777777" w:rsidR="00514428" w:rsidRPr="0054704D" w:rsidRDefault="00514428" w:rsidP="000F45E9">
            <w:pPr>
              <w:rPr>
                <w:sz w:val="26"/>
                <w:szCs w:val="26"/>
                <w:lang w:val="vi-VN" w:eastAsia="x-none"/>
              </w:rPr>
            </w:pPr>
            <w:r w:rsidRPr="0054704D">
              <w:rPr>
                <w:sz w:val="26"/>
                <w:szCs w:val="26"/>
                <w:lang w:val="vi-VN" w:eastAsia="x-none"/>
              </w:rPr>
              <w:t>latest_score</w:t>
            </w:r>
          </w:p>
        </w:tc>
        <w:tc>
          <w:tcPr>
            <w:tcW w:w="3032" w:type="pct"/>
            <w:vAlign w:val="center"/>
            <w:hideMark/>
          </w:tcPr>
          <w:p w14:paraId="2EE46A88" w14:textId="77777777" w:rsidR="00514428" w:rsidRPr="0054704D" w:rsidRDefault="00514428" w:rsidP="000F45E9">
            <w:pPr>
              <w:rPr>
                <w:sz w:val="26"/>
                <w:szCs w:val="26"/>
                <w:lang w:val="vi-VN" w:eastAsia="x-none"/>
              </w:rPr>
            </w:pPr>
            <w:r w:rsidRPr="0054704D">
              <w:rPr>
                <w:sz w:val="26"/>
                <w:szCs w:val="26"/>
                <w:lang w:val="vi-VN" w:eastAsia="x-none"/>
              </w:rPr>
              <w:t>Điểm lần làm gần nhất.</w:t>
            </w:r>
          </w:p>
        </w:tc>
      </w:tr>
      <w:tr w:rsidR="00514428" w:rsidRPr="00650B6D" w14:paraId="606D819E" w14:textId="77777777" w:rsidTr="005514ED">
        <w:trPr>
          <w:jc w:val="center"/>
        </w:trPr>
        <w:tc>
          <w:tcPr>
            <w:tcW w:w="524" w:type="pct"/>
            <w:vAlign w:val="center"/>
            <w:hideMark/>
          </w:tcPr>
          <w:p w14:paraId="6EC60895"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444" w:type="pct"/>
            <w:vAlign w:val="center"/>
            <w:hideMark/>
          </w:tcPr>
          <w:p w14:paraId="3E4429D3" w14:textId="77777777" w:rsidR="00514428" w:rsidRPr="0054704D" w:rsidRDefault="00514428" w:rsidP="000F45E9">
            <w:pPr>
              <w:rPr>
                <w:sz w:val="26"/>
                <w:szCs w:val="26"/>
                <w:lang w:val="vi-VN" w:eastAsia="x-none"/>
              </w:rPr>
            </w:pPr>
            <w:r w:rsidRPr="0054704D">
              <w:rPr>
                <w:sz w:val="26"/>
                <w:szCs w:val="26"/>
                <w:lang w:val="vi-VN" w:eastAsia="x-none"/>
              </w:rPr>
              <w:t>average_score</w:t>
            </w:r>
          </w:p>
        </w:tc>
        <w:tc>
          <w:tcPr>
            <w:tcW w:w="3032" w:type="pct"/>
            <w:vAlign w:val="center"/>
            <w:hideMark/>
          </w:tcPr>
          <w:p w14:paraId="58055A7E" w14:textId="77777777" w:rsidR="00514428" w:rsidRPr="0054704D" w:rsidRDefault="00514428" w:rsidP="000F45E9">
            <w:pPr>
              <w:rPr>
                <w:sz w:val="26"/>
                <w:szCs w:val="26"/>
                <w:lang w:val="vi-VN" w:eastAsia="x-none"/>
              </w:rPr>
            </w:pPr>
            <w:r w:rsidRPr="0054704D">
              <w:rPr>
                <w:sz w:val="26"/>
                <w:szCs w:val="26"/>
                <w:lang w:val="vi-VN" w:eastAsia="x-none"/>
              </w:rPr>
              <w:t>Điểm trung bình các lần làm.</w:t>
            </w:r>
          </w:p>
        </w:tc>
      </w:tr>
      <w:tr w:rsidR="00514428" w:rsidRPr="00650B6D" w14:paraId="04A59666" w14:textId="77777777" w:rsidTr="005514ED">
        <w:trPr>
          <w:jc w:val="center"/>
        </w:trPr>
        <w:tc>
          <w:tcPr>
            <w:tcW w:w="524" w:type="pct"/>
            <w:vAlign w:val="center"/>
            <w:hideMark/>
          </w:tcPr>
          <w:p w14:paraId="64126F2D"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444" w:type="pct"/>
            <w:vAlign w:val="center"/>
            <w:hideMark/>
          </w:tcPr>
          <w:p w14:paraId="323FF6F4" w14:textId="77777777" w:rsidR="00514428" w:rsidRPr="0054704D" w:rsidRDefault="00514428" w:rsidP="000F45E9">
            <w:pPr>
              <w:rPr>
                <w:sz w:val="26"/>
                <w:szCs w:val="26"/>
                <w:lang w:val="vi-VN" w:eastAsia="x-none"/>
              </w:rPr>
            </w:pPr>
            <w:r w:rsidRPr="0054704D">
              <w:rPr>
                <w:sz w:val="26"/>
                <w:szCs w:val="26"/>
                <w:lang w:val="vi-VN" w:eastAsia="x-none"/>
              </w:rPr>
              <w:t>total_time_spent</w:t>
            </w:r>
          </w:p>
        </w:tc>
        <w:tc>
          <w:tcPr>
            <w:tcW w:w="3032" w:type="pct"/>
            <w:vAlign w:val="center"/>
            <w:hideMark/>
          </w:tcPr>
          <w:p w14:paraId="5AF1ADCE" w14:textId="77777777" w:rsidR="00514428" w:rsidRPr="0054704D" w:rsidRDefault="00514428" w:rsidP="000F45E9">
            <w:pPr>
              <w:rPr>
                <w:sz w:val="26"/>
                <w:szCs w:val="26"/>
                <w:lang w:val="vi-VN" w:eastAsia="x-none"/>
              </w:rPr>
            </w:pPr>
            <w:r w:rsidRPr="0054704D">
              <w:rPr>
                <w:sz w:val="26"/>
                <w:szCs w:val="26"/>
                <w:lang w:val="vi-VN" w:eastAsia="x-none"/>
              </w:rPr>
              <w:t>Tổng thời gian đã dành cho quiz này.</w:t>
            </w:r>
          </w:p>
        </w:tc>
      </w:tr>
      <w:tr w:rsidR="00514428" w:rsidRPr="0054704D" w14:paraId="6ED1D841" w14:textId="77777777" w:rsidTr="005514ED">
        <w:trPr>
          <w:jc w:val="center"/>
        </w:trPr>
        <w:tc>
          <w:tcPr>
            <w:tcW w:w="524" w:type="pct"/>
            <w:vAlign w:val="center"/>
            <w:hideMark/>
          </w:tcPr>
          <w:p w14:paraId="5F87835F"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444" w:type="pct"/>
            <w:vAlign w:val="center"/>
            <w:hideMark/>
          </w:tcPr>
          <w:p w14:paraId="6CC7B5D1" w14:textId="77777777" w:rsidR="00514428" w:rsidRPr="0054704D" w:rsidRDefault="00514428" w:rsidP="000F45E9">
            <w:pPr>
              <w:rPr>
                <w:sz w:val="26"/>
                <w:szCs w:val="26"/>
                <w:lang w:val="vi-VN" w:eastAsia="x-none"/>
              </w:rPr>
            </w:pPr>
            <w:r w:rsidRPr="0054704D">
              <w:rPr>
                <w:sz w:val="26"/>
                <w:szCs w:val="26"/>
                <w:lang w:val="vi-VN" w:eastAsia="x-none"/>
              </w:rPr>
              <w:t>last_attempt</w:t>
            </w:r>
          </w:p>
        </w:tc>
        <w:tc>
          <w:tcPr>
            <w:tcW w:w="3032" w:type="pct"/>
            <w:vAlign w:val="center"/>
            <w:hideMark/>
          </w:tcPr>
          <w:p w14:paraId="4496F8C1" w14:textId="77777777" w:rsidR="00514428" w:rsidRPr="0054704D" w:rsidRDefault="00514428" w:rsidP="000F45E9">
            <w:pPr>
              <w:rPr>
                <w:sz w:val="26"/>
                <w:szCs w:val="26"/>
                <w:lang w:val="vi-VN" w:eastAsia="x-none"/>
              </w:rPr>
            </w:pPr>
            <w:r w:rsidRPr="0054704D">
              <w:rPr>
                <w:sz w:val="26"/>
                <w:szCs w:val="26"/>
                <w:lang w:val="vi-VN" w:eastAsia="x-none"/>
              </w:rPr>
              <w:t>Thời gian lần làm cuối.</w:t>
            </w:r>
          </w:p>
        </w:tc>
      </w:tr>
      <w:tr w:rsidR="00514428" w:rsidRPr="0054704D" w14:paraId="074492A4" w14:textId="77777777" w:rsidTr="005514ED">
        <w:trPr>
          <w:jc w:val="center"/>
        </w:trPr>
        <w:tc>
          <w:tcPr>
            <w:tcW w:w="524" w:type="pct"/>
            <w:vAlign w:val="center"/>
            <w:hideMark/>
          </w:tcPr>
          <w:p w14:paraId="03623525" w14:textId="77777777" w:rsidR="00514428" w:rsidRPr="0054704D" w:rsidRDefault="00514428" w:rsidP="000F410D">
            <w:pPr>
              <w:jc w:val="center"/>
              <w:rPr>
                <w:sz w:val="26"/>
                <w:szCs w:val="26"/>
                <w:lang w:val="vi-VN" w:eastAsia="x-none"/>
              </w:rPr>
            </w:pPr>
            <w:r w:rsidRPr="0054704D">
              <w:rPr>
                <w:sz w:val="26"/>
                <w:szCs w:val="26"/>
                <w:lang w:val="vi-VN" w:eastAsia="x-none"/>
              </w:rPr>
              <w:t>10</w:t>
            </w:r>
          </w:p>
        </w:tc>
        <w:tc>
          <w:tcPr>
            <w:tcW w:w="1444" w:type="pct"/>
            <w:vAlign w:val="center"/>
            <w:hideMark/>
          </w:tcPr>
          <w:p w14:paraId="699D85E9" w14:textId="77777777" w:rsidR="00514428" w:rsidRPr="0054704D" w:rsidRDefault="00514428" w:rsidP="000F45E9">
            <w:pPr>
              <w:rPr>
                <w:sz w:val="26"/>
                <w:szCs w:val="26"/>
                <w:lang w:val="vi-VN" w:eastAsia="x-none"/>
              </w:rPr>
            </w:pPr>
            <w:r w:rsidRPr="0054704D">
              <w:rPr>
                <w:sz w:val="26"/>
                <w:szCs w:val="26"/>
                <w:lang w:val="vi-VN" w:eastAsia="x-none"/>
              </w:rPr>
              <w:t>first_attempt</w:t>
            </w:r>
          </w:p>
        </w:tc>
        <w:tc>
          <w:tcPr>
            <w:tcW w:w="3032" w:type="pct"/>
            <w:vAlign w:val="center"/>
            <w:hideMark/>
          </w:tcPr>
          <w:p w14:paraId="5B2721B2" w14:textId="77777777" w:rsidR="00514428" w:rsidRPr="0054704D" w:rsidRDefault="00514428" w:rsidP="000F45E9">
            <w:pPr>
              <w:rPr>
                <w:sz w:val="26"/>
                <w:szCs w:val="26"/>
                <w:lang w:val="vi-VN" w:eastAsia="x-none"/>
              </w:rPr>
            </w:pPr>
            <w:r w:rsidRPr="0054704D">
              <w:rPr>
                <w:sz w:val="26"/>
                <w:szCs w:val="26"/>
                <w:lang w:val="vi-VN" w:eastAsia="x-none"/>
              </w:rPr>
              <w:t>Thời gian lần làm đầu.</w:t>
            </w:r>
          </w:p>
        </w:tc>
      </w:tr>
      <w:tr w:rsidR="00514428" w:rsidRPr="0054704D" w14:paraId="23B9626D" w14:textId="77777777" w:rsidTr="005514ED">
        <w:trPr>
          <w:jc w:val="center"/>
        </w:trPr>
        <w:tc>
          <w:tcPr>
            <w:tcW w:w="524" w:type="pct"/>
            <w:vAlign w:val="center"/>
            <w:hideMark/>
          </w:tcPr>
          <w:p w14:paraId="6CBA6369" w14:textId="77777777" w:rsidR="00514428" w:rsidRPr="0054704D" w:rsidRDefault="00514428" w:rsidP="000F410D">
            <w:pPr>
              <w:jc w:val="center"/>
              <w:rPr>
                <w:sz w:val="26"/>
                <w:szCs w:val="26"/>
                <w:lang w:val="vi-VN" w:eastAsia="x-none"/>
              </w:rPr>
            </w:pPr>
            <w:r w:rsidRPr="0054704D">
              <w:rPr>
                <w:sz w:val="26"/>
                <w:szCs w:val="26"/>
                <w:lang w:val="vi-VN" w:eastAsia="x-none"/>
              </w:rPr>
              <w:t>11</w:t>
            </w:r>
          </w:p>
        </w:tc>
        <w:tc>
          <w:tcPr>
            <w:tcW w:w="1444" w:type="pct"/>
            <w:vAlign w:val="center"/>
            <w:hideMark/>
          </w:tcPr>
          <w:p w14:paraId="45849813" w14:textId="77777777" w:rsidR="00514428" w:rsidRPr="0054704D" w:rsidRDefault="00514428" w:rsidP="000F45E9">
            <w:pPr>
              <w:rPr>
                <w:sz w:val="26"/>
                <w:szCs w:val="26"/>
                <w:lang w:val="vi-VN" w:eastAsia="x-none"/>
              </w:rPr>
            </w:pPr>
            <w:r w:rsidRPr="0054704D">
              <w:rPr>
                <w:sz w:val="26"/>
                <w:szCs w:val="26"/>
                <w:lang w:val="vi-VN" w:eastAsia="x-none"/>
              </w:rPr>
              <w:t>created_at</w:t>
            </w:r>
          </w:p>
        </w:tc>
        <w:tc>
          <w:tcPr>
            <w:tcW w:w="3032" w:type="pct"/>
            <w:vAlign w:val="center"/>
            <w:hideMark/>
          </w:tcPr>
          <w:p w14:paraId="0ACADE28" w14:textId="77777777" w:rsidR="00514428" w:rsidRPr="0054704D" w:rsidRDefault="00514428" w:rsidP="000F45E9">
            <w:pPr>
              <w:rPr>
                <w:sz w:val="26"/>
                <w:szCs w:val="26"/>
                <w:lang w:val="vi-VN" w:eastAsia="x-none"/>
              </w:rPr>
            </w:pPr>
            <w:r w:rsidRPr="0054704D">
              <w:rPr>
                <w:sz w:val="26"/>
                <w:szCs w:val="26"/>
                <w:lang w:val="vi-VN" w:eastAsia="x-none"/>
              </w:rPr>
              <w:t>Thời gian tạo bản ghi.</w:t>
            </w:r>
          </w:p>
        </w:tc>
      </w:tr>
    </w:tbl>
    <w:p w14:paraId="1106FA71" w14:textId="23620F5D" w:rsidR="00FE75DC" w:rsidRPr="005624A6" w:rsidRDefault="00514428" w:rsidP="00FE75DC">
      <w:pPr>
        <w:pStyle w:val="Noidung"/>
        <w:rPr>
          <w:szCs w:val="26"/>
        </w:rPr>
      </w:pPr>
      <w:r w:rsidRPr="005624A6">
        <w:rPr>
          <w:szCs w:val="26"/>
        </w:rPr>
        <w:t xml:space="preserve">Bảng: UserQuestionHistories (Lịch sử trả lời từng câu </w:t>
      </w:r>
      <w:r w:rsidR="00FE75DC">
        <w:rPr>
          <w:szCs w:val="26"/>
        </w:rPr>
        <w:t>hỏi</w:t>
      </w:r>
      <w:r w:rsidRPr="005624A6">
        <w:rPr>
          <w:szCs w:val="26"/>
        </w:rPr>
        <w:t>)</w:t>
      </w:r>
    </w:p>
    <w:p w14:paraId="292EDA5D" w14:textId="5A17AC45" w:rsidR="000F45E9" w:rsidRPr="000F45E9" w:rsidRDefault="000F45E9" w:rsidP="000F45E9">
      <w:pPr>
        <w:pStyle w:val="Caption"/>
        <w:keepNext/>
        <w:rPr>
          <w:lang w:val="vi-VN"/>
        </w:rPr>
      </w:pPr>
      <w:bookmarkStart w:id="122" w:name="_Toc217711287"/>
      <w:r w:rsidRPr="000F45E9">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36</w:t>
      </w:r>
      <w:r w:rsidR="00B5572B">
        <w:rPr>
          <w:lang w:val="vi-VN"/>
        </w:rPr>
        <w:fldChar w:fldCharType="end"/>
      </w:r>
      <w:r>
        <w:rPr>
          <w:lang w:val="vi-VN"/>
        </w:rPr>
        <w:t xml:space="preserve"> </w:t>
      </w:r>
      <w:r w:rsidR="00FD70DD">
        <w:rPr>
          <w:lang w:val="vi-VN"/>
        </w:rPr>
        <w:t xml:space="preserve">Đặc tả </w:t>
      </w:r>
      <w:r>
        <w:rPr>
          <w:lang w:val="vi-VN"/>
        </w:rPr>
        <w:t>bảng UserQuestionHistories</w:t>
      </w:r>
      <w:bookmarkEnd w:id="122"/>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8"/>
        <w:gridCol w:w="2239"/>
        <w:gridCol w:w="5825"/>
      </w:tblGrid>
      <w:tr w:rsidR="00514428" w:rsidRPr="0054704D" w14:paraId="2F763ADA" w14:textId="77777777" w:rsidTr="00BF671C">
        <w:trPr>
          <w:tblHeader/>
          <w:jc w:val="center"/>
        </w:trPr>
        <w:tc>
          <w:tcPr>
            <w:tcW w:w="404" w:type="pct"/>
            <w:vAlign w:val="center"/>
            <w:hideMark/>
          </w:tcPr>
          <w:p w14:paraId="4C0D9F3F"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276" w:type="pct"/>
            <w:vAlign w:val="center"/>
            <w:hideMark/>
          </w:tcPr>
          <w:p w14:paraId="41A30FD3"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3320" w:type="pct"/>
            <w:vAlign w:val="center"/>
            <w:hideMark/>
          </w:tcPr>
          <w:p w14:paraId="27A2E69F"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5FCD83BC" w14:textId="77777777" w:rsidTr="00BF671C">
        <w:trPr>
          <w:jc w:val="center"/>
        </w:trPr>
        <w:tc>
          <w:tcPr>
            <w:tcW w:w="404" w:type="pct"/>
            <w:vAlign w:val="center"/>
            <w:hideMark/>
          </w:tcPr>
          <w:p w14:paraId="65BC95E9"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276" w:type="pct"/>
            <w:vAlign w:val="center"/>
            <w:hideMark/>
          </w:tcPr>
          <w:p w14:paraId="0ECFE7E2" w14:textId="77777777" w:rsidR="00514428" w:rsidRPr="0054704D" w:rsidRDefault="00514428" w:rsidP="000F45E9">
            <w:pPr>
              <w:rPr>
                <w:sz w:val="26"/>
                <w:szCs w:val="26"/>
                <w:lang w:val="vi-VN" w:eastAsia="x-none"/>
              </w:rPr>
            </w:pPr>
            <w:r w:rsidRPr="0054704D">
              <w:rPr>
                <w:sz w:val="26"/>
                <w:szCs w:val="26"/>
                <w:lang w:val="vi-VN" w:eastAsia="x-none"/>
              </w:rPr>
              <w:t>history_id</w:t>
            </w:r>
          </w:p>
        </w:tc>
        <w:tc>
          <w:tcPr>
            <w:tcW w:w="3320" w:type="pct"/>
            <w:vAlign w:val="center"/>
            <w:hideMark/>
          </w:tcPr>
          <w:p w14:paraId="58FF9394" w14:textId="77777777" w:rsidR="00514428" w:rsidRPr="0054704D" w:rsidRDefault="00514428" w:rsidP="000F45E9">
            <w:pPr>
              <w:rPr>
                <w:sz w:val="26"/>
                <w:szCs w:val="26"/>
                <w:lang w:val="vi-VN" w:eastAsia="x-none"/>
              </w:rPr>
            </w:pPr>
            <w:r w:rsidRPr="0054704D">
              <w:rPr>
                <w:sz w:val="26"/>
                <w:szCs w:val="26"/>
                <w:lang w:val="vi-VN" w:eastAsia="x-none"/>
              </w:rPr>
              <w:t>Khóa chính.</w:t>
            </w:r>
          </w:p>
        </w:tc>
      </w:tr>
      <w:tr w:rsidR="00514428" w:rsidRPr="0054704D" w14:paraId="7499364B" w14:textId="77777777" w:rsidTr="00BF671C">
        <w:trPr>
          <w:jc w:val="center"/>
        </w:trPr>
        <w:tc>
          <w:tcPr>
            <w:tcW w:w="404" w:type="pct"/>
            <w:vAlign w:val="center"/>
            <w:hideMark/>
          </w:tcPr>
          <w:p w14:paraId="6A439D82"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276" w:type="pct"/>
            <w:vAlign w:val="center"/>
            <w:hideMark/>
          </w:tcPr>
          <w:p w14:paraId="3EFE78BE" w14:textId="77777777" w:rsidR="00514428" w:rsidRPr="0054704D" w:rsidRDefault="00514428" w:rsidP="000F45E9">
            <w:pPr>
              <w:rPr>
                <w:sz w:val="26"/>
                <w:szCs w:val="26"/>
                <w:lang w:val="vi-VN" w:eastAsia="x-none"/>
              </w:rPr>
            </w:pPr>
            <w:r w:rsidRPr="0054704D">
              <w:rPr>
                <w:sz w:val="26"/>
                <w:szCs w:val="26"/>
                <w:lang w:val="vi-VN" w:eastAsia="x-none"/>
              </w:rPr>
              <w:t>user_id</w:t>
            </w:r>
          </w:p>
        </w:tc>
        <w:tc>
          <w:tcPr>
            <w:tcW w:w="3320" w:type="pct"/>
            <w:vAlign w:val="center"/>
            <w:hideMark/>
          </w:tcPr>
          <w:p w14:paraId="436AD5CF" w14:textId="77777777" w:rsidR="00514428" w:rsidRPr="0054704D" w:rsidRDefault="00514428" w:rsidP="000F45E9">
            <w:pPr>
              <w:rPr>
                <w:sz w:val="26"/>
                <w:szCs w:val="26"/>
                <w:lang w:val="vi-VN" w:eastAsia="x-none"/>
              </w:rPr>
            </w:pPr>
            <w:r w:rsidRPr="0054704D">
              <w:rPr>
                <w:sz w:val="26"/>
                <w:szCs w:val="26"/>
                <w:lang w:val="vi-VN" w:eastAsia="x-none"/>
              </w:rPr>
              <w:t>Mã sinh viên.</w:t>
            </w:r>
          </w:p>
        </w:tc>
      </w:tr>
      <w:tr w:rsidR="00514428" w:rsidRPr="0054704D" w14:paraId="12C83EE6" w14:textId="77777777" w:rsidTr="00BF671C">
        <w:trPr>
          <w:jc w:val="center"/>
        </w:trPr>
        <w:tc>
          <w:tcPr>
            <w:tcW w:w="404" w:type="pct"/>
            <w:vAlign w:val="center"/>
            <w:hideMark/>
          </w:tcPr>
          <w:p w14:paraId="34C4E21E"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276" w:type="pct"/>
            <w:vAlign w:val="center"/>
            <w:hideMark/>
          </w:tcPr>
          <w:p w14:paraId="002370F2" w14:textId="77777777" w:rsidR="00514428" w:rsidRPr="0054704D" w:rsidRDefault="00514428" w:rsidP="000F45E9">
            <w:pPr>
              <w:rPr>
                <w:sz w:val="26"/>
                <w:szCs w:val="26"/>
                <w:lang w:val="vi-VN" w:eastAsia="x-none"/>
              </w:rPr>
            </w:pPr>
            <w:r w:rsidRPr="0054704D">
              <w:rPr>
                <w:sz w:val="26"/>
                <w:szCs w:val="26"/>
                <w:lang w:val="vi-VN" w:eastAsia="x-none"/>
              </w:rPr>
              <w:t>question_id</w:t>
            </w:r>
          </w:p>
        </w:tc>
        <w:tc>
          <w:tcPr>
            <w:tcW w:w="3320" w:type="pct"/>
            <w:vAlign w:val="center"/>
            <w:hideMark/>
          </w:tcPr>
          <w:p w14:paraId="6AB0916F" w14:textId="77777777" w:rsidR="00514428" w:rsidRPr="0054704D" w:rsidRDefault="00514428" w:rsidP="000F45E9">
            <w:pPr>
              <w:rPr>
                <w:sz w:val="26"/>
                <w:szCs w:val="26"/>
                <w:lang w:val="vi-VN" w:eastAsia="x-none"/>
              </w:rPr>
            </w:pPr>
            <w:r w:rsidRPr="0054704D">
              <w:rPr>
                <w:sz w:val="26"/>
                <w:szCs w:val="26"/>
                <w:lang w:val="vi-VN" w:eastAsia="x-none"/>
              </w:rPr>
              <w:t>Mã câu hỏi.</w:t>
            </w:r>
          </w:p>
        </w:tc>
      </w:tr>
      <w:tr w:rsidR="00514428" w:rsidRPr="00650B6D" w14:paraId="23FDEFEE" w14:textId="77777777" w:rsidTr="00BF671C">
        <w:trPr>
          <w:jc w:val="center"/>
        </w:trPr>
        <w:tc>
          <w:tcPr>
            <w:tcW w:w="404" w:type="pct"/>
            <w:vAlign w:val="center"/>
            <w:hideMark/>
          </w:tcPr>
          <w:p w14:paraId="2721AAD0"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276" w:type="pct"/>
            <w:vAlign w:val="center"/>
            <w:hideMark/>
          </w:tcPr>
          <w:p w14:paraId="51A2BC50" w14:textId="77777777" w:rsidR="00514428" w:rsidRPr="0054704D" w:rsidRDefault="00514428" w:rsidP="000F45E9">
            <w:pPr>
              <w:rPr>
                <w:sz w:val="26"/>
                <w:szCs w:val="26"/>
                <w:lang w:val="vi-VN" w:eastAsia="x-none"/>
              </w:rPr>
            </w:pPr>
            <w:r w:rsidRPr="0054704D">
              <w:rPr>
                <w:sz w:val="26"/>
                <w:szCs w:val="26"/>
                <w:lang w:val="vi-VN" w:eastAsia="x-none"/>
              </w:rPr>
              <w:t>quiz_id</w:t>
            </w:r>
          </w:p>
        </w:tc>
        <w:tc>
          <w:tcPr>
            <w:tcW w:w="3320" w:type="pct"/>
            <w:vAlign w:val="center"/>
            <w:hideMark/>
          </w:tcPr>
          <w:p w14:paraId="6B1F1F3A" w14:textId="77777777" w:rsidR="00514428" w:rsidRPr="0054704D" w:rsidRDefault="00514428" w:rsidP="000F45E9">
            <w:pPr>
              <w:rPr>
                <w:sz w:val="26"/>
                <w:szCs w:val="26"/>
                <w:lang w:val="vi-VN" w:eastAsia="x-none"/>
              </w:rPr>
            </w:pPr>
            <w:r w:rsidRPr="0054704D">
              <w:rPr>
                <w:sz w:val="26"/>
                <w:szCs w:val="26"/>
                <w:lang w:val="vi-VN" w:eastAsia="x-none"/>
              </w:rPr>
              <w:t>Mã bài kiểm tra chứa câu hỏi này.</w:t>
            </w:r>
          </w:p>
        </w:tc>
      </w:tr>
      <w:tr w:rsidR="00514428" w:rsidRPr="00650B6D" w14:paraId="6E8C6AA5" w14:textId="77777777" w:rsidTr="00BF671C">
        <w:trPr>
          <w:jc w:val="center"/>
        </w:trPr>
        <w:tc>
          <w:tcPr>
            <w:tcW w:w="404" w:type="pct"/>
            <w:vAlign w:val="center"/>
            <w:hideMark/>
          </w:tcPr>
          <w:p w14:paraId="5FEA3AAD"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276" w:type="pct"/>
            <w:vAlign w:val="center"/>
            <w:hideMark/>
          </w:tcPr>
          <w:p w14:paraId="37D9E80C" w14:textId="77777777" w:rsidR="00514428" w:rsidRPr="0054704D" w:rsidRDefault="00514428" w:rsidP="000F45E9">
            <w:pPr>
              <w:rPr>
                <w:sz w:val="26"/>
                <w:szCs w:val="26"/>
                <w:lang w:val="vi-VN" w:eastAsia="x-none"/>
              </w:rPr>
            </w:pPr>
            <w:r w:rsidRPr="0054704D">
              <w:rPr>
                <w:sz w:val="26"/>
                <w:szCs w:val="26"/>
                <w:lang w:val="vi-VN" w:eastAsia="x-none"/>
              </w:rPr>
              <w:t>lo_id</w:t>
            </w:r>
          </w:p>
        </w:tc>
        <w:tc>
          <w:tcPr>
            <w:tcW w:w="3320" w:type="pct"/>
            <w:vAlign w:val="center"/>
            <w:hideMark/>
          </w:tcPr>
          <w:p w14:paraId="3DA7EF19" w14:textId="77777777" w:rsidR="00514428" w:rsidRPr="0054704D" w:rsidRDefault="00514428" w:rsidP="000F45E9">
            <w:pPr>
              <w:rPr>
                <w:sz w:val="26"/>
                <w:szCs w:val="26"/>
                <w:lang w:val="vi-VN" w:eastAsia="x-none"/>
              </w:rPr>
            </w:pPr>
            <w:r w:rsidRPr="0054704D">
              <w:rPr>
                <w:sz w:val="26"/>
                <w:szCs w:val="26"/>
                <w:lang w:val="vi-VN" w:eastAsia="x-none"/>
              </w:rPr>
              <w:t>Mã chuẩn đầu ra của câu hỏi.</w:t>
            </w:r>
          </w:p>
        </w:tc>
      </w:tr>
      <w:tr w:rsidR="00514428" w:rsidRPr="00650B6D" w14:paraId="717C7AFC" w14:textId="77777777" w:rsidTr="00BF671C">
        <w:trPr>
          <w:jc w:val="center"/>
        </w:trPr>
        <w:tc>
          <w:tcPr>
            <w:tcW w:w="404" w:type="pct"/>
            <w:vAlign w:val="center"/>
            <w:hideMark/>
          </w:tcPr>
          <w:p w14:paraId="1BE4309B"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276" w:type="pct"/>
            <w:vAlign w:val="center"/>
            <w:hideMark/>
          </w:tcPr>
          <w:p w14:paraId="1C297D1B" w14:textId="77777777" w:rsidR="00514428" w:rsidRPr="0054704D" w:rsidRDefault="00514428" w:rsidP="000F45E9">
            <w:pPr>
              <w:rPr>
                <w:sz w:val="26"/>
                <w:szCs w:val="26"/>
                <w:lang w:val="vi-VN" w:eastAsia="x-none"/>
              </w:rPr>
            </w:pPr>
            <w:r w:rsidRPr="0054704D">
              <w:rPr>
                <w:sz w:val="26"/>
                <w:szCs w:val="26"/>
                <w:lang w:val="vi-VN" w:eastAsia="x-none"/>
              </w:rPr>
              <w:t>user_answer</w:t>
            </w:r>
          </w:p>
        </w:tc>
        <w:tc>
          <w:tcPr>
            <w:tcW w:w="3320" w:type="pct"/>
            <w:vAlign w:val="center"/>
            <w:hideMark/>
          </w:tcPr>
          <w:p w14:paraId="7EB143A1" w14:textId="77777777" w:rsidR="00514428" w:rsidRPr="0054704D" w:rsidRDefault="00514428" w:rsidP="000F45E9">
            <w:pPr>
              <w:rPr>
                <w:sz w:val="26"/>
                <w:szCs w:val="26"/>
                <w:lang w:val="vi-VN" w:eastAsia="x-none"/>
              </w:rPr>
            </w:pPr>
            <w:r w:rsidRPr="0054704D">
              <w:rPr>
                <w:sz w:val="26"/>
                <w:szCs w:val="26"/>
                <w:lang w:val="vi-VN" w:eastAsia="x-none"/>
              </w:rPr>
              <w:t>Câu trả lời của người dùng.</w:t>
            </w:r>
          </w:p>
        </w:tc>
      </w:tr>
      <w:tr w:rsidR="00514428" w:rsidRPr="0054704D" w14:paraId="56F1FB88" w14:textId="77777777" w:rsidTr="00BF671C">
        <w:trPr>
          <w:jc w:val="center"/>
        </w:trPr>
        <w:tc>
          <w:tcPr>
            <w:tcW w:w="404" w:type="pct"/>
            <w:vAlign w:val="center"/>
            <w:hideMark/>
          </w:tcPr>
          <w:p w14:paraId="4F870D5B"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276" w:type="pct"/>
            <w:vAlign w:val="center"/>
            <w:hideMark/>
          </w:tcPr>
          <w:p w14:paraId="0B1846FC" w14:textId="77777777" w:rsidR="00514428" w:rsidRPr="0054704D" w:rsidRDefault="00514428" w:rsidP="000F45E9">
            <w:pPr>
              <w:rPr>
                <w:sz w:val="26"/>
                <w:szCs w:val="26"/>
                <w:lang w:val="vi-VN" w:eastAsia="x-none"/>
              </w:rPr>
            </w:pPr>
            <w:r w:rsidRPr="0054704D">
              <w:rPr>
                <w:sz w:val="26"/>
                <w:szCs w:val="26"/>
                <w:lang w:val="vi-VN" w:eastAsia="x-none"/>
              </w:rPr>
              <w:t>is_correct</w:t>
            </w:r>
          </w:p>
        </w:tc>
        <w:tc>
          <w:tcPr>
            <w:tcW w:w="3320" w:type="pct"/>
            <w:vAlign w:val="center"/>
            <w:hideMark/>
          </w:tcPr>
          <w:p w14:paraId="3D67ECBE" w14:textId="77777777" w:rsidR="00514428" w:rsidRPr="0054704D" w:rsidRDefault="00514428" w:rsidP="000F45E9">
            <w:pPr>
              <w:rPr>
                <w:sz w:val="26"/>
                <w:szCs w:val="26"/>
                <w:lang w:val="vi-VN" w:eastAsia="x-none"/>
              </w:rPr>
            </w:pPr>
            <w:r w:rsidRPr="0054704D">
              <w:rPr>
                <w:sz w:val="26"/>
                <w:szCs w:val="26"/>
                <w:lang w:val="vi-VN" w:eastAsia="x-none"/>
              </w:rPr>
              <w:t>Đúng hay sai.</w:t>
            </w:r>
          </w:p>
        </w:tc>
      </w:tr>
      <w:tr w:rsidR="00514428" w:rsidRPr="00650B6D" w14:paraId="53F44EEC" w14:textId="77777777" w:rsidTr="00BF671C">
        <w:trPr>
          <w:jc w:val="center"/>
        </w:trPr>
        <w:tc>
          <w:tcPr>
            <w:tcW w:w="404" w:type="pct"/>
            <w:vAlign w:val="center"/>
            <w:hideMark/>
          </w:tcPr>
          <w:p w14:paraId="1C4B6753"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276" w:type="pct"/>
            <w:vAlign w:val="center"/>
            <w:hideMark/>
          </w:tcPr>
          <w:p w14:paraId="13C7A99B" w14:textId="77777777" w:rsidR="00514428" w:rsidRPr="0054704D" w:rsidRDefault="00514428" w:rsidP="000F45E9">
            <w:pPr>
              <w:rPr>
                <w:sz w:val="26"/>
                <w:szCs w:val="26"/>
                <w:lang w:val="vi-VN" w:eastAsia="x-none"/>
              </w:rPr>
            </w:pPr>
            <w:r w:rsidRPr="0054704D">
              <w:rPr>
                <w:sz w:val="26"/>
                <w:szCs w:val="26"/>
                <w:lang w:val="vi-VN" w:eastAsia="x-none"/>
              </w:rPr>
              <w:t>response_time</w:t>
            </w:r>
          </w:p>
        </w:tc>
        <w:tc>
          <w:tcPr>
            <w:tcW w:w="3320" w:type="pct"/>
            <w:vAlign w:val="center"/>
            <w:hideMark/>
          </w:tcPr>
          <w:p w14:paraId="6DC2599A" w14:textId="77777777" w:rsidR="00514428" w:rsidRPr="0054704D" w:rsidRDefault="00514428" w:rsidP="000F45E9">
            <w:pPr>
              <w:rPr>
                <w:sz w:val="26"/>
                <w:szCs w:val="26"/>
                <w:lang w:val="vi-VN" w:eastAsia="x-none"/>
              </w:rPr>
            </w:pPr>
            <w:r w:rsidRPr="0054704D">
              <w:rPr>
                <w:sz w:val="26"/>
                <w:szCs w:val="26"/>
                <w:lang w:val="vi-VN" w:eastAsia="x-none"/>
              </w:rPr>
              <w:t>Thời gian suy nghĩ để trả lời câu này (giây).</w:t>
            </w:r>
          </w:p>
        </w:tc>
      </w:tr>
      <w:tr w:rsidR="00514428" w:rsidRPr="0054704D" w14:paraId="3C524DC7" w14:textId="77777777" w:rsidTr="00BF671C">
        <w:trPr>
          <w:jc w:val="center"/>
        </w:trPr>
        <w:tc>
          <w:tcPr>
            <w:tcW w:w="404" w:type="pct"/>
            <w:vAlign w:val="center"/>
            <w:hideMark/>
          </w:tcPr>
          <w:p w14:paraId="5E8495D0"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276" w:type="pct"/>
            <w:vAlign w:val="center"/>
            <w:hideMark/>
          </w:tcPr>
          <w:p w14:paraId="1F7443DA" w14:textId="77777777" w:rsidR="00514428" w:rsidRPr="0054704D" w:rsidRDefault="00514428" w:rsidP="000F45E9">
            <w:pPr>
              <w:rPr>
                <w:sz w:val="26"/>
                <w:szCs w:val="26"/>
                <w:lang w:val="vi-VN" w:eastAsia="x-none"/>
              </w:rPr>
            </w:pPr>
            <w:r w:rsidRPr="0054704D">
              <w:rPr>
                <w:sz w:val="26"/>
                <w:szCs w:val="26"/>
                <w:lang w:val="vi-VN" w:eastAsia="x-none"/>
              </w:rPr>
              <w:t>attempt_number</w:t>
            </w:r>
          </w:p>
        </w:tc>
        <w:tc>
          <w:tcPr>
            <w:tcW w:w="3320" w:type="pct"/>
            <w:vAlign w:val="center"/>
            <w:hideMark/>
          </w:tcPr>
          <w:p w14:paraId="4A5BBC44" w14:textId="77777777" w:rsidR="00514428" w:rsidRPr="0054704D" w:rsidRDefault="00514428" w:rsidP="000F45E9">
            <w:pPr>
              <w:rPr>
                <w:sz w:val="26"/>
                <w:szCs w:val="26"/>
                <w:lang w:val="vi-VN" w:eastAsia="x-none"/>
              </w:rPr>
            </w:pPr>
            <w:r w:rsidRPr="0054704D">
              <w:rPr>
                <w:sz w:val="26"/>
                <w:szCs w:val="26"/>
                <w:lang w:val="vi-VN" w:eastAsia="x-none"/>
              </w:rPr>
              <w:t>Lần thử thứ mấy.</w:t>
            </w:r>
          </w:p>
        </w:tc>
      </w:tr>
    </w:tbl>
    <w:p w14:paraId="70B302AA" w14:textId="565542FC" w:rsidR="00514428" w:rsidRPr="005624A6" w:rsidRDefault="00514428" w:rsidP="00514428">
      <w:pPr>
        <w:pStyle w:val="Noidung"/>
        <w:rPr>
          <w:szCs w:val="26"/>
        </w:rPr>
      </w:pPr>
      <w:r w:rsidRPr="005624A6">
        <w:rPr>
          <w:szCs w:val="26"/>
        </w:rPr>
        <w:t>Bảng: QuizAnalytics (Phân tích bài kiểm tra)</w:t>
      </w:r>
    </w:p>
    <w:p w14:paraId="08A7FD9D" w14:textId="3383AC3D" w:rsidR="000F45E9" w:rsidRPr="000F45E9" w:rsidRDefault="000F45E9" w:rsidP="000F45E9">
      <w:pPr>
        <w:pStyle w:val="Caption"/>
        <w:keepNext/>
        <w:rPr>
          <w:lang w:val="vi-VN"/>
        </w:rPr>
      </w:pPr>
      <w:bookmarkStart w:id="123" w:name="_Toc217711288"/>
      <w:r w:rsidRPr="000F45E9">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37</w:t>
      </w:r>
      <w:r w:rsidR="00B5572B">
        <w:rPr>
          <w:lang w:val="vi-VN"/>
        </w:rPr>
        <w:fldChar w:fldCharType="end"/>
      </w:r>
      <w:r>
        <w:rPr>
          <w:lang w:val="vi-VN"/>
        </w:rPr>
        <w:t xml:space="preserve"> </w:t>
      </w:r>
      <w:r w:rsidR="00FD70DD">
        <w:rPr>
          <w:lang w:val="vi-VN"/>
        </w:rPr>
        <w:t xml:space="preserve">Đặc tả </w:t>
      </w:r>
      <w:r>
        <w:rPr>
          <w:lang w:val="vi-VN"/>
        </w:rPr>
        <w:t>bảng QuizAnalytics</w:t>
      </w:r>
      <w:bookmarkEnd w:id="123"/>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72"/>
        <w:gridCol w:w="3179"/>
        <w:gridCol w:w="4821"/>
      </w:tblGrid>
      <w:tr w:rsidR="00514428" w:rsidRPr="0054704D" w14:paraId="0B0D2A11" w14:textId="77777777" w:rsidTr="000F45E9">
        <w:trPr>
          <w:tblHeader/>
          <w:jc w:val="center"/>
        </w:trPr>
        <w:tc>
          <w:tcPr>
            <w:tcW w:w="440" w:type="pct"/>
            <w:vAlign w:val="center"/>
            <w:hideMark/>
          </w:tcPr>
          <w:p w14:paraId="1E7A3097"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812" w:type="pct"/>
            <w:vAlign w:val="center"/>
            <w:hideMark/>
          </w:tcPr>
          <w:p w14:paraId="50A6DC02"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2748" w:type="pct"/>
            <w:vAlign w:val="center"/>
            <w:hideMark/>
          </w:tcPr>
          <w:p w14:paraId="2C5319AF"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35677581" w14:textId="77777777" w:rsidTr="005514ED">
        <w:trPr>
          <w:jc w:val="center"/>
        </w:trPr>
        <w:tc>
          <w:tcPr>
            <w:tcW w:w="440" w:type="pct"/>
            <w:vAlign w:val="center"/>
            <w:hideMark/>
          </w:tcPr>
          <w:p w14:paraId="13137956"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812" w:type="pct"/>
            <w:vAlign w:val="center"/>
            <w:hideMark/>
          </w:tcPr>
          <w:p w14:paraId="6D22A3B1" w14:textId="77777777" w:rsidR="00514428" w:rsidRPr="0054704D" w:rsidRDefault="00514428" w:rsidP="000F45E9">
            <w:pPr>
              <w:rPr>
                <w:sz w:val="26"/>
                <w:szCs w:val="26"/>
                <w:lang w:val="vi-VN" w:eastAsia="x-none"/>
              </w:rPr>
            </w:pPr>
            <w:r w:rsidRPr="0054704D">
              <w:rPr>
                <w:sz w:val="26"/>
                <w:szCs w:val="26"/>
                <w:lang w:val="vi-VN" w:eastAsia="x-none"/>
              </w:rPr>
              <w:t>analytics_id</w:t>
            </w:r>
          </w:p>
        </w:tc>
        <w:tc>
          <w:tcPr>
            <w:tcW w:w="2748" w:type="pct"/>
            <w:vAlign w:val="center"/>
            <w:hideMark/>
          </w:tcPr>
          <w:p w14:paraId="64EEBA21" w14:textId="77777777" w:rsidR="00514428" w:rsidRPr="0054704D" w:rsidRDefault="00514428" w:rsidP="000F45E9">
            <w:pPr>
              <w:rPr>
                <w:sz w:val="26"/>
                <w:szCs w:val="26"/>
                <w:lang w:val="vi-VN" w:eastAsia="x-none"/>
              </w:rPr>
            </w:pPr>
            <w:r w:rsidRPr="0054704D">
              <w:rPr>
                <w:sz w:val="26"/>
                <w:szCs w:val="26"/>
                <w:lang w:val="vi-VN" w:eastAsia="x-none"/>
              </w:rPr>
              <w:t>Khóa chính.</w:t>
            </w:r>
          </w:p>
        </w:tc>
      </w:tr>
      <w:tr w:rsidR="00514428" w:rsidRPr="0054704D" w14:paraId="03820D62" w14:textId="77777777" w:rsidTr="005514ED">
        <w:trPr>
          <w:jc w:val="center"/>
        </w:trPr>
        <w:tc>
          <w:tcPr>
            <w:tcW w:w="440" w:type="pct"/>
            <w:vAlign w:val="center"/>
            <w:hideMark/>
          </w:tcPr>
          <w:p w14:paraId="5D13B6D2"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812" w:type="pct"/>
            <w:vAlign w:val="center"/>
            <w:hideMark/>
          </w:tcPr>
          <w:p w14:paraId="585971C6" w14:textId="77777777" w:rsidR="00514428" w:rsidRPr="0054704D" w:rsidRDefault="00514428" w:rsidP="000F45E9">
            <w:pPr>
              <w:rPr>
                <w:sz w:val="26"/>
                <w:szCs w:val="26"/>
                <w:lang w:val="vi-VN" w:eastAsia="x-none"/>
              </w:rPr>
            </w:pPr>
            <w:r w:rsidRPr="0054704D">
              <w:rPr>
                <w:sz w:val="26"/>
                <w:szCs w:val="26"/>
                <w:lang w:val="vi-VN" w:eastAsia="x-none"/>
              </w:rPr>
              <w:t>quiz_id</w:t>
            </w:r>
          </w:p>
        </w:tc>
        <w:tc>
          <w:tcPr>
            <w:tcW w:w="2748" w:type="pct"/>
            <w:vAlign w:val="center"/>
            <w:hideMark/>
          </w:tcPr>
          <w:p w14:paraId="7A6EB0D0" w14:textId="77777777" w:rsidR="00514428" w:rsidRPr="0054704D" w:rsidRDefault="00514428" w:rsidP="000F45E9">
            <w:pPr>
              <w:rPr>
                <w:sz w:val="26"/>
                <w:szCs w:val="26"/>
                <w:lang w:val="vi-VN" w:eastAsia="x-none"/>
              </w:rPr>
            </w:pPr>
            <w:r w:rsidRPr="0054704D">
              <w:rPr>
                <w:sz w:val="26"/>
                <w:szCs w:val="26"/>
                <w:lang w:val="vi-VN" w:eastAsia="x-none"/>
              </w:rPr>
              <w:t>Mã bài kiểm tra.</w:t>
            </w:r>
          </w:p>
        </w:tc>
      </w:tr>
      <w:tr w:rsidR="00514428" w:rsidRPr="0054704D" w14:paraId="1BE39F26" w14:textId="77777777" w:rsidTr="005514ED">
        <w:trPr>
          <w:jc w:val="center"/>
        </w:trPr>
        <w:tc>
          <w:tcPr>
            <w:tcW w:w="440" w:type="pct"/>
            <w:vAlign w:val="center"/>
            <w:hideMark/>
          </w:tcPr>
          <w:p w14:paraId="2F4818C8"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812" w:type="pct"/>
            <w:vAlign w:val="center"/>
            <w:hideMark/>
          </w:tcPr>
          <w:p w14:paraId="7BEB82A0" w14:textId="77777777" w:rsidR="00514428" w:rsidRPr="0054704D" w:rsidRDefault="00514428" w:rsidP="000F45E9">
            <w:pPr>
              <w:rPr>
                <w:sz w:val="26"/>
                <w:szCs w:val="26"/>
                <w:lang w:val="vi-VN" w:eastAsia="x-none"/>
              </w:rPr>
            </w:pPr>
            <w:r w:rsidRPr="0054704D">
              <w:rPr>
                <w:sz w:val="26"/>
                <w:szCs w:val="26"/>
                <w:lang w:val="vi-VN" w:eastAsia="x-none"/>
              </w:rPr>
              <w:t>total_participants</w:t>
            </w:r>
          </w:p>
        </w:tc>
        <w:tc>
          <w:tcPr>
            <w:tcW w:w="2748" w:type="pct"/>
            <w:vAlign w:val="center"/>
            <w:hideMark/>
          </w:tcPr>
          <w:p w14:paraId="14FF2964" w14:textId="77777777" w:rsidR="00514428" w:rsidRPr="0054704D" w:rsidRDefault="00514428" w:rsidP="000F45E9">
            <w:pPr>
              <w:rPr>
                <w:sz w:val="26"/>
                <w:szCs w:val="26"/>
                <w:lang w:val="vi-VN" w:eastAsia="x-none"/>
              </w:rPr>
            </w:pPr>
            <w:r w:rsidRPr="0054704D">
              <w:rPr>
                <w:sz w:val="26"/>
                <w:szCs w:val="26"/>
                <w:lang w:val="vi-VN" w:eastAsia="x-none"/>
              </w:rPr>
              <w:t>Tổng số người tham gia.</w:t>
            </w:r>
          </w:p>
        </w:tc>
      </w:tr>
      <w:tr w:rsidR="00514428" w:rsidRPr="0054704D" w14:paraId="5973C5CC" w14:textId="77777777" w:rsidTr="005514ED">
        <w:trPr>
          <w:jc w:val="center"/>
        </w:trPr>
        <w:tc>
          <w:tcPr>
            <w:tcW w:w="440" w:type="pct"/>
            <w:vAlign w:val="center"/>
            <w:hideMark/>
          </w:tcPr>
          <w:p w14:paraId="065D22AA"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812" w:type="pct"/>
            <w:vAlign w:val="center"/>
            <w:hideMark/>
          </w:tcPr>
          <w:p w14:paraId="3E078D87" w14:textId="77777777" w:rsidR="00514428" w:rsidRPr="0054704D" w:rsidRDefault="00514428" w:rsidP="000F45E9">
            <w:pPr>
              <w:rPr>
                <w:sz w:val="26"/>
                <w:szCs w:val="26"/>
                <w:lang w:val="vi-VN" w:eastAsia="x-none"/>
              </w:rPr>
            </w:pPr>
            <w:r w:rsidRPr="0054704D">
              <w:rPr>
                <w:sz w:val="26"/>
                <w:szCs w:val="26"/>
                <w:lang w:val="vi-VN" w:eastAsia="x-none"/>
              </w:rPr>
              <w:t>average_score</w:t>
            </w:r>
          </w:p>
        </w:tc>
        <w:tc>
          <w:tcPr>
            <w:tcW w:w="2748" w:type="pct"/>
            <w:vAlign w:val="center"/>
            <w:hideMark/>
          </w:tcPr>
          <w:p w14:paraId="42CD4F9B" w14:textId="77777777" w:rsidR="00514428" w:rsidRPr="0054704D" w:rsidRDefault="00514428" w:rsidP="000F45E9">
            <w:pPr>
              <w:rPr>
                <w:sz w:val="26"/>
                <w:szCs w:val="26"/>
                <w:lang w:val="vi-VN" w:eastAsia="x-none"/>
              </w:rPr>
            </w:pPr>
            <w:r w:rsidRPr="0054704D">
              <w:rPr>
                <w:sz w:val="26"/>
                <w:szCs w:val="26"/>
                <w:lang w:val="vi-VN" w:eastAsia="x-none"/>
              </w:rPr>
              <w:t>Điểm trung bình chung.</w:t>
            </w:r>
          </w:p>
        </w:tc>
      </w:tr>
      <w:tr w:rsidR="00514428" w:rsidRPr="0054704D" w14:paraId="4D6B0A14" w14:textId="77777777" w:rsidTr="005514ED">
        <w:trPr>
          <w:jc w:val="center"/>
        </w:trPr>
        <w:tc>
          <w:tcPr>
            <w:tcW w:w="440" w:type="pct"/>
            <w:vAlign w:val="center"/>
            <w:hideMark/>
          </w:tcPr>
          <w:p w14:paraId="497810CE" w14:textId="77777777" w:rsidR="00514428" w:rsidRPr="0054704D" w:rsidRDefault="00514428" w:rsidP="000F410D">
            <w:pPr>
              <w:jc w:val="center"/>
              <w:rPr>
                <w:sz w:val="26"/>
                <w:szCs w:val="26"/>
                <w:lang w:val="vi-VN" w:eastAsia="x-none"/>
              </w:rPr>
            </w:pPr>
            <w:r w:rsidRPr="0054704D">
              <w:rPr>
                <w:sz w:val="26"/>
                <w:szCs w:val="26"/>
                <w:lang w:val="vi-VN" w:eastAsia="x-none"/>
              </w:rPr>
              <w:lastRenderedPageBreak/>
              <w:t>5</w:t>
            </w:r>
          </w:p>
        </w:tc>
        <w:tc>
          <w:tcPr>
            <w:tcW w:w="1812" w:type="pct"/>
            <w:vAlign w:val="center"/>
            <w:hideMark/>
          </w:tcPr>
          <w:p w14:paraId="1E2985AE" w14:textId="77777777" w:rsidR="00514428" w:rsidRPr="0054704D" w:rsidRDefault="00514428" w:rsidP="000F45E9">
            <w:pPr>
              <w:rPr>
                <w:sz w:val="26"/>
                <w:szCs w:val="26"/>
                <w:lang w:val="vi-VN" w:eastAsia="x-none"/>
              </w:rPr>
            </w:pPr>
            <w:r w:rsidRPr="0054704D">
              <w:rPr>
                <w:sz w:val="26"/>
                <w:szCs w:val="26"/>
                <w:lang w:val="vi-VN" w:eastAsia="x-none"/>
              </w:rPr>
              <w:t>highest_score</w:t>
            </w:r>
          </w:p>
        </w:tc>
        <w:tc>
          <w:tcPr>
            <w:tcW w:w="2748" w:type="pct"/>
            <w:vAlign w:val="center"/>
            <w:hideMark/>
          </w:tcPr>
          <w:p w14:paraId="39FA2BB1" w14:textId="77777777" w:rsidR="00514428" w:rsidRPr="0054704D" w:rsidRDefault="00514428" w:rsidP="000F45E9">
            <w:pPr>
              <w:rPr>
                <w:sz w:val="26"/>
                <w:szCs w:val="26"/>
                <w:lang w:val="vi-VN" w:eastAsia="x-none"/>
              </w:rPr>
            </w:pPr>
            <w:r w:rsidRPr="0054704D">
              <w:rPr>
                <w:sz w:val="26"/>
                <w:szCs w:val="26"/>
                <w:lang w:val="vi-VN" w:eastAsia="x-none"/>
              </w:rPr>
              <w:t>Điểm cao nhất.</w:t>
            </w:r>
          </w:p>
        </w:tc>
      </w:tr>
      <w:tr w:rsidR="00514428" w:rsidRPr="0054704D" w14:paraId="7F90EAF5" w14:textId="77777777" w:rsidTr="005514ED">
        <w:trPr>
          <w:jc w:val="center"/>
        </w:trPr>
        <w:tc>
          <w:tcPr>
            <w:tcW w:w="440" w:type="pct"/>
            <w:vAlign w:val="center"/>
            <w:hideMark/>
          </w:tcPr>
          <w:p w14:paraId="1E6E86DF"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812" w:type="pct"/>
            <w:vAlign w:val="center"/>
            <w:hideMark/>
          </w:tcPr>
          <w:p w14:paraId="1138D82E" w14:textId="77777777" w:rsidR="00514428" w:rsidRPr="0054704D" w:rsidRDefault="00514428" w:rsidP="000F45E9">
            <w:pPr>
              <w:rPr>
                <w:sz w:val="26"/>
                <w:szCs w:val="26"/>
                <w:lang w:val="vi-VN" w:eastAsia="x-none"/>
              </w:rPr>
            </w:pPr>
            <w:r w:rsidRPr="0054704D">
              <w:rPr>
                <w:sz w:val="26"/>
                <w:szCs w:val="26"/>
                <w:lang w:val="vi-VN" w:eastAsia="x-none"/>
              </w:rPr>
              <w:t>lowest_score</w:t>
            </w:r>
          </w:p>
        </w:tc>
        <w:tc>
          <w:tcPr>
            <w:tcW w:w="2748" w:type="pct"/>
            <w:vAlign w:val="center"/>
            <w:hideMark/>
          </w:tcPr>
          <w:p w14:paraId="4CCA14E8" w14:textId="77777777" w:rsidR="00514428" w:rsidRPr="0054704D" w:rsidRDefault="00514428" w:rsidP="000F45E9">
            <w:pPr>
              <w:rPr>
                <w:sz w:val="26"/>
                <w:szCs w:val="26"/>
                <w:lang w:val="vi-VN" w:eastAsia="x-none"/>
              </w:rPr>
            </w:pPr>
            <w:r w:rsidRPr="0054704D">
              <w:rPr>
                <w:sz w:val="26"/>
                <w:szCs w:val="26"/>
                <w:lang w:val="vi-VN" w:eastAsia="x-none"/>
              </w:rPr>
              <w:t>Điểm thấp nhất.</w:t>
            </w:r>
          </w:p>
        </w:tc>
      </w:tr>
      <w:tr w:rsidR="00514428" w:rsidRPr="0054704D" w14:paraId="5A1D886B" w14:textId="77777777" w:rsidTr="005514ED">
        <w:trPr>
          <w:jc w:val="center"/>
        </w:trPr>
        <w:tc>
          <w:tcPr>
            <w:tcW w:w="440" w:type="pct"/>
            <w:vAlign w:val="center"/>
            <w:hideMark/>
          </w:tcPr>
          <w:p w14:paraId="7592C1AC"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812" w:type="pct"/>
            <w:vAlign w:val="center"/>
            <w:hideMark/>
          </w:tcPr>
          <w:p w14:paraId="1A1CC951" w14:textId="77777777" w:rsidR="00514428" w:rsidRPr="0054704D" w:rsidRDefault="00514428" w:rsidP="000F45E9">
            <w:pPr>
              <w:rPr>
                <w:sz w:val="26"/>
                <w:szCs w:val="26"/>
                <w:lang w:val="vi-VN" w:eastAsia="x-none"/>
              </w:rPr>
            </w:pPr>
            <w:r w:rsidRPr="0054704D">
              <w:rPr>
                <w:sz w:val="26"/>
                <w:szCs w:val="26"/>
                <w:lang w:val="vi-VN" w:eastAsia="x-none"/>
              </w:rPr>
              <w:t>average_completion_time</w:t>
            </w:r>
          </w:p>
        </w:tc>
        <w:tc>
          <w:tcPr>
            <w:tcW w:w="2748" w:type="pct"/>
            <w:vAlign w:val="center"/>
            <w:hideMark/>
          </w:tcPr>
          <w:p w14:paraId="5D63D635" w14:textId="77777777" w:rsidR="00514428" w:rsidRPr="0054704D" w:rsidRDefault="00514428" w:rsidP="000F45E9">
            <w:pPr>
              <w:rPr>
                <w:sz w:val="26"/>
                <w:szCs w:val="26"/>
                <w:lang w:val="vi-VN" w:eastAsia="x-none"/>
              </w:rPr>
            </w:pPr>
            <w:r w:rsidRPr="0054704D">
              <w:rPr>
                <w:sz w:val="26"/>
                <w:szCs w:val="26"/>
                <w:lang w:val="vi-VN" w:eastAsia="x-none"/>
              </w:rPr>
              <w:t>Thời gian hoàn thành trung bình.</w:t>
            </w:r>
          </w:p>
        </w:tc>
      </w:tr>
      <w:tr w:rsidR="00514428" w:rsidRPr="00650B6D" w14:paraId="47F250F8" w14:textId="77777777" w:rsidTr="005514ED">
        <w:trPr>
          <w:jc w:val="center"/>
        </w:trPr>
        <w:tc>
          <w:tcPr>
            <w:tcW w:w="440" w:type="pct"/>
            <w:vAlign w:val="center"/>
            <w:hideMark/>
          </w:tcPr>
          <w:p w14:paraId="3A07508E"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812" w:type="pct"/>
            <w:vAlign w:val="center"/>
            <w:hideMark/>
          </w:tcPr>
          <w:p w14:paraId="45AA2FB4" w14:textId="77777777" w:rsidR="00514428" w:rsidRPr="0054704D" w:rsidRDefault="00514428" w:rsidP="000F45E9">
            <w:pPr>
              <w:rPr>
                <w:sz w:val="26"/>
                <w:szCs w:val="26"/>
                <w:lang w:val="vi-VN" w:eastAsia="x-none"/>
              </w:rPr>
            </w:pPr>
            <w:r w:rsidRPr="0054704D">
              <w:rPr>
                <w:sz w:val="26"/>
                <w:szCs w:val="26"/>
                <w:lang w:val="vi-VN" w:eastAsia="x-none"/>
              </w:rPr>
              <w:t>question_statistics</w:t>
            </w:r>
          </w:p>
        </w:tc>
        <w:tc>
          <w:tcPr>
            <w:tcW w:w="2748" w:type="pct"/>
            <w:vAlign w:val="center"/>
            <w:hideMark/>
          </w:tcPr>
          <w:p w14:paraId="2CF4D73F" w14:textId="77777777" w:rsidR="00514428" w:rsidRPr="0054704D" w:rsidRDefault="00514428" w:rsidP="000F45E9">
            <w:pPr>
              <w:rPr>
                <w:sz w:val="26"/>
                <w:szCs w:val="26"/>
                <w:lang w:val="vi-VN" w:eastAsia="x-none"/>
              </w:rPr>
            </w:pPr>
            <w:r w:rsidRPr="0054704D">
              <w:rPr>
                <w:sz w:val="26"/>
                <w:szCs w:val="26"/>
                <w:lang w:val="vi-VN" w:eastAsia="x-none"/>
              </w:rPr>
              <w:t>Thống kê chi tiết từng câu (Text/JSON).</w:t>
            </w:r>
          </w:p>
        </w:tc>
      </w:tr>
      <w:tr w:rsidR="00514428" w:rsidRPr="00650B6D" w14:paraId="3C5E286A" w14:textId="77777777" w:rsidTr="005514ED">
        <w:trPr>
          <w:jc w:val="center"/>
        </w:trPr>
        <w:tc>
          <w:tcPr>
            <w:tcW w:w="440" w:type="pct"/>
            <w:vAlign w:val="center"/>
            <w:hideMark/>
          </w:tcPr>
          <w:p w14:paraId="36192611"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812" w:type="pct"/>
            <w:vAlign w:val="center"/>
            <w:hideMark/>
          </w:tcPr>
          <w:p w14:paraId="7DD62A32" w14:textId="77777777" w:rsidR="00514428" w:rsidRPr="0054704D" w:rsidRDefault="00514428" w:rsidP="000F45E9">
            <w:pPr>
              <w:rPr>
                <w:sz w:val="26"/>
                <w:szCs w:val="26"/>
                <w:lang w:val="vi-VN" w:eastAsia="x-none"/>
              </w:rPr>
            </w:pPr>
            <w:r w:rsidRPr="0054704D">
              <w:rPr>
                <w:sz w:val="26"/>
                <w:szCs w:val="26"/>
                <w:lang w:val="vi-VN" w:eastAsia="x-none"/>
              </w:rPr>
              <w:t>performance_distribution</w:t>
            </w:r>
          </w:p>
        </w:tc>
        <w:tc>
          <w:tcPr>
            <w:tcW w:w="2748" w:type="pct"/>
            <w:vAlign w:val="center"/>
            <w:hideMark/>
          </w:tcPr>
          <w:p w14:paraId="1C1DC012" w14:textId="77777777" w:rsidR="00514428" w:rsidRPr="0054704D" w:rsidRDefault="00514428" w:rsidP="000F45E9">
            <w:pPr>
              <w:rPr>
                <w:sz w:val="26"/>
                <w:szCs w:val="26"/>
                <w:lang w:val="vi-VN" w:eastAsia="x-none"/>
              </w:rPr>
            </w:pPr>
            <w:r w:rsidRPr="0054704D">
              <w:rPr>
                <w:sz w:val="26"/>
                <w:szCs w:val="26"/>
                <w:lang w:val="vi-VN" w:eastAsia="x-none"/>
              </w:rPr>
              <w:t>Phân phối điểm số (biểu đồ phổ điểm).</w:t>
            </w:r>
          </w:p>
        </w:tc>
      </w:tr>
      <w:tr w:rsidR="00514428" w:rsidRPr="0054704D" w14:paraId="4117F6D9" w14:textId="77777777" w:rsidTr="005514ED">
        <w:trPr>
          <w:jc w:val="center"/>
        </w:trPr>
        <w:tc>
          <w:tcPr>
            <w:tcW w:w="440" w:type="pct"/>
            <w:vAlign w:val="center"/>
            <w:hideMark/>
          </w:tcPr>
          <w:p w14:paraId="034134FE" w14:textId="77777777" w:rsidR="00514428" w:rsidRPr="0054704D" w:rsidRDefault="00514428" w:rsidP="000F410D">
            <w:pPr>
              <w:jc w:val="center"/>
              <w:rPr>
                <w:sz w:val="26"/>
                <w:szCs w:val="26"/>
                <w:lang w:val="vi-VN" w:eastAsia="x-none"/>
              </w:rPr>
            </w:pPr>
            <w:r w:rsidRPr="0054704D">
              <w:rPr>
                <w:sz w:val="26"/>
                <w:szCs w:val="26"/>
                <w:lang w:val="vi-VN" w:eastAsia="x-none"/>
              </w:rPr>
              <w:t>10</w:t>
            </w:r>
          </w:p>
        </w:tc>
        <w:tc>
          <w:tcPr>
            <w:tcW w:w="1812" w:type="pct"/>
            <w:vAlign w:val="center"/>
            <w:hideMark/>
          </w:tcPr>
          <w:p w14:paraId="779A9683" w14:textId="77777777" w:rsidR="00514428" w:rsidRPr="0054704D" w:rsidRDefault="00514428" w:rsidP="000F45E9">
            <w:pPr>
              <w:rPr>
                <w:sz w:val="26"/>
                <w:szCs w:val="26"/>
                <w:lang w:val="vi-VN" w:eastAsia="x-none"/>
              </w:rPr>
            </w:pPr>
            <w:r w:rsidRPr="0054704D">
              <w:rPr>
                <w:sz w:val="26"/>
                <w:szCs w:val="26"/>
                <w:lang w:val="vi-VN" w:eastAsia="x-none"/>
              </w:rPr>
              <w:t>created_at</w:t>
            </w:r>
          </w:p>
        </w:tc>
        <w:tc>
          <w:tcPr>
            <w:tcW w:w="2748" w:type="pct"/>
            <w:vAlign w:val="center"/>
            <w:hideMark/>
          </w:tcPr>
          <w:p w14:paraId="008D202C" w14:textId="77777777" w:rsidR="00514428" w:rsidRPr="0054704D" w:rsidRDefault="00514428" w:rsidP="000F45E9">
            <w:pPr>
              <w:rPr>
                <w:sz w:val="26"/>
                <w:szCs w:val="26"/>
                <w:lang w:val="vi-VN" w:eastAsia="x-none"/>
              </w:rPr>
            </w:pPr>
            <w:r w:rsidRPr="0054704D">
              <w:rPr>
                <w:sz w:val="26"/>
                <w:szCs w:val="26"/>
                <w:lang w:val="vi-VN" w:eastAsia="x-none"/>
              </w:rPr>
              <w:t>Thời gian tạo.</w:t>
            </w:r>
          </w:p>
        </w:tc>
      </w:tr>
      <w:tr w:rsidR="00514428" w:rsidRPr="0054704D" w14:paraId="75ED2D64" w14:textId="77777777" w:rsidTr="005514ED">
        <w:trPr>
          <w:jc w:val="center"/>
        </w:trPr>
        <w:tc>
          <w:tcPr>
            <w:tcW w:w="440" w:type="pct"/>
            <w:vAlign w:val="center"/>
            <w:hideMark/>
          </w:tcPr>
          <w:p w14:paraId="4F65CBE2" w14:textId="77777777" w:rsidR="00514428" w:rsidRPr="0054704D" w:rsidRDefault="00514428" w:rsidP="000F410D">
            <w:pPr>
              <w:jc w:val="center"/>
              <w:rPr>
                <w:sz w:val="26"/>
                <w:szCs w:val="26"/>
                <w:lang w:val="vi-VN" w:eastAsia="x-none"/>
              </w:rPr>
            </w:pPr>
            <w:r w:rsidRPr="0054704D">
              <w:rPr>
                <w:sz w:val="26"/>
                <w:szCs w:val="26"/>
                <w:lang w:val="vi-VN" w:eastAsia="x-none"/>
              </w:rPr>
              <w:t>11</w:t>
            </w:r>
          </w:p>
        </w:tc>
        <w:tc>
          <w:tcPr>
            <w:tcW w:w="1812" w:type="pct"/>
            <w:vAlign w:val="center"/>
            <w:hideMark/>
          </w:tcPr>
          <w:p w14:paraId="0F4B755F" w14:textId="77777777" w:rsidR="00514428" w:rsidRPr="0054704D" w:rsidRDefault="00514428" w:rsidP="000F45E9">
            <w:pPr>
              <w:rPr>
                <w:sz w:val="26"/>
                <w:szCs w:val="26"/>
                <w:lang w:val="vi-VN" w:eastAsia="x-none"/>
              </w:rPr>
            </w:pPr>
            <w:r w:rsidRPr="0054704D">
              <w:rPr>
                <w:sz w:val="26"/>
                <w:szCs w:val="26"/>
                <w:lang w:val="vi-VN" w:eastAsia="x-none"/>
              </w:rPr>
              <w:t>updated_at</w:t>
            </w:r>
          </w:p>
        </w:tc>
        <w:tc>
          <w:tcPr>
            <w:tcW w:w="2748" w:type="pct"/>
            <w:vAlign w:val="center"/>
            <w:hideMark/>
          </w:tcPr>
          <w:p w14:paraId="5CE26FF0" w14:textId="77777777" w:rsidR="00514428" w:rsidRPr="0054704D" w:rsidRDefault="00514428" w:rsidP="000F45E9">
            <w:pPr>
              <w:rPr>
                <w:sz w:val="26"/>
                <w:szCs w:val="26"/>
                <w:lang w:val="vi-VN" w:eastAsia="x-none"/>
              </w:rPr>
            </w:pPr>
            <w:r w:rsidRPr="0054704D">
              <w:rPr>
                <w:sz w:val="26"/>
                <w:szCs w:val="26"/>
                <w:lang w:val="vi-VN" w:eastAsia="x-none"/>
              </w:rPr>
              <w:t>Thời gian cập nhật.</w:t>
            </w:r>
          </w:p>
        </w:tc>
      </w:tr>
    </w:tbl>
    <w:p w14:paraId="26F3420D" w14:textId="77777777" w:rsidR="00514428" w:rsidRPr="005624A6" w:rsidRDefault="00514428" w:rsidP="00514428">
      <w:pPr>
        <w:pStyle w:val="Noidung"/>
        <w:rPr>
          <w:szCs w:val="26"/>
        </w:rPr>
      </w:pPr>
      <w:r w:rsidRPr="005624A6">
        <w:rPr>
          <w:szCs w:val="26"/>
        </w:rPr>
        <w:t>Bảng: QuizScoringStats (Thống kê độ khó/phân loại câu hỏi)</w:t>
      </w:r>
    </w:p>
    <w:p w14:paraId="2B5E78F7" w14:textId="324721F3" w:rsidR="000F45E9" w:rsidRPr="000F45E9" w:rsidRDefault="000F45E9" w:rsidP="000F45E9">
      <w:pPr>
        <w:pStyle w:val="Caption"/>
        <w:keepNext/>
        <w:rPr>
          <w:lang w:val="vi-VN"/>
        </w:rPr>
      </w:pPr>
      <w:bookmarkStart w:id="124" w:name="_Toc217711289"/>
      <w:r w:rsidRPr="00432CC6">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38</w:t>
      </w:r>
      <w:r w:rsidR="00B5572B">
        <w:rPr>
          <w:lang w:val="vi-VN"/>
        </w:rPr>
        <w:fldChar w:fldCharType="end"/>
      </w:r>
      <w:r>
        <w:rPr>
          <w:lang w:val="vi-VN"/>
        </w:rPr>
        <w:t xml:space="preserve"> </w:t>
      </w:r>
      <w:r w:rsidR="00FD70DD">
        <w:rPr>
          <w:lang w:val="vi-VN"/>
        </w:rPr>
        <w:t xml:space="preserve">Đặc tả </w:t>
      </w:r>
      <w:r>
        <w:rPr>
          <w:lang w:val="vi-VN"/>
        </w:rPr>
        <w:t>bảng QuizScoringStats</w:t>
      </w:r>
      <w:bookmarkEnd w:id="124"/>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12"/>
        <w:gridCol w:w="2672"/>
        <w:gridCol w:w="5388"/>
      </w:tblGrid>
      <w:tr w:rsidR="00514428" w:rsidRPr="0054704D" w14:paraId="51586EFE" w14:textId="77777777" w:rsidTr="005514ED">
        <w:trPr>
          <w:jc w:val="center"/>
        </w:trPr>
        <w:tc>
          <w:tcPr>
            <w:tcW w:w="406" w:type="pct"/>
            <w:vAlign w:val="center"/>
            <w:hideMark/>
          </w:tcPr>
          <w:p w14:paraId="5D39B5C7"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523" w:type="pct"/>
            <w:vAlign w:val="center"/>
            <w:hideMark/>
          </w:tcPr>
          <w:p w14:paraId="09FF70F5"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3071" w:type="pct"/>
            <w:vAlign w:val="center"/>
            <w:hideMark/>
          </w:tcPr>
          <w:p w14:paraId="279D1C6E"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7E3C9871" w14:textId="77777777" w:rsidTr="005514ED">
        <w:trPr>
          <w:jc w:val="center"/>
        </w:trPr>
        <w:tc>
          <w:tcPr>
            <w:tcW w:w="406" w:type="pct"/>
            <w:vAlign w:val="center"/>
            <w:hideMark/>
          </w:tcPr>
          <w:p w14:paraId="48A6E79B"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523" w:type="pct"/>
            <w:vAlign w:val="center"/>
            <w:hideMark/>
          </w:tcPr>
          <w:p w14:paraId="460FFD46" w14:textId="77777777" w:rsidR="00514428" w:rsidRPr="0054704D" w:rsidRDefault="00514428" w:rsidP="000F45E9">
            <w:pPr>
              <w:rPr>
                <w:sz w:val="26"/>
                <w:szCs w:val="26"/>
                <w:lang w:val="vi-VN" w:eastAsia="x-none"/>
              </w:rPr>
            </w:pPr>
            <w:r w:rsidRPr="0054704D">
              <w:rPr>
                <w:sz w:val="26"/>
                <w:szCs w:val="26"/>
                <w:lang w:val="vi-VN" w:eastAsia="x-none"/>
              </w:rPr>
              <w:t>stats_id</w:t>
            </w:r>
          </w:p>
        </w:tc>
        <w:tc>
          <w:tcPr>
            <w:tcW w:w="3071" w:type="pct"/>
            <w:vAlign w:val="center"/>
            <w:hideMark/>
          </w:tcPr>
          <w:p w14:paraId="6E7449B5" w14:textId="77777777" w:rsidR="00514428" w:rsidRPr="0054704D" w:rsidRDefault="00514428" w:rsidP="000F45E9">
            <w:pPr>
              <w:rPr>
                <w:sz w:val="26"/>
                <w:szCs w:val="26"/>
                <w:lang w:val="vi-VN" w:eastAsia="x-none"/>
              </w:rPr>
            </w:pPr>
            <w:r w:rsidRPr="0054704D">
              <w:rPr>
                <w:sz w:val="26"/>
                <w:szCs w:val="26"/>
                <w:lang w:val="vi-VN" w:eastAsia="x-none"/>
              </w:rPr>
              <w:t>Khóa chính.</w:t>
            </w:r>
          </w:p>
        </w:tc>
      </w:tr>
      <w:tr w:rsidR="00514428" w:rsidRPr="0054704D" w14:paraId="42B258DB" w14:textId="77777777" w:rsidTr="005514ED">
        <w:trPr>
          <w:jc w:val="center"/>
        </w:trPr>
        <w:tc>
          <w:tcPr>
            <w:tcW w:w="406" w:type="pct"/>
            <w:vAlign w:val="center"/>
            <w:hideMark/>
          </w:tcPr>
          <w:p w14:paraId="75B11245"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523" w:type="pct"/>
            <w:vAlign w:val="center"/>
            <w:hideMark/>
          </w:tcPr>
          <w:p w14:paraId="2516DE93" w14:textId="77777777" w:rsidR="00514428" w:rsidRPr="0054704D" w:rsidRDefault="00514428" w:rsidP="000F45E9">
            <w:pPr>
              <w:rPr>
                <w:sz w:val="26"/>
                <w:szCs w:val="26"/>
                <w:lang w:val="vi-VN" w:eastAsia="x-none"/>
              </w:rPr>
            </w:pPr>
            <w:r w:rsidRPr="0054704D">
              <w:rPr>
                <w:sz w:val="26"/>
                <w:szCs w:val="26"/>
                <w:lang w:val="vi-VN" w:eastAsia="x-none"/>
              </w:rPr>
              <w:t>quiz_id</w:t>
            </w:r>
          </w:p>
        </w:tc>
        <w:tc>
          <w:tcPr>
            <w:tcW w:w="3071" w:type="pct"/>
            <w:vAlign w:val="center"/>
            <w:hideMark/>
          </w:tcPr>
          <w:p w14:paraId="79656A77" w14:textId="77777777" w:rsidR="00514428" w:rsidRPr="0054704D" w:rsidRDefault="00514428" w:rsidP="000F45E9">
            <w:pPr>
              <w:rPr>
                <w:sz w:val="26"/>
                <w:szCs w:val="26"/>
                <w:lang w:val="vi-VN" w:eastAsia="x-none"/>
              </w:rPr>
            </w:pPr>
            <w:r w:rsidRPr="0054704D">
              <w:rPr>
                <w:sz w:val="26"/>
                <w:szCs w:val="26"/>
                <w:lang w:val="vi-VN" w:eastAsia="x-none"/>
              </w:rPr>
              <w:t>Mã bài kiểm tra.</w:t>
            </w:r>
          </w:p>
        </w:tc>
      </w:tr>
      <w:tr w:rsidR="00514428" w:rsidRPr="0054704D" w14:paraId="6703F5CF" w14:textId="77777777" w:rsidTr="005514ED">
        <w:trPr>
          <w:jc w:val="center"/>
        </w:trPr>
        <w:tc>
          <w:tcPr>
            <w:tcW w:w="406" w:type="pct"/>
            <w:vAlign w:val="center"/>
            <w:hideMark/>
          </w:tcPr>
          <w:p w14:paraId="4F07ACB0"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523" w:type="pct"/>
            <w:vAlign w:val="center"/>
            <w:hideMark/>
          </w:tcPr>
          <w:p w14:paraId="7478C1B0" w14:textId="77777777" w:rsidR="00514428" w:rsidRPr="0054704D" w:rsidRDefault="00514428" w:rsidP="000F45E9">
            <w:pPr>
              <w:rPr>
                <w:sz w:val="26"/>
                <w:szCs w:val="26"/>
                <w:lang w:val="vi-VN" w:eastAsia="x-none"/>
              </w:rPr>
            </w:pPr>
            <w:r w:rsidRPr="0054704D">
              <w:rPr>
                <w:sz w:val="26"/>
                <w:szCs w:val="26"/>
                <w:lang w:val="vi-VN" w:eastAsia="x-none"/>
              </w:rPr>
              <w:t>question_id</w:t>
            </w:r>
          </w:p>
        </w:tc>
        <w:tc>
          <w:tcPr>
            <w:tcW w:w="3071" w:type="pct"/>
            <w:vAlign w:val="center"/>
            <w:hideMark/>
          </w:tcPr>
          <w:p w14:paraId="57AB7067" w14:textId="77777777" w:rsidR="00514428" w:rsidRPr="0054704D" w:rsidRDefault="00514428" w:rsidP="000F45E9">
            <w:pPr>
              <w:rPr>
                <w:sz w:val="26"/>
                <w:szCs w:val="26"/>
                <w:lang w:val="vi-VN" w:eastAsia="x-none"/>
              </w:rPr>
            </w:pPr>
            <w:r w:rsidRPr="0054704D">
              <w:rPr>
                <w:sz w:val="26"/>
                <w:szCs w:val="26"/>
                <w:lang w:val="vi-VN" w:eastAsia="x-none"/>
              </w:rPr>
              <w:t>Mã câu hỏi.</w:t>
            </w:r>
          </w:p>
        </w:tc>
      </w:tr>
      <w:tr w:rsidR="00514428" w:rsidRPr="00650B6D" w14:paraId="1C35A89C" w14:textId="77777777" w:rsidTr="005514ED">
        <w:trPr>
          <w:jc w:val="center"/>
        </w:trPr>
        <w:tc>
          <w:tcPr>
            <w:tcW w:w="406" w:type="pct"/>
            <w:vAlign w:val="center"/>
            <w:hideMark/>
          </w:tcPr>
          <w:p w14:paraId="1DF9F09A"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523" w:type="pct"/>
            <w:vAlign w:val="center"/>
            <w:hideMark/>
          </w:tcPr>
          <w:p w14:paraId="188FF4BA" w14:textId="77777777" w:rsidR="00514428" w:rsidRPr="0054704D" w:rsidRDefault="00514428" w:rsidP="000F45E9">
            <w:pPr>
              <w:rPr>
                <w:sz w:val="26"/>
                <w:szCs w:val="26"/>
                <w:lang w:val="vi-VN" w:eastAsia="x-none"/>
              </w:rPr>
            </w:pPr>
            <w:r w:rsidRPr="0054704D">
              <w:rPr>
                <w:sz w:val="26"/>
                <w:szCs w:val="26"/>
                <w:lang w:val="vi-VN" w:eastAsia="x-none"/>
              </w:rPr>
              <w:t>total_attempts</w:t>
            </w:r>
          </w:p>
        </w:tc>
        <w:tc>
          <w:tcPr>
            <w:tcW w:w="3071" w:type="pct"/>
            <w:vAlign w:val="center"/>
            <w:hideMark/>
          </w:tcPr>
          <w:p w14:paraId="65AC408F" w14:textId="77777777" w:rsidR="00514428" w:rsidRPr="0054704D" w:rsidRDefault="00514428" w:rsidP="000F45E9">
            <w:pPr>
              <w:rPr>
                <w:sz w:val="26"/>
                <w:szCs w:val="26"/>
                <w:lang w:val="vi-VN" w:eastAsia="x-none"/>
              </w:rPr>
            </w:pPr>
            <w:r w:rsidRPr="0054704D">
              <w:rPr>
                <w:sz w:val="26"/>
                <w:szCs w:val="26"/>
                <w:lang w:val="vi-VN" w:eastAsia="x-none"/>
              </w:rPr>
              <w:t>Số lần câu hỏi này được trả lời.</w:t>
            </w:r>
          </w:p>
        </w:tc>
      </w:tr>
      <w:tr w:rsidR="00514428" w:rsidRPr="00650B6D" w14:paraId="571AEC61" w14:textId="77777777" w:rsidTr="005514ED">
        <w:trPr>
          <w:jc w:val="center"/>
        </w:trPr>
        <w:tc>
          <w:tcPr>
            <w:tcW w:w="406" w:type="pct"/>
            <w:vAlign w:val="center"/>
            <w:hideMark/>
          </w:tcPr>
          <w:p w14:paraId="51922969"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523" w:type="pct"/>
            <w:vAlign w:val="center"/>
            <w:hideMark/>
          </w:tcPr>
          <w:p w14:paraId="6F4B7895" w14:textId="77777777" w:rsidR="00514428" w:rsidRPr="0054704D" w:rsidRDefault="00514428" w:rsidP="000F45E9">
            <w:pPr>
              <w:rPr>
                <w:sz w:val="26"/>
                <w:szCs w:val="26"/>
                <w:lang w:val="vi-VN" w:eastAsia="x-none"/>
              </w:rPr>
            </w:pPr>
            <w:r w:rsidRPr="0054704D">
              <w:rPr>
                <w:sz w:val="26"/>
                <w:szCs w:val="26"/>
                <w:lang w:val="vi-VN" w:eastAsia="x-none"/>
              </w:rPr>
              <w:t>correct_attempts</w:t>
            </w:r>
          </w:p>
        </w:tc>
        <w:tc>
          <w:tcPr>
            <w:tcW w:w="3071" w:type="pct"/>
            <w:vAlign w:val="center"/>
            <w:hideMark/>
          </w:tcPr>
          <w:p w14:paraId="3D5DEB5C" w14:textId="77777777" w:rsidR="00514428" w:rsidRPr="0054704D" w:rsidRDefault="00514428" w:rsidP="000F45E9">
            <w:pPr>
              <w:rPr>
                <w:sz w:val="26"/>
                <w:szCs w:val="26"/>
                <w:lang w:val="vi-VN" w:eastAsia="x-none"/>
              </w:rPr>
            </w:pPr>
            <w:r w:rsidRPr="0054704D">
              <w:rPr>
                <w:sz w:val="26"/>
                <w:szCs w:val="26"/>
                <w:lang w:val="vi-VN" w:eastAsia="x-none"/>
              </w:rPr>
              <w:t>Số lần trả lời đúng.</w:t>
            </w:r>
          </w:p>
        </w:tc>
      </w:tr>
      <w:tr w:rsidR="00514428" w:rsidRPr="00650B6D" w14:paraId="3DB474A7" w14:textId="77777777" w:rsidTr="005514ED">
        <w:trPr>
          <w:jc w:val="center"/>
        </w:trPr>
        <w:tc>
          <w:tcPr>
            <w:tcW w:w="406" w:type="pct"/>
            <w:vAlign w:val="center"/>
            <w:hideMark/>
          </w:tcPr>
          <w:p w14:paraId="3EEB3BC6"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523" w:type="pct"/>
            <w:vAlign w:val="center"/>
            <w:hideMark/>
          </w:tcPr>
          <w:p w14:paraId="61610267" w14:textId="77777777" w:rsidR="00514428" w:rsidRPr="0054704D" w:rsidRDefault="00514428" w:rsidP="000F45E9">
            <w:pPr>
              <w:rPr>
                <w:sz w:val="26"/>
                <w:szCs w:val="26"/>
                <w:lang w:val="vi-VN" w:eastAsia="x-none"/>
              </w:rPr>
            </w:pPr>
            <w:r w:rsidRPr="0054704D">
              <w:rPr>
                <w:sz w:val="26"/>
                <w:szCs w:val="26"/>
                <w:lang w:val="vi-VN" w:eastAsia="x-none"/>
              </w:rPr>
              <w:t>incorrect_attempts</w:t>
            </w:r>
          </w:p>
        </w:tc>
        <w:tc>
          <w:tcPr>
            <w:tcW w:w="3071" w:type="pct"/>
            <w:vAlign w:val="center"/>
            <w:hideMark/>
          </w:tcPr>
          <w:p w14:paraId="61A623B3" w14:textId="77777777" w:rsidR="00514428" w:rsidRPr="0054704D" w:rsidRDefault="00514428" w:rsidP="000F45E9">
            <w:pPr>
              <w:rPr>
                <w:sz w:val="26"/>
                <w:szCs w:val="26"/>
                <w:lang w:val="vi-VN" w:eastAsia="x-none"/>
              </w:rPr>
            </w:pPr>
            <w:r w:rsidRPr="0054704D">
              <w:rPr>
                <w:sz w:val="26"/>
                <w:szCs w:val="26"/>
                <w:lang w:val="vi-VN" w:eastAsia="x-none"/>
              </w:rPr>
              <w:t>Số lần trả lời sai.</w:t>
            </w:r>
          </w:p>
        </w:tc>
      </w:tr>
      <w:tr w:rsidR="00514428" w:rsidRPr="00650B6D" w14:paraId="1C449B99" w14:textId="77777777" w:rsidTr="005514ED">
        <w:trPr>
          <w:jc w:val="center"/>
        </w:trPr>
        <w:tc>
          <w:tcPr>
            <w:tcW w:w="406" w:type="pct"/>
            <w:vAlign w:val="center"/>
            <w:hideMark/>
          </w:tcPr>
          <w:p w14:paraId="4EEBF05A"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523" w:type="pct"/>
            <w:vAlign w:val="center"/>
            <w:hideMark/>
          </w:tcPr>
          <w:p w14:paraId="4C7083B0" w14:textId="77777777" w:rsidR="00514428" w:rsidRPr="0054704D" w:rsidRDefault="00514428" w:rsidP="000F45E9">
            <w:pPr>
              <w:rPr>
                <w:sz w:val="26"/>
                <w:szCs w:val="26"/>
                <w:lang w:val="vi-VN" w:eastAsia="x-none"/>
              </w:rPr>
            </w:pPr>
            <w:r w:rsidRPr="0054704D">
              <w:rPr>
                <w:sz w:val="26"/>
                <w:szCs w:val="26"/>
                <w:lang w:val="vi-VN" w:eastAsia="x-none"/>
              </w:rPr>
              <w:t>accuracy_rate</w:t>
            </w:r>
          </w:p>
        </w:tc>
        <w:tc>
          <w:tcPr>
            <w:tcW w:w="3071" w:type="pct"/>
            <w:vAlign w:val="center"/>
            <w:hideMark/>
          </w:tcPr>
          <w:p w14:paraId="1378CC5C" w14:textId="77777777" w:rsidR="00514428" w:rsidRPr="0054704D" w:rsidRDefault="00514428" w:rsidP="000F45E9">
            <w:pPr>
              <w:rPr>
                <w:sz w:val="26"/>
                <w:szCs w:val="26"/>
                <w:lang w:val="vi-VN" w:eastAsia="x-none"/>
              </w:rPr>
            </w:pPr>
            <w:r w:rsidRPr="0054704D">
              <w:rPr>
                <w:sz w:val="26"/>
                <w:szCs w:val="26"/>
                <w:lang w:val="vi-VN" w:eastAsia="x-none"/>
              </w:rPr>
              <w:t>Tỷ lệ trả lời đúng.</w:t>
            </w:r>
          </w:p>
        </w:tc>
      </w:tr>
      <w:tr w:rsidR="00514428" w:rsidRPr="0054704D" w14:paraId="5C37F5C1" w14:textId="77777777" w:rsidTr="005514ED">
        <w:trPr>
          <w:jc w:val="center"/>
        </w:trPr>
        <w:tc>
          <w:tcPr>
            <w:tcW w:w="406" w:type="pct"/>
            <w:vAlign w:val="center"/>
            <w:hideMark/>
          </w:tcPr>
          <w:p w14:paraId="0F11FC93"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523" w:type="pct"/>
            <w:vAlign w:val="center"/>
            <w:hideMark/>
          </w:tcPr>
          <w:p w14:paraId="40134B86" w14:textId="77777777" w:rsidR="00514428" w:rsidRPr="0054704D" w:rsidRDefault="00514428" w:rsidP="000F45E9">
            <w:pPr>
              <w:rPr>
                <w:sz w:val="26"/>
                <w:szCs w:val="26"/>
                <w:lang w:val="vi-VN" w:eastAsia="x-none"/>
              </w:rPr>
            </w:pPr>
            <w:r w:rsidRPr="0054704D">
              <w:rPr>
                <w:sz w:val="26"/>
                <w:szCs w:val="26"/>
                <w:lang w:val="vi-VN" w:eastAsia="x-none"/>
              </w:rPr>
              <w:t>average_response_time</w:t>
            </w:r>
          </w:p>
        </w:tc>
        <w:tc>
          <w:tcPr>
            <w:tcW w:w="3071" w:type="pct"/>
            <w:vAlign w:val="center"/>
            <w:hideMark/>
          </w:tcPr>
          <w:p w14:paraId="3F452F64" w14:textId="77777777" w:rsidR="00514428" w:rsidRPr="0054704D" w:rsidRDefault="00514428" w:rsidP="000F45E9">
            <w:pPr>
              <w:rPr>
                <w:sz w:val="26"/>
                <w:szCs w:val="26"/>
                <w:lang w:val="vi-VN" w:eastAsia="x-none"/>
              </w:rPr>
            </w:pPr>
            <w:r w:rsidRPr="0054704D">
              <w:rPr>
                <w:sz w:val="26"/>
                <w:szCs w:val="26"/>
                <w:lang w:val="vi-VN" w:eastAsia="x-none"/>
              </w:rPr>
              <w:t>Thời gian phản hồi trung bình.</w:t>
            </w:r>
          </w:p>
        </w:tc>
      </w:tr>
      <w:tr w:rsidR="00514428" w:rsidRPr="00650B6D" w14:paraId="05374DCC" w14:textId="77777777" w:rsidTr="005514ED">
        <w:trPr>
          <w:jc w:val="center"/>
        </w:trPr>
        <w:tc>
          <w:tcPr>
            <w:tcW w:w="406" w:type="pct"/>
            <w:vAlign w:val="center"/>
            <w:hideMark/>
          </w:tcPr>
          <w:p w14:paraId="69DBD290"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523" w:type="pct"/>
            <w:vAlign w:val="center"/>
            <w:hideMark/>
          </w:tcPr>
          <w:p w14:paraId="3129DC45" w14:textId="77777777" w:rsidR="00514428" w:rsidRPr="0054704D" w:rsidRDefault="00514428" w:rsidP="000F45E9">
            <w:pPr>
              <w:rPr>
                <w:sz w:val="26"/>
                <w:szCs w:val="26"/>
                <w:lang w:val="vi-VN" w:eastAsia="x-none"/>
              </w:rPr>
            </w:pPr>
            <w:r w:rsidRPr="0054704D">
              <w:rPr>
                <w:sz w:val="26"/>
                <w:szCs w:val="26"/>
                <w:lang w:val="vi-VN" w:eastAsia="x-none"/>
              </w:rPr>
              <w:t>difficulty_rating</w:t>
            </w:r>
          </w:p>
        </w:tc>
        <w:tc>
          <w:tcPr>
            <w:tcW w:w="3071" w:type="pct"/>
            <w:vAlign w:val="center"/>
            <w:hideMark/>
          </w:tcPr>
          <w:p w14:paraId="2DF40382" w14:textId="77777777" w:rsidR="00514428" w:rsidRPr="0054704D" w:rsidRDefault="00514428" w:rsidP="000F45E9">
            <w:pPr>
              <w:rPr>
                <w:sz w:val="26"/>
                <w:szCs w:val="26"/>
                <w:lang w:val="vi-VN" w:eastAsia="x-none"/>
              </w:rPr>
            </w:pPr>
            <w:r w:rsidRPr="0054704D">
              <w:rPr>
                <w:sz w:val="26"/>
                <w:szCs w:val="26"/>
                <w:lang w:val="vi-VN" w:eastAsia="x-none"/>
              </w:rPr>
              <w:t>Đánh giá độ khó (tự động tính).</w:t>
            </w:r>
          </w:p>
        </w:tc>
      </w:tr>
      <w:tr w:rsidR="00514428" w:rsidRPr="00650B6D" w14:paraId="5BDA7E80" w14:textId="77777777" w:rsidTr="005514ED">
        <w:trPr>
          <w:jc w:val="center"/>
        </w:trPr>
        <w:tc>
          <w:tcPr>
            <w:tcW w:w="406" w:type="pct"/>
            <w:vAlign w:val="center"/>
            <w:hideMark/>
          </w:tcPr>
          <w:p w14:paraId="35B04E19" w14:textId="77777777" w:rsidR="00514428" w:rsidRPr="0054704D" w:rsidRDefault="00514428" w:rsidP="000F410D">
            <w:pPr>
              <w:jc w:val="center"/>
              <w:rPr>
                <w:sz w:val="26"/>
                <w:szCs w:val="26"/>
                <w:lang w:val="vi-VN" w:eastAsia="x-none"/>
              </w:rPr>
            </w:pPr>
            <w:r w:rsidRPr="0054704D">
              <w:rPr>
                <w:sz w:val="26"/>
                <w:szCs w:val="26"/>
                <w:lang w:val="vi-VN" w:eastAsia="x-none"/>
              </w:rPr>
              <w:t>10</w:t>
            </w:r>
          </w:p>
        </w:tc>
        <w:tc>
          <w:tcPr>
            <w:tcW w:w="1523" w:type="pct"/>
            <w:vAlign w:val="center"/>
            <w:hideMark/>
          </w:tcPr>
          <w:p w14:paraId="47B0D765" w14:textId="77777777" w:rsidR="00514428" w:rsidRPr="0054704D" w:rsidRDefault="00514428" w:rsidP="000F45E9">
            <w:pPr>
              <w:rPr>
                <w:sz w:val="26"/>
                <w:szCs w:val="26"/>
                <w:lang w:val="vi-VN" w:eastAsia="x-none"/>
              </w:rPr>
            </w:pPr>
            <w:r w:rsidRPr="0054704D">
              <w:rPr>
                <w:sz w:val="26"/>
                <w:szCs w:val="26"/>
                <w:lang w:val="vi-VN" w:eastAsia="x-none"/>
              </w:rPr>
              <w:t>discrimination_index</w:t>
            </w:r>
          </w:p>
        </w:tc>
        <w:tc>
          <w:tcPr>
            <w:tcW w:w="3071" w:type="pct"/>
            <w:vAlign w:val="center"/>
            <w:hideMark/>
          </w:tcPr>
          <w:p w14:paraId="66440E03" w14:textId="77777777" w:rsidR="00514428" w:rsidRPr="0054704D" w:rsidRDefault="00514428" w:rsidP="000F45E9">
            <w:pPr>
              <w:rPr>
                <w:sz w:val="26"/>
                <w:szCs w:val="26"/>
                <w:lang w:val="vi-VN" w:eastAsia="x-none"/>
              </w:rPr>
            </w:pPr>
            <w:r w:rsidRPr="0054704D">
              <w:rPr>
                <w:sz w:val="26"/>
                <w:szCs w:val="26"/>
                <w:lang w:val="vi-VN" w:eastAsia="x-none"/>
              </w:rPr>
              <w:t>Chỉ số phân loại (độ phân biệt học sinh giỏi/yếu).</w:t>
            </w:r>
          </w:p>
        </w:tc>
      </w:tr>
      <w:tr w:rsidR="00514428" w:rsidRPr="0054704D" w14:paraId="27626CCB" w14:textId="77777777" w:rsidTr="005514ED">
        <w:trPr>
          <w:jc w:val="center"/>
        </w:trPr>
        <w:tc>
          <w:tcPr>
            <w:tcW w:w="406" w:type="pct"/>
            <w:vAlign w:val="center"/>
            <w:hideMark/>
          </w:tcPr>
          <w:p w14:paraId="6833E68A" w14:textId="77777777" w:rsidR="00514428" w:rsidRPr="0054704D" w:rsidRDefault="00514428" w:rsidP="000F410D">
            <w:pPr>
              <w:jc w:val="center"/>
              <w:rPr>
                <w:sz w:val="26"/>
                <w:szCs w:val="26"/>
                <w:lang w:val="vi-VN" w:eastAsia="x-none"/>
              </w:rPr>
            </w:pPr>
            <w:r w:rsidRPr="0054704D">
              <w:rPr>
                <w:sz w:val="26"/>
                <w:szCs w:val="26"/>
                <w:lang w:val="vi-VN" w:eastAsia="x-none"/>
              </w:rPr>
              <w:t>11</w:t>
            </w:r>
          </w:p>
        </w:tc>
        <w:tc>
          <w:tcPr>
            <w:tcW w:w="1523" w:type="pct"/>
            <w:vAlign w:val="center"/>
            <w:hideMark/>
          </w:tcPr>
          <w:p w14:paraId="2A202782" w14:textId="77777777" w:rsidR="00514428" w:rsidRPr="0054704D" w:rsidRDefault="00514428" w:rsidP="000F45E9">
            <w:pPr>
              <w:rPr>
                <w:sz w:val="26"/>
                <w:szCs w:val="26"/>
                <w:lang w:val="vi-VN" w:eastAsia="x-none"/>
              </w:rPr>
            </w:pPr>
            <w:r w:rsidRPr="0054704D">
              <w:rPr>
                <w:sz w:val="26"/>
                <w:szCs w:val="26"/>
                <w:lang w:val="vi-VN" w:eastAsia="x-none"/>
              </w:rPr>
              <w:t>created_at</w:t>
            </w:r>
          </w:p>
        </w:tc>
        <w:tc>
          <w:tcPr>
            <w:tcW w:w="3071" w:type="pct"/>
            <w:vAlign w:val="center"/>
            <w:hideMark/>
          </w:tcPr>
          <w:p w14:paraId="2E9864DE" w14:textId="77777777" w:rsidR="00514428" w:rsidRPr="0054704D" w:rsidRDefault="00514428" w:rsidP="000F45E9">
            <w:pPr>
              <w:rPr>
                <w:sz w:val="26"/>
                <w:szCs w:val="26"/>
                <w:lang w:val="vi-VN" w:eastAsia="x-none"/>
              </w:rPr>
            </w:pPr>
            <w:r w:rsidRPr="0054704D">
              <w:rPr>
                <w:sz w:val="26"/>
                <w:szCs w:val="26"/>
                <w:lang w:val="vi-VN" w:eastAsia="x-none"/>
              </w:rPr>
              <w:t>Thời gian tạo.</w:t>
            </w:r>
          </w:p>
        </w:tc>
      </w:tr>
    </w:tbl>
    <w:p w14:paraId="05F480EA" w14:textId="77777777" w:rsidR="00514428" w:rsidRPr="005624A6" w:rsidRDefault="00514428" w:rsidP="00514428">
      <w:pPr>
        <w:pStyle w:val="Noidung"/>
        <w:rPr>
          <w:szCs w:val="26"/>
        </w:rPr>
      </w:pPr>
      <w:r w:rsidRPr="005624A6">
        <w:rPr>
          <w:szCs w:val="26"/>
        </w:rPr>
        <w:t>Bảng: PracticeRecommendations (Gợi ý luyện tập)</w:t>
      </w:r>
    </w:p>
    <w:p w14:paraId="1A9D533A" w14:textId="5B703FFF" w:rsidR="00432CC6" w:rsidRPr="00432CC6" w:rsidRDefault="00432CC6" w:rsidP="00432CC6">
      <w:pPr>
        <w:pStyle w:val="Caption"/>
        <w:keepNext/>
        <w:rPr>
          <w:lang w:val="vi-VN"/>
        </w:rPr>
      </w:pPr>
      <w:bookmarkStart w:id="125" w:name="_Toc217711290"/>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39</w:t>
      </w:r>
      <w:r w:rsidR="00B5572B">
        <w:fldChar w:fldCharType="end"/>
      </w:r>
      <w:r>
        <w:rPr>
          <w:lang w:val="vi-VN"/>
        </w:rPr>
        <w:t xml:space="preserve"> </w:t>
      </w:r>
      <w:r w:rsidR="00FD70DD">
        <w:t xml:space="preserve">Đặc tả </w:t>
      </w:r>
      <w:r>
        <w:rPr>
          <w:lang w:val="vi-VN"/>
        </w:rPr>
        <w:t xml:space="preserve">bảng </w:t>
      </w:r>
      <w:r w:rsidRPr="005624A6">
        <w:rPr>
          <w:szCs w:val="26"/>
        </w:rPr>
        <w:t>PracticeRecommendations</w:t>
      </w:r>
      <w:bookmarkEnd w:id="125"/>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8"/>
        <w:gridCol w:w="2859"/>
        <w:gridCol w:w="5205"/>
      </w:tblGrid>
      <w:tr w:rsidR="00514428" w:rsidRPr="0054704D" w14:paraId="2F2DE1D7" w14:textId="77777777" w:rsidTr="00432CC6">
        <w:trPr>
          <w:tblHeader/>
          <w:jc w:val="center"/>
        </w:trPr>
        <w:tc>
          <w:tcPr>
            <w:tcW w:w="391" w:type="pct"/>
            <w:vAlign w:val="center"/>
            <w:hideMark/>
          </w:tcPr>
          <w:p w14:paraId="10024A55"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577" w:type="pct"/>
            <w:vAlign w:val="center"/>
            <w:hideMark/>
          </w:tcPr>
          <w:p w14:paraId="42EA50A2"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3032" w:type="pct"/>
            <w:vAlign w:val="center"/>
            <w:hideMark/>
          </w:tcPr>
          <w:p w14:paraId="322421B5"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5608BFA7" w14:textId="77777777" w:rsidTr="005514ED">
        <w:trPr>
          <w:jc w:val="center"/>
        </w:trPr>
        <w:tc>
          <w:tcPr>
            <w:tcW w:w="391" w:type="pct"/>
            <w:vAlign w:val="center"/>
            <w:hideMark/>
          </w:tcPr>
          <w:p w14:paraId="0E3DBAB8"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577" w:type="pct"/>
            <w:vAlign w:val="center"/>
            <w:hideMark/>
          </w:tcPr>
          <w:p w14:paraId="7130CE80" w14:textId="77777777" w:rsidR="00514428" w:rsidRPr="0054704D" w:rsidRDefault="00514428" w:rsidP="00432CC6">
            <w:pPr>
              <w:rPr>
                <w:sz w:val="26"/>
                <w:szCs w:val="26"/>
                <w:lang w:val="vi-VN" w:eastAsia="x-none"/>
              </w:rPr>
            </w:pPr>
            <w:r w:rsidRPr="0054704D">
              <w:rPr>
                <w:sz w:val="26"/>
                <w:szCs w:val="26"/>
                <w:lang w:val="vi-VN" w:eastAsia="x-none"/>
              </w:rPr>
              <w:t>recommendation_id</w:t>
            </w:r>
          </w:p>
        </w:tc>
        <w:tc>
          <w:tcPr>
            <w:tcW w:w="3032" w:type="pct"/>
            <w:vAlign w:val="center"/>
            <w:hideMark/>
          </w:tcPr>
          <w:p w14:paraId="786F0466" w14:textId="77777777" w:rsidR="00514428" w:rsidRPr="0054704D" w:rsidRDefault="00514428" w:rsidP="00432CC6">
            <w:pPr>
              <w:rPr>
                <w:sz w:val="26"/>
                <w:szCs w:val="26"/>
                <w:lang w:val="vi-VN" w:eastAsia="x-none"/>
              </w:rPr>
            </w:pPr>
            <w:r w:rsidRPr="0054704D">
              <w:rPr>
                <w:sz w:val="26"/>
                <w:szCs w:val="26"/>
                <w:lang w:val="vi-VN" w:eastAsia="x-none"/>
              </w:rPr>
              <w:t>Khóa chính.</w:t>
            </w:r>
          </w:p>
        </w:tc>
      </w:tr>
      <w:tr w:rsidR="00514428" w:rsidRPr="0054704D" w14:paraId="32439B98" w14:textId="77777777" w:rsidTr="005514ED">
        <w:trPr>
          <w:jc w:val="center"/>
        </w:trPr>
        <w:tc>
          <w:tcPr>
            <w:tcW w:w="391" w:type="pct"/>
            <w:vAlign w:val="center"/>
            <w:hideMark/>
          </w:tcPr>
          <w:p w14:paraId="28AD5A96"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577" w:type="pct"/>
            <w:vAlign w:val="center"/>
            <w:hideMark/>
          </w:tcPr>
          <w:p w14:paraId="1D78FC12" w14:textId="77777777" w:rsidR="00514428" w:rsidRPr="0054704D" w:rsidRDefault="00514428" w:rsidP="00432CC6">
            <w:pPr>
              <w:rPr>
                <w:sz w:val="26"/>
                <w:szCs w:val="26"/>
                <w:lang w:val="vi-VN" w:eastAsia="x-none"/>
              </w:rPr>
            </w:pPr>
            <w:r w:rsidRPr="0054704D">
              <w:rPr>
                <w:sz w:val="26"/>
                <w:szCs w:val="26"/>
                <w:lang w:val="vi-VN" w:eastAsia="x-none"/>
              </w:rPr>
              <w:t>user_id</w:t>
            </w:r>
          </w:p>
        </w:tc>
        <w:tc>
          <w:tcPr>
            <w:tcW w:w="3032" w:type="pct"/>
            <w:vAlign w:val="center"/>
            <w:hideMark/>
          </w:tcPr>
          <w:p w14:paraId="456AEE45" w14:textId="77777777" w:rsidR="00514428" w:rsidRPr="0054704D" w:rsidRDefault="00514428" w:rsidP="00432CC6">
            <w:pPr>
              <w:rPr>
                <w:sz w:val="26"/>
                <w:szCs w:val="26"/>
                <w:lang w:val="vi-VN" w:eastAsia="x-none"/>
              </w:rPr>
            </w:pPr>
            <w:r w:rsidRPr="0054704D">
              <w:rPr>
                <w:sz w:val="26"/>
                <w:szCs w:val="26"/>
                <w:lang w:val="vi-VN" w:eastAsia="x-none"/>
              </w:rPr>
              <w:t>Mã sinh viên.</w:t>
            </w:r>
          </w:p>
        </w:tc>
      </w:tr>
      <w:tr w:rsidR="00514428" w:rsidRPr="00650B6D" w14:paraId="09D7E164" w14:textId="77777777" w:rsidTr="005514ED">
        <w:trPr>
          <w:jc w:val="center"/>
        </w:trPr>
        <w:tc>
          <w:tcPr>
            <w:tcW w:w="391" w:type="pct"/>
            <w:vAlign w:val="center"/>
            <w:hideMark/>
          </w:tcPr>
          <w:p w14:paraId="66B4D77B"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577" w:type="pct"/>
            <w:vAlign w:val="center"/>
            <w:hideMark/>
          </w:tcPr>
          <w:p w14:paraId="42BB6B8A" w14:textId="77777777" w:rsidR="00514428" w:rsidRPr="0054704D" w:rsidRDefault="00514428" w:rsidP="00432CC6">
            <w:pPr>
              <w:rPr>
                <w:sz w:val="26"/>
                <w:szCs w:val="26"/>
                <w:lang w:val="vi-VN" w:eastAsia="x-none"/>
              </w:rPr>
            </w:pPr>
            <w:r w:rsidRPr="0054704D">
              <w:rPr>
                <w:sz w:val="26"/>
                <w:szCs w:val="26"/>
                <w:lang w:val="vi-VN" w:eastAsia="x-none"/>
              </w:rPr>
              <w:t>recommendation_type</w:t>
            </w:r>
          </w:p>
        </w:tc>
        <w:tc>
          <w:tcPr>
            <w:tcW w:w="3032" w:type="pct"/>
            <w:vAlign w:val="center"/>
            <w:hideMark/>
          </w:tcPr>
          <w:p w14:paraId="2B196F84" w14:textId="77777777" w:rsidR="00514428" w:rsidRPr="0054704D" w:rsidRDefault="00514428" w:rsidP="00432CC6">
            <w:pPr>
              <w:rPr>
                <w:sz w:val="26"/>
                <w:szCs w:val="26"/>
                <w:lang w:val="vi-VN" w:eastAsia="x-none"/>
              </w:rPr>
            </w:pPr>
            <w:r w:rsidRPr="0054704D">
              <w:rPr>
                <w:sz w:val="26"/>
                <w:szCs w:val="26"/>
                <w:lang w:val="vi-VN" w:eastAsia="x-none"/>
              </w:rPr>
              <w:t>Loại gợi ý (VD: Ôn tập, Nâng cao).</w:t>
            </w:r>
          </w:p>
        </w:tc>
      </w:tr>
      <w:tr w:rsidR="00514428" w:rsidRPr="00650B6D" w14:paraId="5F46F0DB" w14:textId="77777777" w:rsidTr="005514ED">
        <w:trPr>
          <w:jc w:val="center"/>
        </w:trPr>
        <w:tc>
          <w:tcPr>
            <w:tcW w:w="391" w:type="pct"/>
            <w:vAlign w:val="center"/>
            <w:hideMark/>
          </w:tcPr>
          <w:p w14:paraId="39EE62EA"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577" w:type="pct"/>
            <w:vAlign w:val="center"/>
            <w:hideMark/>
          </w:tcPr>
          <w:p w14:paraId="09557D95" w14:textId="77777777" w:rsidR="00514428" w:rsidRPr="0054704D" w:rsidRDefault="00514428" w:rsidP="00432CC6">
            <w:pPr>
              <w:rPr>
                <w:sz w:val="26"/>
                <w:szCs w:val="26"/>
                <w:lang w:val="vi-VN" w:eastAsia="x-none"/>
              </w:rPr>
            </w:pPr>
            <w:r w:rsidRPr="0054704D">
              <w:rPr>
                <w:sz w:val="26"/>
                <w:szCs w:val="26"/>
                <w:lang w:val="vi-VN" w:eastAsia="x-none"/>
              </w:rPr>
              <w:t>target_lo_id</w:t>
            </w:r>
          </w:p>
        </w:tc>
        <w:tc>
          <w:tcPr>
            <w:tcW w:w="3032" w:type="pct"/>
            <w:vAlign w:val="center"/>
            <w:hideMark/>
          </w:tcPr>
          <w:p w14:paraId="2FBF770D" w14:textId="77777777" w:rsidR="00514428" w:rsidRPr="0054704D" w:rsidRDefault="00514428" w:rsidP="00432CC6">
            <w:pPr>
              <w:rPr>
                <w:sz w:val="26"/>
                <w:szCs w:val="26"/>
                <w:lang w:val="vi-VN" w:eastAsia="x-none"/>
              </w:rPr>
            </w:pPr>
            <w:r w:rsidRPr="0054704D">
              <w:rPr>
                <w:sz w:val="26"/>
                <w:szCs w:val="26"/>
                <w:lang w:val="vi-VN" w:eastAsia="x-none"/>
              </w:rPr>
              <w:t>Mục tiêu vào chuẩn đầu ra nào.</w:t>
            </w:r>
          </w:p>
        </w:tc>
      </w:tr>
      <w:tr w:rsidR="00514428" w:rsidRPr="00650B6D" w14:paraId="5EFD8274" w14:textId="77777777" w:rsidTr="005514ED">
        <w:trPr>
          <w:jc w:val="center"/>
        </w:trPr>
        <w:tc>
          <w:tcPr>
            <w:tcW w:w="391" w:type="pct"/>
            <w:vAlign w:val="center"/>
            <w:hideMark/>
          </w:tcPr>
          <w:p w14:paraId="3F92F82C"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577" w:type="pct"/>
            <w:vAlign w:val="center"/>
            <w:hideMark/>
          </w:tcPr>
          <w:p w14:paraId="04477812" w14:textId="77777777" w:rsidR="00514428" w:rsidRPr="0054704D" w:rsidRDefault="00514428" w:rsidP="00432CC6">
            <w:pPr>
              <w:rPr>
                <w:sz w:val="26"/>
                <w:szCs w:val="26"/>
                <w:lang w:val="vi-VN" w:eastAsia="x-none"/>
              </w:rPr>
            </w:pPr>
            <w:r w:rsidRPr="0054704D">
              <w:rPr>
                <w:sz w:val="26"/>
                <w:szCs w:val="26"/>
                <w:lang w:val="vi-VN" w:eastAsia="x-none"/>
              </w:rPr>
              <w:t>target_subject_id</w:t>
            </w:r>
          </w:p>
        </w:tc>
        <w:tc>
          <w:tcPr>
            <w:tcW w:w="3032" w:type="pct"/>
            <w:vAlign w:val="center"/>
            <w:hideMark/>
          </w:tcPr>
          <w:p w14:paraId="44D5F3F9" w14:textId="77777777" w:rsidR="00514428" w:rsidRPr="0054704D" w:rsidRDefault="00514428" w:rsidP="00432CC6">
            <w:pPr>
              <w:rPr>
                <w:sz w:val="26"/>
                <w:szCs w:val="26"/>
                <w:lang w:val="vi-VN" w:eastAsia="x-none"/>
              </w:rPr>
            </w:pPr>
            <w:r w:rsidRPr="0054704D">
              <w:rPr>
                <w:sz w:val="26"/>
                <w:szCs w:val="26"/>
                <w:lang w:val="vi-VN" w:eastAsia="x-none"/>
              </w:rPr>
              <w:t>Mục tiêu vào môn nào.</w:t>
            </w:r>
          </w:p>
        </w:tc>
      </w:tr>
      <w:tr w:rsidR="00514428" w:rsidRPr="00650B6D" w14:paraId="03340940" w14:textId="77777777" w:rsidTr="005514ED">
        <w:trPr>
          <w:jc w:val="center"/>
        </w:trPr>
        <w:tc>
          <w:tcPr>
            <w:tcW w:w="391" w:type="pct"/>
            <w:vAlign w:val="center"/>
            <w:hideMark/>
          </w:tcPr>
          <w:p w14:paraId="3E8284AA"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577" w:type="pct"/>
            <w:vAlign w:val="center"/>
            <w:hideMark/>
          </w:tcPr>
          <w:p w14:paraId="30285682" w14:textId="77777777" w:rsidR="00514428" w:rsidRPr="0054704D" w:rsidRDefault="00514428" w:rsidP="00432CC6">
            <w:pPr>
              <w:rPr>
                <w:sz w:val="26"/>
                <w:szCs w:val="26"/>
                <w:lang w:val="vi-VN" w:eastAsia="x-none"/>
              </w:rPr>
            </w:pPr>
            <w:r w:rsidRPr="0054704D">
              <w:rPr>
                <w:sz w:val="26"/>
                <w:szCs w:val="26"/>
                <w:lang w:val="vi-VN" w:eastAsia="x-none"/>
              </w:rPr>
              <w:t>target_chapter_id</w:t>
            </w:r>
          </w:p>
        </w:tc>
        <w:tc>
          <w:tcPr>
            <w:tcW w:w="3032" w:type="pct"/>
            <w:vAlign w:val="center"/>
            <w:hideMark/>
          </w:tcPr>
          <w:p w14:paraId="168B9085" w14:textId="77777777" w:rsidR="00514428" w:rsidRPr="0054704D" w:rsidRDefault="00514428" w:rsidP="00432CC6">
            <w:pPr>
              <w:rPr>
                <w:sz w:val="26"/>
                <w:szCs w:val="26"/>
                <w:lang w:val="vi-VN" w:eastAsia="x-none"/>
              </w:rPr>
            </w:pPr>
            <w:r w:rsidRPr="0054704D">
              <w:rPr>
                <w:sz w:val="26"/>
                <w:szCs w:val="26"/>
                <w:lang w:val="vi-VN" w:eastAsia="x-none"/>
              </w:rPr>
              <w:t>Mục tiêu vào chương nào.</w:t>
            </w:r>
          </w:p>
        </w:tc>
      </w:tr>
      <w:tr w:rsidR="00514428" w:rsidRPr="0054704D" w14:paraId="69020D17" w14:textId="77777777" w:rsidTr="005514ED">
        <w:trPr>
          <w:jc w:val="center"/>
        </w:trPr>
        <w:tc>
          <w:tcPr>
            <w:tcW w:w="391" w:type="pct"/>
            <w:vAlign w:val="center"/>
            <w:hideMark/>
          </w:tcPr>
          <w:p w14:paraId="7E5381EF"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577" w:type="pct"/>
            <w:vAlign w:val="center"/>
            <w:hideMark/>
          </w:tcPr>
          <w:p w14:paraId="64ACBC0A" w14:textId="77777777" w:rsidR="00514428" w:rsidRPr="0054704D" w:rsidRDefault="00514428" w:rsidP="00432CC6">
            <w:pPr>
              <w:rPr>
                <w:sz w:val="26"/>
                <w:szCs w:val="26"/>
                <w:lang w:val="vi-VN" w:eastAsia="x-none"/>
              </w:rPr>
            </w:pPr>
            <w:r w:rsidRPr="0054704D">
              <w:rPr>
                <w:sz w:val="26"/>
                <w:szCs w:val="26"/>
                <w:lang w:val="vi-VN" w:eastAsia="x-none"/>
              </w:rPr>
              <w:t>priority_level</w:t>
            </w:r>
          </w:p>
        </w:tc>
        <w:tc>
          <w:tcPr>
            <w:tcW w:w="3032" w:type="pct"/>
            <w:vAlign w:val="center"/>
            <w:hideMark/>
          </w:tcPr>
          <w:p w14:paraId="51B6B31C" w14:textId="77777777" w:rsidR="00514428" w:rsidRPr="0054704D" w:rsidRDefault="00514428" w:rsidP="00432CC6">
            <w:pPr>
              <w:rPr>
                <w:sz w:val="26"/>
                <w:szCs w:val="26"/>
                <w:lang w:val="vi-VN" w:eastAsia="x-none"/>
              </w:rPr>
            </w:pPr>
            <w:r w:rsidRPr="0054704D">
              <w:rPr>
                <w:sz w:val="26"/>
                <w:szCs w:val="26"/>
                <w:lang w:val="vi-VN" w:eastAsia="x-none"/>
              </w:rPr>
              <w:t>Mức độ ưu tiên.</w:t>
            </w:r>
          </w:p>
        </w:tc>
      </w:tr>
      <w:tr w:rsidR="00514428" w:rsidRPr="00650B6D" w14:paraId="4EE992FF" w14:textId="77777777" w:rsidTr="005514ED">
        <w:trPr>
          <w:jc w:val="center"/>
        </w:trPr>
        <w:tc>
          <w:tcPr>
            <w:tcW w:w="391" w:type="pct"/>
            <w:vAlign w:val="center"/>
            <w:hideMark/>
          </w:tcPr>
          <w:p w14:paraId="0EBD15FB" w14:textId="77777777" w:rsidR="00514428" w:rsidRPr="0054704D" w:rsidRDefault="00514428" w:rsidP="000F410D">
            <w:pPr>
              <w:jc w:val="center"/>
              <w:rPr>
                <w:sz w:val="26"/>
                <w:szCs w:val="26"/>
                <w:lang w:val="vi-VN" w:eastAsia="x-none"/>
              </w:rPr>
            </w:pPr>
            <w:r w:rsidRPr="0054704D">
              <w:rPr>
                <w:sz w:val="26"/>
                <w:szCs w:val="26"/>
                <w:lang w:val="vi-VN" w:eastAsia="x-none"/>
              </w:rPr>
              <w:lastRenderedPageBreak/>
              <w:t>8</w:t>
            </w:r>
          </w:p>
        </w:tc>
        <w:tc>
          <w:tcPr>
            <w:tcW w:w="1577" w:type="pct"/>
            <w:vAlign w:val="center"/>
            <w:hideMark/>
          </w:tcPr>
          <w:p w14:paraId="070103DF" w14:textId="77777777" w:rsidR="00514428" w:rsidRPr="0054704D" w:rsidRDefault="00514428" w:rsidP="00432CC6">
            <w:pPr>
              <w:rPr>
                <w:sz w:val="26"/>
                <w:szCs w:val="26"/>
                <w:lang w:val="vi-VN" w:eastAsia="x-none"/>
              </w:rPr>
            </w:pPr>
            <w:r w:rsidRPr="0054704D">
              <w:rPr>
                <w:sz w:val="26"/>
                <w:szCs w:val="26"/>
                <w:lang w:val="vi-VN" w:eastAsia="x-none"/>
              </w:rPr>
              <w:t>recommendation_content</w:t>
            </w:r>
          </w:p>
        </w:tc>
        <w:tc>
          <w:tcPr>
            <w:tcW w:w="3032" w:type="pct"/>
            <w:vAlign w:val="center"/>
            <w:hideMark/>
          </w:tcPr>
          <w:p w14:paraId="4CFE32A4" w14:textId="77777777" w:rsidR="00514428" w:rsidRPr="0054704D" w:rsidRDefault="00514428" w:rsidP="00432CC6">
            <w:pPr>
              <w:rPr>
                <w:sz w:val="26"/>
                <w:szCs w:val="26"/>
                <w:lang w:val="vi-VN" w:eastAsia="x-none"/>
              </w:rPr>
            </w:pPr>
            <w:r w:rsidRPr="0054704D">
              <w:rPr>
                <w:sz w:val="26"/>
                <w:szCs w:val="26"/>
                <w:lang w:val="vi-VN" w:eastAsia="x-none"/>
              </w:rPr>
              <w:t>Nội dung gợi ý (VD: "Làm bài quiz chương 3").</w:t>
            </w:r>
          </w:p>
        </w:tc>
      </w:tr>
      <w:tr w:rsidR="00514428" w:rsidRPr="00650B6D" w14:paraId="2CC91707" w14:textId="77777777" w:rsidTr="005514ED">
        <w:trPr>
          <w:jc w:val="center"/>
        </w:trPr>
        <w:tc>
          <w:tcPr>
            <w:tcW w:w="391" w:type="pct"/>
            <w:vAlign w:val="center"/>
            <w:hideMark/>
          </w:tcPr>
          <w:p w14:paraId="71B91D2C"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577" w:type="pct"/>
            <w:vAlign w:val="center"/>
            <w:hideMark/>
          </w:tcPr>
          <w:p w14:paraId="65A10756" w14:textId="77777777" w:rsidR="00514428" w:rsidRPr="0054704D" w:rsidRDefault="00514428" w:rsidP="00432CC6">
            <w:pPr>
              <w:rPr>
                <w:sz w:val="26"/>
                <w:szCs w:val="26"/>
                <w:lang w:val="vi-VN" w:eastAsia="x-none"/>
              </w:rPr>
            </w:pPr>
            <w:r w:rsidRPr="0054704D">
              <w:rPr>
                <w:sz w:val="26"/>
                <w:szCs w:val="26"/>
                <w:lang w:val="vi-VN" w:eastAsia="x-none"/>
              </w:rPr>
              <w:t>reasoning</w:t>
            </w:r>
          </w:p>
        </w:tc>
        <w:tc>
          <w:tcPr>
            <w:tcW w:w="3032" w:type="pct"/>
            <w:vAlign w:val="center"/>
            <w:hideMark/>
          </w:tcPr>
          <w:p w14:paraId="6DA34CE0" w14:textId="77777777" w:rsidR="00514428" w:rsidRPr="0054704D" w:rsidRDefault="00514428" w:rsidP="00432CC6">
            <w:pPr>
              <w:rPr>
                <w:sz w:val="26"/>
                <w:szCs w:val="26"/>
                <w:lang w:val="vi-VN" w:eastAsia="x-none"/>
              </w:rPr>
            </w:pPr>
            <w:r w:rsidRPr="0054704D">
              <w:rPr>
                <w:sz w:val="26"/>
                <w:szCs w:val="26"/>
                <w:lang w:val="vi-VN" w:eastAsia="x-none"/>
              </w:rPr>
              <w:t>Lý do gợi ý (VD: "Bạn làm sai câu này nhiều lần").</w:t>
            </w:r>
          </w:p>
        </w:tc>
      </w:tr>
      <w:tr w:rsidR="00514428" w:rsidRPr="00650B6D" w14:paraId="39E476DD" w14:textId="77777777" w:rsidTr="005514ED">
        <w:trPr>
          <w:jc w:val="center"/>
        </w:trPr>
        <w:tc>
          <w:tcPr>
            <w:tcW w:w="391" w:type="pct"/>
            <w:vAlign w:val="center"/>
            <w:hideMark/>
          </w:tcPr>
          <w:p w14:paraId="39851F84" w14:textId="77777777" w:rsidR="00514428" w:rsidRPr="0054704D" w:rsidRDefault="00514428" w:rsidP="000F410D">
            <w:pPr>
              <w:jc w:val="center"/>
              <w:rPr>
                <w:sz w:val="26"/>
                <w:szCs w:val="26"/>
                <w:lang w:val="vi-VN" w:eastAsia="x-none"/>
              </w:rPr>
            </w:pPr>
            <w:r w:rsidRPr="0054704D">
              <w:rPr>
                <w:sz w:val="26"/>
                <w:szCs w:val="26"/>
                <w:lang w:val="vi-VN" w:eastAsia="x-none"/>
              </w:rPr>
              <w:t>10</w:t>
            </w:r>
          </w:p>
        </w:tc>
        <w:tc>
          <w:tcPr>
            <w:tcW w:w="1577" w:type="pct"/>
            <w:vAlign w:val="center"/>
            <w:hideMark/>
          </w:tcPr>
          <w:p w14:paraId="4316D8BB" w14:textId="77777777" w:rsidR="00514428" w:rsidRPr="0054704D" w:rsidRDefault="00514428" w:rsidP="00432CC6">
            <w:pPr>
              <w:rPr>
                <w:sz w:val="26"/>
                <w:szCs w:val="26"/>
                <w:lang w:val="vi-VN" w:eastAsia="x-none"/>
              </w:rPr>
            </w:pPr>
            <w:r w:rsidRPr="0054704D">
              <w:rPr>
                <w:sz w:val="26"/>
                <w:szCs w:val="26"/>
                <w:lang w:val="vi-VN" w:eastAsia="x-none"/>
              </w:rPr>
              <w:t>estimated_impact</w:t>
            </w:r>
          </w:p>
        </w:tc>
        <w:tc>
          <w:tcPr>
            <w:tcW w:w="3032" w:type="pct"/>
            <w:vAlign w:val="center"/>
            <w:hideMark/>
          </w:tcPr>
          <w:p w14:paraId="5E85463D" w14:textId="77777777" w:rsidR="00514428" w:rsidRPr="0054704D" w:rsidRDefault="00514428" w:rsidP="00432CC6">
            <w:pPr>
              <w:rPr>
                <w:sz w:val="26"/>
                <w:szCs w:val="26"/>
                <w:lang w:val="vi-VN" w:eastAsia="x-none"/>
              </w:rPr>
            </w:pPr>
            <w:r w:rsidRPr="0054704D">
              <w:rPr>
                <w:sz w:val="26"/>
                <w:szCs w:val="26"/>
                <w:lang w:val="vi-VN" w:eastAsia="x-none"/>
              </w:rPr>
              <w:t>Dự đoán tác động đến điểm số.</w:t>
            </w:r>
          </w:p>
        </w:tc>
      </w:tr>
      <w:tr w:rsidR="00514428" w:rsidRPr="00650B6D" w14:paraId="0C5E7748" w14:textId="77777777" w:rsidTr="005514ED">
        <w:trPr>
          <w:jc w:val="center"/>
        </w:trPr>
        <w:tc>
          <w:tcPr>
            <w:tcW w:w="391" w:type="pct"/>
            <w:vAlign w:val="center"/>
            <w:hideMark/>
          </w:tcPr>
          <w:p w14:paraId="0CB0DAEC" w14:textId="77777777" w:rsidR="00514428" w:rsidRPr="0054704D" w:rsidRDefault="00514428" w:rsidP="000F410D">
            <w:pPr>
              <w:jc w:val="center"/>
              <w:rPr>
                <w:sz w:val="26"/>
                <w:szCs w:val="26"/>
                <w:lang w:val="vi-VN" w:eastAsia="x-none"/>
              </w:rPr>
            </w:pPr>
            <w:r w:rsidRPr="0054704D">
              <w:rPr>
                <w:sz w:val="26"/>
                <w:szCs w:val="26"/>
                <w:lang w:val="vi-VN" w:eastAsia="x-none"/>
              </w:rPr>
              <w:t>11</w:t>
            </w:r>
          </w:p>
        </w:tc>
        <w:tc>
          <w:tcPr>
            <w:tcW w:w="1577" w:type="pct"/>
            <w:vAlign w:val="center"/>
            <w:hideMark/>
          </w:tcPr>
          <w:p w14:paraId="77CB5304" w14:textId="77777777" w:rsidR="00514428" w:rsidRPr="0054704D" w:rsidRDefault="00514428" w:rsidP="00432CC6">
            <w:pPr>
              <w:rPr>
                <w:sz w:val="26"/>
                <w:szCs w:val="26"/>
                <w:lang w:val="vi-VN" w:eastAsia="x-none"/>
              </w:rPr>
            </w:pPr>
            <w:r w:rsidRPr="0054704D">
              <w:rPr>
                <w:sz w:val="26"/>
                <w:szCs w:val="26"/>
                <w:lang w:val="vi-VN" w:eastAsia="x-none"/>
              </w:rPr>
              <w:t>estimated_time_minutes</w:t>
            </w:r>
          </w:p>
        </w:tc>
        <w:tc>
          <w:tcPr>
            <w:tcW w:w="3032" w:type="pct"/>
            <w:vAlign w:val="center"/>
            <w:hideMark/>
          </w:tcPr>
          <w:p w14:paraId="4E3CC500" w14:textId="77777777" w:rsidR="00514428" w:rsidRPr="0054704D" w:rsidRDefault="00514428" w:rsidP="00432CC6">
            <w:pPr>
              <w:rPr>
                <w:sz w:val="26"/>
                <w:szCs w:val="26"/>
                <w:lang w:val="vi-VN" w:eastAsia="x-none"/>
              </w:rPr>
            </w:pPr>
            <w:r w:rsidRPr="0054704D">
              <w:rPr>
                <w:sz w:val="26"/>
                <w:szCs w:val="26"/>
                <w:lang w:val="vi-VN" w:eastAsia="x-none"/>
              </w:rPr>
              <w:t>Thời gian dự kiến để hoàn thành.</w:t>
            </w:r>
          </w:p>
        </w:tc>
      </w:tr>
      <w:tr w:rsidR="00514428" w:rsidRPr="00650B6D" w14:paraId="7111B07A" w14:textId="77777777" w:rsidTr="005514ED">
        <w:trPr>
          <w:jc w:val="center"/>
        </w:trPr>
        <w:tc>
          <w:tcPr>
            <w:tcW w:w="391" w:type="pct"/>
            <w:vAlign w:val="center"/>
            <w:hideMark/>
          </w:tcPr>
          <w:p w14:paraId="1F12B650" w14:textId="77777777" w:rsidR="00514428" w:rsidRPr="0054704D" w:rsidRDefault="00514428" w:rsidP="000F410D">
            <w:pPr>
              <w:jc w:val="center"/>
              <w:rPr>
                <w:sz w:val="26"/>
                <w:szCs w:val="26"/>
                <w:lang w:val="vi-VN" w:eastAsia="x-none"/>
              </w:rPr>
            </w:pPr>
            <w:r w:rsidRPr="0054704D">
              <w:rPr>
                <w:sz w:val="26"/>
                <w:szCs w:val="26"/>
                <w:lang w:val="vi-VN" w:eastAsia="x-none"/>
              </w:rPr>
              <w:t>12</w:t>
            </w:r>
          </w:p>
        </w:tc>
        <w:tc>
          <w:tcPr>
            <w:tcW w:w="1577" w:type="pct"/>
            <w:vAlign w:val="center"/>
            <w:hideMark/>
          </w:tcPr>
          <w:p w14:paraId="2BE8D489" w14:textId="77777777" w:rsidR="00514428" w:rsidRPr="0054704D" w:rsidRDefault="00514428" w:rsidP="00432CC6">
            <w:pPr>
              <w:rPr>
                <w:sz w:val="26"/>
                <w:szCs w:val="26"/>
                <w:lang w:val="vi-VN" w:eastAsia="x-none"/>
              </w:rPr>
            </w:pPr>
            <w:r w:rsidRPr="0054704D">
              <w:rPr>
                <w:sz w:val="26"/>
                <w:szCs w:val="26"/>
                <w:lang w:val="vi-VN" w:eastAsia="x-none"/>
              </w:rPr>
              <w:t>status</w:t>
            </w:r>
          </w:p>
        </w:tc>
        <w:tc>
          <w:tcPr>
            <w:tcW w:w="3032" w:type="pct"/>
            <w:vAlign w:val="center"/>
            <w:hideMark/>
          </w:tcPr>
          <w:p w14:paraId="1E2E4B76" w14:textId="77777777" w:rsidR="00514428" w:rsidRPr="0054704D" w:rsidRDefault="00514428" w:rsidP="00432CC6">
            <w:pPr>
              <w:rPr>
                <w:sz w:val="26"/>
                <w:szCs w:val="26"/>
                <w:lang w:val="vi-VN" w:eastAsia="x-none"/>
              </w:rPr>
            </w:pPr>
            <w:r w:rsidRPr="0054704D">
              <w:rPr>
                <w:sz w:val="26"/>
                <w:szCs w:val="26"/>
                <w:lang w:val="vi-VN" w:eastAsia="x-none"/>
              </w:rPr>
              <w:t>Trạng thái (Chưa làm, Đã làm).</w:t>
            </w:r>
          </w:p>
        </w:tc>
      </w:tr>
      <w:tr w:rsidR="00514428" w:rsidRPr="00650B6D" w14:paraId="598D6014" w14:textId="77777777" w:rsidTr="005514ED">
        <w:trPr>
          <w:jc w:val="center"/>
        </w:trPr>
        <w:tc>
          <w:tcPr>
            <w:tcW w:w="391" w:type="pct"/>
            <w:vAlign w:val="center"/>
            <w:hideMark/>
          </w:tcPr>
          <w:p w14:paraId="4EAC2484" w14:textId="77777777" w:rsidR="00514428" w:rsidRPr="0054704D" w:rsidRDefault="00514428" w:rsidP="000F410D">
            <w:pPr>
              <w:jc w:val="center"/>
              <w:rPr>
                <w:sz w:val="26"/>
                <w:szCs w:val="26"/>
                <w:lang w:val="vi-VN" w:eastAsia="x-none"/>
              </w:rPr>
            </w:pPr>
            <w:r w:rsidRPr="0054704D">
              <w:rPr>
                <w:sz w:val="26"/>
                <w:szCs w:val="26"/>
                <w:lang w:val="vi-VN" w:eastAsia="x-none"/>
              </w:rPr>
              <w:t>13</w:t>
            </w:r>
          </w:p>
        </w:tc>
        <w:tc>
          <w:tcPr>
            <w:tcW w:w="1577" w:type="pct"/>
            <w:vAlign w:val="center"/>
            <w:hideMark/>
          </w:tcPr>
          <w:p w14:paraId="3D01C0E2" w14:textId="77777777" w:rsidR="00514428" w:rsidRPr="0054704D" w:rsidRDefault="00514428" w:rsidP="00432CC6">
            <w:pPr>
              <w:rPr>
                <w:sz w:val="26"/>
                <w:szCs w:val="26"/>
                <w:lang w:val="vi-VN" w:eastAsia="x-none"/>
              </w:rPr>
            </w:pPr>
            <w:r w:rsidRPr="0054704D">
              <w:rPr>
                <w:sz w:val="26"/>
                <w:szCs w:val="26"/>
                <w:lang w:val="vi-VN" w:eastAsia="x-none"/>
              </w:rPr>
              <w:t>effectiveness_score</w:t>
            </w:r>
          </w:p>
        </w:tc>
        <w:tc>
          <w:tcPr>
            <w:tcW w:w="3032" w:type="pct"/>
            <w:vAlign w:val="center"/>
            <w:hideMark/>
          </w:tcPr>
          <w:p w14:paraId="07516B48" w14:textId="77777777" w:rsidR="00514428" w:rsidRPr="0054704D" w:rsidRDefault="00514428" w:rsidP="00432CC6">
            <w:pPr>
              <w:rPr>
                <w:sz w:val="26"/>
                <w:szCs w:val="26"/>
                <w:lang w:val="vi-VN" w:eastAsia="x-none"/>
              </w:rPr>
            </w:pPr>
            <w:r w:rsidRPr="0054704D">
              <w:rPr>
                <w:sz w:val="26"/>
                <w:szCs w:val="26"/>
                <w:lang w:val="vi-VN" w:eastAsia="x-none"/>
              </w:rPr>
              <w:t>Điểm hiệu quả của gợi ý sau khi thực hiện.</w:t>
            </w:r>
          </w:p>
        </w:tc>
      </w:tr>
      <w:tr w:rsidR="00514428" w:rsidRPr="0054704D" w14:paraId="6328CFED" w14:textId="77777777" w:rsidTr="005514ED">
        <w:trPr>
          <w:jc w:val="center"/>
        </w:trPr>
        <w:tc>
          <w:tcPr>
            <w:tcW w:w="391" w:type="pct"/>
            <w:vAlign w:val="center"/>
            <w:hideMark/>
          </w:tcPr>
          <w:p w14:paraId="1FABBE94" w14:textId="77777777" w:rsidR="00514428" w:rsidRPr="0054704D" w:rsidRDefault="00514428" w:rsidP="000F410D">
            <w:pPr>
              <w:jc w:val="center"/>
              <w:rPr>
                <w:sz w:val="26"/>
                <w:szCs w:val="26"/>
                <w:lang w:val="vi-VN" w:eastAsia="x-none"/>
              </w:rPr>
            </w:pPr>
            <w:r w:rsidRPr="0054704D">
              <w:rPr>
                <w:sz w:val="26"/>
                <w:szCs w:val="26"/>
                <w:lang w:val="vi-VN" w:eastAsia="x-none"/>
              </w:rPr>
              <w:t>14</w:t>
            </w:r>
          </w:p>
        </w:tc>
        <w:tc>
          <w:tcPr>
            <w:tcW w:w="1577" w:type="pct"/>
            <w:vAlign w:val="center"/>
            <w:hideMark/>
          </w:tcPr>
          <w:p w14:paraId="1ABAE90B" w14:textId="77777777" w:rsidR="00514428" w:rsidRPr="0054704D" w:rsidRDefault="00514428" w:rsidP="00432CC6">
            <w:pPr>
              <w:rPr>
                <w:sz w:val="26"/>
                <w:szCs w:val="26"/>
                <w:lang w:val="vi-VN" w:eastAsia="x-none"/>
              </w:rPr>
            </w:pPr>
            <w:r w:rsidRPr="0054704D">
              <w:rPr>
                <w:sz w:val="26"/>
                <w:szCs w:val="26"/>
                <w:lang w:val="vi-VN" w:eastAsia="x-none"/>
              </w:rPr>
              <w:t>created_at</w:t>
            </w:r>
          </w:p>
        </w:tc>
        <w:tc>
          <w:tcPr>
            <w:tcW w:w="3032" w:type="pct"/>
            <w:vAlign w:val="center"/>
            <w:hideMark/>
          </w:tcPr>
          <w:p w14:paraId="0F8B0418" w14:textId="77777777" w:rsidR="00514428" w:rsidRPr="0054704D" w:rsidRDefault="00514428" w:rsidP="00432CC6">
            <w:pPr>
              <w:rPr>
                <w:sz w:val="26"/>
                <w:szCs w:val="26"/>
                <w:lang w:val="vi-VN" w:eastAsia="x-none"/>
              </w:rPr>
            </w:pPr>
            <w:r w:rsidRPr="0054704D">
              <w:rPr>
                <w:sz w:val="26"/>
                <w:szCs w:val="26"/>
                <w:lang w:val="vi-VN" w:eastAsia="x-none"/>
              </w:rPr>
              <w:t>Thời gian tạo.</w:t>
            </w:r>
          </w:p>
        </w:tc>
      </w:tr>
      <w:tr w:rsidR="00514428" w:rsidRPr="0054704D" w14:paraId="391E0102" w14:textId="77777777" w:rsidTr="005514ED">
        <w:trPr>
          <w:jc w:val="center"/>
        </w:trPr>
        <w:tc>
          <w:tcPr>
            <w:tcW w:w="391" w:type="pct"/>
            <w:vAlign w:val="center"/>
            <w:hideMark/>
          </w:tcPr>
          <w:p w14:paraId="2FBDB4AE" w14:textId="77777777" w:rsidR="00514428" w:rsidRPr="0054704D" w:rsidRDefault="00514428" w:rsidP="000F410D">
            <w:pPr>
              <w:jc w:val="center"/>
              <w:rPr>
                <w:sz w:val="26"/>
                <w:szCs w:val="26"/>
                <w:lang w:val="vi-VN" w:eastAsia="x-none"/>
              </w:rPr>
            </w:pPr>
            <w:r w:rsidRPr="0054704D">
              <w:rPr>
                <w:sz w:val="26"/>
                <w:szCs w:val="26"/>
                <w:lang w:val="vi-VN" w:eastAsia="x-none"/>
              </w:rPr>
              <w:t>15</w:t>
            </w:r>
          </w:p>
        </w:tc>
        <w:tc>
          <w:tcPr>
            <w:tcW w:w="1577" w:type="pct"/>
            <w:vAlign w:val="center"/>
            <w:hideMark/>
          </w:tcPr>
          <w:p w14:paraId="1BC93B2C" w14:textId="77777777" w:rsidR="00514428" w:rsidRPr="0054704D" w:rsidRDefault="00514428" w:rsidP="00432CC6">
            <w:pPr>
              <w:rPr>
                <w:sz w:val="26"/>
                <w:szCs w:val="26"/>
                <w:lang w:val="vi-VN" w:eastAsia="x-none"/>
              </w:rPr>
            </w:pPr>
            <w:r w:rsidRPr="0054704D">
              <w:rPr>
                <w:sz w:val="26"/>
                <w:szCs w:val="26"/>
                <w:lang w:val="vi-VN" w:eastAsia="x-none"/>
              </w:rPr>
              <w:t>expires_at</w:t>
            </w:r>
          </w:p>
        </w:tc>
        <w:tc>
          <w:tcPr>
            <w:tcW w:w="3032" w:type="pct"/>
            <w:vAlign w:val="center"/>
            <w:hideMark/>
          </w:tcPr>
          <w:p w14:paraId="11EFD729" w14:textId="77777777" w:rsidR="00514428" w:rsidRPr="0054704D" w:rsidRDefault="00514428" w:rsidP="00432CC6">
            <w:pPr>
              <w:rPr>
                <w:sz w:val="26"/>
                <w:szCs w:val="26"/>
                <w:lang w:val="vi-VN" w:eastAsia="x-none"/>
              </w:rPr>
            </w:pPr>
            <w:r w:rsidRPr="0054704D">
              <w:rPr>
                <w:sz w:val="26"/>
                <w:szCs w:val="26"/>
                <w:lang w:val="vi-VN" w:eastAsia="x-none"/>
              </w:rPr>
              <w:t>Thời gian hết hạn gợi ý.</w:t>
            </w:r>
          </w:p>
        </w:tc>
      </w:tr>
    </w:tbl>
    <w:p w14:paraId="08805626" w14:textId="603A25E4" w:rsidR="00514428" w:rsidRPr="005624A6" w:rsidRDefault="00514428" w:rsidP="00514428">
      <w:pPr>
        <w:pStyle w:val="Noidung"/>
        <w:rPr>
          <w:szCs w:val="26"/>
        </w:rPr>
      </w:pPr>
      <w:r w:rsidRPr="005624A6">
        <w:rPr>
          <w:szCs w:val="26"/>
        </w:rPr>
        <w:t>Bảng: LeaderboardEntries (Bảng xếp hạng)</w:t>
      </w:r>
    </w:p>
    <w:p w14:paraId="49252BFB" w14:textId="26EE508D" w:rsidR="00432CC6" w:rsidRPr="00432CC6" w:rsidRDefault="00432CC6" w:rsidP="00432CC6">
      <w:pPr>
        <w:pStyle w:val="Caption"/>
        <w:keepNext/>
        <w:rPr>
          <w:lang w:val="vi-VN"/>
        </w:rPr>
      </w:pPr>
      <w:bookmarkStart w:id="126" w:name="_Toc217711291"/>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40</w:t>
      </w:r>
      <w:r w:rsidR="00B5572B">
        <w:fldChar w:fldCharType="end"/>
      </w:r>
      <w:r>
        <w:rPr>
          <w:lang w:val="vi-VN"/>
        </w:rPr>
        <w:t xml:space="preserve"> </w:t>
      </w:r>
      <w:r w:rsidR="00FD70DD">
        <w:rPr>
          <w:lang w:val="vi-VN"/>
        </w:rPr>
        <w:t xml:space="preserve">Đặc tả </w:t>
      </w:r>
      <w:r>
        <w:rPr>
          <w:lang w:val="vi-VN"/>
        </w:rPr>
        <w:t xml:space="preserve">bảng </w:t>
      </w:r>
      <w:r w:rsidRPr="005624A6">
        <w:rPr>
          <w:szCs w:val="26"/>
        </w:rPr>
        <w:t>LeaderboardEntries</w:t>
      </w:r>
      <w:bookmarkEnd w:id="126"/>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833"/>
        <w:gridCol w:w="2535"/>
        <w:gridCol w:w="5404"/>
      </w:tblGrid>
      <w:tr w:rsidR="00514428" w:rsidRPr="0054704D" w14:paraId="502A630C" w14:textId="77777777" w:rsidTr="005514ED">
        <w:trPr>
          <w:tblHeader/>
          <w:jc w:val="center"/>
        </w:trPr>
        <w:tc>
          <w:tcPr>
            <w:tcW w:w="475" w:type="pct"/>
            <w:vAlign w:val="center"/>
            <w:hideMark/>
          </w:tcPr>
          <w:p w14:paraId="3E759425"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445" w:type="pct"/>
            <w:vAlign w:val="center"/>
            <w:hideMark/>
          </w:tcPr>
          <w:p w14:paraId="3FC12CF4"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3079" w:type="pct"/>
            <w:vAlign w:val="center"/>
            <w:hideMark/>
          </w:tcPr>
          <w:p w14:paraId="70E65A7D"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3F33F840" w14:textId="77777777" w:rsidTr="005514ED">
        <w:trPr>
          <w:jc w:val="center"/>
        </w:trPr>
        <w:tc>
          <w:tcPr>
            <w:tcW w:w="475" w:type="pct"/>
            <w:vAlign w:val="center"/>
            <w:hideMark/>
          </w:tcPr>
          <w:p w14:paraId="0526A419"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445" w:type="pct"/>
            <w:vAlign w:val="center"/>
            <w:hideMark/>
          </w:tcPr>
          <w:p w14:paraId="3671F34D" w14:textId="77777777" w:rsidR="00514428" w:rsidRPr="0054704D" w:rsidRDefault="00514428" w:rsidP="00432CC6">
            <w:pPr>
              <w:rPr>
                <w:sz w:val="26"/>
                <w:szCs w:val="26"/>
                <w:lang w:val="vi-VN" w:eastAsia="x-none"/>
              </w:rPr>
            </w:pPr>
            <w:r w:rsidRPr="0054704D">
              <w:rPr>
                <w:sz w:val="26"/>
                <w:szCs w:val="26"/>
                <w:lang w:val="vi-VN" w:eastAsia="x-none"/>
              </w:rPr>
              <w:t>entry_id</w:t>
            </w:r>
          </w:p>
        </w:tc>
        <w:tc>
          <w:tcPr>
            <w:tcW w:w="3079" w:type="pct"/>
            <w:vAlign w:val="center"/>
            <w:hideMark/>
          </w:tcPr>
          <w:p w14:paraId="4C8FAEDB" w14:textId="77777777" w:rsidR="00514428" w:rsidRPr="0054704D" w:rsidRDefault="00514428" w:rsidP="00432CC6">
            <w:pPr>
              <w:rPr>
                <w:sz w:val="26"/>
                <w:szCs w:val="26"/>
                <w:lang w:val="vi-VN" w:eastAsia="x-none"/>
              </w:rPr>
            </w:pPr>
            <w:r w:rsidRPr="0054704D">
              <w:rPr>
                <w:sz w:val="26"/>
                <w:szCs w:val="26"/>
                <w:lang w:val="vi-VN" w:eastAsia="x-none"/>
              </w:rPr>
              <w:t>Khóa chính.</w:t>
            </w:r>
          </w:p>
        </w:tc>
      </w:tr>
      <w:tr w:rsidR="00514428" w:rsidRPr="00650B6D" w14:paraId="6EBFF483" w14:textId="77777777" w:rsidTr="005514ED">
        <w:trPr>
          <w:jc w:val="center"/>
        </w:trPr>
        <w:tc>
          <w:tcPr>
            <w:tcW w:w="475" w:type="pct"/>
            <w:vAlign w:val="center"/>
            <w:hideMark/>
          </w:tcPr>
          <w:p w14:paraId="47C79048"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445" w:type="pct"/>
            <w:vAlign w:val="center"/>
            <w:hideMark/>
          </w:tcPr>
          <w:p w14:paraId="4DF6FC9D" w14:textId="77777777" w:rsidR="00514428" w:rsidRPr="0054704D" w:rsidRDefault="00514428" w:rsidP="00432CC6">
            <w:pPr>
              <w:rPr>
                <w:sz w:val="26"/>
                <w:szCs w:val="26"/>
                <w:lang w:val="vi-VN" w:eastAsia="x-none"/>
              </w:rPr>
            </w:pPr>
            <w:r w:rsidRPr="0054704D">
              <w:rPr>
                <w:sz w:val="26"/>
                <w:szCs w:val="26"/>
                <w:lang w:val="vi-VN" w:eastAsia="x-none"/>
              </w:rPr>
              <w:t>leaderboard_type</w:t>
            </w:r>
          </w:p>
        </w:tc>
        <w:tc>
          <w:tcPr>
            <w:tcW w:w="3079" w:type="pct"/>
            <w:vAlign w:val="center"/>
            <w:hideMark/>
          </w:tcPr>
          <w:p w14:paraId="1745E070" w14:textId="77777777" w:rsidR="00514428" w:rsidRPr="0054704D" w:rsidRDefault="00514428" w:rsidP="00432CC6">
            <w:pPr>
              <w:rPr>
                <w:sz w:val="26"/>
                <w:szCs w:val="26"/>
                <w:lang w:val="vi-VN" w:eastAsia="x-none"/>
              </w:rPr>
            </w:pPr>
            <w:r w:rsidRPr="0054704D">
              <w:rPr>
                <w:sz w:val="26"/>
                <w:szCs w:val="26"/>
                <w:lang w:val="vi-VN" w:eastAsia="x-none"/>
              </w:rPr>
              <w:t>Loại bảng xếp hạng (Tuần, Tháng, Tổng).</w:t>
            </w:r>
          </w:p>
        </w:tc>
      </w:tr>
      <w:tr w:rsidR="00514428" w:rsidRPr="0054704D" w14:paraId="1F43C7CE" w14:textId="77777777" w:rsidTr="005514ED">
        <w:trPr>
          <w:jc w:val="center"/>
        </w:trPr>
        <w:tc>
          <w:tcPr>
            <w:tcW w:w="475" w:type="pct"/>
            <w:vAlign w:val="center"/>
            <w:hideMark/>
          </w:tcPr>
          <w:p w14:paraId="55143EE6"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445" w:type="pct"/>
            <w:vAlign w:val="center"/>
            <w:hideMark/>
          </w:tcPr>
          <w:p w14:paraId="04BDDA65" w14:textId="77777777" w:rsidR="00514428" w:rsidRPr="0054704D" w:rsidRDefault="00514428" w:rsidP="00432CC6">
            <w:pPr>
              <w:rPr>
                <w:sz w:val="26"/>
                <w:szCs w:val="26"/>
                <w:lang w:val="vi-VN" w:eastAsia="x-none"/>
              </w:rPr>
            </w:pPr>
            <w:r w:rsidRPr="0054704D">
              <w:rPr>
                <w:sz w:val="26"/>
                <w:szCs w:val="26"/>
                <w:lang w:val="vi-VN" w:eastAsia="x-none"/>
              </w:rPr>
              <w:t>user_id</w:t>
            </w:r>
          </w:p>
        </w:tc>
        <w:tc>
          <w:tcPr>
            <w:tcW w:w="3079" w:type="pct"/>
            <w:vAlign w:val="center"/>
            <w:hideMark/>
          </w:tcPr>
          <w:p w14:paraId="02700A32" w14:textId="77777777" w:rsidR="00514428" w:rsidRPr="0054704D" w:rsidRDefault="00514428" w:rsidP="00432CC6">
            <w:pPr>
              <w:rPr>
                <w:sz w:val="26"/>
                <w:szCs w:val="26"/>
                <w:lang w:val="vi-VN" w:eastAsia="x-none"/>
              </w:rPr>
            </w:pPr>
            <w:r w:rsidRPr="0054704D">
              <w:rPr>
                <w:sz w:val="26"/>
                <w:szCs w:val="26"/>
                <w:lang w:val="vi-VN" w:eastAsia="x-none"/>
              </w:rPr>
              <w:t>Mã người dùng.</w:t>
            </w:r>
          </w:p>
        </w:tc>
      </w:tr>
      <w:tr w:rsidR="00514428" w:rsidRPr="0054704D" w14:paraId="3E8723B9" w14:textId="77777777" w:rsidTr="005514ED">
        <w:trPr>
          <w:jc w:val="center"/>
        </w:trPr>
        <w:tc>
          <w:tcPr>
            <w:tcW w:w="475" w:type="pct"/>
            <w:vAlign w:val="center"/>
            <w:hideMark/>
          </w:tcPr>
          <w:p w14:paraId="0654E0B1"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445" w:type="pct"/>
            <w:vAlign w:val="center"/>
            <w:hideMark/>
          </w:tcPr>
          <w:p w14:paraId="013C88EC" w14:textId="77777777" w:rsidR="00514428" w:rsidRPr="0054704D" w:rsidRDefault="00514428" w:rsidP="00432CC6">
            <w:pPr>
              <w:rPr>
                <w:sz w:val="26"/>
                <w:szCs w:val="26"/>
                <w:lang w:val="vi-VN" w:eastAsia="x-none"/>
              </w:rPr>
            </w:pPr>
            <w:r w:rsidRPr="0054704D">
              <w:rPr>
                <w:sz w:val="26"/>
                <w:szCs w:val="26"/>
                <w:lang w:val="vi-VN" w:eastAsia="x-none"/>
              </w:rPr>
              <w:t>score</w:t>
            </w:r>
          </w:p>
        </w:tc>
        <w:tc>
          <w:tcPr>
            <w:tcW w:w="3079" w:type="pct"/>
            <w:vAlign w:val="center"/>
            <w:hideMark/>
          </w:tcPr>
          <w:p w14:paraId="0A5D7611" w14:textId="77777777" w:rsidR="00514428" w:rsidRPr="0054704D" w:rsidRDefault="00514428" w:rsidP="00432CC6">
            <w:pPr>
              <w:rPr>
                <w:sz w:val="26"/>
                <w:szCs w:val="26"/>
                <w:lang w:val="vi-VN" w:eastAsia="x-none"/>
              </w:rPr>
            </w:pPr>
            <w:r w:rsidRPr="0054704D">
              <w:rPr>
                <w:sz w:val="26"/>
                <w:szCs w:val="26"/>
                <w:lang w:val="vi-VN" w:eastAsia="x-none"/>
              </w:rPr>
              <w:t>Điểm số xếp hạng.</w:t>
            </w:r>
          </w:p>
        </w:tc>
      </w:tr>
      <w:tr w:rsidR="00514428" w:rsidRPr="00650B6D" w14:paraId="443B2612" w14:textId="77777777" w:rsidTr="005514ED">
        <w:trPr>
          <w:jc w:val="center"/>
        </w:trPr>
        <w:tc>
          <w:tcPr>
            <w:tcW w:w="475" w:type="pct"/>
            <w:vAlign w:val="center"/>
            <w:hideMark/>
          </w:tcPr>
          <w:p w14:paraId="6172425D"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445" w:type="pct"/>
            <w:vAlign w:val="center"/>
            <w:hideMark/>
          </w:tcPr>
          <w:p w14:paraId="7768DD52" w14:textId="77777777" w:rsidR="00514428" w:rsidRPr="0054704D" w:rsidRDefault="00514428" w:rsidP="00432CC6">
            <w:pPr>
              <w:rPr>
                <w:sz w:val="26"/>
                <w:szCs w:val="26"/>
                <w:lang w:val="vi-VN" w:eastAsia="x-none"/>
              </w:rPr>
            </w:pPr>
            <w:r w:rsidRPr="0054704D">
              <w:rPr>
                <w:sz w:val="26"/>
                <w:szCs w:val="26"/>
                <w:lang w:val="vi-VN" w:eastAsia="x-none"/>
              </w:rPr>
              <w:t>rank_position</w:t>
            </w:r>
          </w:p>
        </w:tc>
        <w:tc>
          <w:tcPr>
            <w:tcW w:w="3079" w:type="pct"/>
            <w:vAlign w:val="center"/>
            <w:hideMark/>
          </w:tcPr>
          <w:p w14:paraId="0CFF9671" w14:textId="77777777" w:rsidR="00514428" w:rsidRPr="0054704D" w:rsidRDefault="00514428" w:rsidP="00432CC6">
            <w:pPr>
              <w:rPr>
                <w:sz w:val="26"/>
                <w:szCs w:val="26"/>
                <w:lang w:val="vi-VN" w:eastAsia="x-none"/>
              </w:rPr>
            </w:pPr>
            <w:r w:rsidRPr="0054704D">
              <w:rPr>
                <w:sz w:val="26"/>
                <w:szCs w:val="26"/>
                <w:lang w:val="vi-VN" w:eastAsia="x-none"/>
              </w:rPr>
              <w:t>Vị trí xếp hạng hiện tại.</w:t>
            </w:r>
          </w:p>
        </w:tc>
      </w:tr>
      <w:tr w:rsidR="00514428" w:rsidRPr="00650B6D" w14:paraId="058E6F39" w14:textId="77777777" w:rsidTr="005514ED">
        <w:trPr>
          <w:jc w:val="center"/>
        </w:trPr>
        <w:tc>
          <w:tcPr>
            <w:tcW w:w="475" w:type="pct"/>
            <w:vAlign w:val="center"/>
            <w:hideMark/>
          </w:tcPr>
          <w:p w14:paraId="2C306325"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445" w:type="pct"/>
            <w:vAlign w:val="center"/>
            <w:hideMark/>
          </w:tcPr>
          <w:p w14:paraId="57585DC7" w14:textId="77777777" w:rsidR="00514428" w:rsidRPr="0054704D" w:rsidRDefault="00514428" w:rsidP="00432CC6">
            <w:pPr>
              <w:rPr>
                <w:sz w:val="26"/>
                <w:szCs w:val="26"/>
                <w:lang w:val="vi-VN" w:eastAsia="x-none"/>
              </w:rPr>
            </w:pPr>
            <w:r w:rsidRPr="0054704D">
              <w:rPr>
                <w:sz w:val="26"/>
                <w:szCs w:val="26"/>
                <w:lang w:val="vi-VN" w:eastAsia="x-none"/>
              </w:rPr>
              <w:t>additional_metrics</w:t>
            </w:r>
          </w:p>
        </w:tc>
        <w:tc>
          <w:tcPr>
            <w:tcW w:w="3079" w:type="pct"/>
            <w:vAlign w:val="center"/>
            <w:hideMark/>
          </w:tcPr>
          <w:p w14:paraId="7412853D" w14:textId="77777777" w:rsidR="00514428" w:rsidRPr="0054704D" w:rsidRDefault="00514428" w:rsidP="00432CC6">
            <w:pPr>
              <w:rPr>
                <w:sz w:val="26"/>
                <w:szCs w:val="26"/>
                <w:lang w:val="vi-VN" w:eastAsia="x-none"/>
              </w:rPr>
            </w:pPr>
            <w:r w:rsidRPr="0054704D">
              <w:rPr>
                <w:sz w:val="26"/>
                <w:szCs w:val="26"/>
                <w:lang w:val="vi-VN" w:eastAsia="x-none"/>
              </w:rPr>
              <w:t>Các chỉ số phụ để xét hạng.</w:t>
            </w:r>
          </w:p>
        </w:tc>
      </w:tr>
      <w:tr w:rsidR="00514428" w:rsidRPr="00650B6D" w14:paraId="70C1DEA4" w14:textId="77777777" w:rsidTr="005514ED">
        <w:trPr>
          <w:jc w:val="center"/>
        </w:trPr>
        <w:tc>
          <w:tcPr>
            <w:tcW w:w="475" w:type="pct"/>
            <w:vAlign w:val="center"/>
            <w:hideMark/>
          </w:tcPr>
          <w:p w14:paraId="444D8D23"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445" w:type="pct"/>
            <w:vAlign w:val="center"/>
            <w:hideMark/>
          </w:tcPr>
          <w:p w14:paraId="6E2C50BA" w14:textId="77777777" w:rsidR="00514428" w:rsidRPr="0054704D" w:rsidRDefault="00514428" w:rsidP="00432CC6">
            <w:pPr>
              <w:rPr>
                <w:sz w:val="26"/>
                <w:szCs w:val="26"/>
                <w:lang w:val="vi-VN" w:eastAsia="x-none"/>
              </w:rPr>
            </w:pPr>
            <w:r w:rsidRPr="0054704D">
              <w:rPr>
                <w:sz w:val="26"/>
                <w:szCs w:val="26"/>
                <w:lang w:val="vi-VN" w:eastAsia="x-none"/>
              </w:rPr>
              <w:t>period_start</w:t>
            </w:r>
          </w:p>
        </w:tc>
        <w:tc>
          <w:tcPr>
            <w:tcW w:w="3079" w:type="pct"/>
            <w:vAlign w:val="center"/>
            <w:hideMark/>
          </w:tcPr>
          <w:p w14:paraId="3521E7AE" w14:textId="77777777" w:rsidR="00514428" w:rsidRPr="0054704D" w:rsidRDefault="00514428" w:rsidP="00432CC6">
            <w:pPr>
              <w:rPr>
                <w:sz w:val="26"/>
                <w:szCs w:val="26"/>
                <w:lang w:val="vi-VN" w:eastAsia="x-none"/>
              </w:rPr>
            </w:pPr>
            <w:r w:rsidRPr="0054704D">
              <w:rPr>
                <w:sz w:val="26"/>
                <w:szCs w:val="26"/>
                <w:lang w:val="vi-VN" w:eastAsia="x-none"/>
              </w:rPr>
              <w:t>Ngày bắt đầu kỳ xếp hạng.</w:t>
            </w:r>
          </w:p>
        </w:tc>
      </w:tr>
      <w:tr w:rsidR="00514428" w:rsidRPr="00650B6D" w14:paraId="1079C891" w14:textId="77777777" w:rsidTr="005514ED">
        <w:trPr>
          <w:jc w:val="center"/>
        </w:trPr>
        <w:tc>
          <w:tcPr>
            <w:tcW w:w="475" w:type="pct"/>
            <w:vAlign w:val="center"/>
            <w:hideMark/>
          </w:tcPr>
          <w:p w14:paraId="58873103"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445" w:type="pct"/>
            <w:vAlign w:val="center"/>
            <w:hideMark/>
          </w:tcPr>
          <w:p w14:paraId="55702E9C" w14:textId="77777777" w:rsidR="00514428" w:rsidRPr="0054704D" w:rsidRDefault="00514428" w:rsidP="00432CC6">
            <w:pPr>
              <w:rPr>
                <w:sz w:val="26"/>
                <w:szCs w:val="26"/>
                <w:lang w:val="vi-VN" w:eastAsia="x-none"/>
              </w:rPr>
            </w:pPr>
            <w:r w:rsidRPr="0054704D">
              <w:rPr>
                <w:sz w:val="26"/>
                <w:szCs w:val="26"/>
                <w:lang w:val="vi-VN" w:eastAsia="x-none"/>
              </w:rPr>
              <w:t>period_end</w:t>
            </w:r>
          </w:p>
        </w:tc>
        <w:tc>
          <w:tcPr>
            <w:tcW w:w="3079" w:type="pct"/>
            <w:vAlign w:val="center"/>
            <w:hideMark/>
          </w:tcPr>
          <w:p w14:paraId="4BB8ED70" w14:textId="77777777" w:rsidR="00514428" w:rsidRPr="0054704D" w:rsidRDefault="00514428" w:rsidP="00432CC6">
            <w:pPr>
              <w:rPr>
                <w:sz w:val="26"/>
                <w:szCs w:val="26"/>
                <w:lang w:val="vi-VN" w:eastAsia="x-none"/>
              </w:rPr>
            </w:pPr>
            <w:r w:rsidRPr="0054704D">
              <w:rPr>
                <w:sz w:val="26"/>
                <w:szCs w:val="26"/>
                <w:lang w:val="vi-VN" w:eastAsia="x-none"/>
              </w:rPr>
              <w:t>Ngày kết thúc kỳ xếp hạng.</w:t>
            </w:r>
          </w:p>
        </w:tc>
      </w:tr>
      <w:tr w:rsidR="00514428" w:rsidRPr="0054704D" w14:paraId="6BDC1B1E" w14:textId="77777777" w:rsidTr="005514ED">
        <w:trPr>
          <w:jc w:val="center"/>
        </w:trPr>
        <w:tc>
          <w:tcPr>
            <w:tcW w:w="475" w:type="pct"/>
            <w:vAlign w:val="center"/>
            <w:hideMark/>
          </w:tcPr>
          <w:p w14:paraId="2B102537"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445" w:type="pct"/>
            <w:vAlign w:val="center"/>
            <w:hideMark/>
          </w:tcPr>
          <w:p w14:paraId="25706DD9" w14:textId="77777777" w:rsidR="00514428" w:rsidRPr="0054704D" w:rsidRDefault="00514428" w:rsidP="00432CC6">
            <w:pPr>
              <w:rPr>
                <w:sz w:val="26"/>
                <w:szCs w:val="26"/>
                <w:lang w:val="vi-VN" w:eastAsia="x-none"/>
              </w:rPr>
            </w:pPr>
            <w:r w:rsidRPr="0054704D">
              <w:rPr>
                <w:sz w:val="26"/>
                <w:szCs w:val="26"/>
                <w:lang w:val="vi-VN" w:eastAsia="x-none"/>
              </w:rPr>
              <w:t>created_at</w:t>
            </w:r>
          </w:p>
        </w:tc>
        <w:tc>
          <w:tcPr>
            <w:tcW w:w="3079" w:type="pct"/>
            <w:vAlign w:val="center"/>
            <w:hideMark/>
          </w:tcPr>
          <w:p w14:paraId="6532E084" w14:textId="77777777" w:rsidR="00514428" w:rsidRPr="0054704D" w:rsidRDefault="00514428" w:rsidP="00432CC6">
            <w:pPr>
              <w:rPr>
                <w:sz w:val="26"/>
                <w:szCs w:val="26"/>
                <w:lang w:val="vi-VN" w:eastAsia="x-none"/>
              </w:rPr>
            </w:pPr>
            <w:r w:rsidRPr="0054704D">
              <w:rPr>
                <w:sz w:val="26"/>
                <w:szCs w:val="26"/>
                <w:lang w:val="vi-VN" w:eastAsia="x-none"/>
              </w:rPr>
              <w:t>Thời gian tạo.</w:t>
            </w:r>
          </w:p>
        </w:tc>
      </w:tr>
    </w:tbl>
    <w:p w14:paraId="76092EB4" w14:textId="77777777" w:rsidR="00514428" w:rsidRPr="005624A6" w:rsidRDefault="00514428" w:rsidP="00514428">
      <w:pPr>
        <w:pStyle w:val="Noidung"/>
        <w:rPr>
          <w:szCs w:val="26"/>
        </w:rPr>
      </w:pPr>
      <w:r w:rsidRPr="005624A6">
        <w:rPr>
          <w:szCs w:val="26"/>
        </w:rPr>
        <w:t>Bảng: RankingHistory (Lịch sử thay đổi hạng)</w:t>
      </w:r>
    </w:p>
    <w:p w14:paraId="0BC560DE" w14:textId="436F2D08" w:rsidR="00432CC6" w:rsidRPr="00432CC6" w:rsidRDefault="00432CC6" w:rsidP="00432CC6">
      <w:pPr>
        <w:pStyle w:val="Caption"/>
        <w:keepNext/>
        <w:rPr>
          <w:lang w:val="vi-VN"/>
        </w:rPr>
      </w:pPr>
      <w:bookmarkStart w:id="127" w:name="_Toc217711292"/>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41</w:t>
      </w:r>
      <w:r w:rsidR="00B5572B">
        <w:fldChar w:fldCharType="end"/>
      </w:r>
      <w:r>
        <w:rPr>
          <w:lang w:val="vi-VN"/>
        </w:rPr>
        <w:t xml:space="preserve"> </w:t>
      </w:r>
      <w:r w:rsidR="00FD70DD">
        <w:rPr>
          <w:lang w:val="vi-VN"/>
        </w:rPr>
        <w:t xml:space="preserve">Đặc tả </w:t>
      </w:r>
      <w:r>
        <w:rPr>
          <w:lang w:val="vi-VN"/>
        </w:rPr>
        <w:t>bảng RankingHistory</w:t>
      </w:r>
      <w:bookmarkEnd w:id="127"/>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1073"/>
        <w:gridCol w:w="3067"/>
        <w:gridCol w:w="4632"/>
      </w:tblGrid>
      <w:tr w:rsidR="00514428" w:rsidRPr="0054704D" w14:paraId="119F7236" w14:textId="77777777" w:rsidTr="00D36C02">
        <w:trPr>
          <w:tblHeader/>
          <w:jc w:val="center"/>
        </w:trPr>
        <w:tc>
          <w:tcPr>
            <w:tcW w:w="612" w:type="pct"/>
            <w:vAlign w:val="center"/>
            <w:hideMark/>
          </w:tcPr>
          <w:p w14:paraId="5951A34E"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748" w:type="pct"/>
            <w:vAlign w:val="center"/>
            <w:hideMark/>
          </w:tcPr>
          <w:p w14:paraId="2BF2C12D"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2640" w:type="pct"/>
            <w:vAlign w:val="center"/>
            <w:hideMark/>
          </w:tcPr>
          <w:p w14:paraId="1AE9AD06"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6BDD75A3" w14:textId="77777777" w:rsidTr="005514ED">
        <w:trPr>
          <w:jc w:val="center"/>
        </w:trPr>
        <w:tc>
          <w:tcPr>
            <w:tcW w:w="612" w:type="pct"/>
            <w:vAlign w:val="center"/>
            <w:hideMark/>
          </w:tcPr>
          <w:p w14:paraId="2CED297B"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748" w:type="pct"/>
            <w:vAlign w:val="center"/>
            <w:hideMark/>
          </w:tcPr>
          <w:p w14:paraId="215D1F70" w14:textId="77777777" w:rsidR="00514428" w:rsidRPr="0054704D" w:rsidRDefault="00514428" w:rsidP="00432CC6">
            <w:pPr>
              <w:rPr>
                <w:sz w:val="26"/>
                <w:szCs w:val="26"/>
                <w:lang w:val="vi-VN" w:eastAsia="x-none"/>
              </w:rPr>
            </w:pPr>
            <w:r w:rsidRPr="0054704D">
              <w:rPr>
                <w:sz w:val="26"/>
                <w:szCs w:val="26"/>
                <w:lang w:val="vi-VN" w:eastAsia="x-none"/>
              </w:rPr>
              <w:t>history_id</w:t>
            </w:r>
          </w:p>
        </w:tc>
        <w:tc>
          <w:tcPr>
            <w:tcW w:w="2640" w:type="pct"/>
            <w:vAlign w:val="center"/>
            <w:hideMark/>
          </w:tcPr>
          <w:p w14:paraId="0C8BD7AB" w14:textId="77777777" w:rsidR="00514428" w:rsidRPr="0054704D" w:rsidRDefault="00514428" w:rsidP="00432CC6">
            <w:pPr>
              <w:rPr>
                <w:sz w:val="26"/>
                <w:szCs w:val="26"/>
                <w:lang w:val="vi-VN" w:eastAsia="x-none"/>
              </w:rPr>
            </w:pPr>
            <w:r w:rsidRPr="0054704D">
              <w:rPr>
                <w:sz w:val="26"/>
                <w:szCs w:val="26"/>
                <w:lang w:val="vi-VN" w:eastAsia="x-none"/>
              </w:rPr>
              <w:t>Khóa chính.</w:t>
            </w:r>
          </w:p>
        </w:tc>
      </w:tr>
      <w:tr w:rsidR="00514428" w:rsidRPr="0054704D" w14:paraId="2E4A3D4C" w14:textId="77777777" w:rsidTr="005514ED">
        <w:trPr>
          <w:jc w:val="center"/>
        </w:trPr>
        <w:tc>
          <w:tcPr>
            <w:tcW w:w="612" w:type="pct"/>
            <w:vAlign w:val="center"/>
            <w:hideMark/>
          </w:tcPr>
          <w:p w14:paraId="29F6E919"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748" w:type="pct"/>
            <w:vAlign w:val="center"/>
            <w:hideMark/>
          </w:tcPr>
          <w:p w14:paraId="005939BB" w14:textId="77777777" w:rsidR="00514428" w:rsidRPr="0054704D" w:rsidRDefault="00514428" w:rsidP="00432CC6">
            <w:pPr>
              <w:rPr>
                <w:sz w:val="26"/>
                <w:szCs w:val="26"/>
                <w:lang w:val="vi-VN" w:eastAsia="x-none"/>
              </w:rPr>
            </w:pPr>
            <w:r w:rsidRPr="0054704D">
              <w:rPr>
                <w:sz w:val="26"/>
                <w:szCs w:val="26"/>
                <w:lang w:val="vi-VN" w:eastAsia="x-none"/>
              </w:rPr>
              <w:t>user_id</w:t>
            </w:r>
          </w:p>
        </w:tc>
        <w:tc>
          <w:tcPr>
            <w:tcW w:w="2640" w:type="pct"/>
            <w:vAlign w:val="center"/>
            <w:hideMark/>
          </w:tcPr>
          <w:p w14:paraId="7A085FA5" w14:textId="77777777" w:rsidR="00514428" w:rsidRPr="0054704D" w:rsidRDefault="00514428" w:rsidP="00432CC6">
            <w:pPr>
              <w:rPr>
                <w:sz w:val="26"/>
                <w:szCs w:val="26"/>
                <w:lang w:val="vi-VN" w:eastAsia="x-none"/>
              </w:rPr>
            </w:pPr>
            <w:r w:rsidRPr="0054704D">
              <w:rPr>
                <w:sz w:val="26"/>
                <w:szCs w:val="26"/>
                <w:lang w:val="vi-VN" w:eastAsia="x-none"/>
              </w:rPr>
              <w:t>Mã người dùng.</w:t>
            </w:r>
          </w:p>
        </w:tc>
      </w:tr>
      <w:tr w:rsidR="00514428" w:rsidRPr="0054704D" w14:paraId="027442C8" w14:textId="77777777" w:rsidTr="005514ED">
        <w:trPr>
          <w:jc w:val="center"/>
        </w:trPr>
        <w:tc>
          <w:tcPr>
            <w:tcW w:w="612" w:type="pct"/>
            <w:vAlign w:val="center"/>
            <w:hideMark/>
          </w:tcPr>
          <w:p w14:paraId="711E5450"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748" w:type="pct"/>
            <w:vAlign w:val="center"/>
            <w:hideMark/>
          </w:tcPr>
          <w:p w14:paraId="33957ABF" w14:textId="77777777" w:rsidR="00514428" w:rsidRPr="0054704D" w:rsidRDefault="00514428" w:rsidP="00432CC6">
            <w:pPr>
              <w:rPr>
                <w:sz w:val="26"/>
                <w:szCs w:val="26"/>
                <w:lang w:val="vi-VN" w:eastAsia="x-none"/>
              </w:rPr>
            </w:pPr>
            <w:r w:rsidRPr="0054704D">
              <w:rPr>
                <w:sz w:val="26"/>
                <w:szCs w:val="26"/>
                <w:lang w:val="vi-VN" w:eastAsia="x-none"/>
              </w:rPr>
              <w:t>leaderboard_type</w:t>
            </w:r>
          </w:p>
        </w:tc>
        <w:tc>
          <w:tcPr>
            <w:tcW w:w="2640" w:type="pct"/>
            <w:vAlign w:val="center"/>
            <w:hideMark/>
          </w:tcPr>
          <w:p w14:paraId="0892CAA1" w14:textId="77777777" w:rsidR="00514428" w:rsidRPr="0054704D" w:rsidRDefault="00514428" w:rsidP="00432CC6">
            <w:pPr>
              <w:rPr>
                <w:sz w:val="26"/>
                <w:szCs w:val="26"/>
                <w:lang w:val="vi-VN" w:eastAsia="x-none"/>
              </w:rPr>
            </w:pPr>
            <w:r w:rsidRPr="0054704D">
              <w:rPr>
                <w:sz w:val="26"/>
                <w:szCs w:val="26"/>
                <w:lang w:val="vi-VN" w:eastAsia="x-none"/>
              </w:rPr>
              <w:t>Loại bảng xếp hạng.</w:t>
            </w:r>
          </w:p>
        </w:tc>
      </w:tr>
      <w:tr w:rsidR="00514428" w:rsidRPr="0054704D" w14:paraId="362D12BF" w14:textId="77777777" w:rsidTr="005514ED">
        <w:trPr>
          <w:jc w:val="center"/>
        </w:trPr>
        <w:tc>
          <w:tcPr>
            <w:tcW w:w="612" w:type="pct"/>
            <w:vAlign w:val="center"/>
            <w:hideMark/>
          </w:tcPr>
          <w:p w14:paraId="4132A04A"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748" w:type="pct"/>
            <w:vAlign w:val="center"/>
            <w:hideMark/>
          </w:tcPr>
          <w:p w14:paraId="4E3C021D" w14:textId="77777777" w:rsidR="00514428" w:rsidRPr="0054704D" w:rsidRDefault="00514428" w:rsidP="00432CC6">
            <w:pPr>
              <w:rPr>
                <w:sz w:val="26"/>
                <w:szCs w:val="26"/>
                <w:lang w:val="vi-VN" w:eastAsia="x-none"/>
              </w:rPr>
            </w:pPr>
            <w:r w:rsidRPr="0054704D">
              <w:rPr>
                <w:sz w:val="26"/>
                <w:szCs w:val="26"/>
                <w:lang w:val="vi-VN" w:eastAsia="x-none"/>
              </w:rPr>
              <w:t>old_rank</w:t>
            </w:r>
          </w:p>
        </w:tc>
        <w:tc>
          <w:tcPr>
            <w:tcW w:w="2640" w:type="pct"/>
            <w:vAlign w:val="center"/>
            <w:hideMark/>
          </w:tcPr>
          <w:p w14:paraId="6F29EB19" w14:textId="77777777" w:rsidR="00514428" w:rsidRPr="0054704D" w:rsidRDefault="00514428" w:rsidP="00432CC6">
            <w:pPr>
              <w:rPr>
                <w:sz w:val="26"/>
                <w:szCs w:val="26"/>
                <w:lang w:val="vi-VN" w:eastAsia="x-none"/>
              </w:rPr>
            </w:pPr>
            <w:r w:rsidRPr="0054704D">
              <w:rPr>
                <w:sz w:val="26"/>
                <w:szCs w:val="26"/>
                <w:lang w:val="vi-VN" w:eastAsia="x-none"/>
              </w:rPr>
              <w:t>Hạng cũ.</w:t>
            </w:r>
          </w:p>
        </w:tc>
      </w:tr>
      <w:tr w:rsidR="00514428" w:rsidRPr="0054704D" w14:paraId="4E8428AC" w14:textId="77777777" w:rsidTr="005514ED">
        <w:trPr>
          <w:jc w:val="center"/>
        </w:trPr>
        <w:tc>
          <w:tcPr>
            <w:tcW w:w="612" w:type="pct"/>
            <w:vAlign w:val="center"/>
            <w:hideMark/>
          </w:tcPr>
          <w:p w14:paraId="7A34FC2E"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748" w:type="pct"/>
            <w:vAlign w:val="center"/>
            <w:hideMark/>
          </w:tcPr>
          <w:p w14:paraId="5DBB65E6" w14:textId="77777777" w:rsidR="00514428" w:rsidRPr="0054704D" w:rsidRDefault="00514428" w:rsidP="00432CC6">
            <w:pPr>
              <w:rPr>
                <w:sz w:val="26"/>
                <w:szCs w:val="26"/>
                <w:lang w:val="vi-VN" w:eastAsia="x-none"/>
              </w:rPr>
            </w:pPr>
            <w:r w:rsidRPr="0054704D">
              <w:rPr>
                <w:sz w:val="26"/>
                <w:szCs w:val="26"/>
                <w:lang w:val="vi-VN" w:eastAsia="x-none"/>
              </w:rPr>
              <w:t>old_score</w:t>
            </w:r>
          </w:p>
        </w:tc>
        <w:tc>
          <w:tcPr>
            <w:tcW w:w="2640" w:type="pct"/>
            <w:vAlign w:val="center"/>
            <w:hideMark/>
          </w:tcPr>
          <w:p w14:paraId="794105B0" w14:textId="77777777" w:rsidR="00514428" w:rsidRPr="0054704D" w:rsidRDefault="00514428" w:rsidP="00432CC6">
            <w:pPr>
              <w:rPr>
                <w:sz w:val="26"/>
                <w:szCs w:val="26"/>
                <w:lang w:val="vi-VN" w:eastAsia="x-none"/>
              </w:rPr>
            </w:pPr>
            <w:r w:rsidRPr="0054704D">
              <w:rPr>
                <w:sz w:val="26"/>
                <w:szCs w:val="26"/>
                <w:lang w:val="vi-VN" w:eastAsia="x-none"/>
              </w:rPr>
              <w:t>Điểm cũ.</w:t>
            </w:r>
          </w:p>
        </w:tc>
      </w:tr>
      <w:tr w:rsidR="00514428" w:rsidRPr="0054704D" w14:paraId="1A1F78CD" w14:textId="77777777" w:rsidTr="005514ED">
        <w:trPr>
          <w:jc w:val="center"/>
        </w:trPr>
        <w:tc>
          <w:tcPr>
            <w:tcW w:w="612" w:type="pct"/>
            <w:vAlign w:val="center"/>
            <w:hideMark/>
          </w:tcPr>
          <w:p w14:paraId="3F193284"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748" w:type="pct"/>
            <w:vAlign w:val="center"/>
            <w:hideMark/>
          </w:tcPr>
          <w:p w14:paraId="44B3B83C" w14:textId="77777777" w:rsidR="00514428" w:rsidRPr="0054704D" w:rsidRDefault="00514428" w:rsidP="00432CC6">
            <w:pPr>
              <w:rPr>
                <w:sz w:val="26"/>
                <w:szCs w:val="26"/>
                <w:lang w:val="vi-VN" w:eastAsia="x-none"/>
              </w:rPr>
            </w:pPr>
            <w:r w:rsidRPr="0054704D">
              <w:rPr>
                <w:sz w:val="26"/>
                <w:szCs w:val="26"/>
                <w:lang w:val="vi-VN" w:eastAsia="x-none"/>
              </w:rPr>
              <w:t>new_score</w:t>
            </w:r>
          </w:p>
        </w:tc>
        <w:tc>
          <w:tcPr>
            <w:tcW w:w="2640" w:type="pct"/>
            <w:vAlign w:val="center"/>
            <w:hideMark/>
          </w:tcPr>
          <w:p w14:paraId="3DAFBE2C" w14:textId="77777777" w:rsidR="00514428" w:rsidRPr="0054704D" w:rsidRDefault="00514428" w:rsidP="00432CC6">
            <w:pPr>
              <w:rPr>
                <w:sz w:val="26"/>
                <w:szCs w:val="26"/>
                <w:lang w:val="vi-VN" w:eastAsia="x-none"/>
              </w:rPr>
            </w:pPr>
            <w:r w:rsidRPr="0054704D">
              <w:rPr>
                <w:sz w:val="26"/>
                <w:szCs w:val="26"/>
                <w:lang w:val="vi-VN" w:eastAsia="x-none"/>
              </w:rPr>
              <w:t>Điểm mới.</w:t>
            </w:r>
          </w:p>
        </w:tc>
      </w:tr>
      <w:tr w:rsidR="00514428" w:rsidRPr="0054704D" w14:paraId="1F45F6C2" w14:textId="77777777" w:rsidTr="005514ED">
        <w:trPr>
          <w:jc w:val="center"/>
        </w:trPr>
        <w:tc>
          <w:tcPr>
            <w:tcW w:w="612" w:type="pct"/>
            <w:vAlign w:val="center"/>
            <w:hideMark/>
          </w:tcPr>
          <w:p w14:paraId="446A09A5"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748" w:type="pct"/>
            <w:vAlign w:val="center"/>
            <w:hideMark/>
          </w:tcPr>
          <w:p w14:paraId="3300C91F" w14:textId="77777777" w:rsidR="00514428" w:rsidRPr="0054704D" w:rsidRDefault="00514428" w:rsidP="00432CC6">
            <w:pPr>
              <w:rPr>
                <w:sz w:val="26"/>
                <w:szCs w:val="26"/>
                <w:lang w:val="vi-VN" w:eastAsia="x-none"/>
              </w:rPr>
            </w:pPr>
            <w:r w:rsidRPr="0054704D">
              <w:rPr>
                <w:sz w:val="26"/>
                <w:szCs w:val="26"/>
                <w:lang w:val="vi-VN" w:eastAsia="x-none"/>
              </w:rPr>
              <w:t>new_rank</w:t>
            </w:r>
          </w:p>
        </w:tc>
        <w:tc>
          <w:tcPr>
            <w:tcW w:w="2640" w:type="pct"/>
            <w:vAlign w:val="center"/>
            <w:hideMark/>
          </w:tcPr>
          <w:p w14:paraId="40307D5C" w14:textId="77777777" w:rsidR="00514428" w:rsidRPr="0054704D" w:rsidRDefault="00514428" w:rsidP="00432CC6">
            <w:pPr>
              <w:rPr>
                <w:sz w:val="26"/>
                <w:szCs w:val="26"/>
                <w:lang w:val="vi-VN" w:eastAsia="x-none"/>
              </w:rPr>
            </w:pPr>
            <w:r w:rsidRPr="0054704D">
              <w:rPr>
                <w:sz w:val="26"/>
                <w:szCs w:val="26"/>
                <w:lang w:val="vi-VN" w:eastAsia="x-none"/>
              </w:rPr>
              <w:t>Hạng mới.</w:t>
            </w:r>
          </w:p>
        </w:tc>
      </w:tr>
      <w:tr w:rsidR="00514428" w:rsidRPr="0054704D" w14:paraId="5B01D392" w14:textId="77777777" w:rsidTr="005514ED">
        <w:trPr>
          <w:jc w:val="center"/>
        </w:trPr>
        <w:tc>
          <w:tcPr>
            <w:tcW w:w="612" w:type="pct"/>
            <w:vAlign w:val="center"/>
            <w:hideMark/>
          </w:tcPr>
          <w:p w14:paraId="5A183D20" w14:textId="77777777" w:rsidR="00514428" w:rsidRPr="0054704D" w:rsidRDefault="00514428" w:rsidP="000F410D">
            <w:pPr>
              <w:jc w:val="center"/>
              <w:rPr>
                <w:sz w:val="26"/>
                <w:szCs w:val="26"/>
                <w:lang w:val="vi-VN" w:eastAsia="x-none"/>
              </w:rPr>
            </w:pPr>
            <w:r w:rsidRPr="0054704D">
              <w:rPr>
                <w:sz w:val="26"/>
                <w:szCs w:val="26"/>
                <w:lang w:val="vi-VN" w:eastAsia="x-none"/>
              </w:rPr>
              <w:lastRenderedPageBreak/>
              <w:t>8</w:t>
            </w:r>
          </w:p>
        </w:tc>
        <w:tc>
          <w:tcPr>
            <w:tcW w:w="1748" w:type="pct"/>
            <w:vAlign w:val="center"/>
            <w:hideMark/>
          </w:tcPr>
          <w:p w14:paraId="6EEDEDDB" w14:textId="77777777" w:rsidR="00514428" w:rsidRPr="0054704D" w:rsidRDefault="00514428" w:rsidP="00432CC6">
            <w:pPr>
              <w:rPr>
                <w:sz w:val="26"/>
                <w:szCs w:val="26"/>
                <w:lang w:val="vi-VN" w:eastAsia="x-none"/>
              </w:rPr>
            </w:pPr>
            <w:r w:rsidRPr="0054704D">
              <w:rPr>
                <w:sz w:val="26"/>
                <w:szCs w:val="26"/>
                <w:lang w:val="vi-VN" w:eastAsia="x-none"/>
              </w:rPr>
              <w:t>rank_change</w:t>
            </w:r>
          </w:p>
        </w:tc>
        <w:tc>
          <w:tcPr>
            <w:tcW w:w="2640" w:type="pct"/>
            <w:vAlign w:val="center"/>
            <w:hideMark/>
          </w:tcPr>
          <w:p w14:paraId="38CAE6B7" w14:textId="77777777" w:rsidR="00514428" w:rsidRPr="0054704D" w:rsidRDefault="00514428" w:rsidP="00432CC6">
            <w:pPr>
              <w:rPr>
                <w:sz w:val="26"/>
                <w:szCs w:val="26"/>
                <w:lang w:val="vi-VN" w:eastAsia="x-none"/>
              </w:rPr>
            </w:pPr>
            <w:r w:rsidRPr="0054704D">
              <w:rPr>
                <w:sz w:val="26"/>
                <w:szCs w:val="26"/>
                <w:lang w:val="vi-VN" w:eastAsia="x-none"/>
              </w:rPr>
              <w:t>Mức thay đổi (VD: +2, -1).</w:t>
            </w:r>
          </w:p>
        </w:tc>
      </w:tr>
      <w:tr w:rsidR="00514428" w:rsidRPr="0054704D" w14:paraId="4A3A19D3" w14:textId="77777777" w:rsidTr="005514ED">
        <w:trPr>
          <w:jc w:val="center"/>
        </w:trPr>
        <w:tc>
          <w:tcPr>
            <w:tcW w:w="612" w:type="pct"/>
            <w:vAlign w:val="center"/>
            <w:hideMark/>
          </w:tcPr>
          <w:p w14:paraId="701E60C0"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748" w:type="pct"/>
            <w:vAlign w:val="center"/>
            <w:hideMark/>
          </w:tcPr>
          <w:p w14:paraId="5872A859" w14:textId="77777777" w:rsidR="00514428" w:rsidRPr="0054704D" w:rsidRDefault="00514428" w:rsidP="00432CC6">
            <w:pPr>
              <w:rPr>
                <w:sz w:val="26"/>
                <w:szCs w:val="26"/>
                <w:lang w:val="vi-VN" w:eastAsia="x-none"/>
              </w:rPr>
            </w:pPr>
            <w:r w:rsidRPr="0054704D">
              <w:rPr>
                <w:sz w:val="26"/>
                <w:szCs w:val="26"/>
                <w:lang w:val="vi-VN" w:eastAsia="x-none"/>
              </w:rPr>
              <w:t>change_date</w:t>
            </w:r>
          </w:p>
        </w:tc>
        <w:tc>
          <w:tcPr>
            <w:tcW w:w="2640" w:type="pct"/>
            <w:vAlign w:val="center"/>
            <w:hideMark/>
          </w:tcPr>
          <w:p w14:paraId="41B14F40" w14:textId="77777777" w:rsidR="00514428" w:rsidRPr="0054704D" w:rsidRDefault="00514428" w:rsidP="00432CC6">
            <w:pPr>
              <w:rPr>
                <w:sz w:val="26"/>
                <w:szCs w:val="26"/>
                <w:lang w:val="vi-VN" w:eastAsia="x-none"/>
              </w:rPr>
            </w:pPr>
            <w:r w:rsidRPr="0054704D">
              <w:rPr>
                <w:sz w:val="26"/>
                <w:szCs w:val="26"/>
                <w:lang w:val="vi-VN" w:eastAsia="x-none"/>
              </w:rPr>
              <w:t>Ngày thay đổi.</w:t>
            </w:r>
          </w:p>
        </w:tc>
      </w:tr>
    </w:tbl>
    <w:p w14:paraId="31FD89BF" w14:textId="77777777" w:rsidR="00514428" w:rsidRPr="005624A6" w:rsidRDefault="00514428" w:rsidP="00514428">
      <w:pPr>
        <w:pStyle w:val="Noidung"/>
        <w:rPr>
          <w:szCs w:val="26"/>
        </w:rPr>
      </w:pPr>
      <w:r w:rsidRPr="005624A6">
        <w:rPr>
          <w:szCs w:val="26"/>
        </w:rPr>
        <w:t>Bảng: LeaderboardAchievements (Thành tựu đạt được)</w:t>
      </w:r>
    </w:p>
    <w:p w14:paraId="6A5EED53" w14:textId="06A1AA26" w:rsidR="00D36C02" w:rsidRPr="00D36C02" w:rsidRDefault="00D36C02" w:rsidP="00D36C02">
      <w:pPr>
        <w:pStyle w:val="Caption"/>
        <w:keepNext/>
        <w:rPr>
          <w:lang w:val="vi-VN"/>
        </w:rPr>
      </w:pPr>
      <w:bookmarkStart w:id="128" w:name="_Toc217711293"/>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42</w:t>
      </w:r>
      <w:r w:rsidR="00B5572B">
        <w:fldChar w:fldCharType="end"/>
      </w:r>
      <w:r>
        <w:rPr>
          <w:lang w:val="vi-VN"/>
        </w:rPr>
        <w:t xml:space="preserve"> </w:t>
      </w:r>
      <w:r w:rsidR="00FD70DD">
        <w:rPr>
          <w:lang w:val="vi-VN"/>
        </w:rPr>
        <w:t xml:space="preserve">Đặc tả </w:t>
      </w:r>
      <w:r>
        <w:rPr>
          <w:lang w:val="vi-VN"/>
        </w:rPr>
        <w:t xml:space="preserve">bảng </w:t>
      </w:r>
      <w:r w:rsidRPr="005624A6">
        <w:rPr>
          <w:szCs w:val="26"/>
        </w:rPr>
        <w:t>LeaderboardAchievements</w:t>
      </w:r>
      <w:bookmarkEnd w:id="128"/>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912"/>
        <w:gridCol w:w="2793"/>
        <w:gridCol w:w="5067"/>
      </w:tblGrid>
      <w:tr w:rsidR="00514428" w:rsidRPr="0054704D" w14:paraId="6798741D" w14:textId="77777777" w:rsidTr="005514ED">
        <w:trPr>
          <w:jc w:val="center"/>
        </w:trPr>
        <w:tc>
          <w:tcPr>
            <w:tcW w:w="520" w:type="pct"/>
            <w:vAlign w:val="center"/>
            <w:hideMark/>
          </w:tcPr>
          <w:p w14:paraId="669A32E9"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592" w:type="pct"/>
            <w:vAlign w:val="center"/>
            <w:hideMark/>
          </w:tcPr>
          <w:p w14:paraId="449FFC45"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2887" w:type="pct"/>
            <w:vAlign w:val="center"/>
            <w:hideMark/>
          </w:tcPr>
          <w:p w14:paraId="489DC4EC"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7E8C2EEC" w14:textId="77777777" w:rsidTr="005514ED">
        <w:trPr>
          <w:jc w:val="center"/>
        </w:trPr>
        <w:tc>
          <w:tcPr>
            <w:tcW w:w="520" w:type="pct"/>
            <w:vAlign w:val="center"/>
            <w:hideMark/>
          </w:tcPr>
          <w:p w14:paraId="5EAB6954"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592" w:type="pct"/>
            <w:vAlign w:val="center"/>
            <w:hideMark/>
          </w:tcPr>
          <w:p w14:paraId="70F4B1D3" w14:textId="77777777" w:rsidR="00514428" w:rsidRPr="0054704D" w:rsidRDefault="00514428" w:rsidP="00D36C02">
            <w:pPr>
              <w:rPr>
                <w:sz w:val="26"/>
                <w:szCs w:val="26"/>
                <w:lang w:val="vi-VN" w:eastAsia="x-none"/>
              </w:rPr>
            </w:pPr>
            <w:r w:rsidRPr="0054704D">
              <w:rPr>
                <w:sz w:val="26"/>
                <w:szCs w:val="26"/>
                <w:lang w:val="vi-VN" w:eastAsia="x-none"/>
              </w:rPr>
              <w:t>achievement_id</w:t>
            </w:r>
          </w:p>
        </w:tc>
        <w:tc>
          <w:tcPr>
            <w:tcW w:w="2887" w:type="pct"/>
            <w:vAlign w:val="center"/>
            <w:hideMark/>
          </w:tcPr>
          <w:p w14:paraId="7656E495" w14:textId="77777777" w:rsidR="00514428" w:rsidRPr="0054704D" w:rsidRDefault="00514428" w:rsidP="00D36C02">
            <w:pPr>
              <w:rPr>
                <w:sz w:val="26"/>
                <w:szCs w:val="26"/>
                <w:lang w:val="vi-VN" w:eastAsia="x-none"/>
              </w:rPr>
            </w:pPr>
            <w:r w:rsidRPr="0054704D">
              <w:rPr>
                <w:sz w:val="26"/>
                <w:szCs w:val="26"/>
                <w:lang w:val="vi-VN" w:eastAsia="x-none"/>
              </w:rPr>
              <w:t>Khóa chính.</w:t>
            </w:r>
          </w:p>
        </w:tc>
      </w:tr>
      <w:tr w:rsidR="00514428" w:rsidRPr="0054704D" w14:paraId="3AF831A8" w14:textId="77777777" w:rsidTr="005514ED">
        <w:trPr>
          <w:jc w:val="center"/>
        </w:trPr>
        <w:tc>
          <w:tcPr>
            <w:tcW w:w="520" w:type="pct"/>
            <w:vAlign w:val="center"/>
            <w:hideMark/>
          </w:tcPr>
          <w:p w14:paraId="62F10B3E"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592" w:type="pct"/>
            <w:vAlign w:val="center"/>
            <w:hideMark/>
          </w:tcPr>
          <w:p w14:paraId="54493EEF" w14:textId="77777777" w:rsidR="00514428" w:rsidRPr="0054704D" w:rsidRDefault="00514428" w:rsidP="00D36C02">
            <w:pPr>
              <w:rPr>
                <w:sz w:val="26"/>
                <w:szCs w:val="26"/>
                <w:lang w:val="vi-VN" w:eastAsia="x-none"/>
              </w:rPr>
            </w:pPr>
            <w:r w:rsidRPr="0054704D">
              <w:rPr>
                <w:sz w:val="26"/>
                <w:szCs w:val="26"/>
                <w:lang w:val="vi-VN" w:eastAsia="x-none"/>
              </w:rPr>
              <w:t>user_id</w:t>
            </w:r>
          </w:p>
        </w:tc>
        <w:tc>
          <w:tcPr>
            <w:tcW w:w="2887" w:type="pct"/>
            <w:vAlign w:val="center"/>
            <w:hideMark/>
          </w:tcPr>
          <w:p w14:paraId="190048DE" w14:textId="77777777" w:rsidR="00514428" w:rsidRPr="0054704D" w:rsidRDefault="00514428" w:rsidP="00D36C02">
            <w:pPr>
              <w:rPr>
                <w:sz w:val="26"/>
                <w:szCs w:val="26"/>
                <w:lang w:val="vi-VN" w:eastAsia="x-none"/>
              </w:rPr>
            </w:pPr>
            <w:r w:rsidRPr="0054704D">
              <w:rPr>
                <w:sz w:val="26"/>
                <w:szCs w:val="26"/>
                <w:lang w:val="vi-VN" w:eastAsia="x-none"/>
              </w:rPr>
              <w:t>Mã người dùng.</w:t>
            </w:r>
          </w:p>
        </w:tc>
      </w:tr>
      <w:tr w:rsidR="00514428" w:rsidRPr="0054704D" w14:paraId="3CD8452B" w14:textId="77777777" w:rsidTr="005514ED">
        <w:trPr>
          <w:jc w:val="center"/>
        </w:trPr>
        <w:tc>
          <w:tcPr>
            <w:tcW w:w="520" w:type="pct"/>
            <w:vAlign w:val="center"/>
            <w:hideMark/>
          </w:tcPr>
          <w:p w14:paraId="5E95DF08"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592" w:type="pct"/>
            <w:vAlign w:val="center"/>
            <w:hideMark/>
          </w:tcPr>
          <w:p w14:paraId="369A306A" w14:textId="77777777" w:rsidR="00514428" w:rsidRPr="0054704D" w:rsidRDefault="00514428" w:rsidP="00D36C02">
            <w:pPr>
              <w:rPr>
                <w:sz w:val="26"/>
                <w:szCs w:val="26"/>
                <w:lang w:val="vi-VN" w:eastAsia="x-none"/>
              </w:rPr>
            </w:pPr>
            <w:r w:rsidRPr="0054704D">
              <w:rPr>
                <w:sz w:val="26"/>
                <w:szCs w:val="26"/>
                <w:lang w:val="vi-VN" w:eastAsia="x-none"/>
              </w:rPr>
              <w:t>leaderboard_type</w:t>
            </w:r>
          </w:p>
        </w:tc>
        <w:tc>
          <w:tcPr>
            <w:tcW w:w="2887" w:type="pct"/>
            <w:vAlign w:val="center"/>
            <w:hideMark/>
          </w:tcPr>
          <w:p w14:paraId="54402BAC" w14:textId="77777777" w:rsidR="00514428" w:rsidRPr="0054704D" w:rsidRDefault="00514428" w:rsidP="00D36C02">
            <w:pPr>
              <w:rPr>
                <w:sz w:val="26"/>
                <w:szCs w:val="26"/>
                <w:lang w:val="vi-VN" w:eastAsia="x-none"/>
              </w:rPr>
            </w:pPr>
            <w:r w:rsidRPr="0054704D">
              <w:rPr>
                <w:sz w:val="26"/>
                <w:szCs w:val="26"/>
                <w:lang w:val="vi-VN" w:eastAsia="x-none"/>
              </w:rPr>
              <w:t>Loại bảng xếp hạng.</w:t>
            </w:r>
          </w:p>
        </w:tc>
      </w:tr>
      <w:tr w:rsidR="00514428" w:rsidRPr="0054704D" w14:paraId="2F3C053E" w14:textId="77777777" w:rsidTr="005514ED">
        <w:trPr>
          <w:jc w:val="center"/>
        </w:trPr>
        <w:tc>
          <w:tcPr>
            <w:tcW w:w="520" w:type="pct"/>
            <w:vAlign w:val="center"/>
            <w:hideMark/>
          </w:tcPr>
          <w:p w14:paraId="4FE25ABC"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592" w:type="pct"/>
            <w:vAlign w:val="center"/>
            <w:hideMark/>
          </w:tcPr>
          <w:p w14:paraId="39BFCF84" w14:textId="77777777" w:rsidR="00514428" w:rsidRPr="0054704D" w:rsidRDefault="00514428" w:rsidP="00D36C02">
            <w:pPr>
              <w:rPr>
                <w:sz w:val="26"/>
                <w:szCs w:val="26"/>
                <w:lang w:val="vi-VN" w:eastAsia="x-none"/>
              </w:rPr>
            </w:pPr>
            <w:r w:rsidRPr="0054704D">
              <w:rPr>
                <w:sz w:val="26"/>
                <w:szCs w:val="26"/>
                <w:lang w:val="vi-VN" w:eastAsia="x-none"/>
              </w:rPr>
              <w:t>achievement_type</w:t>
            </w:r>
          </w:p>
        </w:tc>
        <w:tc>
          <w:tcPr>
            <w:tcW w:w="2887" w:type="pct"/>
            <w:vAlign w:val="center"/>
            <w:hideMark/>
          </w:tcPr>
          <w:p w14:paraId="0E88C00A" w14:textId="77777777" w:rsidR="00514428" w:rsidRPr="0054704D" w:rsidRDefault="00514428" w:rsidP="00D36C02">
            <w:pPr>
              <w:rPr>
                <w:sz w:val="26"/>
                <w:szCs w:val="26"/>
                <w:lang w:val="vi-VN" w:eastAsia="x-none"/>
              </w:rPr>
            </w:pPr>
            <w:r w:rsidRPr="0054704D">
              <w:rPr>
                <w:sz w:val="26"/>
                <w:szCs w:val="26"/>
                <w:lang w:val="vi-VN" w:eastAsia="x-none"/>
              </w:rPr>
              <w:t>Loại thành tựu (VD: Top 1 tuần).</w:t>
            </w:r>
          </w:p>
        </w:tc>
      </w:tr>
      <w:tr w:rsidR="00514428" w:rsidRPr="0054704D" w14:paraId="24A1A3DB" w14:textId="77777777" w:rsidTr="005514ED">
        <w:trPr>
          <w:jc w:val="center"/>
        </w:trPr>
        <w:tc>
          <w:tcPr>
            <w:tcW w:w="520" w:type="pct"/>
            <w:vAlign w:val="center"/>
            <w:hideMark/>
          </w:tcPr>
          <w:p w14:paraId="2CA1EB8C"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592" w:type="pct"/>
            <w:vAlign w:val="center"/>
            <w:hideMark/>
          </w:tcPr>
          <w:p w14:paraId="5AD63366" w14:textId="77777777" w:rsidR="00514428" w:rsidRPr="0054704D" w:rsidRDefault="00514428" w:rsidP="00D36C02">
            <w:pPr>
              <w:rPr>
                <w:sz w:val="26"/>
                <w:szCs w:val="26"/>
                <w:lang w:val="vi-VN" w:eastAsia="x-none"/>
              </w:rPr>
            </w:pPr>
            <w:r w:rsidRPr="0054704D">
              <w:rPr>
                <w:sz w:val="26"/>
                <w:szCs w:val="26"/>
                <w:lang w:val="vi-VN" w:eastAsia="x-none"/>
              </w:rPr>
              <w:t>achieved_date</w:t>
            </w:r>
          </w:p>
        </w:tc>
        <w:tc>
          <w:tcPr>
            <w:tcW w:w="2887" w:type="pct"/>
            <w:vAlign w:val="center"/>
            <w:hideMark/>
          </w:tcPr>
          <w:p w14:paraId="667EAC37" w14:textId="77777777" w:rsidR="00514428" w:rsidRPr="0054704D" w:rsidRDefault="00514428" w:rsidP="00D36C02">
            <w:pPr>
              <w:rPr>
                <w:sz w:val="26"/>
                <w:szCs w:val="26"/>
                <w:lang w:val="vi-VN" w:eastAsia="x-none"/>
              </w:rPr>
            </w:pPr>
            <w:r w:rsidRPr="0054704D">
              <w:rPr>
                <w:sz w:val="26"/>
                <w:szCs w:val="26"/>
                <w:lang w:val="vi-VN" w:eastAsia="x-none"/>
              </w:rPr>
              <w:t>Ngày đạt được.</w:t>
            </w:r>
          </w:p>
        </w:tc>
      </w:tr>
      <w:tr w:rsidR="00514428" w:rsidRPr="0054704D" w14:paraId="286B8443" w14:textId="77777777" w:rsidTr="005514ED">
        <w:trPr>
          <w:jc w:val="center"/>
        </w:trPr>
        <w:tc>
          <w:tcPr>
            <w:tcW w:w="520" w:type="pct"/>
            <w:vAlign w:val="center"/>
            <w:hideMark/>
          </w:tcPr>
          <w:p w14:paraId="6817D548"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592" w:type="pct"/>
            <w:vAlign w:val="center"/>
            <w:hideMark/>
          </w:tcPr>
          <w:p w14:paraId="755E2B5B" w14:textId="77777777" w:rsidR="00514428" w:rsidRPr="0054704D" w:rsidRDefault="00514428" w:rsidP="00D36C02">
            <w:pPr>
              <w:rPr>
                <w:sz w:val="26"/>
                <w:szCs w:val="26"/>
                <w:lang w:val="vi-VN" w:eastAsia="x-none"/>
              </w:rPr>
            </w:pPr>
            <w:r w:rsidRPr="0054704D">
              <w:rPr>
                <w:sz w:val="26"/>
                <w:szCs w:val="26"/>
                <w:lang w:val="vi-VN" w:eastAsia="x-none"/>
              </w:rPr>
              <w:t>rank_achieved</w:t>
            </w:r>
          </w:p>
        </w:tc>
        <w:tc>
          <w:tcPr>
            <w:tcW w:w="2887" w:type="pct"/>
            <w:vAlign w:val="center"/>
            <w:hideMark/>
          </w:tcPr>
          <w:p w14:paraId="38B23A18" w14:textId="77777777" w:rsidR="00514428" w:rsidRPr="0054704D" w:rsidRDefault="00514428" w:rsidP="00D36C02">
            <w:pPr>
              <w:rPr>
                <w:sz w:val="26"/>
                <w:szCs w:val="26"/>
                <w:lang w:val="vi-VN" w:eastAsia="x-none"/>
              </w:rPr>
            </w:pPr>
            <w:r w:rsidRPr="0054704D">
              <w:rPr>
                <w:sz w:val="26"/>
                <w:szCs w:val="26"/>
                <w:lang w:val="vi-VN" w:eastAsia="x-none"/>
              </w:rPr>
              <w:t>Hạng đã đạt được.</w:t>
            </w:r>
          </w:p>
        </w:tc>
      </w:tr>
      <w:tr w:rsidR="00514428" w:rsidRPr="00650B6D" w14:paraId="094DB2F9" w14:textId="77777777" w:rsidTr="005514ED">
        <w:trPr>
          <w:jc w:val="center"/>
        </w:trPr>
        <w:tc>
          <w:tcPr>
            <w:tcW w:w="520" w:type="pct"/>
            <w:vAlign w:val="center"/>
            <w:hideMark/>
          </w:tcPr>
          <w:p w14:paraId="3FBDB424"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592" w:type="pct"/>
            <w:vAlign w:val="center"/>
            <w:hideMark/>
          </w:tcPr>
          <w:p w14:paraId="6BB48C96" w14:textId="77777777" w:rsidR="00514428" w:rsidRPr="0054704D" w:rsidRDefault="00514428" w:rsidP="00D36C02">
            <w:pPr>
              <w:rPr>
                <w:sz w:val="26"/>
                <w:szCs w:val="26"/>
                <w:lang w:val="vi-VN" w:eastAsia="x-none"/>
              </w:rPr>
            </w:pPr>
            <w:r w:rsidRPr="0054704D">
              <w:rPr>
                <w:sz w:val="26"/>
                <w:szCs w:val="26"/>
                <w:lang w:val="vi-VN" w:eastAsia="x-none"/>
              </w:rPr>
              <w:t>score_achieved</w:t>
            </w:r>
          </w:p>
        </w:tc>
        <w:tc>
          <w:tcPr>
            <w:tcW w:w="2887" w:type="pct"/>
            <w:vAlign w:val="center"/>
            <w:hideMark/>
          </w:tcPr>
          <w:p w14:paraId="08824996" w14:textId="77777777" w:rsidR="00514428" w:rsidRPr="0054704D" w:rsidRDefault="00514428" w:rsidP="00D36C02">
            <w:pPr>
              <w:rPr>
                <w:sz w:val="26"/>
                <w:szCs w:val="26"/>
                <w:lang w:val="vi-VN" w:eastAsia="x-none"/>
              </w:rPr>
            </w:pPr>
            <w:r w:rsidRPr="0054704D">
              <w:rPr>
                <w:sz w:val="26"/>
                <w:szCs w:val="26"/>
                <w:lang w:val="vi-VN" w:eastAsia="x-none"/>
              </w:rPr>
              <w:t>Điểm số tại thời điểm đạt.</w:t>
            </w:r>
          </w:p>
        </w:tc>
      </w:tr>
      <w:tr w:rsidR="00514428" w:rsidRPr="00650B6D" w14:paraId="16C5332B" w14:textId="77777777" w:rsidTr="005514ED">
        <w:trPr>
          <w:jc w:val="center"/>
        </w:trPr>
        <w:tc>
          <w:tcPr>
            <w:tcW w:w="520" w:type="pct"/>
            <w:vAlign w:val="center"/>
            <w:hideMark/>
          </w:tcPr>
          <w:p w14:paraId="04D7A5C5"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592" w:type="pct"/>
            <w:vAlign w:val="center"/>
            <w:hideMark/>
          </w:tcPr>
          <w:p w14:paraId="5FFF2997" w14:textId="77777777" w:rsidR="00514428" w:rsidRPr="0054704D" w:rsidRDefault="00514428" w:rsidP="00D36C02">
            <w:pPr>
              <w:rPr>
                <w:sz w:val="26"/>
                <w:szCs w:val="26"/>
                <w:lang w:val="vi-VN" w:eastAsia="x-none"/>
              </w:rPr>
            </w:pPr>
            <w:r w:rsidRPr="0054704D">
              <w:rPr>
                <w:sz w:val="26"/>
                <w:szCs w:val="26"/>
                <w:lang w:val="vi-VN" w:eastAsia="x-none"/>
              </w:rPr>
              <w:t>period_description</w:t>
            </w:r>
          </w:p>
        </w:tc>
        <w:tc>
          <w:tcPr>
            <w:tcW w:w="2887" w:type="pct"/>
            <w:vAlign w:val="center"/>
            <w:hideMark/>
          </w:tcPr>
          <w:p w14:paraId="5AEB7A71" w14:textId="77777777" w:rsidR="00514428" w:rsidRPr="0054704D" w:rsidRDefault="00514428" w:rsidP="00D36C02">
            <w:pPr>
              <w:rPr>
                <w:sz w:val="26"/>
                <w:szCs w:val="26"/>
                <w:lang w:val="vi-VN" w:eastAsia="x-none"/>
              </w:rPr>
            </w:pPr>
            <w:r w:rsidRPr="0054704D">
              <w:rPr>
                <w:sz w:val="26"/>
                <w:szCs w:val="26"/>
                <w:lang w:val="vi-VN" w:eastAsia="x-none"/>
              </w:rPr>
              <w:t>Mô tả kỳ (VD: Tuần 40 năm 2024).</w:t>
            </w:r>
          </w:p>
        </w:tc>
      </w:tr>
      <w:tr w:rsidR="00514428" w:rsidRPr="0054704D" w14:paraId="17219265" w14:textId="77777777" w:rsidTr="005514ED">
        <w:trPr>
          <w:jc w:val="center"/>
        </w:trPr>
        <w:tc>
          <w:tcPr>
            <w:tcW w:w="520" w:type="pct"/>
            <w:vAlign w:val="center"/>
            <w:hideMark/>
          </w:tcPr>
          <w:p w14:paraId="2648C49A"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592" w:type="pct"/>
            <w:vAlign w:val="center"/>
            <w:hideMark/>
          </w:tcPr>
          <w:p w14:paraId="50AB0277" w14:textId="77777777" w:rsidR="00514428" w:rsidRPr="0054704D" w:rsidRDefault="00514428" w:rsidP="00D36C02">
            <w:pPr>
              <w:rPr>
                <w:sz w:val="26"/>
                <w:szCs w:val="26"/>
                <w:lang w:val="vi-VN" w:eastAsia="x-none"/>
              </w:rPr>
            </w:pPr>
            <w:r w:rsidRPr="0054704D">
              <w:rPr>
                <w:sz w:val="26"/>
                <w:szCs w:val="26"/>
                <w:lang w:val="vi-VN" w:eastAsia="x-none"/>
              </w:rPr>
              <w:t>created_at</w:t>
            </w:r>
          </w:p>
        </w:tc>
        <w:tc>
          <w:tcPr>
            <w:tcW w:w="2887" w:type="pct"/>
            <w:vAlign w:val="center"/>
            <w:hideMark/>
          </w:tcPr>
          <w:p w14:paraId="4B8A63C0" w14:textId="77777777" w:rsidR="00514428" w:rsidRPr="0054704D" w:rsidRDefault="00514428" w:rsidP="00D36C02">
            <w:pPr>
              <w:rPr>
                <w:sz w:val="26"/>
                <w:szCs w:val="26"/>
                <w:lang w:val="vi-VN" w:eastAsia="x-none"/>
              </w:rPr>
            </w:pPr>
            <w:r w:rsidRPr="0054704D">
              <w:rPr>
                <w:sz w:val="26"/>
                <w:szCs w:val="26"/>
                <w:lang w:val="vi-VN" w:eastAsia="x-none"/>
              </w:rPr>
              <w:t>Thời gian ghi nhận.</w:t>
            </w:r>
          </w:p>
        </w:tc>
      </w:tr>
    </w:tbl>
    <w:p w14:paraId="7DF9F7C4" w14:textId="77777777" w:rsidR="00514428" w:rsidRPr="005624A6" w:rsidRDefault="00514428" w:rsidP="00514428">
      <w:pPr>
        <w:pStyle w:val="Noidung"/>
        <w:rPr>
          <w:szCs w:val="26"/>
        </w:rPr>
      </w:pPr>
      <w:r w:rsidRPr="005624A6">
        <w:rPr>
          <w:szCs w:val="26"/>
        </w:rPr>
        <w:t>Bảng: SocialInteractions (Tương tác mạng xã hội học tập)</w:t>
      </w:r>
    </w:p>
    <w:p w14:paraId="6EAB6E8A" w14:textId="28AF2160" w:rsidR="00D4151C" w:rsidRPr="00D4151C" w:rsidRDefault="00D4151C" w:rsidP="00D4151C">
      <w:pPr>
        <w:pStyle w:val="Caption"/>
        <w:keepNext/>
        <w:rPr>
          <w:lang w:val="vi-VN"/>
        </w:rPr>
      </w:pPr>
      <w:bookmarkStart w:id="129" w:name="_Toc217711294"/>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43</w:t>
      </w:r>
      <w:r w:rsidR="00B5572B">
        <w:fldChar w:fldCharType="end"/>
      </w:r>
      <w:r>
        <w:rPr>
          <w:lang w:val="vi-VN"/>
        </w:rPr>
        <w:t xml:space="preserve"> </w:t>
      </w:r>
      <w:r w:rsidR="00FD70DD">
        <w:rPr>
          <w:lang w:val="vi-VN"/>
        </w:rPr>
        <w:t xml:space="preserve">Đặc tả </w:t>
      </w:r>
      <w:r>
        <w:rPr>
          <w:lang w:val="vi-VN"/>
        </w:rPr>
        <w:t>bảng SocialInteractions</w:t>
      </w:r>
      <w:bookmarkEnd w:id="129"/>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809"/>
        <w:gridCol w:w="2421"/>
        <w:gridCol w:w="5542"/>
      </w:tblGrid>
      <w:tr w:rsidR="00514428" w:rsidRPr="0054704D" w14:paraId="3B97E9CD" w14:textId="77777777" w:rsidTr="005514ED">
        <w:trPr>
          <w:jc w:val="center"/>
        </w:trPr>
        <w:tc>
          <w:tcPr>
            <w:tcW w:w="461" w:type="pct"/>
            <w:vAlign w:val="center"/>
            <w:hideMark/>
          </w:tcPr>
          <w:p w14:paraId="79A31A8D"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380" w:type="pct"/>
            <w:vAlign w:val="center"/>
            <w:hideMark/>
          </w:tcPr>
          <w:p w14:paraId="013E9946"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3159" w:type="pct"/>
            <w:vAlign w:val="center"/>
            <w:hideMark/>
          </w:tcPr>
          <w:p w14:paraId="598AC441"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57ADBBDE" w14:textId="77777777" w:rsidTr="005514ED">
        <w:trPr>
          <w:jc w:val="center"/>
        </w:trPr>
        <w:tc>
          <w:tcPr>
            <w:tcW w:w="461" w:type="pct"/>
            <w:vAlign w:val="center"/>
            <w:hideMark/>
          </w:tcPr>
          <w:p w14:paraId="4DF129E6"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380" w:type="pct"/>
            <w:vAlign w:val="center"/>
            <w:hideMark/>
          </w:tcPr>
          <w:p w14:paraId="37E140E2" w14:textId="77777777" w:rsidR="00514428" w:rsidRPr="0054704D" w:rsidRDefault="00514428" w:rsidP="00D4151C">
            <w:pPr>
              <w:rPr>
                <w:sz w:val="26"/>
                <w:szCs w:val="26"/>
                <w:lang w:val="vi-VN" w:eastAsia="x-none"/>
              </w:rPr>
            </w:pPr>
            <w:r w:rsidRPr="0054704D">
              <w:rPr>
                <w:sz w:val="26"/>
                <w:szCs w:val="26"/>
                <w:lang w:val="vi-VN" w:eastAsia="x-none"/>
              </w:rPr>
              <w:t>interaction_id</w:t>
            </w:r>
          </w:p>
        </w:tc>
        <w:tc>
          <w:tcPr>
            <w:tcW w:w="3159" w:type="pct"/>
            <w:vAlign w:val="center"/>
            <w:hideMark/>
          </w:tcPr>
          <w:p w14:paraId="57830042" w14:textId="77777777" w:rsidR="00514428" w:rsidRPr="0054704D" w:rsidRDefault="00514428" w:rsidP="00D4151C">
            <w:pPr>
              <w:rPr>
                <w:sz w:val="26"/>
                <w:szCs w:val="26"/>
                <w:lang w:val="vi-VN" w:eastAsia="x-none"/>
              </w:rPr>
            </w:pPr>
            <w:r w:rsidRPr="0054704D">
              <w:rPr>
                <w:sz w:val="26"/>
                <w:szCs w:val="26"/>
                <w:lang w:val="vi-VN" w:eastAsia="x-none"/>
              </w:rPr>
              <w:t>Khóa chính.</w:t>
            </w:r>
          </w:p>
        </w:tc>
      </w:tr>
      <w:tr w:rsidR="00514428" w:rsidRPr="00650B6D" w14:paraId="2AD57DE2" w14:textId="77777777" w:rsidTr="005514ED">
        <w:trPr>
          <w:jc w:val="center"/>
        </w:trPr>
        <w:tc>
          <w:tcPr>
            <w:tcW w:w="461" w:type="pct"/>
            <w:vAlign w:val="center"/>
            <w:hideMark/>
          </w:tcPr>
          <w:p w14:paraId="3F0D0FF6"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380" w:type="pct"/>
            <w:vAlign w:val="center"/>
            <w:hideMark/>
          </w:tcPr>
          <w:p w14:paraId="732A21D0" w14:textId="77777777" w:rsidR="00514428" w:rsidRPr="0054704D" w:rsidRDefault="00514428" w:rsidP="00D4151C">
            <w:pPr>
              <w:rPr>
                <w:sz w:val="26"/>
                <w:szCs w:val="26"/>
                <w:lang w:val="vi-VN" w:eastAsia="x-none"/>
              </w:rPr>
            </w:pPr>
            <w:r w:rsidRPr="0054704D">
              <w:rPr>
                <w:sz w:val="26"/>
                <w:szCs w:val="26"/>
                <w:lang w:val="vi-VN" w:eastAsia="x-none"/>
              </w:rPr>
              <w:t>user_id</w:t>
            </w:r>
          </w:p>
        </w:tc>
        <w:tc>
          <w:tcPr>
            <w:tcW w:w="3159" w:type="pct"/>
            <w:vAlign w:val="center"/>
            <w:hideMark/>
          </w:tcPr>
          <w:p w14:paraId="32601369" w14:textId="77777777" w:rsidR="00514428" w:rsidRPr="0054704D" w:rsidRDefault="00514428" w:rsidP="00D4151C">
            <w:pPr>
              <w:rPr>
                <w:sz w:val="26"/>
                <w:szCs w:val="26"/>
                <w:lang w:val="vi-VN" w:eastAsia="x-none"/>
              </w:rPr>
            </w:pPr>
            <w:r w:rsidRPr="0054704D">
              <w:rPr>
                <w:sz w:val="26"/>
                <w:szCs w:val="26"/>
                <w:lang w:val="vi-VN" w:eastAsia="x-none"/>
              </w:rPr>
              <w:t>Người thực hiện tương tác.</w:t>
            </w:r>
          </w:p>
        </w:tc>
      </w:tr>
      <w:tr w:rsidR="00514428" w:rsidRPr="0054704D" w14:paraId="0AF2D4DD" w14:textId="77777777" w:rsidTr="005514ED">
        <w:trPr>
          <w:jc w:val="center"/>
        </w:trPr>
        <w:tc>
          <w:tcPr>
            <w:tcW w:w="461" w:type="pct"/>
            <w:vAlign w:val="center"/>
            <w:hideMark/>
          </w:tcPr>
          <w:p w14:paraId="5B4B1FAA"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380" w:type="pct"/>
            <w:vAlign w:val="center"/>
            <w:hideMark/>
          </w:tcPr>
          <w:p w14:paraId="6C0AB16B" w14:textId="77777777" w:rsidR="00514428" w:rsidRPr="0054704D" w:rsidRDefault="00514428" w:rsidP="00D4151C">
            <w:pPr>
              <w:rPr>
                <w:sz w:val="26"/>
                <w:szCs w:val="26"/>
                <w:lang w:val="vi-VN" w:eastAsia="x-none"/>
              </w:rPr>
            </w:pPr>
            <w:r w:rsidRPr="0054704D">
              <w:rPr>
                <w:sz w:val="26"/>
                <w:szCs w:val="26"/>
                <w:lang w:val="vi-VN" w:eastAsia="x-none"/>
              </w:rPr>
              <w:t>target_user_id</w:t>
            </w:r>
          </w:p>
        </w:tc>
        <w:tc>
          <w:tcPr>
            <w:tcW w:w="3159" w:type="pct"/>
            <w:vAlign w:val="center"/>
            <w:hideMark/>
          </w:tcPr>
          <w:p w14:paraId="71454EF4" w14:textId="77777777" w:rsidR="00514428" w:rsidRPr="0054704D" w:rsidRDefault="00514428" w:rsidP="00D4151C">
            <w:pPr>
              <w:rPr>
                <w:sz w:val="26"/>
                <w:szCs w:val="26"/>
                <w:lang w:val="vi-VN" w:eastAsia="x-none"/>
              </w:rPr>
            </w:pPr>
            <w:r w:rsidRPr="0054704D">
              <w:rPr>
                <w:sz w:val="26"/>
                <w:szCs w:val="26"/>
                <w:lang w:val="vi-VN" w:eastAsia="x-none"/>
              </w:rPr>
              <w:t>Người nhận tương tác.</w:t>
            </w:r>
          </w:p>
        </w:tc>
      </w:tr>
      <w:tr w:rsidR="00514428" w:rsidRPr="0054704D" w14:paraId="1F0614B0" w14:textId="77777777" w:rsidTr="005514ED">
        <w:trPr>
          <w:jc w:val="center"/>
        </w:trPr>
        <w:tc>
          <w:tcPr>
            <w:tcW w:w="461" w:type="pct"/>
            <w:vAlign w:val="center"/>
            <w:hideMark/>
          </w:tcPr>
          <w:p w14:paraId="20DCDD42"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380" w:type="pct"/>
            <w:vAlign w:val="center"/>
            <w:hideMark/>
          </w:tcPr>
          <w:p w14:paraId="5420DE94" w14:textId="77777777" w:rsidR="00514428" w:rsidRPr="0054704D" w:rsidRDefault="00514428" w:rsidP="00D4151C">
            <w:pPr>
              <w:rPr>
                <w:sz w:val="26"/>
                <w:szCs w:val="26"/>
                <w:lang w:val="vi-VN" w:eastAsia="x-none"/>
              </w:rPr>
            </w:pPr>
            <w:r w:rsidRPr="0054704D">
              <w:rPr>
                <w:sz w:val="26"/>
                <w:szCs w:val="26"/>
                <w:lang w:val="vi-VN" w:eastAsia="x-none"/>
              </w:rPr>
              <w:t>interaction_type</w:t>
            </w:r>
          </w:p>
        </w:tc>
        <w:tc>
          <w:tcPr>
            <w:tcW w:w="3159" w:type="pct"/>
            <w:vAlign w:val="center"/>
            <w:hideMark/>
          </w:tcPr>
          <w:p w14:paraId="0C07B70D" w14:textId="77777777" w:rsidR="00514428" w:rsidRPr="0054704D" w:rsidRDefault="00514428" w:rsidP="00D4151C">
            <w:pPr>
              <w:rPr>
                <w:sz w:val="26"/>
                <w:szCs w:val="26"/>
                <w:lang w:val="vi-VN" w:eastAsia="x-none"/>
              </w:rPr>
            </w:pPr>
            <w:r w:rsidRPr="0054704D">
              <w:rPr>
                <w:sz w:val="26"/>
                <w:szCs w:val="26"/>
                <w:lang w:val="vi-VN" w:eastAsia="x-none"/>
              </w:rPr>
              <w:t>Loại tương tác (Like, Comment, Challenge).</w:t>
            </w:r>
          </w:p>
        </w:tc>
      </w:tr>
      <w:tr w:rsidR="00514428" w:rsidRPr="0054704D" w14:paraId="20A46FB7" w14:textId="77777777" w:rsidTr="005514ED">
        <w:trPr>
          <w:jc w:val="center"/>
        </w:trPr>
        <w:tc>
          <w:tcPr>
            <w:tcW w:w="461" w:type="pct"/>
            <w:vAlign w:val="center"/>
            <w:hideMark/>
          </w:tcPr>
          <w:p w14:paraId="475468CC"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380" w:type="pct"/>
            <w:vAlign w:val="center"/>
            <w:hideMark/>
          </w:tcPr>
          <w:p w14:paraId="0C45312E" w14:textId="77777777" w:rsidR="00514428" w:rsidRPr="0054704D" w:rsidRDefault="00514428" w:rsidP="00D4151C">
            <w:pPr>
              <w:rPr>
                <w:sz w:val="26"/>
                <w:szCs w:val="26"/>
                <w:lang w:val="vi-VN" w:eastAsia="x-none"/>
              </w:rPr>
            </w:pPr>
            <w:r w:rsidRPr="0054704D">
              <w:rPr>
                <w:sz w:val="26"/>
                <w:szCs w:val="26"/>
                <w:lang w:val="vi-VN" w:eastAsia="x-none"/>
              </w:rPr>
              <w:t>content</w:t>
            </w:r>
          </w:p>
        </w:tc>
        <w:tc>
          <w:tcPr>
            <w:tcW w:w="3159" w:type="pct"/>
            <w:vAlign w:val="center"/>
            <w:hideMark/>
          </w:tcPr>
          <w:p w14:paraId="557C67BC" w14:textId="77777777" w:rsidR="00514428" w:rsidRPr="0054704D" w:rsidRDefault="00514428" w:rsidP="00D4151C">
            <w:pPr>
              <w:rPr>
                <w:sz w:val="26"/>
                <w:szCs w:val="26"/>
                <w:lang w:val="vi-VN" w:eastAsia="x-none"/>
              </w:rPr>
            </w:pPr>
            <w:r w:rsidRPr="0054704D">
              <w:rPr>
                <w:sz w:val="26"/>
                <w:szCs w:val="26"/>
                <w:lang w:val="vi-VN" w:eastAsia="x-none"/>
              </w:rPr>
              <w:t>Nội dung tương tác.</w:t>
            </w:r>
          </w:p>
        </w:tc>
      </w:tr>
      <w:tr w:rsidR="00514428" w:rsidRPr="00650B6D" w14:paraId="7009C542" w14:textId="77777777" w:rsidTr="005514ED">
        <w:trPr>
          <w:jc w:val="center"/>
        </w:trPr>
        <w:tc>
          <w:tcPr>
            <w:tcW w:w="461" w:type="pct"/>
            <w:vAlign w:val="center"/>
            <w:hideMark/>
          </w:tcPr>
          <w:p w14:paraId="5F5E7FD8"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380" w:type="pct"/>
            <w:vAlign w:val="center"/>
            <w:hideMark/>
          </w:tcPr>
          <w:p w14:paraId="475B5C6E" w14:textId="77777777" w:rsidR="00514428" w:rsidRPr="0054704D" w:rsidRDefault="00514428" w:rsidP="00D4151C">
            <w:pPr>
              <w:rPr>
                <w:sz w:val="26"/>
                <w:szCs w:val="26"/>
                <w:lang w:val="vi-VN" w:eastAsia="x-none"/>
              </w:rPr>
            </w:pPr>
            <w:r w:rsidRPr="0054704D">
              <w:rPr>
                <w:sz w:val="26"/>
                <w:szCs w:val="26"/>
                <w:lang w:val="vi-VN" w:eastAsia="x-none"/>
              </w:rPr>
              <w:t>related_quiz_id</w:t>
            </w:r>
          </w:p>
        </w:tc>
        <w:tc>
          <w:tcPr>
            <w:tcW w:w="3159" w:type="pct"/>
            <w:vAlign w:val="center"/>
            <w:hideMark/>
          </w:tcPr>
          <w:p w14:paraId="16F5D56F" w14:textId="77777777" w:rsidR="00514428" w:rsidRPr="0054704D" w:rsidRDefault="00514428" w:rsidP="00D4151C">
            <w:pPr>
              <w:rPr>
                <w:sz w:val="26"/>
                <w:szCs w:val="26"/>
                <w:lang w:val="vi-VN" w:eastAsia="x-none"/>
              </w:rPr>
            </w:pPr>
            <w:r w:rsidRPr="0054704D">
              <w:rPr>
                <w:sz w:val="26"/>
                <w:szCs w:val="26"/>
                <w:lang w:val="vi-VN" w:eastAsia="x-none"/>
              </w:rPr>
              <w:t>Liên quan đến quiz nào (nếu có).</w:t>
            </w:r>
          </w:p>
        </w:tc>
      </w:tr>
      <w:tr w:rsidR="00514428" w:rsidRPr="00650B6D" w14:paraId="6677CF2B" w14:textId="77777777" w:rsidTr="005514ED">
        <w:trPr>
          <w:jc w:val="center"/>
        </w:trPr>
        <w:tc>
          <w:tcPr>
            <w:tcW w:w="461" w:type="pct"/>
            <w:vAlign w:val="center"/>
            <w:hideMark/>
          </w:tcPr>
          <w:p w14:paraId="41E16F2F"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380" w:type="pct"/>
            <w:vAlign w:val="center"/>
            <w:hideMark/>
          </w:tcPr>
          <w:p w14:paraId="007341CF" w14:textId="77777777" w:rsidR="00514428" w:rsidRPr="0054704D" w:rsidRDefault="00514428" w:rsidP="00D4151C">
            <w:pPr>
              <w:rPr>
                <w:sz w:val="26"/>
                <w:szCs w:val="26"/>
                <w:lang w:val="vi-VN" w:eastAsia="x-none"/>
              </w:rPr>
            </w:pPr>
            <w:r w:rsidRPr="0054704D">
              <w:rPr>
                <w:sz w:val="26"/>
                <w:szCs w:val="26"/>
                <w:lang w:val="vi-VN" w:eastAsia="x-none"/>
              </w:rPr>
              <w:t>related_subject_id</w:t>
            </w:r>
          </w:p>
        </w:tc>
        <w:tc>
          <w:tcPr>
            <w:tcW w:w="3159" w:type="pct"/>
            <w:vAlign w:val="center"/>
            <w:hideMark/>
          </w:tcPr>
          <w:p w14:paraId="60B04C9B" w14:textId="77777777" w:rsidR="00514428" w:rsidRPr="0054704D" w:rsidRDefault="00514428" w:rsidP="00D4151C">
            <w:pPr>
              <w:rPr>
                <w:sz w:val="26"/>
                <w:szCs w:val="26"/>
                <w:lang w:val="vi-VN" w:eastAsia="x-none"/>
              </w:rPr>
            </w:pPr>
            <w:r w:rsidRPr="0054704D">
              <w:rPr>
                <w:sz w:val="26"/>
                <w:szCs w:val="26"/>
                <w:lang w:val="vi-VN" w:eastAsia="x-none"/>
              </w:rPr>
              <w:t>Liên quan đến môn nào (nếu có).</w:t>
            </w:r>
          </w:p>
        </w:tc>
      </w:tr>
      <w:tr w:rsidR="00514428" w:rsidRPr="0054704D" w14:paraId="4862A182" w14:textId="77777777" w:rsidTr="005514ED">
        <w:trPr>
          <w:jc w:val="center"/>
        </w:trPr>
        <w:tc>
          <w:tcPr>
            <w:tcW w:w="461" w:type="pct"/>
            <w:vAlign w:val="center"/>
            <w:hideMark/>
          </w:tcPr>
          <w:p w14:paraId="1D538967"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380" w:type="pct"/>
            <w:vAlign w:val="center"/>
            <w:hideMark/>
          </w:tcPr>
          <w:p w14:paraId="28CAF3A9" w14:textId="77777777" w:rsidR="00514428" w:rsidRPr="0054704D" w:rsidRDefault="00514428" w:rsidP="00D4151C">
            <w:pPr>
              <w:rPr>
                <w:sz w:val="26"/>
                <w:szCs w:val="26"/>
                <w:lang w:val="vi-VN" w:eastAsia="x-none"/>
              </w:rPr>
            </w:pPr>
            <w:r w:rsidRPr="0054704D">
              <w:rPr>
                <w:sz w:val="26"/>
                <w:szCs w:val="26"/>
                <w:lang w:val="vi-VN" w:eastAsia="x-none"/>
              </w:rPr>
              <w:t>status</w:t>
            </w:r>
          </w:p>
        </w:tc>
        <w:tc>
          <w:tcPr>
            <w:tcW w:w="3159" w:type="pct"/>
            <w:vAlign w:val="center"/>
            <w:hideMark/>
          </w:tcPr>
          <w:p w14:paraId="0CF25990" w14:textId="77777777" w:rsidR="00514428" w:rsidRPr="0054704D" w:rsidRDefault="00514428" w:rsidP="00D4151C">
            <w:pPr>
              <w:rPr>
                <w:sz w:val="26"/>
                <w:szCs w:val="26"/>
                <w:lang w:val="vi-VN" w:eastAsia="x-none"/>
              </w:rPr>
            </w:pPr>
            <w:r w:rsidRPr="0054704D">
              <w:rPr>
                <w:sz w:val="26"/>
                <w:szCs w:val="26"/>
                <w:lang w:val="vi-VN" w:eastAsia="x-none"/>
              </w:rPr>
              <w:t>Trạng thái.</w:t>
            </w:r>
          </w:p>
        </w:tc>
      </w:tr>
      <w:tr w:rsidR="00514428" w:rsidRPr="0054704D" w14:paraId="75C095DB" w14:textId="77777777" w:rsidTr="005514ED">
        <w:trPr>
          <w:jc w:val="center"/>
        </w:trPr>
        <w:tc>
          <w:tcPr>
            <w:tcW w:w="461" w:type="pct"/>
            <w:vAlign w:val="center"/>
            <w:hideMark/>
          </w:tcPr>
          <w:p w14:paraId="0ADADAE9"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380" w:type="pct"/>
            <w:vAlign w:val="center"/>
            <w:hideMark/>
          </w:tcPr>
          <w:p w14:paraId="090CD897" w14:textId="77777777" w:rsidR="00514428" w:rsidRPr="0054704D" w:rsidRDefault="00514428" w:rsidP="00D4151C">
            <w:pPr>
              <w:rPr>
                <w:sz w:val="26"/>
                <w:szCs w:val="26"/>
                <w:lang w:val="vi-VN" w:eastAsia="x-none"/>
              </w:rPr>
            </w:pPr>
            <w:r w:rsidRPr="0054704D">
              <w:rPr>
                <w:sz w:val="26"/>
                <w:szCs w:val="26"/>
                <w:lang w:val="vi-VN" w:eastAsia="x-none"/>
              </w:rPr>
              <w:t>created_at</w:t>
            </w:r>
          </w:p>
        </w:tc>
        <w:tc>
          <w:tcPr>
            <w:tcW w:w="3159" w:type="pct"/>
            <w:vAlign w:val="center"/>
            <w:hideMark/>
          </w:tcPr>
          <w:p w14:paraId="4CDDD852" w14:textId="77777777" w:rsidR="00514428" w:rsidRPr="0054704D" w:rsidRDefault="00514428" w:rsidP="00D4151C">
            <w:pPr>
              <w:rPr>
                <w:sz w:val="26"/>
                <w:szCs w:val="26"/>
                <w:lang w:val="vi-VN" w:eastAsia="x-none"/>
              </w:rPr>
            </w:pPr>
            <w:r w:rsidRPr="0054704D">
              <w:rPr>
                <w:sz w:val="26"/>
                <w:szCs w:val="26"/>
                <w:lang w:val="vi-VN" w:eastAsia="x-none"/>
              </w:rPr>
              <w:t>Thời gian tạo.</w:t>
            </w:r>
          </w:p>
        </w:tc>
      </w:tr>
    </w:tbl>
    <w:p w14:paraId="7841EB1D" w14:textId="77777777" w:rsidR="00514428" w:rsidRPr="005624A6" w:rsidRDefault="00514428" w:rsidP="00514428">
      <w:pPr>
        <w:pStyle w:val="Noidung"/>
        <w:rPr>
          <w:szCs w:val="26"/>
        </w:rPr>
      </w:pPr>
      <w:r w:rsidRPr="005624A6">
        <w:rPr>
          <w:szCs w:val="26"/>
        </w:rPr>
        <w:t>Bảng: UserSocialStats (Thống kê xã hội của người dùng)</w:t>
      </w:r>
    </w:p>
    <w:p w14:paraId="398AE72A" w14:textId="6ACF93D4" w:rsidR="00D4151C" w:rsidRPr="00D4151C" w:rsidRDefault="00D4151C" w:rsidP="00D4151C">
      <w:pPr>
        <w:pStyle w:val="Caption"/>
        <w:keepNext/>
        <w:rPr>
          <w:lang w:val="vi-VN"/>
        </w:rPr>
      </w:pPr>
      <w:bookmarkStart w:id="130" w:name="_Toc217711295"/>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44</w:t>
      </w:r>
      <w:r w:rsidR="00B5572B">
        <w:fldChar w:fldCharType="end"/>
      </w:r>
      <w:r>
        <w:rPr>
          <w:lang w:val="vi-VN"/>
        </w:rPr>
        <w:t xml:space="preserve"> </w:t>
      </w:r>
      <w:r w:rsidR="00FD70DD">
        <w:rPr>
          <w:lang w:val="vi-VN"/>
        </w:rPr>
        <w:t xml:space="preserve">Đặc tả </w:t>
      </w:r>
      <w:r>
        <w:rPr>
          <w:lang w:val="vi-VN"/>
        </w:rPr>
        <w:t xml:space="preserve">bảng </w:t>
      </w:r>
      <w:r w:rsidRPr="005624A6">
        <w:rPr>
          <w:szCs w:val="26"/>
        </w:rPr>
        <w:t>UserSocialStats</w:t>
      </w:r>
      <w:bookmarkEnd w:id="130"/>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963"/>
        <w:gridCol w:w="3477"/>
        <w:gridCol w:w="4332"/>
      </w:tblGrid>
      <w:tr w:rsidR="00514428" w:rsidRPr="0054704D" w14:paraId="2634DF5B" w14:textId="77777777" w:rsidTr="005514ED">
        <w:trPr>
          <w:tblHeader/>
          <w:jc w:val="center"/>
        </w:trPr>
        <w:tc>
          <w:tcPr>
            <w:tcW w:w="549" w:type="pct"/>
            <w:vAlign w:val="center"/>
            <w:hideMark/>
          </w:tcPr>
          <w:p w14:paraId="13E5C1C8"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982" w:type="pct"/>
            <w:vAlign w:val="center"/>
            <w:hideMark/>
          </w:tcPr>
          <w:p w14:paraId="7047CE13"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2469" w:type="pct"/>
            <w:vAlign w:val="center"/>
            <w:hideMark/>
          </w:tcPr>
          <w:p w14:paraId="0DB9A67E"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4844D6C3" w14:textId="77777777" w:rsidTr="005514ED">
        <w:trPr>
          <w:jc w:val="center"/>
        </w:trPr>
        <w:tc>
          <w:tcPr>
            <w:tcW w:w="549" w:type="pct"/>
            <w:vAlign w:val="center"/>
            <w:hideMark/>
          </w:tcPr>
          <w:p w14:paraId="556966A5"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982" w:type="pct"/>
            <w:vAlign w:val="center"/>
            <w:hideMark/>
          </w:tcPr>
          <w:p w14:paraId="4793B7CF" w14:textId="77777777" w:rsidR="00514428" w:rsidRPr="0054704D" w:rsidRDefault="00514428" w:rsidP="00D4151C">
            <w:pPr>
              <w:rPr>
                <w:sz w:val="26"/>
                <w:szCs w:val="26"/>
                <w:lang w:val="vi-VN" w:eastAsia="x-none"/>
              </w:rPr>
            </w:pPr>
            <w:r w:rsidRPr="0054704D">
              <w:rPr>
                <w:sz w:val="26"/>
                <w:szCs w:val="26"/>
                <w:lang w:val="vi-VN" w:eastAsia="x-none"/>
              </w:rPr>
              <w:t>stats_id</w:t>
            </w:r>
          </w:p>
        </w:tc>
        <w:tc>
          <w:tcPr>
            <w:tcW w:w="2469" w:type="pct"/>
            <w:vAlign w:val="center"/>
            <w:hideMark/>
          </w:tcPr>
          <w:p w14:paraId="08FF614F" w14:textId="77777777" w:rsidR="00514428" w:rsidRPr="0054704D" w:rsidRDefault="00514428" w:rsidP="00D4151C">
            <w:pPr>
              <w:rPr>
                <w:sz w:val="26"/>
                <w:szCs w:val="26"/>
                <w:lang w:val="vi-VN" w:eastAsia="x-none"/>
              </w:rPr>
            </w:pPr>
            <w:r w:rsidRPr="0054704D">
              <w:rPr>
                <w:sz w:val="26"/>
                <w:szCs w:val="26"/>
                <w:lang w:val="vi-VN" w:eastAsia="x-none"/>
              </w:rPr>
              <w:t>Khóa chính.</w:t>
            </w:r>
          </w:p>
        </w:tc>
      </w:tr>
      <w:tr w:rsidR="00514428" w:rsidRPr="0054704D" w14:paraId="636D022F" w14:textId="77777777" w:rsidTr="005514ED">
        <w:trPr>
          <w:jc w:val="center"/>
        </w:trPr>
        <w:tc>
          <w:tcPr>
            <w:tcW w:w="549" w:type="pct"/>
            <w:vAlign w:val="center"/>
            <w:hideMark/>
          </w:tcPr>
          <w:p w14:paraId="13EFC01F"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982" w:type="pct"/>
            <w:vAlign w:val="center"/>
            <w:hideMark/>
          </w:tcPr>
          <w:p w14:paraId="6FAA3176" w14:textId="77777777" w:rsidR="00514428" w:rsidRPr="0054704D" w:rsidRDefault="00514428" w:rsidP="00D4151C">
            <w:pPr>
              <w:rPr>
                <w:sz w:val="26"/>
                <w:szCs w:val="26"/>
                <w:lang w:val="vi-VN" w:eastAsia="x-none"/>
              </w:rPr>
            </w:pPr>
            <w:r w:rsidRPr="0054704D">
              <w:rPr>
                <w:sz w:val="26"/>
                <w:szCs w:val="26"/>
                <w:lang w:val="vi-VN" w:eastAsia="x-none"/>
              </w:rPr>
              <w:t>user_id</w:t>
            </w:r>
          </w:p>
        </w:tc>
        <w:tc>
          <w:tcPr>
            <w:tcW w:w="2469" w:type="pct"/>
            <w:vAlign w:val="center"/>
            <w:hideMark/>
          </w:tcPr>
          <w:p w14:paraId="6F3871A7" w14:textId="77777777" w:rsidR="00514428" w:rsidRPr="0054704D" w:rsidRDefault="00514428" w:rsidP="00D4151C">
            <w:pPr>
              <w:rPr>
                <w:sz w:val="26"/>
                <w:szCs w:val="26"/>
                <w:lang w:val="vi-VN" w:eastAsia="x-none"/>
              </w:rPr>
            </w:pPr>
            <w:r w:rsidRPr="0054704D">
              <w:rPr>
                <w:sz w:val="26"/>
                <w:szCs w:val="26"/>
                <w:lang w:val="vi-VN" w:eastAsia="x-none"/>
              </w:rPr>
              <w:t>Mã người dùng.</w:t>
            </w:r>
          </w:p>
        </w:tc>
      </w:tr>
      <w:tr w:rsidR="00514428" w:rsidRPr="0054704D" w14:paraId="69C605F3" w14:textId="77777777" w:rsidTr="005514ED">
        <w:trPr>
          <w:jc w:val="center"/>
        </w:trPr>
        <w:tc>
          <w:tcPr>
            <w:tcW w:w="549" w:type="pct"/>
            <w:vAlign w:val="center"/>
            <w:hideMark/>
          </w:tcPr>
          <w:p w14:paraId="67F9C247" w14:textId="77777777" w:rsidR="00514428" w:rsidRPr="0054704D" w:rsidRDefault="00514428" w:rsidP="000F410D">
            <w:pPr>
              <w:jc w:val="center"/>
              <w:rPr>
                <w:sz w:val="26"/>
                <w:szCs w:val="26"/>
                <w:lang w:val="vi-VN" w:eastAsia="x-none"/>
              </w:rPr>
            </w:pPr>
            <w:r w:rsidRPr="0054704D">
              <w:rPr>
                <w:sz w:val="26"/>
                <w:szCs w:val="26"/>
                <w:lang w:val="vi-VN" w:eastAsia="x-none"/>
              </w:rPr>
              <w:lastRenderedPageBreak/>
              <w:t>3</w:t>
            </w:r>
          </w:p>
        </w:tc>
        <w:tc>
          <w:tcPr>
            <w:tcW w:w="1982" w:type="pct"/>
            <w:vAlign w:val="center"/>
            <w:hideMark/>
          </w:tcPr>
          <w:p w14:paraId="739F0BA3" w14:textId="77777777" w:rsidR="00514428" w:rsidRPr="0054704D" w:rsidRDefault="00514428" w:rsidP="00D4151C">
            <w:pPr>
              <w:rPr>
                <w:sz w:val="26"/>
                <w:szCs w:val="26"/>
                <w:lang w:val="vi-VN" w:eastAsia="x-none"/>
              </w:rPr>
            </w:pPr>
            <w:r w:rsidRPr="0054704D">
              <w:rPr>
                <w:sz w:val="26"/>
                <w:szCs w:val="26"/>
                <w:lang w:val="vi-VN" w:eastAsia="x-none"/>
              </w:rPr>
              <w:t>friends_count</w:t>
            </w:r>
          </w:p>
        </w:tc>
        <w:tc>
          <w:tcPr>
            <w:tcW w:w="2469" w:type="pct"/>
            <w:vAlign w:val="center"/>
            <w:hideMark/>
          </w:tcPr>
          <w:p w14:paraId="378E50FF" w14:textId="77777777" w:rsidR="00514428" w:rsidRPr="0054704D" w:rsidRDefault="00514428" w:rsidP="00D4151C">
            <w:pPr>
              <w:rPr>
                <w:sz w:val="26"/>
                <w:szCs w:val="26"/>
                <w:lang w:val="vi-VN" w:eastAsia="x-none"/>
              </w:rPr>
            </w:pPr>
            <w:r w:rsidRPr="0054704D">
              <w:rPr>
                <w:sz w:val="26"/>
                <w:szCs w:val="26"/>
                <w:lang w:val="vi-VN" w:eastAsia="x-none"/>
              </w:rPr>
              <w:t>Số lượng bạn bè.</w:t>
            </w:r>
          </w:p>
        </w:tc>
      </w:tr>
      <w:tr w:rsidR="00514428" w:rsidRPr="0054704D" w14:paraId="43FEF78C" w14:textId="77777777" w:rsidTr="005514ED">
        <w:trPr>
          <w:jc w:val="center"/>
        </w:trPr>
        <w:tc>
          <w:tcPr>
            <w:tcW w:w="549" w:type="pct"/>
            <w:vAlign w:val="center"/>
            <w:hideMark/>
          </w:tcPr>
          <w:p w14:paraId="6CDF27C5"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982" w:type="pct"/>
            <w:vAlign w:val="center"/>
            <w:hideMark/>
          </w:tcPr>
          <w:p w14:paraId="4805B15E" w14:textId="77777777" w:rsidR="00514428" w:rsidRPr="0054704D" w:rsidRDefault="00514428" w:rsidP="00D4151C">
            <w:pPr>
              <w:rPr>
                <w:sz w:val="26"/>
                <w:szCs w:val="26"/>
                <w:lang w:val="vi-VN" w:eastAsia="x-none"/>
              </w:rPr>
            </w:pPr>
            <w:r w:rsidRPr="0054704D">
              <w:rPr>
                <w:sz w:val="26"/>
                <w:szCs w:val="26"/>
                <w:lang w:val="vi-VN" w:eastAsia="x-none"/>
              </w:rPr>
              <w:t>study_groups_count</w:t>
            </w:r>
          </w:p>
        </w:tc>
        <w:tc>
          <w:tcPr>
            <w:tcW w:w="2469" w:type="pct"/>
            <w:vAlign w:val="center"/>
            <w:hideMark/>
          </w:tcPr>
          <w:p w14:paraId="1D724648" w14:textId="77777777" w:rsidR="00514428" w:rsidRPr="0054704D" w:rsidRDefault="00514428" w:rsidP="00D4151C">
            <w:pPr>
              <w:rPr>
                <w:sz w:val="26"/>
                <w:szCs w:val="26"/>
                <w:lang w:val="vi-VN" w:eastAsia="x-none"/>
              </w:rPr>
            </w:pPr>
            <w:r w:rsidRPr="0054704D">
              <w:rPr>
                <w:sz w:val="26"/>
                <w:szCs w:val="26"/>
                <w:lang w:val="vi-VN" w:eastAsia="x-none"/>
              </w:rPr>
              <w:t>Số nhóm học tập tham gia.</w:t>
            </w:r>
          </w:p>
        </w:tc>
      </w:tr>
      <w:tr w:rsidR="00514428" w:rsidRPr="00650B6D" w14:paraId="47669FA0" w14:textId="77777777" w:rsidTr="005514ED">
        <w:trPr>
          <w:jc w:val="center"/>
        </w:trPr>
        <w:tc>
          <w:tcPr>
            <w:tcW w:w="549" w:type="pct"/>
            <w:vAlign w:val="center"/>
            <w:hideMark/>
          </w:tcPr>
          <w:p w14:paraId="276B82F6"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982" w:type="pct"/>
            <w:vAlign w:val="center"/>
            <w:hideMark/>
          </w:tcPr>
          <w:p w14:paraId="628BEDAF" w14:textId="77777777" w:rsidR="00514428" w:rsidRPr="0054704D" w:rsidRDefault="00514428" w:rsidP="00D4151C">
            <w:pPr>
              <w:rPr>
                <w:sz w:val="26"/>
                <w:szCs w:val="26"/>
                <w:lang w:val="vi-VN" w:eastAsia="x-none"/>
              </w:rPr>
            </w:pPr>
            <w:r w:rsidRPr="0054704D">
              <w:rPr>
                <w:sz w:val="26"/>
                <w:szCs w:val="26"/>
                <w:lang w:val="vi-VN" w:eastAsia="x-none"/>
              </w:rPr>
              <w:t>messages_sent</w:t>
            </w:r>
          </w:p>
        </w:tc>
        <w:tc>
          <w:tcPr>
            <w:tcW w:w="2469" w:type="pct"/>
            <w:vAlign w:val="center"/>
            <w:hideMark/>
          </w:tcPr>
          <w:p w14:paraId="2D2A3601" w14:textId="77777777" w:rsidR="00514428" w:rsidRPr="0054704D" w:rsidRDefault="00514428" w:rsidP="00D4151C">
            <w:pPr>
              <w:rPr>
                <w:sz w:val="26"/>
                <w:szCs w:val="26"/>
                <w:lang w:val="vi-VN" w:eastAsia="x-none"/>
              </w:rPr>
            </w:pPr>
            <w:r w:rsidRPr="0054704D">
              <w:rPr>
                <w:sz w:val="26"/>
                <w:szCs w:val="26"/>
                <w:lang w:val="vi-VN" w:eastAsia="x-none"/>
              </w:rPr>
              <w:t>Số tin nhắn đã gửi.</w:t>
            </w:r>
          </w:p>
        </w:tc>
      </w:tr>
      <w:tr w:rsidR="00514428" w:rsidRPr="00650B6D" w14:paraId="73325F29" w14:textId="77777777" w:rsidTr="005514ED">
        <w:trPr>
          <w:jc w:val="center"/>
        </w:trPr>
        <w:tc>
          <w:tcPr>
            <w:tcW w:w="549" w:type="pct"/>
            <w:vAlign w:val="center"/>
            <w:hideMark/>
          </w:tcPr>
          <w:p w14:paraId="4706A01B"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982" w:type="pct"/>
            <w:vAlign w:val="center"/>
            <w:hideMark/>
          </w:tcPr>
          <w:p w14:paraId="6439039F" w14:textId="77777777" w:rsidR="00514428" w:rsidRPr="0054704D" w:rsidRDefault="00514428" w:rsidP="00D4151C">
            <w:pPr>
              <w:rPr>
                <w:sz w:val="26"/>
                <w:szCs w:val="26"/>
                <w:lang w:val="vi-VN" w:eastAsia="x-none"/>
              </w:rPr>
            </w:pPr>
            <w:r w:rsidRPr="0054704D">
              <w:rPr>
                <w:sz w:val="26"/>
                <w:szCs w:val="26"/>
                <w:lang w:val="vi-VN" w:eastAsia="x-none"/>
              </w:rPr>
              <w:t>messages_received</w:t>
            </w:r>
          </w:p>
        </w:tc>
        <w:tc>
          <w:tcPr>
            <w:tcW w:w="2469" w:type="pct"/>
            <w:vAlign w:val="center"/>
            <w:hideMark/>
          </w:tcPr>
          <w:p w14:paraId="7A4CE677" w14:textId="77777777" w:rsidR="00514428" w:rsidRPr="0054704D" w:rsidRDefault="00514428" w:rsidP="00D4151C">
            <w:pPr>
              <w:rPr>
                <w:sz w:val="26"/>
                <w:szCs w:val="26"/>
                <w:lang w:val="vi-VN" w:eastAsia="x-none"/>
              </w:rPr>
            </w:pPr>
            <w:r w:rsidRPr="0054704D">
              <w:rPr>
                <w:sz w:val="26"/>
                <w:szCs w:val="26"/>
                <w:lang w:val="vi-VN" w:eastAsia="x-none"/>
              </w:rPr>
              <w:t>Số tin nhắn đã nhận.</w:t>
            </w:r>
          </w:p>
        </w:tc>
      </w:tr>
      <w:tr w:rsidR="00514428" w:rsidRPr="0054704D" w14:paraId="7AEB1B73" w14:textId="77777777" w:rsidTr="005514ED">
        <w:trPr>
          <w:jc w:val="center"/>
        </w:trPr>
        <w:tc>
          <w:tcPr>
            <w:tcW w:w="549" w:type="pct"/>
            <w:vAlign w:val="center"/>
            <w:hideMark/>
          </w:tcPr>
          <w:p w14:paraId="6E799284"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982" w:type="pct"/>
            <w:vAlign w:val="center"/>
            <w:hideMark/>
          </w:tcPr>
          <w:p w14:paraId="48F6BE13" w14:textId="77777777" w:rsidR="00514428" w:rsidRPr="0054704D" w:rsidRDefault="00514428" w:rsidP="00D4151C">
            <w:pPr>
              <w:rPr>
                <w:sz w:val="26"/>
                <w:szCs w:val="26"/>
                <w:lang w:val="vi-VN" w:eastAsia="x-none"/>
              </w:rPr>
            </w:pPr>
            <w:r w:rsidRPr="0054704D">
              <w:rPr>
                <w:sz w:val="26"/>
                <w:szCs w:val="26"/>
                <w:lang w:val="vi-VN" w:eastAsia="x-none"/>
              </w:rPr>
              <w:t>collaborative_sessions</w:t>
            </w:r>
          </w:p>
        </w:tc>
        <w:tc>
          <w:tcPr>
            <w:tcW w:w="2469" w:type="pct"/>
            <w:vAlign w:val="center"/>
            <w:hideMark/>
          </w:tcPr>
          <w:p w14:paraId="3CE6BCF0" w14:textId="77777777" w:rsidR="00514428" w:rsidRPr="0054704D" w:rsidRDefault="00514428" w:rsidP="00D4151C">
            <w:pPr>
              <w:rPr>
                <w:sz w:val="26"/>
                <w:szCs w:val="26"/>
                <w:lang w:val="vi-VN" w:eastAsia="x-none"/>
              </w:rPr>
            </w:pPr>
            <w:r w:rsidRPr="0054704D">
              <w:rPr>
                <w:sz w:val="26"/>
                <w:szCs w:val="26"/>
                <w:lang w:val="vi-VN" w:eastAsia="x-none"/>
              </w:rPr>
              <w:t>Số phiên học nhóm.</w:t>
            </w:r>
          </w:p>
        </w:tc>
      </w:tr>
      <w:tr w:rsidR="00514428" w:rsidRPr="00650B6D" w14:paraId="4269918E" w14:textId="77777777" w:rsidTr="005514ED">
        <w:trPr>
          <w:jc w:val="center"/>
        </w:trPr>
        <w:tc>
          <w:tcPr>
            <w:tcW w:w="549" w:type="pct"/>
            <w:vAlign w:val="center"/>
            <w:hideMark/>
          </w:tcPr>
          <w:p w14:paraId="288909EF" w14:textId="77777777" w:rsidR="00514428" w:rsidRPr="0054704D" w:rsidRDefault="00514428" w:rsidP="000F410D">
            <w:pPr>
              <w:jc w:val="center"/>
              <w:rPr>
                <w:sz w:val="26"/>
                <w:szCs w:val="26"/>
                <w:lang w:val="vi-VN" w:eastAsia="x-none"/>
              </w:rPr>
            </w:pPr>
            <w:r w:rsidRPr="0054704D">
              <w:rPr>
                <w:sz w:val="26"/>
                <w:szCs w:val="26"/>
                <w:lang w:val="vi-VN" w:eastAsia="x-none"/>
              </w:rPr>
              <w:t>8</w:t>
            </w:r>
          </w:p>
        </w:tc>
        <w:tc>
          <w:tcPr>
            <w:tcW w:w="1982" w:type="pct"/>
            <w:vAlign w:val="center"/>
            <w:hideMark/>
          </w:tcPr>
          <w:p w14:paraId="2C4ED2BE" w14:textId="77777777" w:rsidR="00514428" w:rsidRPr="0054704D" w:rsidRDefault="00514428" w:rsidP="00D4151C">
            <w:pPr>
              <w:rPr>
                <w:sz w:val="26"/>
                <w:szCs w:val="26"/>
                <w:lang w:val="vi-VN" w:eastAsia="x-none"/>
              </w:rPr>
            </w:pPr>
            <w:r w:rsidRPr="0054704D">
              <w:rPr>
                <w:sz w:val="26"/>
                <w:szCs w:val="26"/>
                <w:lang w:val="vi-VN" w:eastAsia="x-none"/>
              </w:rPr>
              <w:t>help_requests_sent</w:t>
            </w:r>
          </w:p>
        </w:tc>
        <w:tc>
          <w:tcPr>
            <w:tcW w:w="2469" w:type="pct"/>
            <w:vAlign w:val="center"/>
            <w:hideMark/>
          </w:tcPr>
          <w:p w14:paraId="66F79059" w14:textId="77777777" w:rsidR="00514428" w:rsidRPr="0054704D" w:rsidRDefault="00514428" w:rsidP="00D4151C">
            <w:pPr>
              <w:rPr>
                <w:sz w:val="26"/>
                <w:szCs w:val="26"/>
                <w:lang w:val="vi-VN" w:eastAsia="x-none"/>
              </w:rPr>
            </w:pPr>
            <w:r w:rsidRPr="0054704D">
              <w:rPr>
                <w:sz w:val="26"/>
                <w:szCs w:val="26"/>
                <w:lang w:val="vi-VN" w:eastAsia="x-none"/>
              </w:rPr>
              <w:t>Số yêu cầu trợ giúp đã gửi.</w:t>
            </w:r>
          </w:p>
        </w:tc>
      </w:tr>
      <w:tr w:rsidR="00514428" w:rsidRPr="00650B6D" w14:paraId="084AD43B" w14:textId="77777777" w:rsidTr="005514ED">
        <w:trPr>
          <w:jc w:val="center"/>
        </w:trPr>
        <w:tc>
          <w:tcPr>
            <w:tcW w:w="549" w:type="pct"/>
            <w:vAlign w:val="center"/>
            <w:hideMark/>
          </w:tcPr>
          <w:p w14:paraId="6701CBA7" w14:textId="77777777" w:rsidR="00514428" w:rsidRPr="0054704D" w:rsidRDefault="00514428" w:rsidP="000F410D">
            <w:pPr>
              <w:jc w:val="center"/>
              <w:rPr>
                <w:sz w:val="26"/>
                <w:szCs w:val="26"/>
                <w:lang w:val="vi-VN" w:eastAsia="x-none"/>
              </w:rPr>
            </w:pPr>
            <w:r w:rsidRPr="0054704D">
              <w:rPr>
                <w:sz w:val="26"/>
                <w:szCs w:val="26"/>
                <w:lang w:val="vi-VN" w:eastAsia="x-none"/>
              </w:rPr>
              <w:t>9</w:t>
            </w:r>
          </w:p>
        </w:tc>
        <w:tc>
          <w:tcPr>
            <w:tcW w:w="1982" w:type="pct"/>
            <w:vAlign w:val="center"/>
            <w:hideMark/>
          </w:tcPr>
          <w:p w14:paraId="4AEEA20E" w14:textId="77777777" w:rsidR="00514428" w:rsidRPr="0054704D" w:rsidRDefault="00514428" w:rsidP="00D4151C">
            <w:pPr>
              <w:rPr>
                <w:sz w:val="26"/>
                <w:szCs w:val="26"/>
                <w:lang w:val="vi-VN" w:eastAsia="x-none"/>
              </w:rPr>
            </w:pPr>
            <w:r w:rsidRPr="0054704D">
              <w:rPr>
                <w:sz w:val="26"/>
                <w:szCs w:val="26"/>
                <w:lang w:val="vi-VN" w:eastAsia="x-none"/>
              </w:rPr>
              <w:t>help_responses_given</w:t>
            </w:r>
          </w:p>
        </w:tc>
        <w:tc>
          <w:tcPr>
            <w:tcW w:w="2469" w:type="pct"/>
            <w:vAlign w:val="center"/>
            <w:hideMark/>
          </w:tcPr>
          <w:p w14:paraId="3FCBCB80" w14:textId="77777777" w:rsidR="00514428" w:rsidRPr="0054704D" w:rsidRDefault="00514428" w:rsidP="00D4151C">
            <w:pPr>
              <w:rPr>
                <w:sz w:val="26"/>
                <w:szCs w:val="26"/>
                <w:lang w:val="vi-VN" w:eastAsia="x-none"/>
              </w:rPr>
            </w:pPr>
            <w:r w:rsidRPr="0054704D">
              <w:rPr>
                <w:sz w:val="26"/>
                <w:szCs w:val="26"/>
                <w:lang w:val="vi-VN" w:eastAsia="x-none"/>
              </w:rPr>
              <w:t>Số lần giúp đỡ người khác.</w:t>
            </w:r>
          </w:p>
        </w:tc>
      </w:tr>
      <w:tr w:rsidR="00514428" w:rsidRPr="00650B6D" w14:paraId="2E05C132" w14:textId="77777777" w:rsidTr="005514ED">
        <w:trPr>
          <w:jc w:val="center"/>
        </w:trPr>
        <w:tc>
          <w:tcPr>
            <w:tcW w:w="549" w:type="pct"/>
            <w:vAlign w:val="center"/>
            <w:hideMark/>
          </w:tcPr>
          <w:p w14:paraId="39BC9009" w14:textId="77777777" w:rsidR="00514428" w:rsidRPr="0054704D" w:rsidRDefault="00514428" w:rsidP="000F410D">
            <w:pPr>
              <w:jc w:val="center"/>
              <w:rPr>
                <w:sz w:val="26"/>
                <w:szCs w:val="26"/>
                <w:lang w:val="vi-VN" w:eastAsia="x-none"/>
              </w:rPr>
            </w:pPr>
            <w:r w:rsidRPr="0054704D">
              <w:rPr>
                <w:sz w:val="26"/>
                <w:szCs w:val="26"/>
                <w:lang w:val="vi-VN" w:eastAsia="x-none"/>
              </w:rPr>
              <w:t>10</w:t>
            </w:r>
          </w:p>
        </w:tc>
        <w:tc>
          <w:tcPr>
            <w:tcW w:w="1982" w:type="pct"/>
            <w:vAlign w:val="center"/>
            <w:hideMark/>
          </w:tcPr>
          <w:p w14:paraId="11EE7061" w14:textId="77777777" w:rsidR="00514428" w:rsidRPr="0054704D" w:rsidRDefault="00514428" w:rsidP="00D4151C">
            <w:pPr>
              <w:rPr>
                <w:sz w:val="26"/>
                <w:szCs w:val="26"/>
                <w:lang w:val="vi-VN" w:eastAsia="x-none"/>
              </w:rPr>
            </w:pPr>
            <w:r w:rsidRPr="0054704D">
              <w:rPr>
                <w:sz w:val="26"/>
                <w:szCs w:val="26"/>
                <w:lang w:val="vi-VN" w:eastAsia="x-none"/>
              </w:rPr>
              <w:t>social_score</w:t>
            </w:r>
          </w:p>
        </w:tc>
        <w:tc>
          <w:tcPr>
            <w:tcW w:w="2469" w:type="pct"/>
            <w:vAlign w:val="center"/>
            <w:hideMark/>
          </w:tcPr>
          <w:p w14:paraId="0359FB2E" w14:textId="77777777" w:rsidR="00514428" w:rsidRPr="0054704D" w:rsidRDefault="00514428" w:rsidP="00D4151C">
            <w:pPr>
              <w:rPr>
                <w:sz w:val="26"/>
                <w:szCs w:val="26"/>
                <w:lang w:val="vi-VN" w:eastAsia="x-none"/>
              </w:rPr>
            </w:pPr>
            <w:r w:rsidRPr="0054704D">
              <w:rPr>
                <w:sz w:val="26"/>
                <w:szCs w:val="26"/>
                <w:lang w:val="vi-VN" w:eastAsia="x-none"/>
              </w:rPr>
              <w:t>Điểm số xã hội/uy tín.</w:t>
            </w:r>
          </w:p>
        </w:tc>
      </w:tr>
      <w:tr w:rsidR="00514428" w:rsidRPr="00650B6D" w14:paraId="71ECEF5D" w14:textId="77777777" w:rsidTr="005514ED">
        <w:trPr>
          <w:jc w:val="center"/>
        </w:trPr>
        <w:tc>
          <w:tcPr>
            <w:tcW w:w="549" w:type="pct"/>
            <w:vAlign w:val="center"/>
            <w:hideMark/>
          </w:tcPr>
          <w:p w14:paraId="2DD15875" w14:textId="77777777" w:rsidR="00514428" w:rsidRPr="0054704D" w:rsidRDefault="00514428" w:rsidP="000F410D">
            <w:pPr>
              <w:jc w:val="center"/>
              <w:rPr>
                <w:sz w:val="26"/>
                <w:szCs w:val="26"/>
                <w:lang w:val="vi-VN" w:eastAsia="x-none"/>
              </w:rPr>
            </w:pPr>
            <w:r w:rsidRPr="0054704D">
              <w:rPr>
                <w:sz w:val="26"/>
                <w:szCs w:val="26"/>
                <w:lang w:val="vi-VN" w:eastAsia="x-none"/>
              </w:rPr>
              <w:t>11</w:t>
            </w:r>
          </w:p>
        </w:tc>
        <w:tc>
          <w:tcPr>
            <w:tcW w:w="1982" w:type="pct"/>
            <w:vAlign w:val="center"/>
            <w:hideMark/>
          </w:tcPr>
          <w:p w14:paraId="533B4A4F" w14:textId="77777777" w:rsidR="00514428" w:rsidRPr="0054704D" w:rsidRDefault="00514428" w:rsidP="00D4151C">
            <w:pPr>
              <w:rPr>
                <w:sz w:val="26"/>
                <w:szCs w:val="26"/>
                <w:lang w:val="vi-VN" w:eastAsia="x-none"/>
              </w:rPr>
            </w:pPr>
            <w:r w:rsidRPr="0054704D">
              <w:rPr>
                <w:sz w:val="26"/>
                <w:szCs w:val="26"/>
                <w:lang w:val="vi-VN" w:eastAsia="x-none"/>
              </w:rPr>
              <w:t>last_updated</w:t>
            </w:r>
          </w:p>
        </w:tc>
        <w:tc>
          <w:tcPr>
            <w:tcW w:w="2469" w:type="pct"/>
            <w:vAlign w:val="center"/>
            <w:hideMark/>
          </w:tcPr>
          <w:p w14:paraId="249E8F51" w14:textId="77777777" w:rsidR="00514428" w:rsidRPr="0054704D" w:rsidRDefault="00514428" w:rsidP="00D4151C">
            <w:pPr>
              <w:rPr>
                <w:sz w:val="26"/>
                <w:szCs w:val="26"/>
                <w:lang w:val="vi-VN" w:eastAsia="x-none"/>
              </w:rPr>
            </w:pPr>
            <w:r w:rsidRPr="0054704D">
              <w:rPr>
                <w:sz w:val="26"/>
                <w:szCs w:val="26"/>
                <w:lang w:val="vi-VN" w:eastAsia="x-none"/>
              </w:rPr>
              <w:t>Thời gian cập nhật gần nhất.</w:t>
            </w:r>
          </w:p>
        </w:tc>
      </w:tr>
    </w:tbl>
    <w:p w14:paraId="29A7B3EE" w14:textId="77777777" w:rsidR="00514428" w:rsidRPr="005624A6" w:rsidRDefault="00514428" w:rsidP="00514428">
      <w:pPr>
        <w:pStyle w:val="Noidung"/>
        <w:rPr>
          <w:szCs w:val="26"/>
        </w:rPr>
      </w:pPr>
      <w:r w:rsidRPr="005624A6">
        <w:rPr>
          <w:szCs w:val="26"/>
        </w:rPr>
        <w:t>Bảng: EmojiUsageHistory (Lịch sử dùng biểu cảm)</w:t>
      </w:r>
    </w:p>
    <w:p w14:paraId="25155875" w14:textId="0F38C9F4" w:rsidR="00442ACE" w:rsidRPr="00442ACE" w:rsidRDefault="00442ACE" w:rsidP="00442ACE">
      <w:pPr>
        <w:pStyle w:val="Caption"/>
        <w:keepNext/>
        <w:rPr>
          <w:lang w:val="vi-VN"/>
        </w:rPr>
      </w:pPr>
      <w:bookmarkStart w:id="131" w:name="_Toc217711296"/>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45</w:t>
      </w:r>
      <w:r w:rsidR="00B5572B">
        <w:fldChar w:fldCharType="end"/>
      </w:r>
      <w:r>
        <w:rPr>
          <w:lang w:val="vi-VN"/>
        </w:rPr>
        <w:t xml:space="preserve"> </w:t>
      </w:r>
      <w:r w:rsidR="00FD70DD">
        <w:rPr>
          <w:lang w:val="vi-VN"/>
        </w:rPr>
        <w:t xml:space="preserve">Đặc tả </w:t>
      </w:r>
      <w:r>
        <w:rPr>
          <w:lang w:val="vi-VN"/>
        </w:rPr>
        <w:t xml:space="preserve">bảng </w:t>
      </w:r>
      <w:r w:rsidRPr="005624A6">
        <w:rPr>
          <w:szCs w:val="26"/>
        </w:rPr>
        <w:t>EmojiUsageHistory</w:t>
      </w:r>
      <w:bookmarkEnd w:id="131"/>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61"/>
        <w:gridCol w:w="2437"/>
        <w:gridCol w:w="5574"/>
      </w:tblGrid>
      <w:tr w:rsidR="00514428" w:rsidRPr="0054704D" w14:paraId="0A2DD17D" w14:textId="77777777" w:rsidTr="005514ED">
        <w:trPr>
          <w:jc w:val="center"/>
        </w:trPr>
        <w:tc>
          <w:tcPr>
            <w:tcW w:w="434" w:type="pct"/>
            <w:vAlign w:val="center"/>
            <w:hideMark/>
          </w:tcPr>
          <w:p w14:paraId="21AE6FBB" w14:textId="77777777" w:rsidR="00514428" w:rsidRPr="0054704D" w:rsidRDefault="00514428" w:rsidP="000F410D">
            <w:pPr>
              <w:jc w:val="center"/>
              <w:rPr>
                <w:b/>
                <w:bCs/>
                <w:sz w:val="26"/>
                <w:szCs w:val="26"/>
                <w:lang w:val="vi-VN" w:eastAsia="x-none"/>
              </w:rPr>
            </w:pPr>
            <w:r w:rsidRPr="0054704D">
              <w:rPr>
                <w:b/>
                <w:bCs/>
                <w:sz w:val="26"/>
                <w:szCs w:val="26"/>
                <w:lang w:val="vi-VN" w:eastAsia="x-none"/>
              </w:rPr>
              <w:t>STT</w:t>
            </w:r>
          </w:p>
        </w:tc>
        <w:tc>
          <w:tcPr>
            <w:tcW w:w="1389" w:type="pct"/>
            <w:vAlign w:val="center"/>
            <w:hideMark/>
          </w:tcPr>
          <w:p w14:paraId="3C010A3D" w14:textId="77777777" w:rsidR="00514428" w:rsidRPr="0054704D" w:rsidRDefault="00514428" w:rsidP="000F410D">
            <w:pPr>
              <w:jc w:val="center"/>
              <w:rPr>
                <w:b/>
                <w:bCs/>
                <w:sz w:val="26"/>
                <w:szCs w:val="26"/>
                <w:lang w:val="vi-VN" w:eastAsia="x-none"/>
              </w:rPr>
            </w:pPr>
            <w:r w:rsidRPr="0054704D">
              <w:rPr>
                <w:b/>
                <w:bCs/>
                <w:sz w:val="26"/>
                <w:szCs w:val="26"/>
                <w:lang w:val="vi-VN" w:eastAsia="x-none"/>
              </w:rPr>
              <w:t>Tên cột</w:t>
            </w:r>
          </w:p>
        </w:tc>
        <w:tc>
          <w:tcPr>
            <w:tcW w:w="3177" w:type="pct"/>
            <w:vAlign w:val="center"/>
            <w:hideMark/>
          </w:tcPr>
          <w:p w14:paraId="0EF28D92" w14:textId="77777777" w:rsidR="00514428" w:rsidRPr="0054704D" w:rsidRDefault="00514428" w:rsidP="000F410D">
            <w:pPr>
              <w:jc w:val="center"/>
              <w:rPr>
                <w:b/>
                <w:bCs/>
                <w:sz w:val="26"/>
                <w:szCs w:val="26"/>
                <w:lang w:val="vi-VN" w:eastAsia="x-none"/>
              </w:rPr>
            </w:pPr>
            <w:r w:rsidRPr="0054704D">
              <w:rPr>
                <w:b/>
                <w:bCs/>
                <w:sz w:val="26"/>
                <w:szCs w:val="26"/>
                <w:lang w:val="vi-VN" w:eastAsia="x-none"/>
              </w:rPr>
              <w:t>Mô tả</w:t>
            </w:r>
          </w:p>
        </w:tc>
      </w:tr>
      <w:tr w:rsidR="00514428" w:rsidRPr="0054704D" w14:paraId="0F35CA06" w14:textId="77777777" w:rsidTr="005514ED">
        <w:trPr>
          <w:jc w:val="center"/>
        </w:trPr>
        <w:tc>
          <w:tcPr>
            <w:tcW w:w="434" w:type="pct"/>
            <w:vAlign w:val="center"/>
            <w:hideMark/>
          </w:tcPr>
          <w:p w14:paraId="1ACA6BC6" w14:textId="77777777" w:rsidR="00514428" w:rsidRPr="0054704D" w:rsidRDefault="00514428" w:rsidP="000F410D">
            <w:pPr>
              <w:jc w:val="center"/>
              <w:rPr>
                <w:sz w:val="26"/>
                <w:szCs w:val="26"/>
                <w:lang w:val="vi-VN" w:eastAsia="x-none"/>
              </w:rPr>
            </w:pPr>
            <w:r w:rsidRPr="0054704D">
              <w:rPr>
                <w:sz w:val="26"/>
                <w:szCs w:val="26"/>
                <w:lang w:val="vi-VN" w:eastAsia="x-none"/>
              </w:rPr>
              <w:t>1</w:t>
            </w:r>
          </w:p>
        </w:tc>
        <w:tc>
          <w:tcPr>
            <w:tcW w:w="1389" w:type="pct"/>
            <w:vAlign w:val="center"/>
            <w:hideMark/>
          </w:tcPr>
          <w:p w14:paraId="629549B8" w14:textId="77777777" w:rsidR="00514428" w:rsidRPr="0054704D" w:rsidRDefault="00514428" w:rsidP="00442ACE">
            <w:pPr>
              <w:rPr>
                <w:sz w:val="26"/>
                <w:szCs w:val="26"/>
                <w:lang w:val="vi-VN" w:eastAsia="x-none"/>
              </w:rPr>
            </w:pPr>
            <w:r w:rsidRPr="0054704D">
              <w:rPr>
                <w:sz w:val="26"/>
                <w:szCs w:val="26"/>
                <w:lang w:val="vi-VN" w:eastAsia="x-none"/>
              </w:rPr>
              <w:t>usage_id</w:t>
            </w:r>
          </w:p>
        </w:tc>
        <w:tc>
          <w:tcPr>
            <w:tcW w:w="3177" w:type="pct"/>
            <w:vAlign w:val="center"/>
            <w:hideMark/>
          </w:tcPr>
          <w:p w14:paraId="1439F9EE" w14:textId="77777777" w:rsidR="00514428" w:rsidRPr="0054704D" w:rsidRDefault="00514428" w:rsidP="00442ACE">
            <w:pPr>
              <w:rPr>
                <w:sz w:val="26"/>
                <w:szCs w:val="26"/>
                <w:lang w:val="vi-VN" w:eastAsia="x-none"/>
              </w:rPr>
            </w:pPr>
            <w:r w:rsidRPr="0054704D">
              <w:rPr>
                <w:sz w:val="26"/>
                <w:szCs w:val="26"/>
                <w:lang w:val="vi-VN" w:eastAsia="x-none"/>
              </w:rPr>
              <w:t>Khóa chính.</w:t>
            </w:r>
          </w:p>
        </w:tc>
      </w:tr>
      <w:tr w:rsidR="00514428" w:rsidRPr="0054704D" w14:paraId="745FF7B9" w14:textId="77777777" w:rsidTr="005514ED">
        <w:trPr>
          <w:jc w:val="center"/>
        </w:trPr>
        <w:tc>
          <w:tcPr>
            <w:tcW w:w="434" w:type="pct"/>
            <w:vAlign w:val="center"/>
            <w:hideMark/>
          </w:tcPr>
          <w:p w14:paraId="1D940240" w14:textId="77777777" w:rsidR="00514428" w:rsidRPr="0054704D" w:rsidRDefault="00514428" w:rsidP="000F410D">
            <w:pPr>
              <w:jc w:val="center"/>
              <w:rPr>
                <w:sz w:val="26"/>
                <w:szCs w:val="26"/>
                <w:lang w:val="vi-VN" w:eastAsia="x-none"/>
              </w:rPr>
            </w:pPr>
            <w:r w:rsidRPr="0054704D">
              <w:rPr>
                <w:sz w:val="26"/>
                <w:szCs w:val="26"/>
                <w:lang w:val="vi-VN" w:eastAsia="x-none"/>
              </w:rPr>
              <w:t>2</w:t>
            </w:r>
          </w:p>
        </w:tc>
        <w:tc>
          <w:tcPr>
            <w:tcW w:w="1389" w:type="pct"/>
            <w:vAlign w:val="center"/>
            <w:hideMark/>
          </w:tcPr>
          <w:p w14:paraId="52272252" w14:textId="77777777" w:rsidR="00514428" w:rsidRPr="0054704D" w:rsidRDefault="00514428" w:rsidP="00442ACE">
            <w:pPr>
              <w:rPr>
                <w:sz w:val="26"/>
                <w:szCs w:val="26"/>
                <w:lang w:val="vi-VN" w:eastAsia="x-none"/>
              </w:rPr>
            </w:pPr>
            <w:r w:rsidRPr="0054704D">
              <w:rPr>
                <w:sz w:val="26"/>
                <w:szCs w:val="26"/>
                <w:lang w:val="vi-VN" w:eastAsia="x-none"/>
              </w:rPr>
              <w:t>user_id</w:t>
            </w:r>
          </w:p>
        </w:tc>
        <w:tc>
          <w:tcPr>
            <w:tcW w:w="3177" w:type="pct"/>
            <w:vAlign w:val="center"/>
            <w:hideMark/>
          </w:tcPr>
          <w:p w14:paraId="425C9229" w14:textId="77777777" w:rsidR="00514428" w:rsidRPr="0054704D" w:rsidRDefault="00514428" w:rsidP="00442ACE">
            <w:pPr>
              <w:rPr>
                <w:sz w:val="26"/>
                <w:szCs w:val="26"/>
                <w:lang w:val="vi-VN" w:eastAsia="x-none"/>
              </w:rPr>
            </w:pPr>
            <w:r w:rsidRPr="0054704D">
              <w:rPr>
                <w:sz w:val="26"/>
                <w:szCs w:val="26"/>
                <w:lang w:val="vi-VN" w:eastAsia="x-none"/>
              </w:rPr>
              <w:t>Mã người dùng.</w:t>
            </w:r>
          </w:p>
        </w:tc>
      </w:tr>
      <w:tr w:rsidR="00514428" w:rsidRPr="00650B6D" w14:paraId="6966854F" w14:textId="77777777" w:rsidTr="005514ED">
        <w:trPr>
          <w:jc w:val="center"/>
        </w:trPr>
        <w:tc>
          <w:tcPr>
            <w:tcW w:w="434" w:type="pct"/>
            <w:vAlign w:val="center"/>
            <w:hideMark/>
          </w:tcPr>
          <w:p w14:paraId="20AF6354" w14:textId="77777777" w:rsidR="00514428" w:rsidRPr="0054704D" w:rsidRDefault="00514428" w:rsidP="000F410D">
            <w:pPr>
              <w:jc w:val="center"/>
              <w:rPr>
                <w:sz w:val="26"/>
                <w:szCs w:val="26"/>
                <w:lang w:val="vi-VN" w:eastAsia="x-none"/>
              </w:rPr>
            </w:pPr>
            <w:r w:rsidRPr="0054704D">
              <w:rPr>
                <w:sz w:val="26"/>
                <w:szCs w:val="26"/>
                <w:lang w:val="vi-VN" w:eastAsia="x-none"/>
              </w:rPr>
              <w:t>3</w:t>
            </w:r>
          </w:p>
        </w:tc>
        <w:tc>
          <w:tcPr>
            <w:tcW w:w="1389" w:type="pct"/>
            <w:vAlign w:val="center"/>
            <w:hideMark/>
          </w:tcPr>
          <w:p w14:paraId="03824F62" w14:textId="77777777" w:rsidR="00514428" w:rsidRPr="0054704D" w:rsidRDefault="00514428" w:rsidP="00442ACE">
            <w:pPr>
              <w:rPr>
                <w:sz w:val="26"/>
                <w:szCs w:val="26"/>
                <w:lang w:val="vi-VN" w:eastAsia="x-none"/>
              </w:rPr>
            </w:pPr>
            <w:r w:rsidRPr="0054704D">
              <w:rPr>
                <w:sz w:val="26"/>
                <w:szCs w:val="26"/>
                <w:lang w:val="vi-VN" w:eastAsia="x-none"/>
              </w:rPr>
              <w:t>emoji_id</w:t>
            </w:r>
          </w:p>
        </w:tc>
        <w:tc>
          <w:tcPr>
            <w:tcW w:w="3177" w:type="pct"/>
            <w:vAlign w:val="center"/>
            <w:hideMark/>
          </w:tcPr>
          <w:p w14:paraId="392C091E" w14:textId="77777777" w:rsidR="00514428" w:rsidRPr="0054704D" w:rsidRDefault="00514428" w:rsidP="00442ACE">
            <w:pPr>
              <w:rPr>
                <w:sz w:val="26"/>
                <w:szCs w:val="26"/>
                <w:lang w:val="vi-VN" w:eastAsia="x-none"/>
              </w:rPr>
            </w:pPr>
            <w:r w:rsidRPr="0054704D">
              <w:rPr>
                <w:sz w:val="26"/>
                <w:szCs w:val="26"/>
                <w:lang w:val="vi-VN" w:eastAsia="x-none"/>
              </w:rPr>
              <w:t>Mã biểu tượng cảm xúc (từ bảng Emojis_REF).</w:t>
            </w:r>
          </w:p>
        </w:tc>
      </w:tr>
      <w:tr w:rsidR="00514428" w:rsidRPr="0054704D" w14:paraId="53DFDEB5" w14:textId="77777777" w:rsidTr="005514ED">
        <w:trPr>
          <w:jc w:val="center"/>
        </w:trPr>
        <w:tc>
          <w:tcPr>
            <w:tcW w:w="434" w:type="pct"/>
            <w:vAlign w:val="center"/>
            <w:hideMark/>
          </w:tcPr>
          <w:p w14:paraId="1D15177F" w14:textId="77777777" w:rsidR="00514428" w:rsidRPr="0054704D" w:rsidRDefault="00514428" w:rsidP="000F410D">
            <w:pPr>
              <w:jc w:val="center"/>
              <w:rPr>
                <w:sz w:val="26"/>
                <w:szCs w:val="26"/>
                <w:lang w:val="vi-VN" w:eastAsia="x-none"/>
              </w:rPr>
            </w:pPr>
            <w:r w:rsidRPr="0054704D">
              <w:rPr>
                <w:sz w:val="26"/>
                <w:szCs w:val="26"/>
                <w:lang w:val="vi-VN" w:eastAsia="x-none"/>
              </w:rPr>
              <w:t>4</w:t>
            </w:r>
          </w:p>
        </w:tc>
        <w:tc>
          <w:tcPr>
            <w:tcW w:w="1389" w:type="pct"/>
            <w:vAlign w:val="center"/>
            <w:hideMark/>
          </w:tcPr>
          <w:p w14:paraId="4D3316E9" w14:textId="77777777" w:rsidR="00514428" w:rsidRPr="0054704D" w:rsidRDefault="00514428" w:rsidP="00442ACE">
            <w:pPr>
              <w:rPr>
                <w:sz w:val="26"/>
                <w:szCs w:val="26"/>
                <w:lang w:val="vi-VN" w:eastAsia="x-none"/>
              </w:rPr>
            </w:pPr>
            <w:r w:rsidRPr="0054704D">
              <w:rPr>
                <w:sz w:val="26"/>
                <w:szCs w:val="26"/>
                <w:lang w:val="vi-VN" w:eastAsia="x-none"/>
              </w:rPr>
              <w:t>usage_context</w:t>
            </w:r>
          </w:p>
        </w:tc>
        <w:tc>
          <w:tcPr>
            <w:tcW w:w="3177" w:type="pct"/>
            <w:vAlign w:val="center"/>
            <w:hideMark/>
          </w:tcPr>
          <w:p w14:paraId="3C02D631" w14:textId="77777777" w:rsidR="00514428" w:rsidRPr="0054704D" w:rsidRDefault="00514428" w:rsidP="00442ACE">
            <w:pPr>
              <w:rPr>
                <w:sz w:val="26"/>
                <w:szCs w:val="26"/>
                <w:lang w:val="vi-VN" w:eastAsia="x-none"/>
              </w:rPr>
            </w:pPr>
            <w:r w:rsidRPr="0054704D">
              <w:rPr>
                <w:sz w:val="26"/>
                <w:szCs w:val="26"/>
                <w:lang w:val="vi-VN" w:eastAsia="x-none"/>
              </w:rPr>
              <w:t>Ngữ cảnh sử dụng (Chat, Forum, Feedback).</w:t>
            </w:r>
          </w:p>
        </w:tc>
      </w:tr>
      <w:tr w:rsidR="00514428" w:rsidRPr="0054704D" w14:paraId="0013CE33" w14:textId="77777777" w:rsidTr="005514ED">
        <w:trPr>
          <w:jc w:val="center"/>
        </w:trPr>
        <w:tc>
          <w:tcPr>
            <w:tcW w:w="434" w:type="pct"/>
            <w:vAlign w:val="center"/>
            <w:hideMark/>
          </w:tcPr>
          <w:p w14:paraId="4E6F957A" w14:textId="77777777" w:rsidR="00514428" w:rsidRPr="0054704D" w:rsidRDefault="00514428" w:rsidP="000F410D">
            <w:pPr>
              <w:jc w:val="center"/>
              <w:rPr>
                <w:sz w:val="26"/>
                <w:szCs w:val="26"/>
                <w:lang w:val="vi-VN" w:eastAsia="x-none"/>
              </w:rPr>
            </w:pPr>
            <w:r w:rsidRPr="0054704D">
              <w:rPr>
                <w:sz w:val="26"/>
                <w:szCs w:val="26"/>
                <w:lang w:val="vi-VN" w:eastAsia="x-none"/>
              </w:rPr>
              <w:t>5</w:t>
            </w:r>
          </w:p>
        </w:tc>
        <w:tc>
          <w:tcPr>
            <w:tcW w:w="1389" w:type="pct"/>
            <w:vAlign w:val="center"/>
            <w:hideMark/>
          </w:tcPr>
          <w:p w14:paraId="29C64D5A" w14:textId="77777777" w:rsidR="00514428" w:rsidRPr="0054704D" w:rsidRDefault="00514428" w:rsidP="00442ACE">
            <w:pPr>
              <w:rPr>
                <w:sz w:val="26"/>
                <w:szCs w:val="26"/>
                <w:lang w:val="vi-VN" w:eastAsia="x-none"/>
              </w:rPr>
            </w:pPr>
            <w:r w:rsidRPr="0054704D">
              <w:rPr>
                <w:sz w:val="26"/>
                <w:szCs w:val="26"/>
                <w:lang w:val="vi-VN" w:eastAsia="x-none"/>
              </w:rPr>
              <w:t>related_quiz_id</w:t>
            </w:r>
          </w:p>
        </w:tc>
        <w:tc>
          <w:tcPr>
            <w:tcW w:w="3177" w:type="pct"/>
            <w:vAlign w:val="center"/>
            <w:hideMark/>
          </w:tcPr>
          <w:p w14:paraId="37923BFB" w14:textId="77777777" w:rsidR="00514428" w:rsidRPr="0054704D" w:rsidRDefault="00514428" w:rsidP="00442ACE">
            <w:pPr>
              <w:rPr>
                <w:sz w:val="26"/>
                <w:szCs w:val="26"/>
                <w:lang w:val="vi-VN" w:eastAsia="x-none"/>
              </w:rPr>
            </w:pPr>
            <w:r w:rsidRPr="0054704D">
              <w:rPr>
                <w:sz w:val="26"/>
                <w:szCs w:val="26"/>
                <w:lang w:val="vi-VN" w:eastAsia="x-none"/>
              </w:rPr>
              <w:t>Liên quan quiz nào.</w:t>
            </w:r>
          </w:p>
        </w:tc>
      </w:tr>
      <w:tr w:rsidR="00514428" w:rsidRPr="00650B6D" w14:paraId="4C1FDCAB" w14:textId="77777777" w:rsidTr="005514ED">
        <w:trPr>
          <w:jc w:val="center"/>
        </w:trPr>
        <w:tc>
          <w:tcPr>
            <w:tcW w:w="434" w:type="pct"/>
            <w:vAlign w:val="center"/>
            <w:hideMark/>
          </w:tcPr>
          <w:p w14:paraId="12DA2EFB" w14:textId="77777777" w:rsidR="00514428" w:rsidRPr="0054704D" w:rsidRDefault="00514428" w:rsidP="000F410D">
            <w:pPr>
              <w:jc w:val="center"/>
              <w:rPr>
                <w:sz w:val="26"/>
                <w:szCs w:val="26"/>
                <w:lang w:val="vi-VN" w:eastAsia="x-none"/>
              </w:rPr>
            </w:pPr>
            <w:r w:rsidRPr="0054704D">
              <w:rPr>
                <w:sz w:val="26"/>
                <w:szCs w:val="26"/>
                <w:lang w:val="vi-VN" w:eastAsia="x-none"/>
              </w:rPr>
              <w:t>6</w:t>
            </w:r>
          </w:p>
        </w:tc>
        <w:tc>
          <w:tcPr>
            <w:tcW w:w="1389" w:type="pct"/>
            <w:vAlign w:val="center"/>
            <w:hideMark/>
          </w:tcPr>
          <w:p w14:paraId="57490C5B" w14:textId="77777777" w:rsidR="00514428" w:rsidRPr="0054704D" w:rsidRDefault="00514428" w:rsidP="00442ACE">
            <w:pPr>
              <w:rPr>
                <w:sz w:val="26"/>
                <w:szCs w:val="26"/>
                <w:lang w:val="vi-VN" w:eastAsia="x-none"/>
              </w:rPr>
            </w:pPr>
            <w:r w:rsidRPr="0054704D">
              <w:rPr>
                <w:sz w:val="26"/>
                <w:szCs w:val="26"/>
                <w:lang w:val="vi-VN" w:eastAsia="x-none"/>
              </w:rPr>
              <w:t>related_question_id</w:t>
            </w:r>
          </w:p>
        </w:tc>
        <w:tc>
          <w:tcPr>
            <w:tcW w:w="3177" w:type="pct"/>
            <w:vAlign w:val="center"/>
            <w:hideMark/>
          </w:tcPr>
          <w:p w14:paraId="286BD6E5" w14:textId="77777777" w:rsidR="00514428" w:rsidRPr="0054704D" w:rsidRDefault="00514428" w:rsidP="00442ACE">
            <w:pPr>
              <w:rPr>
                <w:sz w:val="26"/>
                <w:szCs w:val="26"/>
                <w:lang w:val="vi-VN" w:eastAsia="x-none"/>
              </w:rPr>
            </w:pPr>
            <w:r w:rsidRPr="0054704D">
              <w:rPr>
                <w:sz w:val="26"/>
                <w:szCs w:val="26"/>
                <w:lang w:val="vi-VN" w:eastAsia="x-none"/>
              </w:rPr>
              <w:t>Liên quan câu hỏi nào.</w:t>
            </w:r>
          </w:p>
        </w:tc>
      </w:tr>
      <w:tr w:rsidR="00514428" w:rsidRPr="0054704D" w14:paraId="3C78F658" w14:textId="77777777" w:rsidTr="005514ED">
        <w:trPr>
          <w:jc w:val="center"/>
        </w:trPr>
        <w:tc>
          <w:tcPr>
            <w:tcW w:w="434" w:type="pct"/>
            <w:vAlign w:val="center"/>
            <w:hideMark/>
          </w:tcPr>
          <w:p w14:paraId="7D615EEA" w14:textId="77777777" w:rsidR="00514428" w:rsidRPr="0054704D" w:rsidRDefault="00514428" w:rsidP="000F410D">
            <w:pPr>
              <w:jc w:val="center"/>
              <w:rPr>
                <w:sz w:val="26"/>
                <w:szCs w:val="26"/>
                <w:lang w:val="vi-VN" w:eastAsia="x-none"/>
              </w:rPr>
            </w:pPr>
            <w:r w:rsidRPr="0054704D">
              <w:rPr>
                <w:sz w:val="26"/>
                <w:szCs w:val="26"/>
                <w:lang w:val="vi-VN" w:eastAsia="x-none"/>
              </w:rPr>
              <w:t>7</w:t>
            </w:r>
          </w:p>
        </w:tc>
        <w:tc>
          <w:tcPr>
            <w:tcW w:w="1389" w:type="pct"/>
            <w:vAlign w:val="center"/>
            <w:hideMark/>
          </w:tcPr>
          <w:p w14:paraId="1B832C33" w14:textId="77777777" w:rsidR="00514428" w:rsidRPr="0054704D" w:rsidRDefault="00514428" w:rsidP="00442ACE">
            <w:pPr>
              <w:rPr>
                <w:sz w:val="26"/>
                <w:szCs w:val="26"/>
                <w:lang w:val="vi-VN" w:eastAsia="x-none"/>
              </w:rPr>
            </w:pPr>
            <w:r w:rsidRPr="0054704D">
              <w:rPr>
                <w:sz w:val="26"/>
                <w:szCs w:val="26"/>
                <w:lang w:val="vi-VN" w:eastAsia="x-none"/>
              </w:rPr>
              <w:t>used_at</w:t>
            </w:r>
          </w:p>
        </w:tc>
        <w:tc>
          <w:tcPr>
            <w:tcW w:w="3177" w:type="pct"/>
            <w:vAlign w:val="center"/>
            <w:hideMark/>
          </w:tcPr>
          <w:p w14:paraId="1243574E" w14:textId="77777777" w:rsidR="00514428" w:rsidRPr="0054704D" w:rsidRDefault="00514428" w:rsidP="00442ACE">
            <w:pPr>
              <w:rPr>
                <w:sz w:val="26"/>
                <w:szCs w:val="26"/>
                <w:lang w:val="vi-VN" w:eastAsia="x-none"/>
              </w:rPr>
            </w:pPr>
            <w:r w:rsidRPr="0054704D">
              <w:rPr>
                <w:sz w:val="26"/>
                <w:szCs w:val="26"/>
                <w:lang w:val="vi-VN" w:eastAsia="x-none"/>
              </w:rPr>
              <w:t>Thời gian sử dụng.</w:t>
            </w:r>
          </w:p>
        </w:tc>
      </w:tr>
    </w:tbl>
    <w:p w14:paraId="078F71DA" w14:textId="241B6295" w:rsidR="00514428" w:rsidRDefault="00514428" w:rsidP="00514428">
      <w:pPr>
        <w:pStyle w:val="Noidung"/>
      </w:pPr>
      <w:r w:rsidRPr="004731BC">
        <w:t xml:space="preserve">Bảng: Quizzes (Cấu hình Bài </w:t>
      </w:r>
      <w:r w:rsidR="00FD12C1">
        <w:t>kiểm</w:t>
      </w:r>
      <w:r w:rsidRPr="004731BC">
        <w:t xml:space="preserve"> chi tiết)</w:t>
      </w:r>
    </w:p>
    <w:p w14:paraId="2A8ACB14" w14:textId="33C267DA" w:rsidR="00FD12C1" w:rsidRPr="00FD12C1" w:rsidRDefault="00FD12C1" w:rsidP="00FD12C1">
      <w:pPr>
        <w:pStyle w:val="Caption"/>
        <w:keepNext/>
        <w:rPr>
          <w:lang w:val="vi-VN"/>
        </w:rPr>
      </w:pPr>
      <w:bookmarkStart w:id="132" w:name="_Toc217711297"/>
      <w:r w:rsidRPr="00442ACE">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46</w:t>
      </w:r>
      <w:r w:rsidR="00B5572B">
        <w:rPr>
          <w:lang w:val="vi-VN"/>
        </w:rPr>
        <w:fldChar w:fldCharType="end"/>
      </w:r>
      <w:r>
        <w:rPr>
          <w:lang w:val="vi-VN"/>
        </w:rPr>
        <w:t xml:space="preserve"> </w:t>
      </w:r>
      <w:r w:rsidR="00FD70DD">
        <w:rPr>
          <w:lang w:val="vi-VN"/>
        </w:rPr>
        <w:t xml:space="preserve">Đặc tả </w:t>
      </w:r>
      <w:r w:rsidRPr="00FD12C1">
        <w:rPr>
          <w:lang w:val="vi-VN"/>
        </w:rPr>
        <w:t xml:space="preserve">bảng </w:t>
      </w:r>
      <w:r>
        <w:rPr>
          <w:lang w:val="vi-VN"/>
        </w:rPr>
        <w:t>Quizzes</w:t>
      </w:r>
      <w:bookmarkEnd w:id="132"/>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8"/>
        <w:gridCol w:w="2469"/>
        <w:gridCol w:w="5595"/>
      </w:tblGrid>
      <w:tr w:rsidR="00FD12C1" w:rsidRPr="004731BC" w14:paraId="773EE12E" w14:textId="77777777" w:rsidTr="00FD12C1">
        <w:trPr>
          <w:jc w:val="center"/>
        </w:trPr>
        <w:tc>
          <w:tcPr>
            <w:tcW w:w="404" w:type="pct"/>
            <w:vAlign w:val="center"/>
            <w:hideMark/>
          </w:tcPr>
          <w:p w14:paraId="7BF1F6FD" w14:textId="77777777" w:rsidR="00366DF1" w:rsidRPr="004731BC" w:rsidRDefault="00366DF1" w:rsidP="00C82EEA">
            <w:pPr>
              <w:jc w:val="center"/>
              <w:rPr>
                <w:b/>
                <w:bCs/>
                <w:sz w:val="26"/>
                <w:szCs w:val="26"/>
                <w:lang w:val="vi-VN" w:eastAsia="x-none"/>
              </w:rPr>
            </w:pPr>
            <w:r w:rsidRPr="004731BC">
              <w:rPr>
                <w:b/>
                <w:bCs/>
                <w:sz w:val="26"/>
                <w:szCs w:val="26"/>
                <w:lang w:val="vi-VN" w:eastAsia="x-none"/>
              </w:rPr>
              <w:t>STT</w:t>
            </w:r>
          </w:p>
        </w:tc>
        <w:tc>
          <w:tcPr>
            <w:tcW w:w="1407" w:type="pct"/>
            <w:vAlign w:val="center"/>
            <w:hideMark/>
          </w:tcPr>
          <w:p w14:paraId="0C9D48F1" w14:textId="77777777" w:rsidR="00366DF1" w:rsidRPr="004731BC" w:rsidRDefault="00366DF1" w:rsidP="00C82EEA">
            <w:pPr>
              <w:jc w:val="center"/>
              <w:rPr>
                <w:b/>
                <w:bCs/>
                <w:sz w:val="26"/>
                <w:szCs w:val="26"/>
                <w:lang w:val="vi-VN" w:eastAsia="x-none"/>
              </w:rPr>
            </w:pPr>
            <w:r w:rsidRPr="004731BC">
              <w:rPr>
                <w:b/>
                <w:bCs/>
                <w:sz w:val="26"/>
                <w:szCs w:val="26"/>
                <w:lang w:val="vi-VN" w:eastAsia="x-none"/>
              </w:rPr>
              <w:t>Tên cột</w:t>
            </w:r>
          </w:p>
        </w:tc>
        <w:tc>
          <w:tcPr>
            <w:tcW w:w="3189" w:type="pct"/>
            <w:vAlign w:val="center"/>
            <w:hideMark/>
          </w:tcPr>
          <w:p w14:paraId="0903F0F0" w14:textId="77777777" w:rsidR="00366DF1" w:rsidRPr="004731BC" w:rsidRDefault="00366DF1" w:rsidP="00C82EEA">
            <w:pPr>
              <w:jc w:val="center"/>
              <w:rPr>
                <w:b/>
                <w:bCs/>
                <w:sz w:val="26"/>
                <w:szCs w:val="26"/>
                <w:lang w:val="vi-VN" w:eastAsia="x-none"/>
              </w:rPr>
            </w:pPr>
            <w:r w:rsidRPr="004731BC">
              <w:rPr>
                <w:b/>
                <w:bCs/>
                <w:sz w:val="26"/>
                <w:szCs w:val="26"/>
                <w:lang w:val="vi-VN" w:eastAsia="x-none"/>
              </w:rPr>
              <w:t>Mô tả</w:t>
            </w:r>
          </w:p>
        </w:tc>
      </w:tr>
      <w:tr w:rsidR="00FD12C1" w:rsidRPr="004731BC" w14:paraId="0DCED47C" w14:textId="77777777" w:rsidTr="00FD12C1">
        <w:trPr>
          <w:jc w:val="center"/>
        </w:trPr>
        <w:tc>
          <w:tcPr>
            <w:tcW w:w="404" w:type="pct"/>
            <w:vAlign w:val="center"/>
            <w:hideMark/>
          </w:tcPr>
          <w:p w14:paraId="4251922E" w14:textId="77777777" w:rsidR="00366DF1" w:rsidRPr="004731BC" w:rsidRDefault="00366DF1" w:rsidP="00C82EEA">
            <w:pPr>
              <w:jc w:val="center"/>
              <w:rPr>
                <w:sz w:val="26"/>
                <w:szCs w:val="26"/>
                <w:lang w:val="vi-VN" w:eastAsia="x-none"/>
              </w:rPr>
            </w:pPr>
            <w:r w:rsidRPr="004731BC">
              <w:rPr>
                <w:sz w:val="26"/>
                <w:szCs w:val="26"/>
                <w:lang w:val="vi-VN" w:eastAsia="x-none"/>
              </w:rPr>
              <w:t>1</w:t>
            </w:r>
          </w:p>
        </w:tc>
        <w:tc>
          <w:tcPr>
            <w:tcW w:w="1407" w:type="pct"/>
            <w:vAlign w:val="center"/>
            <w:hideMark/>
          </w:tcPr>
          <w:p w14:paraId="4E61BAEA" w14:textId="75DD67AD" w:rsidR="00366DF1" w:rsidRPr="004731BC" w:rsidRDefault="00FD12C1" w:rsidP="00FD12C1">
            <w:pPr>
              <w:rPr>
                <w:sz w:val="26"/>
                <w:szCs w:val="26"/>
                <w:lang w:val="vi-VN" w:eastAsia="x-none"/>
              </w:rPr>
            </w:pPr>
            <w:r>
              <w:rPr>
                <w:sz w:val="26"/>
                <w:szCs w:val="26"/>
                <w:lang w:val="vi-VN" w:eastAsia="x-none"/>
              </w:rPr>
              <w:t>quiz</w:t>
            </w:r>
            <w:r w:rsidR="00366DF1" w:rsidRPr="004731BC">
              <w:rPr>
                <w:sz w:val="26"/>
                <w:szCs w:val="26"/>
                <w:lang w:val="vi-VN" w:eastAsia="x-none"/>
              </w:rPr>
              <w:t>_id</w:t>
            </w:r>
          </w:p>
        </w:tc>
        <w:tc>
          <w:tcPr>
            <w:tcW w:w="3189" w:type="pct"/>
            <w:vAlign w:val="center"/>
            <w:hideMark/>
          </w:tcPr>
          <w:p w14:paraId="164C726F" w14:textId="77777777" w:rsidR="00366DF1" w:rsidRPr="004731BC" w:rsidRDefault="00366DF1" w:rsidP="00FD12C1">
            <w:pPr>
              <w:rPr>
                <w:sz w:val="26"/>
                <w:szCs w:val="26"/>
                <w:lang w:val="vi-VN" w:eastAsia="x-none"/>
              </w:rPr>
            </w:pPr>
            <w:r w:rsidRPr="004731BC">
              <w:rPr>
                <w:sz w:val="26"/>
                <w:szCs w:val="26"/>
                <w:lang w:val="vi-VN" w:eastAsia="x-none"/>
              </w:rPr>
              <w:t>Khóa chính.</w:t>
            </w:r>
          </w:p>
        </w:tc>
      </w:tr>
      <w:tr w:rsidR="00FD12C1" w:rsidRPr="004731BC" w14:paraId="52D291E7" w14:textId="77777777" w:rsidTr="00FD12C1">
        <w:trPr>
          <w:jc w:val="center"/>
        </w:trPr>
        <w:tc>
          <w:tcPr>
            <w:tcW w:w="404" w:type="pct"/>
            <w:vAlign w:val="center"/>
            <w:hideMark/>
          </w:tcPr>
          <w:p w14:paraId="52BA4973" w14:textId="77777777" w:rsidR="00366DF1" w:rsidRPr="004731BC" w:rsidRDefault="00366DF1" w:rsidP="00C82EEA">
            <w:pPr>
              <w:jc w:val="center"/>
              <w:rPr>
                <w:sz w:val="26"/>
                <w:szCs w:val="26"/>
                <w:lang w:val="vi-VN" w:eastAsia="x-none"/>
              </w:rPr>
            </w:pPr>
            <w:r>
              <w:rPr>
                <w:sz w:val="26"/>
                <w:szCs w:val="26"/>
                <w:lang w:val="vi-VN" w:eastAsia="x-none"/>
              </w:rPr>
              <w:t>2</w:t>
            </w:r>
          </w:p>
        </w:tc>
        <w:tc>
          <w:tcPr>
            <w:tcW w:w="1407" w:type="pct"/>
            <w:vAlign w:val="center"/>
            <w:hideMark/>
          </w:tcPr>
          <w:p w14:paraId="4FA0A7A7" w14:textId="6B659978" w:rsidR="00366DF1" w:rsidRPr="004731BC" w:rsidRDefault="00FD12C1" w:rsidP="00FD12C1">
            <w:pPr>
              <w:rPr>
                <w:sz w:val="26"/>
                <w:szCs w:val="26"/>
                <w:lang w:val="vi-VN" w:eastAsia="x-none"/>
              </w:rPr>
            </w:pPr>
            <w:r>
              <w:rPr>
                <w:sz w:val="26"/>
                <w:szCs w:val="26"/>
                <w:lang w:val="vi-VN" w:eastAsia="x-none"/>
              </w:rPr>
              <w:t>course</w:t>
            </w:r>
            <w:r w:rsidR="00366DF1" w:rsidRPr="004731BC">
              <w:rPr>
                <w:sz w:val="26"/>
                <w:szCs w:val="26"/>
                <w:lang w:val="vi-VN" w:eastAsia="x-none"/>
              </w:rPr>
              <w:t>_id</w:t>
            </w:r>
          </w:p>
        </w:tc>
        <w:tc>
          <w:tcPr>
            <w:tcW w:w="3189" w:type="pct"/>
            <w:vAlign w:val="center"/>
            <w:hideMark/>
          </w:tcPr>
          <w:p w14:paraId="614C9A91" w14:textId="7EB31AC0" w:rsidR="00366DF1" w:rsidRPr="004731BC" w:rsidRDefault="00FD12C1" w:rsidP="00FD12C1">
            <w:pPr>
              <w:rPr>
                <w:sz w:val="26"/>
                <w:szCs w:val="26"/>
                <w:lang w:val="vi-VN" w:eastAsia="x-none"/>
              </w:rPr>
            </w:pPr>
            <w:r>
              <w:rPr>
                <w:sz w:val="26"/>
                <w:szCs w:val="26"/>
                <w:lang w:val="vi-VN" w:eastAsia="x-none"/>
              </w:rPr>
              <w:t>Thuộc khóa học nào</w:t>
            </w:r>
          </w:p>
        </w:tc>
      </w:tr>
      <w:tr w:rsidR="00FD12C1" w:rsidRPr="00D775D6" w14:paraId="5455FC6C" w14:textId="77777777" w:rsidTr="00FD12C1">
        <w:trPr>
          <w:jc w:val="center"/>
        </w:trPr>
        <w:tc>
          <w:tcPr>
            <w:tcW w:w="404" w:type="pct"/>
            <w:vAlign w:val="center"/>
            <w:hideMark/>
          </w:tcPr>
          <w:p w14:paraId="733433F7" w14:textId="77777777" w:rsidR="00366DF1" w:rsidRPr="004731BC" w:rsidRDefault="00366DF1" w:rsidP="00C82EEA">
            <w:pPr>
              <w:jc w:val="center"/>
              <w:rPr>
                <w:sz w:val="26"/>
                <w:szCs w:val="26"/>
                <w:lang w:val="vi-VN" w:eastAsia="x-none"/>
              </w:rPr>
            </w:pPr>
            <w:r>
              <w:rPr>
                <w:sz w:val="26"/>
                <w:szCs w:val="26"/>
                <w:lang w:val="vi-VN" w:eastAsia="x-none"/>
              </w:rPr>
              <w:t>3</w:t>
            </w:r>
          </w:p>
        </w:tc>
        <w:tc>
          <w:tcPr>
            <w:tcW w:w="1407" w:type="pct"/>
            <w:vAlign w:val="center"/>
            <w:hideMark/>
          </w:tcPr>
          <w:p w14:paraId="34BA7DE5" w14:textId="371ADEA9" w:rsidR="00366DF1" w:rsidRPr="004731BC" w:rsidRDefault="00FD12C1" w:rsidP="00FD12C1">
            <w:pPr>
              <w:rPr>
                <w:sz w:val="26"/>
                <w:szCs w:val="26"/>
                <w:lang w:val="vi-VN" w:eastAsia="x-none"/>
              </w:rPr>
            </w:pPr>
            <w:r>
              <w:rPr>
                <w:sz w:val="26"/>
                <w:szCs w:val="26"/>
                <w:lang w:val="vi-VN" w:eastAsia="x-none"/>
              </w:rPr>
              <w:t>name</w:t>
            </w:r>
          </w:p>
        </w:tc>
        <w:tc>
          <w:tcPr>
            <w:tcW w:w="3189" w:type="pct"/>
            <w:vAlign w:val="center"/>
            <w:hideMark/>
          </w:tcPr>
          <w:p w14:paraId="717C9B12" w14:textId="1198A29A" w:rsidR="00366DF1" w:rsidRPr="004731BC" w:rsidRDefault="00FD12C1" w:rsidP="00FD12C1">
            <w:pPr>
              <w:rPr>
                <w:sz w:val="26"/>
                <w:szCs w:val="26"/>
                <w:lang w:val="vi-VN" w:eastAsia="x-none"/>
              </w:rPr>
            </w:pPr>
            <w:r>
              <w:rPr>
                <w:sz w:val="26"/>
                <w:szCs w:val="26"/>
                <w:lang w:val="vi-VN" w:eastAsia="x-none"/>
              </w:rPr>
              <w:t>Tên bài kiểm tra</w:t>
            </w:r>
          </w:p>
        </w:tc>
      </w:tr>
      <w:tr w:rsidR="00FD12C1" w:rsidRPr="00D775D6" w14:paraId="2563889F" w14:textId="77777777" w:rsidTr="00FD12C1">
        <w:trPr>
          <w:jc w:val="center"/>
        </w:trPr>
        <w:tc>
          <w:tcPr>
            <w:tcW w:w="404" w:type="pct"/>
            <w:vAlign w:val="center"/>
            <w:hideMark/>
          </w:tcPr>
          <w:p w14:paraId="01C190E2" w14:textId="77777777" w:rsidR="00366DF1" w:rsidRPr="004731BC" w:rsidRDefault="00366DF1" w:rsidP="00C82EEA">
            <w:pPr>
              <w:jc w:val="center"/>
              <w:rPr>
                <w:sz w:val="26"/>
                <w:szCs w:val="26"/>
                <w:lang w:val="vi-VN" w:eastAsia="x-none"/>
              </w:rPr>
            </w:pPr>
            <w:r>
              <w:rPr>
                <w:sz w:val="26"/>
                <w:szCs w:val="26"/>
                <w:lang w:val="vi-VN" w:eastAsia="x-none"/>
              </w:rPr>
              <w:t>4</w:t>
            </w:r>
          </w:p>
        </w:tc>
        <w:tc>
          <w:tcPr>
            <w:tcW w:w="1407" w:type="pct"/>
            <w:vAlign w:val="center"/>
            <w:hideMark/>
          </w:tcPr>
          <w:p w14:paraId="79DFD2D0" w14:textId="6DA48470" w:rsidR="00366DF1" w:rsidRPr="004731BC" w:rsidRDefault="00FD12C1" w:rsidP="00FD12C1">
            <w:pPr>
              <w:rPr>
                <w:sz w:val="26"/>
                <w:szCs w:val="26"/>
                <w:lang w:val="vi-VN" w:eastAsia="x-none"/>
              </w:rPr>
            </w:pPr>
            <w:r>
              <w:rPr>
                <w:sz w:val="26"/>
                <w:szCs w:val="26"/>
                <w:lang w:val="vi-VN" w:eastAsia="x-none"/>
              </w:rPr>
              <w:t>duration</w:t>
            </w:r>
          </w:p>
        </w:tc>
        <w:tc>
          <w:tcPr>
            <w:tcW w:w="3189" w:type="pct"/>
            <w:vAlign w:val="center"/>
            <w:hideMark/>
          </w:tcPr>
          <w:p w14:paraId="1AA775EB" w14:textId="0299827F" w:rsidR="00366DF1" w:rsidRPr="004731BC" w:rsidRDefault="00FD12C1" w:rsidP="00FD12C1">
            <w:pPr>
              <w:rPr>
                <w:sz w:val="26"/>
                <w:szCs w:val="26"/>
                <w:lang w:val="vi-VN" w:eastAsia="x-none"/>
              </w:rPr>
            </w:pPr>
            <w:r>
              <w:rPr>
                <w:sz w:val="26"/>
                <w:szCs w:val="26"/>
                <w:lang w:val="vi-VN" w:eastAsia="x-none"/>
              </w:rPr>
              <w:t>Thời gian làm bài</w:t>
            </w:r>
          </w:p>
        </w:tc>
      </w:tr>
      <w:tr w:rsidR="00FD12C1" w:rsidRPr="00D775D6" w14:paraId="57C9976C" w14:textId="77777777" w:rsidTr="00FD12C1">
        <w:trPr>
          <w:jc w:val="center"/>
        </w:trPr>
        <w:tc>
          <w:tcPr>
            <w:tcW w:w="404" w:type="pct"/>
            <w:vAlign w:val="center"/>
            <w:hideMark/>
          </w:tcPr>
          <w:p w14:paraId="767D03D7" w14:textId="77777777" w:rsidR="00366DF1" w:rsidRPr="004731BC" w:rsidRDefault="00366DF1" w:rsidP="00C82EEA">
            <w:pPr>
              <w:jc w:val="center"/>
              <w:rPr>
                <w:sz w:val="26"/>
                <w:szCs w:val="26"/>
                <w:lang w:val="vi-VN" w:eastAsia="x-none"/>
              </w:rPr>
            </w:pPr>
            <w:r>
              <w:rPr>
                <w:sz w:val="26"/>
                <w:szCs w:val="26"/>
                <w:lang w:val="vi-VN" w:eastAsia="x-none"/>
              </w:rPr>
              <w:t>5</w:t>
            </w:r>
          </w:p>
        </w:tc>
        <w:tc>
          <w:tcPr>
            <w:tcW w:w="1407" w:type="pct"/>
            <w:vAlign w:val="center"/>
            <w:hideMark/>
          </w:tcPr>
          <w:p w14:paraId="35094545" w14:textId="31D707ED" w:rsidR="00366DF1" w:rsidRPr="004731BC" w:rsidRDefault="00FD12C1" w:rsidP="00FD12C1">
            <w:pPr>
              <w:rPr>
                <w:sz w:val="26"/>
                <w:szCs w:val="26"/>
                <w:lang w:val="vi-VN" w:eastAsia="x-none"/>
              </w:rPr>
            </w:pPr>
            <w:r>
              <w:rPr>
                <w:sz w:val="26"/>
                <w:szCs w:val="26"/>
                <w:lang w:val="vi-VN" w:eastAsia="x-none"/>
              </w:rPr>
              <w:t>start_time</w:t>
            </w:r>
          </w:p>
        </w:tc>
        <w:tc>
          <w:tcPr>
            <w:tcW w:w="3189" w:type="pct"/>
            <w:vAlign w:val="center"/>
            <w:hideMark/>
          </w:tcPr>
          <w:p w14:paraId="3FB32CC7" w14:textId="33707383" w:rsidR="00366DF1" w:rsidRPr="004731BC" w:rsidRDefault="00FD12C1" w:rsidP="00FD12C1">
            <w:pPr>
              <w:rPr>
                <w:sz w:val="26"/>
                <w:szCs w:val="26"/>
                <w:lang w:val="vi-VN" w:eastAsia="x-none"/>
              </w:rPr>
            </w:pPr>
            <w:r>
              <w:rPr>
                <w:sz w:val="26"/>
                <w:szCs w:val="26"/>
                <w:lang w:val="vi-VN" w:eastAsia="x-none"/>
              </w:rPr>
              <w:t>Thời gian bắt đầu</w:t>
            </w:r>
          </w:p>
        </w:tc>
      </w:tr>
      <w:tr w:rsidR="00FD12C1" w:rsidRPr="00D775D6" w14:paraId="6DC664E9" w14:textId="77777777" w:rsidTr="00FD12C1">
        <w:trPr>
          <w:jc w:val="center"/>
        </w:trPr>
        <w:tc>
          <w:tcPr>
            <w:tcW w:w="404" w:type="pct"/>
            <w:vAlign w:val="center"/>
            <w:hideMark/>
          </w:tcPr>
          <w:p w14:paraId="6BC2EEDC" w14:textId="77777777" w:rsidR="00366DF1" w:rsidRPr="004731BC" w:rsidRDefault="00366DF1" w:rsidP="00C82EEA">
            <w:pPr>
              <w:jc w:val="center"/>
              <w:rPr>
                <w:sz w:val="26"/>
                <w:szCs w:val="26"/>
                <w:lang w:val="vi-VN" w:eastAsia="x-none"/>
              </w:rPr>
            </w:pPr>
            <w:r>
              <w:rPr>
                <w:sz w:val="26"/>
                <w:szCs w:val="26"/>
                <w:lang w:val="vi-VN" w:eastAsia="x-none"/>
              </w:rPr>
              <w:t>6</w:t>
            </w:r>
          </w:p>
        </w:tc>
        <w:tc>
          <w:tcPr>
            <w:tcW w:w="1407" w:type="pct"/>
            <w:vAlign w:val="center"/>
            <w:hideMark/>
          </w:tcPr>
          <w:p w14:paraId="30526BF4" w14:textId="2D568EA0" w:rsidR="00366DF1" w:rsidRPr="004731BC" w:rsidRDefault="00FD12C1" w:rsidP="00FD12C1">
            <w:pPr>
              <w:rPr>
                <w:sz w:val="26"/>
                <w:szCs w:val="26"/>
                <w:lang w:val="vi-VN" w:eastAsia="x-none"/>
              </w:rPr>
            </w:pPr>
            <w:r>
              <w:rPr>
                <w:sz w:val="26"/>
                <w:szCs w:val="26"/>
                <w:lang w:val="vi-VN" w:eastAsia="x-none"/>
              </w:rPr>
              <w:t>end_time</w:t>
            </w:r>
          </w:p>
        </w:tc>
        <w:tc>
          <w:tcPr>
            <w:tcW w:w="3189" w:type="pct"/>
            <w:vAlign w:val="center"/>
            <w:hideMark/>
          </w:tcPr>
          <w:p w14:paraId="65043732" w14:textId="052F2ACC" w:rsidR="00366DF1" w:rsidRPr="004731BC" w:rsidRDefault="00FD12C1" w:rsidP="00FD12C1">
            <w:pPr>
              <w:rPr>
                <w:sz w:val="26"/>
                <w:szCs w:val="26"/>
                <w:lang w:val="vi-VN" w:eastAsia="x-none"/>
              </w:rPr>
            </w:pPr>
            <w:r>
              <w:rPr>
                <w:sz w:val="26"/>
                <w:szCs w:val="26"/>
                <w:lang w:val="vi-VN" w:eastAsia="x-none"/>
              </w:rPr>
              <w:t>Thời gian kết thúc</w:t>
            </w:r>
          </w:p>
        </w:tc>
      </w:tr>
      <w:tr w:rsidR="00FD12C1" w:rsidRPr="00650B6D" w14:paraId="21B5D478" w14:textId="77777777" w:rsidTr="00FD12C1">
        <w:trPr>
          <w:jc w:val="center"/>
        </w:trPr>
        <w:tc>
          <w:tcPr>
            <w:tcW w:w="404" w:type="pct"/>
            <w:vAlign w:val="center"/>
            <w:hideMark/>
          </w:tcPr>
          <w:p w14:paraId="6F1A2020" w14:textId="77777777" w:rsidR="00366DF1" w:rsidRPr="004731BC" w:rsidRDefault="00366DF1" w:rsidP="00C82EEA">
            <w:pPr>
              <w:jc w:val="center"/>
              <w:rPr>
                <w:sz w:val="26"/>
                <w:szCs w:val="26"/>
                <w:lang w:val="vi-VN" w:eastAsia="x-none"/>
              </w:rPr>
            </w:pPr>
            <w:r>
              <w:rPr>
                <w:sz w:val="26"/>
                <w:szCs w:val="26"/>
                <w:lang w:val="vi-VN" w:eastAsia="x-none"/>
              </w:rPr>
              <w:t>7</w:t>
            </w:r>
          </w:p>
        </w:tc>
        <w:tc>
          <w:tcPr>
            <w:tcW w:w="1407" w:type="pct"/>
            <w:vAlign w:val="center"/>
            <w:hideMark/>
          </w:tcPr>
          <w:p w14:paraId="584F519A" w14:textId="051B8B95" w:rsidR="00366DF1" w:rsidRPr="004731BC" w:rsidRDefault="00FD12C1" w:rsidP="00FD12C1">
            <w:pPr>
              <w:rPr>
                <w:sz w:val="26"/>
                <w:szCs w:val="26"/>
                <w:lang w:val="vi-VN" w:eastAsia="x-none"/>
              </w:rPr>
            </w:pPr>
            <w:r>
              <w:rPr>
                <w:sz w:val="26"/>
                <w:szCs w:val="26"/>
                <w:lang w:val="vi-VN" w:eastAsia="x-none"/>
              </w:rPr>
              <w:t>status</w:t>
            </w:r>
          </w:p>
        </w:tc>
        <w:tc>
          <w:tcPr>
            <w:tcW w:w="3189" w:type="pct"/>
            <w:vAlign w:val="center"/>
            <w:hideMark/>
          </w:tcPr>
          <w:p w14:paraId="75FA6306" w14:textId="6DED2AD8" w:rsidR="00366DF1" w:rsidRPr="004731BC" w:rsidRDefault="00FD12C1" w:rsidP="00FD12C1">
            <w:pPr>
              <w:rPr>
                <w:sz w:val="26"/>
                <w:szCs w:val="26"/>
                <w:lang w:val="vi-VN" w:eastAsia="x-none"/>
              </w:rPr>
            </w:pPr>
            <w:r>
              <w:rPr>
                <w:sz w:val="26"/>
                <w:szCs w:val="26"/>
                <w:lang w:val="vi-VN" w:eastAsia="x-none"/>
              </w:rPr>
              <w:t>Trạng thái của bài kiểm tra</w:t>
            </w:r>
          </w:p>
        </w:tc>
      </w:tr>
      <w:tr w:rsidR="00FD12C1" w:rsidRPr="004731BC" w14:paraId="4A5C5CCB" w14:textId="77777777" w:rsidTr="00FD12C1">
        <w:trPr>
          <w:jc w:val="center"/>
        </w:trPr>
        <w:tc>
          <w:tcPr>
            <w:tcW w:w="404" w:type="pct"/>
            <w:vAlign w:val="center"/>
            <w:hideMark/>
          </w:tcPr>
          <w:p w14:paraId="57A4B9A9" w14:textId="77777777" w:rsidR="00366DF1" w:rsidRPr="004731BC" w:rsidRDefault="00366DF1" w:rsidP="00C82EEA">
            <w:pPr>
              <w:jc w:val="center"/>
              <w:rPr>
                <w:sz w:val="26"/>
                <w:szCs w:val="26"/>
                <w:lang w:val="vi-VN" w:eastAsia="x-none"/>
              </w:rPr>
            </w:pPr>
            <w:r>
              <w:rPr>
                <w:sz w:val="26"/>
                <w:szCs w:val="26"/>
                <w:lang w:val="vi-VN" w:eastAsia="x-none"/>
              </w:rPr>
              <w:t>8</w:t>
            </w:r>
          </w:p>
        </w:tc>
        <w:tc>
          <w:tcPr>
            <w:tcW w:w="1407" w:type="pct"/>
            <w:vAlign w:val="center"/>
            <w:hideMark/>
          </w:tcPr>
          <w:p w14:paraId="65737FD4" w14:textId="6E03B79F" w:rsidR="00366DF1" w:rsidRPr="004731BC" w:rsidRDefault="00FD12C1" w:rsidP="00FD12C1">
            <w:pPr>
              <w:rPr>
                <w:sz w:val="26"/>
                <w:szCs w:val="26"/>
                <w:lang w:val="vi-VN" w:eastAsia="x-none"/>
              </w:rPr>
            </w:pPr>
            <w:r>
              <w:rPr>
                <w:sz w:val="26"/>
                <w:szCs w:val="26"/>
                <w:lang w:val="vi-VN" w:eastAsia="x-none"/>
              </w:rPr>
              <w:t>quiz_mode</w:t>
            </w:r>
          </w:p>
        </w:tc>
        <w:tc>
          <w:tcPr>
            <w:tcW w:w="3189" w:type="pct"/>
            <w:vAlign w:val="center"/>
            <w:hideMark/>
          </w:tcPr>
          <w:p w14:paraId="1AFBD663" w14:textId="77777777" w:rsidR="00366DF1" w:rsidRPr="004731BC" w:rsidRDefault="00366DF1" w:rsidP="00FD12C1">
            <w:pPr>
              <w:rPr>
                <w:sz w:val="26"/>
                <w:szCs w:val="26"/>
                <w:lang w:val="vi-VN" w:eastAsia="x-none"/>
              </w:rPr>
            </w:pPr>
            <w:r w:rsidRPr="004731BC">
              <w:rPr>
                <w:sz w:val="26"/>
                <w:szCs w:val="26"/>
                <w:lang w:val="vi-VN" w:eastAsia="x-none"/>
              </w:rPr>
              <w:t>Trạng thái sử dụng.</w:t>
            </w:r>
          </w:p>
        </w:tc>
      </w:tr>
      <w:tr w:rsidR="00FD12C1" w:rsidRPr="00650B6D" w14:paraId="58D23AE7" w14:textId="77777777" w:rsidTr="00FD12C1">
        <w:trPr>
          <w:jc w:val="center"/>
        </w:trPr>
        <w:tc>
          <w:tcPr>
            <w:tcW w:w="404" w:type="pct"/>
            <w:vAlign w:val="center"/>
          </w:tcPr>
          <w:p w14:paraId="2BA1776F" w14:textId="436DBBE5" w:rsidR="00FD12C1" w:rsidRDefault="00FD12C1" w:rsidP="00C82EEA">
            <w:pPr>
              <w:jc w:val="center"/>
              <w:rPr>
                <w:sz w:val="26"/>
                <w:szCs w:val="26"/>
                <w:lang w:val="vi-VN" w:eastAsia="x-none"/>
              </w:rPr>
            </w:pPr>
            <w:r>
              <w:rPr>
                <w:sz w:val="26"/>
                <w:szCs w:val="26"/>
                <w:lang w:val="vi-VN" w:eastAsia="x-none"/>
              </w:rPr>
              <w:t>9</w:t>
            </w:r>
          </w:p>
        </w:tc>
        <w:tc>
          <w:tcPr>
            <w:tcW w:w="1407" w:type="pct"/>
            <w:vAlign w:val="center"/>
          </w:tcPr>
          <w:p w14:paraId="6C6FA81A" w14:textId="21BC24B0" w:rsidR="00FD12C1" w:rsidRDefault="00FD12C1" w:rsidP="00FD12C1">
            <w:pPr>
              <w:rPr>
                <w:sz w:val="26"/>
                <w:szCs w:val="26"/>
                <w:lang w:val="vi-VN" w:eastAsia="x-none"/>
              </w:rPr>
            </w:pPr>
            <w:r>
              <w:rPr>
                <w:sz w:val="26"/>
                <w:szCs w:val="26"/>
                <w:lang w:val="vi-VN" w:eastAsia="x-none"/>
              </w:rPr>
              <w:t>gamification_enabled</w:t>
            </w:r>
          </w:p>
        </w:tc>
        <w:tc>
          <w:tcPr>
            <w:tcW w:w="3189" w:type="pct"/>
            <w:vAlign w:val="center"/>
          </w:tcPr>
          <w:p w14:paraId="1290D1ED" w14:textId="463F1475" w:rsidR="00FD12C1" w:rsidRPr="004731BC" w:rsidRDefault="00FD12C1" w:rsidP="00FD12C1">
            <w:pPr>
              <w:rPr>
                <w:sz w:val="26"/>
                <w:szCs w:val="26"/>
                <w:lang w:val="vi-VN" w:eastAsia="x-none"/>
              </w:rPr>
            </w:pPr>
            <w:r>
              <w:rPr>
                <w:sz w:val="26"/>
                <w:szCs w:val="26"/>
                <w:lang w:val="vi-VN" w:eastAsia="x-none"/>
              </w:rPr>
              <w:t>Có bật chế độ trò chơi không</w:t>
            </w:r>
          </w:p>
        </w:tc>
      </w:tr>
      <w:tr w:rsidR="00FD12C1" w:rsidRPr="004731BC" w14:paraId="14261DEB" w14:textId="77777777" w:rsidTr="00FD12C1">
        <w:trPr>
          <w:jc w:val="center"/>
        </w:trPr>
        <w:tc>
          <w:tcPr>
            <w:tcW w:w="404" w:type="pct"/>
            <w:vAlign w:val="center"/>
          </w:tcPr>
          <w:p w14:paraId="295FA898" w14:textId="17D450C6" w:rsidR="00FD12C1" w:rsidRDefault="00FD12C1" w:rsidP="00C82EEA">
            <w:pPr>
              <w:jc w:val="center"/>
              <w:rPr>
                <w:sz w:val="26"/>
                <w:szCs w:val="26"/>
                <w:lang w:val="vi-VN" w:eastAsia="x-none"/>
              </w:rPr>
            </w:pPr>
            <w:r>
              <w:rPr>
                <w:sz w:val="26"/>
                <w:szCs w:val="26"/>
                <w:lang w:val="vi-VN" w:eastAsia="x-none"/>
              </w:rPr>
              <w:t>10</w:t>
            </w:r>
          </w:p>
        </w:tc>
        <w:tc>
          <w:tcPr>
            <w:tcW w:w="1407" w:type="pct"/>
            <w:vAlign w:val="center"/>
          </w:tcPr>
          <w:p w14:paraId="55D38A09" w14:textId="2FA769FD" w:rsidR="00FD12C1" w:rsidRDefault="00FD12C1" w:rsidP="00FD12C1">
            <w:pPr>
              <w:rPr>
                <w:sz w:val="26"/>
                <w:szCs w:val="26"/>
                <w:lang w:val="vi-VN" w:eastAsia="x-none"/>
              </w:rPr>
            </w:pPr>
            <w:r>
              <w:rPr>
                <w:sz w:val="26"/>
                <w:szCs w:val="26"/>
                <w:lang w:val="vi-VN" w:eastAsia="x-none"/>
              </w:rPr>
              <w:t>pin</w:t>
            </w:r>
          </w:p>
        </w:tc>
        <w:tc>
          <w:tcPr>
            <w:tcW w:w="3189" w:type="pct"/>
            <w:vAlign w:val="center"/>
          </w:tcPr>
          <w:p w14:paraId="2F636BAA" w14:textId="12E6005E" w:rsidR="00FD12C1" w:rsidRPr="004731BC" w:rsidRDefault="00FD12C1" w:rsidP="00FD12C1">
            <w:pPr>
              <w:rPr>
                <w:sz w:val="26"/>
                <w:szCs w:val="26"/>
                <w:lang w:val="vi-VN" w:eastAsia="x-none"/>
              </w:rPr>
            </w:pPr>
            <w:r>
              <w:rPr>
                <w:sz w:val="26"/>
                <w:szCs w:val="26"/>
                <w:lang w:val="vi-VN" w:eastAsia="x-none"/>
              </w:rPr>
              <w:t>Mã pin để tham gia bài kiểm tra</w:t>
            </w:r>
          </w:p>
        </w:tc>
      </w:tr>
    </w:tbl>
    <w:p w14:paraId="42670092" w14:textId="77777777" w:rsidR="00514428" w:rsidRPr="004731BC" w:rsidRDefault="00514428" w:rsidP="00514428">
      <w:pPr>
        <w:pStyle w:val="Noidung"/>
      </w:pPr>
      <w:r w:rsidRPr="004731BC">
        <w:lastRenderedPageBreak/>
        <w:t>Bảng: Questions (Ngân hàng Câu hỏi)</w:t>
      </w:r>
    </w:p>
    <w:p w14:paraId="26187E6C" w14:textId="0809BF2C" w:rsidR="00660BA1" w:rsidRPr="00660BA1" w:rsidRDefault="00660BA1" w:rsidP="00660BA1">
      <w:pPr>
        <w:pStyle w:val="Caption"/>
        <w:keepNext/>
        <w:rPr>
          <w:lang w:val="vi-VN"/>
        </w:rPr>
      </w:pPr>
      <w:bookmarkStart w:id="133" w:name="_Toc217711298"/>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47</w:t>
      </w:r>
      <w:r w:rsidR="00B5572B">
        <w:fldChar w:fldCharType="end"/>
      </w:r>
      <w:r>
        <w:rPr>
          <w:lang w:val="vi-VN"/>
        </w:rPr>
        <w:t xml:space="preserve"> </w:t>
      </w:r>
      <w:r w:rsidR="00FD70DD">
        <w:rPr>
          <w:lang w:val="vi-VN"/>
        </w:rPr>
        <w:t xml:space="preserve">Đặc tả </w:t>
      </w:r>
      <w:r w:rsidRPr="00660BA1">
        <w:rPr>
          <w:lang w:val="vi-VN"/>
        </w:rPr>
        <w:t xml:space="preserve">bảng </w:t>
      </w:r>
      <w:r>
        <w:rPr>
          <w:lang w:val="vi-VN"/>
        </w:rPr>
        <w:t>Questions</w:t>
      </w:r>
      <w:bookmarkEnd w:id="133"/>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86"/>
        <w:gridCol w:w="2007"/>
        <w:gridCol w:w="5979"/>
      </w:tblGrid>
      <w:tr w:rsidR="00514428" w:rsidRPr="004731BC" w14:paraId="612CFBDB" w14:textId="77777777" w:rsidTr="005514ED">
        <w:trPr>
          <w:jc w:val="center"/>
        </w:trPr>
        <w:tc>
          <w:tcPr>
            <w:tcW w:w="467" w:type="pct"/>
            <w:vAlign w:val="center"/>
            <w:hideMark/>
          </w:tcPr>
          <w:p w14:paraId="048DC765" w14:textId="77777777" w:rsidR="00514428" w:rsidRPr="004731BC" w:rsidRDefault="00514428" w:rsidP="000F410D">
            <w:pPr>
              <w:jc w:val="center"/>
              <w:rPr>
                <w:b/>
                <w:bCs/>
                <w:sz w:val="26"/>
                <w:szCs w:val="26"/>
                <w:lang w:val="vi-VN" w:eastAsia="x-none"/>
              </w:rPr>
            </w:pPr>
            <w:r w:rsidRPr="004731BC">
              <w:rPr>
                <w:b/>
                <w:bCs/>
                <w:sz w:val="26"/>
                <w:szCs w:val="26"/>
                <w:lang w:val="vi-VN" w:eastAsia="x-none"/>
              </w:rPr>
              <w:t>STT</w:t>
            </w:r>
          </w:p>
        </w:tc>
        <w:tc>
          <w:tcPr>
            <w:tcW w:w="1106" w:type="pct"/>
            <w:vAlign w:val="center"/>
            <w:hideMark/>
          </w:tcPr>
          <w:p w14:paraId="4E2725D0" w14:textId="77777777" w:rsidR="00514428" w:rsidRPr="004731BC" w:rsidRDefault="00514428" w:rsidP="000F410D">
            <w:pPr>
              <w:jc w:val="center"/>
              <w:rPr>
                <w:b/>
                <w:bCs/>
                <w:sz w:val="26"/>
                <w:szCs w:val="26"/>
                <w:lang w:val="vi-VN" w:eastAsia="x-none"/>
              </w:rPr>
            </w:pPr>
            <w:r w:rsidRPr="004731BC">
              <w:rPr>
                <w:b/>
                <w:bCs/>
                <w:sz w:val="26"/>
                <w:szCs w:val="26"/>
                <w:lang w:val="vi-VN" w:eastAsia="x-none"/>
              </w:rPr>
              <w:t>Tên cột</w:t>
            </w:r>
          </w:p>
        </w:tc>
        <w:tc>
          <w:tcPr>
            <w:tcW w:w="3427" w:type="pct"/>
            <w:vAlign w:val="center"/>
            <w:hideMark/>
          </w:tcPr>
          <w:p w14:paraId="4EE27846" w14:textId="77777777" w:rsidR="00514428" w:rsidRPr="004731BC" w:rsidRDefault="00514428" w:rsidP="000F410D">
            <w:pPr>
              <w:jc w:val="center"/>
              <w:rPr>
                <w:b/>
                <w:bCs/>
                <w:sz w:val="26"/>
                <w:szCs w:val="26"/>
                <w:lang w:val="vi-VN" w:eastAsia="x-none"/>
              </w:rPr>
            </w:pPr>
            <w:r w:rsidRPr="004731BC">
              <w:rPr>
                <w:b/>
                <w:bCs/>
                <w:sz w:val="26"/>
                <w:szCs w:val="26"/>
                <w:lang w:val="vi-VN" w:eastAsia="x-none"/>
              </w:rPr>
              <w:t>Mô tả</w:t>
            </w:r>
          </w:p>
        </w:tc>
      </w:tr>
      <w:tr w:rsidR="00514428" w:rsidRPr="004731BC" w14:paraId="66F5BF05" w14:textId="77777777" w:rsidTr="005514ED">
        <w:trPr>
          <w:jc w:val="center"/>
        </w:trPr>
        <w:tc>
          <w:tcPr>
            <w:tcW w:w="467" w:type="pct"/>
            <w:vAlign w:val="center"/>
            <w:hideMark/>
          </w:tcPr>
          <w:p w14:paraId="15C6E604" w14:textId="77777777" w:rsidR="00514428" w:rsidRPr="004731BC" w:rsidRDefault="00514428" w:rsidP="000F410D">
            <w:pPr>
              <w:jc w:val="center"/>
              <w:rPr>
                <w:sz w:val="26"/>
                <w:szCs w:val="26"/>
                <w:lang w:val="vi-VN" w:eastAsia="x-none"/>
              </w:rPr>
            </w:pPr>
            <w:r w:rsidRPr="004731BC">
              <w:rPr>
                <w:sz w:val="26"/>
                <w:szCs w:val="26"/>
                <w:lang w:val="vi-VN" w:eastAsia="x-none"/>
              </w:rPr>
              <w:t>1</w:t>
            </w:r>
          </w:p>
        </w:tc>
        <w:tc>
          <w:tcPr>
            <w:tcW w:w="1106" w:type="pct"/>
            <w:vAlign w:val="center"/>
            <w:hideMark/>
          </w:tcPr>
          <w:p w14:paraId="0A72D8AF" w14:textId="77777777" w:rsidR="00514428" w:rsidRPr="004731BC" w:rsidRDefault="00514428" w:rsidP="00660BA1">
            <w:pPr>
              <w:rPr>
                <w:sz w:val="26"/>
                <w:szCs w:val="26"/>
                <w:lang w:val="vi-VN" w:eastAsia="x-none"/>
              </w:rPr>
            </w:pPr>
            <w:r w:rsidRPr="004731BC">
              <w:rPr>
                <w:sz w:val="26"/>
                <w:szCs w:val="26"/>
                <w:lang w:val="vi-VN" w:eastAsia="x-none"/>
              </w:rPr>
              <w:t>question_id</w:t>
            </w:r>
          </w:p>
        </w:tc>
        <w:tc>
          <w:tcPr>
            <w:tcW w:w="3427" w:type="pct"/>
            <w:vAlign w:val="center"/>
            <w:hideMark/>
          </w:tcPr>
          <w:p w14:paraId="72EF7203" w14:textId="77777777" w:rsidR="00514428" w:rsidRPr="004731BC" w:rsidRDefault="00514428" w:rsidP="00660BA1">
            <w:pPr>
              <w:rPr>
                <w:sz w:val="26"/>
                <w:szCs w:val="26"/>
                <w:lang w:val="vi-VN" w:eastAsia="x-none"/>
              </w:rPr>
            </w:pPr>
            <w:r w:rsidRPr="004731BC">
              <w:rPr>
                <w:sz w:val="26"/>
                <w:szCs w:val="26"/>
                <w:lang w:val="vi-VN" w:eastAsia="x-none"/>
              </w:rPr>
              <w:t>Khóa chính.</w:t>
            </w:r>
          </w:p>
        </w:tc>
      </w:tr>
      <w:tr w:rsidR="00514428" w:rsidRPr="004731BC" w14:paraId="7CFD2EE5" w14:textId="77777777" w:rsidTr="005514ED">
        <w:trPr>
          <w:jc w:val="center"/>
        </w:trPr>
        <w:tc>
          <w:tcPr>
            <w:tcW w:w="467" w:type="pct"/>
            <w:vAlign w:val="center"/>
            <w:hideMark/>
          </w:tcPr>
          <w:p w14:paraId="5342FC63" w14:textId="2B8AC2D4" w:rsidR="00514428" w:rsidRPr="004731BC" w:rsidRDefault="004D1544" w:rsidP="000F410D">
            <w:pPr>
              <w:jc w:val="center"/>
              <w:rPr>
                <w:sz w:val="26"/>
                <w:szCs w:val="26"/>
                <w:lang w:val="vi-VN" w:eastAsia="x-none"/>
              </w:rPr>
            </w:pPr>
            <w:r>
              <w:rPr>
                <w:sz w:val="26"/>
                <w:szCs w:val="26"/>
                <w:lang w:val="vi-VN" w:eastAsia="x-none"/>
              </w:rPr>
              <w:t>2</w:t>
            </w:r>
          </w:p>
        </w:tc>
        <w:tc>
          <w:tcPr>
            <w:tcW w:w="1106" w:type="pct"/>
            <w:vAlign w:val="center"/>
            <w:hideMark/>
          </w:tcPr>
          <w:p w14:paraId="4BD9398E" w14:textId="53A3FB2B" w:rsidR="00514428" w:rsidRPr="004731BC" w:rsidRDefault="00CF06D3" w:rsidP="00660BA1">
            <w:pPr>
              <w:rPr>
                <w:sz w:val="26"/>
                <w:szCs w:val="26"/>
                <w:lang w:val="vi-VN" w:eastAsia="x-none"/>
              </w:rPr>
            </w:pPr>
            <w:r>
              <w:rPr>
                <w:sz w:val="26"/>
                <w:szCs w:val="26"/>
                <w:lang w:val="vi-VN" w:eastAsia="x-none"/>
              </w:rPr>
              <w:t>level</w:t>
            </w:r>
            <w:r w:rsidR="00514428" w:rsidRPr="004731BC">
              <w:rPr>
                <w:sz w:val="26"/>
                <w:szCs w:val="26"/>
                <w:lang w:val="vi-VN" w:eastAsia="x-none"/>
              </w:rPr>
              <w:t>_id</w:t>
            </w:r>
          </w:p>
        </w:tc>
        <w:tc>
          <w:tcPr>
            <w:tcW w:w="3427" w:type="pct"/>
            <w:vAlign w:val="center"/>
            <w:hideMark/>
          </w:tcPr>
          <w:p w14:paraId="6781E363" w14:textId="5642A152" w:rsidR="00514428" w:rsidRPr="004731BC" w:rsidRDefault="00514428" w:rsidP="00660BA1">
            <w:pPr>
              <w:rPr>
                <w:sz w:val="26"/>
                <w:szCs w:val="26"/>
                <w:lang w:val="vi-VN" w:eastAsia="x-none"/>
              </w:rPr>
            </w:pPr>
            <w:r w:rsidRPr="004731BC">
              <w:rPr>
                <w:sz w:val="26"/>
                <w:szCs w:val="26"/>
                <w:lang w:val="vi-VN" w:eastAsia="x-none"/>
              </w:rPr>
              <w:t xml:space="preserve">Thuộc </w:t>
            </w:r>
            <w:r w:rsidR="00CF06D3">
              <w:rPr>
                <w:sz w:val="26"/>
                <w:szCs w:val="26"/>
                <w:lang w:val="vi-VN" w:eastAsia="x-none"/>
              </w:rPr>
              <w:t>cấp độ nào</w:t>
            </w:r>
            <w:r w:rsidRPr="004731BC">
              <w:rPr>
                <w:sz w:val="26"/>
                <w:szCs w:val="26"/>
                <w:lang w:val="vi-VN" w:eastAsia="x-none"/>
              </w:rPr>
              <w:t>.</w:t>
            </w:r>
          </w:p>
        </w:tc>
      </w:tr>
      <w:tr w:rsidR="00514428" w:rsidRPr="00650B6D" w14:paraId="3EC58E83" w14:textId="77777777" w:rsidTr="005514ED">
        <w:trPr>
          <w:jc w:val="center"/>
        </w:trPr>
        <w:tc>
          <w:tcPr>
            <w:tcW w:w="467" w:type="pct"/>
            <w:vAlign w:val="center"/>
            <w:hideMark/>
          </w:tcPr>
          <w:p w14:paraId="17FCF08B" w14:textId="06916837" w:rsidR="00514428" w:rsidRPr="004731BC" w:rsidRDefault="004D1544" w:rsidP="000F410D">
            <w:pPr>
              <w:jc w:val="center"/>
              <w:rPr>
                <w:sz w:val="26"/>
                <w:szCs w:val="26"/>
                <w:lang w:val="vi-VN" w:eastAsia="x-none"/>
              </w:rPr>
            </w:pPr>
            <w:r>
              <w:rPr>
                <w:sz w:val="26"/>
                <w:szCs w:val="26"/>
                <w:lang w:val="vi-VN" w:eastAsia="x-none"/>
              </w:rPr>
              <w:t>3</w:t>
            </w:r>
          </w:p>
        </w:tc>
        <w:tc>
          <w:tcPr>
            <w:tcW w:w="1106" w:type="pct"/>
            <w:vAlign w:val="center"/>
            <w:hideMark/>
          </w:tcPr>
          <w:p w14:paraId="5DA4C6F5" w14:textId="77777777" w:rsidR="00514428" w:rsidRPr="004731BC" w:rsidRDefault="00514428" w:rsidP="00660BA1">
            <w:pPr>
              <w:rPr>
                <w:sz w:val="26"/>
                <w:szCs w:val="26"/>
                <w:lang w:val="vi-VN" w:eastAsia="x-none"/>
              </w:rPr>
            </w:pPr>
            <w:r w:rsidRPr="004731BC">
              <w:rPr>
                <w:sz w:val="26"/>
                <w:szCs w:val="26"/>
                <w:lang w:val="vi-VN" w:eastAsia="x-none"/>
              </w:rPr>
              <w:t>lo_id</w:t>
            </w:r>
          </w:p>
        </w:tc>
        <w:tc>
          <w:tcPr>
            <w:tcW w:w="3427" w:type="pct"/>
            <w:vAlign w:val="center"/>
            <w:hideMark/>
          </w:tcPr>
          <w:p w14:paraId="15718344" w14:textId="77777777" w:rsidR="00514428" w:rsidRPr="004731BC" w:rsidRDefault="00514428" w:rsidP="00660BA1">
            <w:pPr>
              <w:rPr>
                <w:sz w:val="26"/>
                <w:szCs w:val="26"/>
                <w:lang w:val="vi-VN" w:eastAsia="x-none"/>
              </w:rPr>
            </w:pPr>
            <w:r w:rsidRPr="004731BC">
              <w:rPr>
                <w:sz w:val="26"/>
                <w:szCs w:val="26"/>
                <w:lang w:val="vi-VN" w:eastAsia="x-none"/>
              </w:rPr>
              <w:t>Thuộc chuẩn đầu ra nào.</w:t>
            </w:r>
          </w:p>
        </w:tc>
      </w:tr>
      <w:tr w:rsidR="00514428" w:rsidRPr="00650B6D" w14:paraId="4EF66E74" w14:textId="77777777" w:rsidTr="005514ED">
        <w:trPr>
          <w:jc w:val="center"/>
        </w:trPr>
        <w:tc>
          <w:tcPr>
            <w:tcW w:w="467" w:type="pct"/>
            <w:vAlign w:val="center"/>
            <w:hideMark/>
          </w:tcPr>
          <w:p w14:paraId="3BF90404" w14:textId="50B33ED0" w:rsidR="00514428" w:rsidRPr="004731BC" w:rsidRDefault="004D1544" w:rsidP="000F410D">
            <w:pPr>
              <w:jc w:val="center"/>
              <w:rPr>
                <w:sz w:val="26"/>
                <w:szCs w:val="26"/>
                <w:lang w:val="vi-VN" w:eastAsia="x-none"/>
              </w:rPr>
            </w:pPr>
            <w:r>
              <w:rPr>
                <w:sz w:val="26"/>
                <w:szCs w:val="26"/>
                <w:lang w:val="vi-VN" w:eastAsia="x-none"/>
              </w:rPr>
              <w:t>4</w:t>
            </w:r>
          </w:p>
        </w:tc>
        <w:tc>
          <w:tcPr>
            <w:tcW w:w="1106" w:type="pct"/>
            <w:vAlign w:val="center"/>
            <w:hideMark/>
          </w:tcPr>
          <w:p w14:paraId="5B1BF1C8" w14:textId="36726E69" w:rsidR="00514428" w:rsidRPr="004731BC" w:rsidRDefault="00FD12C1" w:rsidP="00660BA1">
            <w:pPr>
              <w:rPr>
                <w:sz w:val="26"/>
                <w:szCs w:val="26"/>
                <w:lang w:val="vi-VN" w:eastAsia="x-none"/>
              </w:rPr>
            </w:pPr>
            <w:r>
              <w:rPr>
                <w:sz w:val="26"/>
                <w:szCs w:val="26"/>
                <w:lang w:val="vi-VN" w:eastAsia="x-none"/>
              </w:rPr>
              <w:t>question_text</w:t>
            </w:r>
          </w:p>
        </w:tc>
        <w:tc>
          <w:tcPr>
            <w:tcW w:w="3427" w:type="pct"/>
            <w:vAlign w:val="center"/>
            <w:hideMark/>
          </w:tcPr>
          <w:p w14:paraId="5A1767D0" w14:textId="77777777" w:rsidR="00514428" w:rsidRPr="004731BC" w:rsidRDefault="00514428" w:rsidP="00660BA1">
            <w:pPr>
              <w:rPr>
                <w:sz w:val="26"/>
                <w:szCs w:val="26"/>
                <w:lang w:val="vi-VN" w:eastAsia="x-none"/>
              </w:rPr>
            </w:pPr>
            <w:r w:rsidRPr="004731BC">
              <w:rPr>
                <w:sz w:val="26"/>
                <w:szCs w:val="26"/>
                <w:lang w:val="vi-VN" w:eastAsia="x-none"/>
              </w:rPr>
              <w:t>Nội dung câu hỏi (đề bài).</w:t>
            </w:r>
          </w:p>
        </w:tc>
      </w:tr>
      <w:tr w:rsidR="00514428" w:rsidRPr="00650B6D" w14:paraId="7AC9A457" w14:textId="77777777" w:rsidTr="005514ED">
        <w:trPr>
          <w:jc w:val="center"/>
        </w:trPr>
        <w:tc>
          <w:tcPr>
            <w:tcW w:w="467" w:type="pct"/>
            <w:vAlign w:val="center"/>
            <w:hideMark/>
          </w:tcPr>
          <w:p w14:paraId="5EF83473" w14:textId="72CD9FC3" w:rsidR="00514428" w:rsidRPr="004731BC" w:rsidRDefault="004D1544" w:rsidP="000F410D">
            <w:pPr>
              <w:jc w:val="center"/>
              <w:rPr>
                <w:sz w:val="26"/>
                <w:szCs w:val="26"/>
                <w:lang w:val="vi-VN" w:eastAsia="x-none"/>
              </w:rPr>
            </w:pPr>
            <w:r>
              <w:rPr>
                <w:sz w:val="26"/>
                <w:szCs w:val="26"/>
                <w:lang w:val="vi-VN" w:eastAsia="x-none"/>
              </w:rPr>
              <w:t>5</w:t>
            </w:r>
          </w:p>
        </w:tc>
        <w:tc>
          <w:tcPr>
            <w:tcW w:w="1106" w:type="pct"/>
            <w:vAlign w:val="center"/>
            <w:hideMark/>
          </w:tcPr>
          <w:p w14:paraId="73011796" w14:textId="68E1642A" w:rsidR="00514428" w:rsidRPr="004731BC" w:rsidRDefault="00CF06D3" w:rsidP="00660BA1">
            <w:pPr>
              <w:rPr>
                <w:sz w:val="26"/>
                <w:szCs w:val="26"/>
                <w:lang w:val="vi-VN" w:eastAsia="x-none"/>
              </w:rPr>
            </w:pPr>
            <w:r>
              <w:rPr>
                <w:sz w:val="26"/>
                <w:szCs w:val="26"/>
                <w:lang w:val="vi-VN" w:eastAsia="x-none"/>
              </w:rPr>
              <w:t>e</w:t>
            </w:r>
            <w:r w:rsidR="00514428" w:rsidRPr="004731BC">
              <w:rPr>
                <w:sz w:val="26"/>
                <w:szCs w:val="26"/>
                <w:lang w:val="vi-VN" w:eastAsia="x-none"/>
              </w:rPr>
              <w:t>xplanation</w:t>
            </w:r>
          </w:p>
        </w:tc>
        <w:tc>
          <w:tcPr>
            <w:tcW w:w="3427" w:type="pct"/>
            <w:vAlign w:val="center"/>
            <w:hideMark/>
          </w:tcPr>
          <w:p w14:paraId="0BF2C058" w14:textId="77777777" w:rsidR="00514428" w:rsidRPr="004731BC" w:rsidRDefault="00514428" w:rsidP="00660BA1">
            <w:pPr>
              <w:rPr>
                <w:sz w:val="26"/>
                <w:szCs w:val="26"/>
                <w:lang w:val="vi-VN" w:eastAsia="x-none"/>
              </w:rPr>
            </w:pPr>
            <w:r w:rsidRPr="004731BC">
              <w:rPr>
                <w:sz w:val="26"/>
                <w:szCs w:val="26"/>
                <w:lang w:val="vi-VN" w:eastAsia="x-none"/>
              </w:rPr>
              <w:t>Giải thích đáp án chi tiết.</w:t>
            </w:r>
          </w:p>
        </w:tc>
      </w:tr>
      <w:tr w:rsidR="00514428" w:rsidRPr="00650B6D" w14:paraId="030C8922" w14:textId="77777777" w:rsidTr="005514ED">
        <w:trPr>
          <w:jc w:val="center"/>
        </w:trPr>
        <w:tc>
          <w:tcPr>
            <w:tcW w:w="467" w:type="pct"/>
            <w:vAlign w:val="center"/>
            <w:hideMark/>
          </w:tcPr>
          <w:p w14:paraId="24B29C89" w14:textId="63CE505E" w:rsidR="00514428" w:rsidRPr="004731BC" w:rsidRDefault="004D1544" w:rsidP="000F410D">
            <w:pPr>
              <w:jc w:val="center"/>
              <w:rPr>
                <w:sz w:val="26"/>
                <w:szCs w:val="26"/>
                <w:lang w:val="vi-VN" w:eastAsia="x-none"/>
              </w:rPr>
            </w:pPr>
            <w:r>
              <w:rPr>
                <w:sz w:val="26"/>
                <w:szCs w:val="26"/>
                <w:lang w:val="vi-VN" w:eastAsia="x-none"/>
              </w:rPr>
              <w:t>6</w:t>
            </w:r>
          </w:p>
        </w:tc>
        <w:tc>
          <w:tcPr>
            <w:tcW w:w="1106" w:type="pct"/>
            <w:vAlign w:val="center"/>
            <w:hideMark/>
          </w:tcPr>
          <w:p w14:paraId="732C0237" w14:textId="38AC7CC2" w:rsidR="00514428" w:rsidRPr="004731BC" w:rsidRDefault="00CF06D3" w:rsidP="00660BA1">
            <w:pPr>
              <w:rPr>
                <w:sz w:val="26"/>
                <w:szCs w:val="26"/>
                <w:lang w:val="vi-VN" w:eastAsia="x-none"/>
              </w:rPr>
            </w:pPr>
            <w:r>
              <w:rPr>
                <w:sz w:val="26"/>
                <w:szCs w:val="26"/>
                <w:lang w:val="vi-VN" w:eastAsia="x-none"/>
              </w:rPr>
              <w:t>d</w:t>
            </w:r>
            <w:r w:rsidR="00514428" w:rsidRPr="004731BC">
              <w:rPr>
                <w:sz w:val="26"/>
                <w:szCs w:val="26"/>
                <w:lang w:val="vi-VN" w:eastAsia="x-none"/>
              </w:rPr>
              <w:t>ifficulty</w:t>
            </w:r>
          </w:p>
        </w:tc>
        <w:tc>
          <w:tcPr>
            <w:tcW w:w="3427" w:type="pct"/>
            <w:vAlign w:val="center"/>
            <w:hideMark/>
          </w:tcPr>
          <w:p w14:paraId="7A5DFEFF" w14:textId="77777777" w:rsidR="00514428" w:rsidRPr="004731BC" w:rsidRDefault="00514428" w:rsidP="00660BA1">
            <w:pPr>
              <w:rPr>
                <w:sz w:val="26"/>
                <w:szCs w:val="26"/>
                <w:lang w:val="vi-VN" w:eastAsia="x-none"/>
              </w:rPr>
            </w:pPr>
            <w:r w:rsidRPr="004731BC">
              <w:rPr>
                <w:sz w:val="26"/>
                <w:szCs w:val="26"/>
                <w:lang w:val="vi-VN" w:eastAsia="x-none"/>
              </w:rPr>
              <w:t>Độ khó (Dễ, Trung bình, Khó).</w:t>
            </w:r>
          </w:p>
        </w:tc>
      </w:tr>
      <w:tr w:rsidR="00514428" w:rsidRPr="00650B6D" w14:paraId="17E97C3E" w14:textId="77777777" w:rsidTr="005514ED">
        <w:trPr>
          <w:jc w:val="center"/>
        </w:trPr>
        <w:tc>
          <w:tcPr>
            <w:tcW w:w="467" w:type="pct"/>
            <w:vAlign w:val="center"/>
            <w:hideMark/>
          </w:tcPr>
          <w:p w14:paraId="12F580A5" w14:textId="4C022DA5" w:rsidR="00514428" w:rsidRPr="004731BC" w:rsidRDefault="004D1544" w:rsidP="000F410D">
            <w:pPr>
              <w:jc w:val="center"/>
              <w:rPr>
                <w:sz w:val="26"/>
                <w:szCs w:val="26"/>
                <w:lang w:val="vi-VN" w:eastAsia="x-none"/>
              </w:rPr>
            </w:pPr>
            <w:r>
              <w:rPr>
                <w:sz w:val="26"/>
                <w:szCs w:val="26"/>
                <w:lang w:val="vi-VN" w:eastAsia="x-none"/>
              </w:rPr>
              <w:t>7</w:t>
            </w:r>
          </w:p>
        </w:tc>
        <w:tc>
          <w:tcPr>
            <w:tcW w:w="1106" w:type="pct"/>
            <w:vAlign w:val="center"/>
            <w:hideMark/>
          </w:tcPr>
          <w:p w14:paraId="6F55029F" w14:textId="033A1901" w:rsidR="00514428" w:rsidRPr="004731BC" w:rsidRDefault="00514428" w:rsidP="00660BA1">
            <w:pPr>
              <w:rPr>
                <w:sz w:val="26"/>
                <w:szCs w:val="26"/>
                <w:lang w:val="vi-VN" w:eastAsia="x-none"/>
              </w:rPr>
            </w:pPr>
            <w:r w:rsidRPr="004731BC">
              <w:rPr>
                <w:sz w:val="26"/>
                <w:szCs w:val="26"/>
                <w:lang w:val="vi-VN" w:eastAsia="x-none"/>
              </w:rPr>
              <w:t>question_</w:t>
            </w:r>
            <w:r w:rsidR="00FD12C1">
              <w:rPr>
                <w:sz w:val="26"/>
                <w:szCs w:val="26"/>
                <w:lang w:val="vi-VN" w:eastAsia="x-none"/>
              </w:rPr>
              <w:t>type_</w:t>
            </w:r>
            <w:r w:rsidR="00CF06D3">
              <w:rPr>
                <w:sz w:val="26"/>
                <w:szCs w:val="26"/>
                <w:lang w:val="vi-VN" w:eastAsia="x-none"/>
              </w:rPr>
              <w:t>id</w:t>
            </w:r>
          </w:p>
        </w:tc>
        <w:tc>
          <w:tcPr>
            <w:tcW w:w="3427" w:type="pct"/>
            <w:vAlign w:val="center"/>
            <w:hideMark/>
          </w:tcPr>
          <w:p w14:paraId="2B5285F3" w14:textId="77777777" w:rsidR="00514428" w:rsidRPr="004731BC" w:rsidRDefault="00514428" w:rsidP="00660BA1">
            <w:pPr>
              <w:rPr>
                <w:sz w:val="26"/>
                <w:szCs w:val="26"/>
                <w:lang w:val="vi-VN" w:eastAsia="x-none"/>
              </w:rPr>
            </w:pPr>
            <w:r w:rsidRPr="004731BC">
              <w:rPr>
                <w:sz w:val="26"/>
                <w:szCs w:val="26"/>
                <w:lang w:val="vi-VN" w:eastAsia="x-none"/>
              </w:rPr>
              <w:t>Loại câu hỏi (Trắc nghiệm, Tự luận, Điền từ...).</w:t>
            </w:r>
          </w:p>
        </w:tc>
      </w:tr>
      <w:tr w:rsidR="00514428" w:rsidRPr="004731BC" w14:paraId="0B31AF8F" w14:textId="77777777" w:rsidTr="005514ED">
        <w:trPr>
          <w:jc w:val="center"/>
        </w:trPr>
        <w:tc>
          <w:tcPr>
            <w:tcW w:w="467" w:type="pct"/>
            <w:vAlign w:val="center"/>
            <w:hideMark/>
          </w:tcPr>
          <w:p w14:paraId="73501C81" w14:textId="519B19D9" w:rsidR="00514428" w:rsidRPr="004731BC" w:rsidRDefault="004D1544" w:rsidP="000F410D">
            <w:pPr>
              <w:jc w:val="center"/>
              <w:rPr>
                <w:sz w:val="26"/>
                <w:szCs w:val="26"/>
                <w:lang w:val="vi-VN" w:eastAsia="x-none"/>
              </w:rPr>
            </w:pPr>
            <w:r>
              <w:rPr>
                <w:sz w:val="26"/>
                <w:szCs w:val="26"/>
                <w:lang w:val="vi-VN" w:eastAsia="x-none"/>
              </w:rPr>
              <w:t>8</w:t>
            </w:r>
          </w:p>
        </w:tc>
        <w:tc>
          <w:tcPr>
            <w:tcW w:w="1106" w:type="pct"/>
            <w:vAlign w:val="center"/>
            <w:hideMark/>
          </w:tcPr>
          <w:p w14:paraId="636273BA" w14:textId="77777777" w:rsidR="00514428" w:rsidRPr="004731BC" w:rsidRDefault="00514428" w:rsidP="00660BA1">
            <w:pPr>
              <w:rPr>
                <w:sz w:val="26"/>
                <w:szCs w:val="26"/>
                <w:lang w:val="vi-VN" w:eastAsia="x-none"/>
              </w:rPr>
            </w:pPr>
            <w:r w:rsidRPr="004731BC">
              <w:rPr>
                <w:sz w:val="26"/>
                <w:szCs w:val="26"/>
                <w:lang w:val="vi-VN" w:eastAsia="x-none"/>
              </w:rPr>
              <w:t>is_active</w:t>
            </w:r>
          </w:p>
        </w:tc>
        <w:tc>
          <w:tcPr>
            <w:tcW w:w="3427" w:type="pct"/>
            <w:vAlign w:val="center"/>
            <w:hideMark/>
          </w:tcPr>
          <w:p w14:paraId="52FE91F1" w14:textId="77777777" w:rsidR="00514428" w:rsidRPr="004731BC" w:rsidRDefault="00514428" w:rsidP="00660BA1">
            <w:pPr>
              <w:rPr>
                <w:sz w:val="26"/>
                <w:szCs w:val="26"/>
                <w:lang w:val="vi-VN" w:eastAsia="x-none"/>
              </w:rPr>
            </w:pPr>
            <w:r w:rsidRPr="004731BC">
              <w:rPr>
                <w:sz w:val="26"/>
                <w:szCs w:val="26"/>
                <w:lang w:val="vi-VN" w:eastAsia="x-none"/>
              </w:rPr>
              <w:t>Trạng thái sử dụng.</w:t>
            </w:r>
          </w:p>
        </w:tc>
      </w:tr>
    </w:tbl>
    <w:p w14:paraId="0C28AEBC" w14:textId="35AADCE2" w:rsidR="00514428" w:rsidRPr="004731BC" w:rsidRDefault="00514428" w:rsidP="00514428">
      <w:pPr>
        <w:pStyle w:val="Noidung"/>
      </w:pPr>
      <w:r w:rsidRPr="004731BC">
        <w:t xml:space="preserve">Bảng: </w:t>
      </w:r>
      <w:r w:rsidR="005D548B">
        <w:t>Answers</w:t>
      </w:r>
      <w:r w:rsidR="00442ACE">
        <w:t xml:space="preserve"> (Câu hỏi)</w:t>
      </w:r>
    </w:p>
    <w:p w14:paraId="403F4FE7" w14:textId="4CE2EDAE" w:rsidR="00442ACE" w:rsidRPr="00442ACE" w:rsidRDefault="00442ACE" w:rsidP="00442ACE">
      <w:pPr>
        <w:pStyle w:val="Caption"/>
        <w:keepNext/>
        <w:rPr>
          <w:lang w:val="vi-VN"/>
        </w:rPr>
      </w:pPr>
      <w:bookmarkStart w:id="134" w:name="_Toc217711299"/>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48</w:t>
      </w:r>
      <w:r w:rsidR="00B5572B">
        <w:fldChar w:fldCharType="end"/>
      </w:r>
      <w:r>
        <w:rPr>
          <w:lang w:val="vi-VN"/>
        </w:rPr>
        <w:t xml:space="preserve"> </w:t>
      </w:r>
      <w:r w:rsidR="00FD70DD">
        <w:rPr>
          <w:lang w:val="vi-VN"/>
        </w:rPr>
        <w:t xml:space="preserve">Đặc tả </w:t>
      </w:r>
      <w:r>
        <w:rPr>
          <w:lang w:val="vi-VN"/>
        </w:rPr>
        <w:t>bảng Answers</w:t>
      </w:r>
      <w:bookmarkEnd w:id="134"/>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08"/>
        <w:gridCol w:w="2297"/>
        <w:gridCol w:w="5767"/>
      </w:tblGrid>
      <w:tr w:rsidR="00514428" w:rsidRPr="004731BC" w14:paraId="728786A4" w14:textId="77777777" w:rsidTr="005D548B">
        <w:trPr>
          <w:jc w:val="center"/>
        </w:trPr>
        <w:tc>
          <w:tcPr>
            <w:tcW w:w="404" w:type="pct"/>
            <w:vAlign w:val="center"/>
            <w:hideMark/>
          </w:tcPr>
          <w:p w14:paraId="0FC4151A" w14:textId="77777777" w:rsidR="00514428" w:rsidRPr="004731BC" w:rsidRDefault="00514428" w:rsidP="000F410D">
            <w:pPr>
              <w:jc w:val="center"/>
              <w:rPr>
                <w:b/>
                <w:bCs/>
                <w:sz w:val="26"/>
                <w:szCs w:val="26"/>
                <w:lang w:val="vi-VN" w:eastAsia="x-none"/>
              </w:rPr>
            </w:pPr>
            <w:r w:rsidRPr="004731BC">
              <w:rPr>
                <w:b/>
                <w:bCs/>
                <w:sz w:val="26"/>
                <w:szCs w:val="26"/>
                <w:lang w:val="vi-VN" w:eastAsia="x-none"/>
              </w:rPr>
              <w:t>STT</w:t>
            </w:r>
          </w:p>
        </w:tc>
        <w:tc>
          <w:tcPr>
            <w:tcW w:w="1309" w:type="pct"/>
            <w:vAlign w:val="center"/>
            <w:hideMark/>
          </w:tcPr>
          <w:p w14:paraId="706A3FC3" w14:textId="77777777" w:rsidR="00514428" w:rsidRPr="004731BC" w:rsidRDefault="00514428" w:rsidP="000F410D">
            <w:pPr>
              <w:jc w:val="center"/>
              <w:rPr>
                <w:b/>
                <w:bCs/>
                <w:sz w:val="26"/>
                <w:szCs w:val="26"/>
                <w:lang w:val="vi-VN" w:eastAsia="x-none"/>
              </w:rPr>
            </w:pPr>
            <w:r w:rsidRPr="004731BC">
              <w:rPr>
                <w:b/>
                <w:bCs/>
                <w:sz w:val="26"/>
                <w:szCs w:val="26"/>
                <w:lang w:val="vi-VN" w:eastAsia="x-none"/>
              </w:rPr>
              <w:t>Tên cột</w:t>
            </w:r>
          </w:p>
        </w:tc>
        <w:tc>
          <w:tcPr>
            <w:tcW w:w="3288" w:type="pct"/>
            <w:vAlign w:val="center"/>
            <w:hideMark/>
          </w:tcPr>
          <w:p w14:paraId="371D1A52" w14:textId="77777777" w:rsidR="00514428" w:rsidRPr="004731BC" w:rsidRDefault="00514428" w:rsidP="000F410D">
            <w:pPr>
              <w:jc w:val="center"/>
              <w:rPr>
                <w:b/>
                <w:bCs/>
                <w:sz w:val="26"/>
                <w:szCs w:val="26"/>
                <w:lang w:val="vi-VN" w:eastAsia="x-none"/>
              </w:rPr>
            </w:pPr>
            <w:r w:rsidRPr="004731BC">
              <w:rPr>
                <w:b/>
                <w:bCs/>
                <w:sz w:val="26"/>
                <w:szCs w:val="26"/>
                <w:lang w:val="vi-VN" w:eastAsia="x-none"/>
              </w:rPr>
              <w:t>Mô tả</w:t>
            </w:r>
          </w:p>
        </w:tc>
      </w:tr>
      <w:tr w:rsidR="00514428" w:rsidRPr="004731BC" w14:paraId="79BDD045" w14:textId="77777777" w:rsidTr="005D548B">
        <w:trPr>
          <w:jc w:val="center"/>
        </w:trPr>
        <w:tc>
          <w:tcPr>
            <w:tcW w:w="404" w:type="pct"/>
            <w:vAlign w:val="center"/>
            <w:hideMark/>
          </w:tcPr>
          <w:p w14:paraId="54452D06" w14:textId="77777777" w:rsidR="00514428" w:rsidRPr="004731BC" w:rsidRDefault="00514428" w:rsidP="000F410D">
            <w:pPr>
              <w:jc w:val="center"/>
              <w:rPr>
                <w:sz w:val="26"/>
                <w:szCs w:val="26"/>
                <w:lang w:val="vi-VN" w:eastAsia="x-none"/>
              </w:rPr>
            </w:pPr>
            <w:r w:rsidRPr="004731BC">
              <w:rPr>
                <w:sz w:val="26"/>
                <w:szCs w:val="26"/>
                <w:lang w:val="vi-VN" w:eastAsia="x-none"/>
              </w:rPr>
              <w:t>1</w:t>
            </w:r>
          </w:p>
        </w:tc>
        <w:tc>
          <w:tcPr>
            <w:tcW w:w="1309" w:type="pct"/>
            <w:vAlign w:val="center"/>
            <w:hideMark/>
          </w:tcPr>
          <w:p w14:paraId="7CDD2B4C" w14:textId="663FA9CC" w:rsidR="00514428" w:rsidRPr="004731BC" w:rsidRDefault="005D548B" w:rsidP="00442ACE">
            <w:pPr>
              <w:rPr>
                <w:sz w:val="26"/>
                <w:szCs w:val="26"/>
                <w:lang w:val="vi-VN" w:eastAsia="x-none"/>
              </w:rPr>
            </w:pPr>
            <w:r>
              <w:rPr>
                <w:sz w:val="26"/>
                <w:szCs w:val="26"/>
                <w:lang w:val="vi-VN" w:eastAsia="x-none"/>
              </w:rPr>
              <w:t>answer</w:t>
            </w:r>
            <w:r w:rsidR="00514428" w:rsidRPr="004731BC">
              <w:rPr>
                <w:sz w:val="26"/>
                <w:szCs w:val="26"/>
                <w:lang w:val="vi-VN" w:eastAsia="x-none"/>
              </w:rPr>
              <w:t>_id</w:t>
            </w:r>
          </w:p>
        </w:tc>
        <w:tc>
          <w:tcPr>
            <w:tcW w:w="3288" w:type="pct"/>
            <w:vAlign w:val="center"/>
            <w:hideMark/>
          </w:tcPr>
          <w:p w14:paraId="4BD306EF" w14:textId="77777777" w:rsidR="00514428" w:rsidRPr="004731BC" w:rsidRDefault="00514428" w:rsidP="00442ACE">
            <w:pPr>
              <w:rPr>
                <w:sz w:val="26"/>
                <w:szCs w:val="26"/>
                <w:lang w:val="vi-VN" w:eastAsia="x-none"/>
              </w:rPr>
            </w:pPr>
            <w:r w:rsidRPr="004731BC">
              <w:rPr>
                <w:sz w:val="26"/>
                <w:szCs w:val="26"/>
                <w:lang w:val="vi-VN" w:eastAsia="x-none"/>
              </w:rPr>
              <w:t>Khóa chính.</w:t>
            </w:r>
          </w:p>
        </w:tc>
      </w:tr>
      <w:tr w:rsidR="00514428" w:rsidRPr="004731BC" w14:paraId="36ED48F2" w14:textId="77777777" w:rsidTr="005D548B">
        <w:trPr>
          <w:jc w:val="center"/>
        </w:trPr>
        <w:tc>
          <w:tcPr>
            <w:tcW w:w="404" w:type="pct"/>
            <w:vAlign w:val="center"/>
            <w:hideMark/>
          </w:tcPr>
          <w:p w14:paraId="01EBD1EB" w14:textId="77777777" w:rsidR="00514428" w:rsidRPr="004731BC" w:rsidRDefault="00514428" w:rsidP="000F410D">
            <w:pPr>
              <w:jc w:val="center"/>
              <w:rPr>
                <w:sz w:val="26"/>
                <w:szCs w:val="26"/>
                <w:lang w:val="vi-VN" w:eastAsia="x-none"/>
              </w:rPr>
            </w:pPr>
            <w:r w:rsidRPr="004731BC">
              <w:rPr>
                <w:sz w:val="26"/>
                <w:szCs w:val="26"/>
                <w:lang w:val="vi-VN" w:eastAsia="x-none"/>
              </w:rPr>
              <w:t>2</w:t>
            </w:r>
          </w:p>
        </w:tc>
        <w:tc>
          <w:tcPr>
            <w:tcW w:w="1309" w:type="pct"/>
            <w:vAlign w:val="center"/>
            <w:hideMark/>
          </w:tcPr>
          <w:p w14:paraId="4EE0D8BF" w14:textId="77777777" w:rsidR="00514428" w:rsidRPr="004731BC" w:rsidRDefault="00514428" w:rsidP="00442ACE">
            <w:pPr>
              <w:rPr>
                <w:sz w:val="26"/>
                <w:szCs w:val="26"/>
                <w:lang w:val="vi-VN" w:eastAsia="x-none"/>
              </w:rPr>
            </w:pPr>
            <w:r w:rsidRPr="004731BC">
              <w:rPr>
                <w:sz w:val="26"/>
                <w:szCs w:val="26"/>
                <w:lang w:val="vi-VN" w:eastAsia="x-none"/>
              </w:rPr>
              <w:t>question_id</w:t>
            </w:r>
          </w:p>
        </w:tc>
        <w:tc>
          <w:tcPr>
            <w:tcW w:w="3288" w:type="pct"/>
            <w:vAlign w:val="center"/>
            <w:hideMark/>
          </w:tcPr>
          <w:p w14:paraId="22E7EFF5" w14:textId="77777777" w:rsidR="00514428" w:rsidRPr="004731BC" w:rsidRDefault="00514428" w:rsidP="00442ACE">
            <w:pPr>
              <w:rPr>
                <w:sz w:val="26"/>
                <w:szCs w:val="26"/>
                <w:lang w:val="vi-VN" w:eastAsia="x-none"/>
              </w:rPr>
            </w:pPr>
            <w:r w:rsidRPr="004731BC">
              <w:rPr>
                <w:sz w:val="26"/>
                <w:szCs w:val="26"/>
                <w:lang w:val="vi-VN" w:eastAsia="x-none"/>
              </w:rPr>
              <w:t>Thuộc câu hỏi nào.</w:t>
            </w:r>
          </w:p>
        </w:tc>
      </w:tr>
      <w:tr w:rsidR="00514428" w:rsidRPr="00650B6D" w14:paraId="56C0B492" w14:textId="77777777" w:rsidTr="005D548B">
        <w:trPr>
          <w:jc w:val="center"/>
        </w:trPr>
        <w:tc>
          <w:tcPr>
            <w:tcW w:w="404" w:type="pct"/>
            <w:vAlign w:val="center"/>
            <w:hideMark/>
          </w:tcPr>
          <w:p w14:paraId="48143592" w14:textId="77777777" w:rsidR="00514428" w:rsidRPr="004731BC" w:rsidRDefault="00514428" w:rsidP="000F410D">
            <w:pPr>
              <w:jc w:val="center"/>
              <w:rPr>
                <w:sz w:val="26"/>
                <w:szCs w:val="26"/>
                <w:lang w:val="vi-VN" w:eastAsia="x-none"/>
              </w:rPr>
            </w:pPr>
            <w:r w:rsidRPr="004731BC">
              <w:rPr>
                <w:sz w:val="26"/>
                <w:szCs w:val="26"/>
                <w:lang w:val="vi-VN" w:eastAsia="x-none"/>
              </w:rPr>
              <w:t>3</w:t>
            </w:r>
          </w:p>
        </w:tc>
        <w:tc>
          <w:tcPr>
            <w:tcW w:w="1309" w:type="pct"/>
            <w:vAlign w:val="center"/>
            <w:hideMark/>
          </w:tcPr>
          <w:p w14:paraId="4A57EAB8" w14:textId="258DA9E5" w:rsidR="00514428" w:rsidRPr="004731BC" w:rsidRDefault="005D548B" w:rsidP="00442ACE">
            <w:pPr>
              <w:rPr>
                <w:sz w:val="26"/>
                <w:szCs w:val="26"/>
                <w:lang w:val="vi-VN" w:eastAsia="x-none"/>
              </w:rPr>
            </w:pPr>
            <w:r>
              <w:rPr>
                <w:sz w:val="26"/>
                <w:szCs w:val="26"/>
                <w:lang w:val="vi-VN" w:eastAsia="x-none"/>
              </w:rPr>
              <w:t>answer</w:t>
            </w:r>
            <w:r w:rsidR="00514428" w:rsidRPr="004731BC">
              <w:rPr>
                <w:sz w:val="26"/>
                <w:szCs w:val="26"/>
                <w:lang w:val="vi-VN" w:eastAsia="x-none"/>
              </w:rPr>
              <w:t>_text</w:t>
            </w:r>
          </w:p>
        </w:tc>
        <w:tc>
          <w:tcPr>
            <w:tcW w:w="3288" w:type="pct"/>
            <w:vAlign w:val="center"/>
            <w:hideMark/>
          </w:tcPr>
          <w:p w14:paraId="29D47607" w14:textId="77777777" w:rsidR="00514428" w:rsidRPr="004731BC" w:rsidRDefault="00514428" w:rsidP="00442ACE">
            <w:pPr>
              <w:rPr>
                <w:sz w:val="26"/>
                <w:szCs w:val="26"/>
                <w:lang w:val="vi-VN" w:eastAsia="x-none"/>
              </w:rPr>
            </w:pPr>
            <w:r w:rsidRPr="004731BC">
              <w:rPr>
                <w:sz w:val="26"/>
                <w:szCs w:val="26"/>
                <w:lang w:val="vi-VN" w:eastAsia="x-none"/>
              </w:rPr>
              <w:t>Nội dung đáp án (VD: A. 1945).</w:t>
            </w:r>
          </w:p>
        </w:tc>
      </w:tr>
      <w:tr w:rsidR="00514428" w:rsidRPr="00650B6D" w14:paraId="79668DD8" w14:textId="77777777" w:rsidTr="005D548B">
        <w:trPr>
          <w:jc w:val="center"/>
        </w:trPr>
        <w:tc>
          <w:tcPr>
            <w:tcW w:w="404" w:type="pct"/>
            <w:vAlign w:val="center"/>
            <w:hideMark/>
          </w:tcPr>
          <w:p w14:paraId="39DC3090" w14:textId="77777777" w:rsidR="00514428" w:rsidRPr="004731BC" w:rsidRDefault="00514428" w:rsidP="000F410D">
            <w:pPr>
              <w:jc w:val="center"/>
              <w:rPr>
                <w:sz w:val="26"/>
                <w:szCs w:val="26"/>
                <w:lang w:val="vi-VN" w:eastAsia="x-none"/>
              </w:rPr>
            </w:pPr>
            <w:r w:rsidRPr="004731BC">
              <w:rPr>
                <w:sz w:val="26"/>
                <w:szCs w:val="26"/>
                <w:lang w:val="vi-VN" w:eastAsia="x-none"/>
              </w:rPr>
              <w:t>4</w:t>
            </w:r>
          </w:p>
        </w:tc>
        <w:tc>
          <w:tcPr>
            <w:tcW w:w="1309" w:type="pct"/>
            <w:vAlign w:val="center"/>
            <w:hideMark/>
          </w:tcPr>
          <w:p w14:paraId="4F3FD0E3" w14:textId="028A922F" w:rsidR="00514428" w:rsidRPr="004731BC" w:rsidRDefault="00514428" w:rsidP="00442ACE">
            <w:pPr>
              <w:rPr>
                <w:sz w:val="26"/>
                <w:szCs w:val="26"/>
                <w:lang w:val="vi-VN" w:eastAsia="x-none"/>
              </w:rPr>
            </w:pPr>
            <w:r w:rsidRPr="004731BC">
              <w:rPr>
                <w:sz w:val="26"/>
                <w:szCs w:val="26"/>
                <w:lang w:val="vi-VN" w:eastAsia="x-none"/>
              </w:rPr>
              <w:t>iscorrect</w:t>
            </w:r>
          </w:p>
        </w:tc>
        <w:tc>
          <w:tcPr>
            <w:tcW w:w="3288" w:type="pct"/>
            <w:vAlign w:val="center"/>
            <w:hideMark/>
          </w:tcPr>
          <w:p w14:paraId="5E3D86BB" w14:textId="77777777" w:rsidR="00514428" w:rsidRPr="004731BC" w:rsidRDefault="00514428" w:rsidP="00442ACE">
            <w:pPr>
              <w:rPr>
                <w:sz w:val="26"/>
                <w:szCs w:val="26"/>
                <w:lang w:val="vi-VN" w:eastAsia="x-none"/>
              </w:rPr>
            </w:pPr>
            <w:r w:rsidRPr="004731BC">
              <w:rPr>
                <w:sz w:val="26"/>
                <w:szCs w:val="26"/>
                <w:lang w:val="vi-VN" w:eastAsia="x-none"/>
              </w:rPr>
              <w:t>Đánh dấu đây là đáp án đúng (True/False).</w:t>
            </w:r>
          </w:p>
        </w:tc>
      </w:tr>
      <w:tr w:rsidR="00514428" w:rsidRPr="00650B6D" w14:paraId="20C2D88E" w14:textId="77777777" w:rsidTr="005D548B">
        <w:trPr>
          <w:jc w:val="center"/>
        </w:trPr>
        <w:tc>
          <w:tcPr>
            <w:tcW w:w="404" w:type="pct"/>
            <w:vAlign w:val="center"/>
            <w:hideMark/>
          </w:tcPr>
          <w:p w14:paraId="6E5C9678" w14:textId="77777777" w:rsidR="00514428" w:rsidRPr="004731BC" w:rsidRDefault="00514428" w:rsidP="000F410D">
            <w:pPr>
              <w:jc w:val="center"/>
              <w:rPr>
                <w:sz w:val="26"/>
                <w:szCs w:val="26"/>
                <w:lang w:val="vi-VN" w:eastAsia="x-none"/>
              </w:rPr>
            </w:pPr>
            <w:r w:rsidRPr="004731BC">
              <w:rPr>
                <w:sz w:val="26"/>
                <w:szCs w:val="26"/>
                <w:lang w:val="vi-VN" w:eastAsia="x-none"/>
              </w:rPr>
              <w:t>5</w:t>
            </w:r>
          </w:p>
        </w:tc>
        <w:tc>
          <w:tcPr>
            <w:tcW w:w="1309" w:type="pct"/>
            <w:vAlign w:val="center"/>
            <w:hideMark/>
          </w:tcPr>
          <w:p w14:paraId="7105754C" w14:textId="42C803EE" w:rsidR="00514428" w:rsidRPr="004731BC" w:rsidRDefault="005D548B" w:rsidP="00442ACE">
            <w:pPr>
              <w:rPr>
                <w:sz w:val="26"/>
                <w:szCs w:val="26"/>
                <w:lang w:val="vi-VN" w:eastAsia="x-none"/>
              </w:rPr>
            </w:pPr>
            <w:r>
              <w:rPr>
                <w:sz w:val="26"/>
                <w:szCs w:val="26"/>
                <w:lang w:val="vi-VN" w:eastAsia="x-none"/>
              </w:rPr>
              <w:t>answer_</w:t>
            </w:r>
            <w:r w:rsidR="00514428" w:rsidRPr="004731BC">
              <w:rPr>
                <w:sz w:val="26"/>
                <w:szCs w:val="26"/>
                <w:lang w:val="vi-VN" w:eastAsia="x-none"/>
              </w:rPr>
              <w:t>explanation</w:t>
            </w:r>
          </w:p>
        </w:tc>
        <w:tc>
          <w:tcPr>
            <w:tcW w:w="3288" w:type="pct"/>
            <w:vAlign w:val="center"/>
            <w:hideMark/>
          </w:tcPr>
          <w:p w14:paraId="7971E09D" w14:textId="77777777" w:rsidR="00514428" w:rsidRPr="004731BC" w:rsidRDefault="00514428" w:rsidP="00442ACE">
            <w:pPr>
              <w:rPr>
                <w:sz w:val="26"/>
                <w:szCs w:val="26"/>
                <w:lang w:val="vi-VN" w:eastAsia="x-none"/>
              </w:rPr>
            </w:pPr>
            <w:r w:rsidRPr="004731BC">
              <w:rPr>
                <w:sz w:val="26"/>
                <w:szCs w:val="26"/>
                <w:lang w:val="vi-VN" w:eastAsia="x-none"/>
              </w:rPr>
              <w:t>Giải thích riêng cho lựa chọn này (tại sao sai/đúng).</w:t>
            </w:r>
          </w:p>
        </w:tc>
      </w:tr>
    </w:tbl>
    <w:p w14:paraId="70F545F6" w14:textId="77777777" w:rsidR="00514428" w:rsidRPr="004731BC" w:rsidRDefault="00514428" w:rsidP="00514428">
      <w:pPr>
        <w:pStyle w:val="Noidung"/>
      </w:pPr>
      <w:r w:rsidRPr="004731BC">
        <w:t>Bảng: QuizQuestions (Liên kết Bài thi - Câu hỏi)</w:t>
      </w:r>
    </w:p>
    <w:p w14:paraId="26F927F4" w14:textId="202A31DE" w:rsidR="00442ACE" w:rsidRPr="00442ACE" w:rsidRDefault="00442ACE" w:rsidP="00442ACE">
      <w:pPr>
        <w:pStyle w:val="Caption"/>
        <w:keepNext/>
        <w:rPr>
          <w:lang w:val="vi-VN"/>
        </w:rPr>
      </w:pPr>
      <w:bookmarkStart w:id="135" w:name="_Toc217711300"/>
      <w:r w:rsidRPr="00442ACE">
        <w:rPr>
          <w:lang w:val="vi-VN"/>
        </w:rPr>
        <w:t xml:space="preserve">Bảng </w:t>
      </w:r>
      <w:r w:rsidR="00B5572B">
        <w:rPr>
          <w:lang w:val="vi-VN"/>
        </w:rPr>
        <w:fldChar w:fldCharType="begin"/>
      </w:r>
      <w:r w:rsidR="00B5572B">
        <w:rPr>
          <w:lang w:val="vi-VN"/>
        </w:rPr>
        <w:instrText xml:space="preserve"> STYLEREF 1 \s </w:instrText>
      </w:r>
      <w:r w:rsidR="00B5572B">
        <w:rPr>
          <w:lang w:val="vi-VN"/>
        </w:rPr>
        <w:fldChar w:fldCharType="separate"/>
      </w:r>
      <w:r w:rsidR="00260B56">
        <w:rPr>
          <w:noProof/>
          <w:lang w:val="vi-VN"/>
        </w:rPr>
        <w:t>3</w:t>
      </w:r>
      <w:r w:rsidR="00B5572B">
        <w:rPr>
          <w:lang w:val="vi-VN"/>
        </w:rPr>
        <w:fldChar w:fldCharType="end"/>
      </w:r>
      <w:r w:rsidR="00B5572B">
        <w:rPr>
          <w:lang w:val="vi-VN"/>
        </w:rPr>
        <w:t>.</w:t>
      </w:r>
      <w:r w:rsidR="00B5572B">
        <w:rPr>
          <w:lang w:val="vi-VN"/>
        </w:rPr>
        <w:fldChar w:fldCharType="begin"/>
      </w:r>
      <w:r w:rsidR="00B5572B">
        <w:rPr>
          <w:lang w:val="vi-VN"/>
        </w:rPr>
        <w:instrText xml:space="preserve"> SEQ Bảng \* ARABIC \s 1 </w:instrText>
      </w:r>
      <w:r w:rsidR="00B5572B">
        <w:rPr>
          <w:lang w:val="vi-VN"/>
        </w:rPr>
        <w:fldChar w:fldCharType="separate"/>
      </w:r>
      <w:r w:rsidR="00260B56">
        <w:rPr>
          <w:noProof/>
          <w:lang w:val="vi-VN"/>
        </w:rPr>
        <w:t>49</w:t>
      </w:r>
      <w:r w:rsidR="00B5572B">
        <w:rPr>
          <w:lang w:val="vi-VN"/>
        </w:rPr>
        <w:fldChar w:fldCharType="end"/>
      </w:r>
      <w:r>
        <w:rPr>
          <w:lang w:val="vi-VN"/>
        </w:rPr>
        <w:t xml:space="preserve"> </w:t>
      </w:r>
      <w:r w:rsidR="00FD70DD">
        <w:rPr>
          <w:lang w:val="vi-VN"/>
        </w:rPr>
        <w:t xml:space="preserve">Đặc tả </w:t>
      </w:r>
      <w:r>
        <w:rPr>
          <w:lang w:val="vi-VN"/>
        </w:rPr>
        <w:t>bảng QuizQuestions</w:t>
      </w:r>
      <w:bookmarkEnd w:id="135"/>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805"/>
        <w:gridCol w:w="2018"/>
        <w:gridCol w:w="5949"/>
      </w:tblGrid>
      <w:tr w:rsidR="00514428" w:rsidRPr="004731BC" w14:paraId="64C5087B" w14:textId="77777777" w:rsidTr="005514ED">
        <w:trPr>
          <w:jc w:val="center"/>
        </w:trPr>
        <w:tc>
          <w:tcPr>
            <w:tcW w:w="459" w:type="pct"/>
            <w:vAlign w:val="center"/>
            <w:hideMark/>
          </w:tcPr>
          <w:p w14:paraId="0C89F252" w14:textId="77777777" w:rsidR="00514428" w:rsidRPr="004731BC" w:rsidRDefault="00514428" w:rsidP="000F410D">
            <w:pPr>
              <w:jc w:val="center"/>
              <w:rPr>
                <w:b/>
                <w:bCs/>
                <w:sz w:val="26"/>
                <w:szCs w:val="26"/>
                <w:lang w:val="vi-VN" w:eastAsia="x-none"/>
              </w:rPr>
            </w:pPr>
            <w:r w:rsidRPr="004731BC">
              <w:rPr>
                <w:b/>
                <w:bCs/>
                <w:sz w:val="26"/>
                <w:szCs w:val="26"/>
                <w:lang w:val="vi-VN" w:eastAsia="x-none"/>
              </w:rPr>
              <w:t>STT</w:t>
            </w:r>
          </w:p>
        </w:tc>
        <w:tc>
          <w:tcPr>
            <w:tcW w:w="1150" w:type="pct"/>
            <w:vAlign w:val="center"/>
            <w:hideMark/>
          </w:tcPr>
          <w:p w14:paraId="2321E252" w14:textId="77777777" w:rsidR="00514428" w:rsidRPr="004731BC" w:rsidRDefault="00514428" w:rsidP="000F410D">
            <w:pPr>
              <w:jc w:val="center"/>
              <w:rPr>
                <w:b/>
                <w:bCs/>
                <w:sz w:val="26"/>
                <w:szCs w:val="26"/>
                <w:lang w:val="vi-VN" w:eastAsia="x-none"/>
              </w:rPr>
            </w:pPr>
            <w:r w:rsidRPr="004731BC">
              <w:rPr>
                <w:b/>
                <w:bCs/>
                <w:sz w:val="26"/>
                <w:szCs w:val="26"/>
                <w:lang w:val="vi-VN" w:eastAsia="x-none"/>
              </w:rPr>
              <w:t>Tên cột</w:t>
            </w:r>
          </w:p>
        </w:tc>
        <w:tc>
          <w:tcPr>
            <w:tcW w:w="3391" w:type="pct"/>
            <w:vAlign w:val="center"/>
            <w:hideMark/>
          </w:tcPr>
          <w:p w14:paraId="65F435E9" w14:textId="77777777" w:rsidR="00514428" w:rsidRPr="004731BC" w:rsidRDefault="00514428" w:rsidP="000F410D">
            <w:pPr>
              <w:jc w:val="center"/>
              <w:rPr>
                <w:b/>
                <w:bCs/>
                <w:sz w:val="26"/>
                <w:szCs w:val="26"/>
                <w:lang w:val="vi-VN" w:eastAsia="x-none"/>
              </w:rPr>
            </w:pPr>
            <w:r w:rsidRPr="004731BC">
              <w:rPr>
                <w:b/>
                <w:bCs/>
                <w:sz w:val="26"/>
                <w:szCs w:val="26"/>
                <w:lang w:val="vi-VN" w:eastAsia="x-none"/>
              </w:rPr>
              <w:t>Mô tả</w:t>
            </w:r>
          </w:p>
        </w:tc>
      </w:tr>
      <w:tr w:rsidR="00514428" w:rsidRPr="00650B6D" w14:paraId="0D9A024E" w14:textId="77777777" w:rsidTr="005514ED">
        <w:trPr>
          <w:jc w:val="center"/>
        </w:trPr>
        <w:tc>
          <w:tcPr>
            <w:tcW w:w="459" w:type="pct"/>
            <w:vAlign w:val="center"/>
            <w:hideMark/>
          </w:tcPr>
          <w:p w14:paraId="4C51F6F3" w14:textId="77777777" w:rsidR="00514428" w:rsidRPr="004731BC" w:rsidRDefault="00514428" w:rsidP="000F410D">
            <w:pPr>
              <w:jc w:val="center"/>
              <w:rPr>
                <w:sz w:val="26"/>
                <w:szCs w:val="26"/>
                <w:lang w:val="vi-VN" w:eastAsia="x-none"/>
              </w:rPr>
            </w:pPr>
            <w:r w:rsidRPr="004731BC">
              <w:rPr>
                <w:sz w:val="26"/>
                <w:szCs w:val="26"/>
                <w:lang w:val="vi-VN" w:eastAsia="x-none"/>
              </w:rPr>
              <w:t>2</w:t>
            </w:r>
          </w:p>
        </w:tc>
        <w:tc>
          <w:tcPr>
            <w:tcW w:w="1150" w:type="pct"/>
            <w:vAlign w:val="center"/>
            <w:hideMark/>
          </w:tcPr>
          <w:p w14:paraId="7F7BA7BC" w14:textId="77777777" w:rsidR="00514428" w:rsidRPr="004731BC" w:rsidRDefault="00514428" w:rsidP="00442ACE">
            <w:pPr>
              <w:rPr>
                <w:sz w:val="26"/>
                <w:szCs w:val="26"/>
                <w:lang w:val="vi-VN" w:eastAsia="x-none"/>
              </w:rPr>
            </w:pPr>
            <w:r w:rsidRPr="004731BC">
              <w:rPr>
                <w:sz w:val="26"/>
                <w:szCs w:val="26"/>
                <w:lang w:val="vi-VN" w:eastAsia="x-none"/>
              </w:rPr>
              <w:t>quiz_id</w:t>
            </w:r>
          </w:p>
        </w:tc>
        <w:tc>
          <w:tcPr>
            <w:tcW w:w="3391" w:type="pct"/>
            <w:vAlign w:val="center"/>
            <w:hideMark/>
          </w:tcPr>
          <w:p w14:paraId="45DEC0DF" w14:textId="6E136CE3" w:rsidR="00514428" w:rsidRPr="004731BC" w:rsidRDefault="00514428" w:rsidP="00442ACE">
            <w:pPr>
              <w:rPr>
                <w:sz w:val="26"/>
                <w:szCs w:val="26"/>
                <w:lang w:val="vi-VN" w:eastAsia="x-none"/>
              </w:rPr>
            </w:pPr>
            <w:r w:rsidRPr="004731BC">
              <w:rPr>
                <w:sz w:val="26"/>
                <w:szCs w:val="26"/>
                <w:lang w:val="vi-VN" w:eastAsia="x-none"/>
              </w:rPr>
              <w:t xml:space="preserve">Mã bài </w:t>
            </w:r>
            <w:r w:rsidR="005D548B">
              <w:rPr>
                <w:sz w:val="26"/>
                <w:szCs w:val="26"/>
                <w:lang w:val="vi-VN" w:eastAsia="x-none"/>
              </w:rPr>
              <w:t>thi, khóa chính</w:t>
            </w:r>
            <w:r w:rsidRPr="004731BC">
              <w:rPr>
                <w:sz w:val="26"/>
                <w:szCs w:val="26"/>
                <w:lang w:val="vi-VN" w:eastAsia="x-none"/>
              </w:rPr>
              <w:t>.</w:t>
            </w:r>
          </w:p>
        </w:tc>
      </w:tr>
      <w:tr w:rsidR="00514428" w:rsidRPr="00650B6D" w14:paraId="49E96047" w14:textId="77777777" w:rsidTr="005514ED">
        <w:trPr>
          <w:jc w:val="center"/>
        </w:trPr>
        <w:tc>
          <w:tcPr>
            <w:tcW w:w="459" w:type="pct"/>
            <w:vAlign w:val="center"/>
            <w:hideMark/>
          </w:tcPr>
          <w:p w14:paraId="68573543" w14:textId="77777777" w:rsidR="00514428" w:rsidRPr="004731BC" w:rsidRDefault="00514428" w:rsidP="000F410D">
            <w:pPr>
              <w:jc w:val="center"/>
              <w:rPr>
                <w:sz w:val="26"/>
                <w:szCs w:val="26"/>
                <w:lang w:val="vi-VN" w:eastAsia="x-none"/>
              </w:rPr>
            </w:pPr>
            <w:r w:rsidRPr="004731BC">
              <w:rPr>
                <w:sz w:val="26"/>
                <w:szCs w:val="26"/>
                <w:lang w:val="vi-VN" w:eastAsia="x-none"/>
              </w:rPr>
              <w:t>3</w:t>
            </w:r>
          </w:p>
        </w:tc>
        <w:tc>
          <w:tcPr>
            <w:tcW w:w="1150" w:type="pct"/>
            <w:vAlign w:val="center"/>
            <w:hideMark/>
          </w:tcPr>
          <w:p w14:paraId="74A33DC1" w14:textId="77777777" w:rsidR="00514428" w:rsidRPr="004731BC" w:rsidRDefault="00514428" w:rsidP="00442ACE">
            <w:pPr>
              <w:rPr>
                <w:sz w:val="26"/>
                <w:szCs w:val="26"/>
                <w:lang w:val="vi-VN" w:eastAsia="x-none"/>
              </w:rPr>
            </w:pPr>
            <w:r w:rsidRPr="004731BC">
              <w:rPr>
                <w:sz w:val="26"/>
                <w:szCs w:val="26"/>
                <w:lang w:val="vi-VN" w:eastAsia="x-none"/>
              </w:rPr>
              <w:t>question_id</w:t>
            </w:r>
          </w:p>
        </w:tc>
        <w:tc>
          <w:tcPr>
            <w:tcW w:w="3391" w:type="pct"/>
            <w:vAlign w:val="center"/>
            <w:hideMark/>
          </w:tcPr>
          <w:p w14:paraId="3584FCF7" w14:textId="46F2048B" w:rsidR="00514428" w:rsidRPr="004731BC" w:rsidRDefault="00514428" w:rsidP="00442ACE">
            <w:pPr>
              <w:rPr>
                <w:sz w:val="26"/>
                <w:szCs w:val="26"/>
                <w:lang w:val="vi-VN" w:eastAsia="x-none"/>
              </w:rPr>
            </w:pPr>
            <w:r w:rsidRPr="004731BC">
              <w:rPr>
                <w:sz w:val="26"/>
                <w:szCs w:val="26"/>
                <w:lang w:val="vi-VN" w:eastAsia="x-none"/>
              </w:rPr>
              <w:t xml:space="preserve">Mã câu </w:t>
            </w:r>
            <w:r w:rsidR="005D548B">
              <w:rPr>
                <w:sz w:val="26"/>
                <w:szCs w:val="26"/>
                <w:lang w:val="vi-VN" w:eastAsia="x-none"/>
              </w:rPr>
              <w:t>hỏi, khóa chính</w:t>
            </w:r>
            <w:r w:rsidRPr="004731BC">
              <w:rPr>
                <w:sz w:val="26"/>
                <w:szCs w:val="26"/>
                <w:lang w:val="vi-VN" w:eastAsia="x-none"/>
              </w:rPr>
              <w:t>.</w:t>
            </w:r>
          </w:p>
        </w:tc>
      </w:tr>
      <w:tr w:rsidR="00514428" w:rsidRPr="00D775D6" w14:paraId="56B4EB23" w14:textId="77777777" w:rsidTr="005514ED">
        <w:trPr>
          <w:jc w:val="center"/>
        </w:trPr>
        <w:tc>
          <w:tcPr>
            <w:tcW w:w="459" w:type="pct"/>
            <w:vAlign w:val="center"/>
            <w:hideMark/>
          </w:tcPr>
          <w:p w14:paraId="191F67C0" w14:textId="77777777" w:rsidR="00514428" w:rsidRPr="004731BC" w:rsidRDefault="00514428" w:rsidP="000F410D">
            <w:pPr>
              <w:jc w:val="center"/>
              <w:rPr>
                <w:sz w:val="26"/>
                <w:szCs w:val="26"/>
                <w:lang w:val="vi-VN" w:eastAsia="x-none"/>
              </w:rPr>
            </w:pPr>
            <w:r w:rsidRPr="004731BC">
              <w:rPr>
                <w:sz w:val="26"/>
                <w:szCs w:val="26"/>
                <w:lang w:val="vi-VN" w:eastAsia="x-none"/>
              </w:rPr>
              <w:t>4</w:t>
            </w:r>
          </w:p>
        </w:tc>
        <w:tc>
          <w:tcPr>
            <w:tcW w:w="1150" w:type="pct"/>
            <w:vAlign w:val="center"/>
            <w:hideMark/>
          </w:tcPr>
          <w:p w14:paraId="64DBF010" w14:textId="55CC0EC2" w:rsidR="00514428" w:rsidRPr="004731BC" w:rsidRDefault="005D548B" w:rsidP="00442ACE">
            <w:pPr>
              <w:rPr>
                <w:sz w:val="26"/>
                <w:szCs w:val="26"/>
                <w:lang w:val="vi-VN" w:eastAsia="x-none"/>
              </w:rPr>
            </w:pPr>
            <w:r>
              <w:rPr>
                <w:sz w:val="26"/>
                <w:szCs w:val="26"/>
                <w:lang w:val="vi-VN" w:eastAsia="x-none"/>
              </w:rPr>
              <w:t>createdAt</w:t>
            </w:r>
          </w:p>
        </w:tc>
        <w:tc>
          <w:tcPr>
            <w:tcW w:w="3391" w:type="pct"/>
            <w:vAlign w:val="center"/>
            <w:hideMark/>
          </w:tcPr>
          <w:p w14:paraId="6495824F" w14:textId="04865A25" w:rsidR="00514428" w:rsidRPr="004731BC" w:rsidRDefault="005D548B" w:rsidP="00442ACE">
            <w:pPr>
              <w:rPr>
                <w:sz w:val="26"/>
                <w:szCs w:val="26"/>
                <w:lang w:val="vi-VN" w:eastAsia="x-none"/>
              </w:rPr>
            </w:pPr>
            <w:r>
              <w:rPr>
                <w:sz w:val="26"/>
                <w:szCs w:val="26"/>
                <w:lang w:val="vi-VN" w:eastAsia="x-none"/>
              </w:rPr>
              <w:t>Thời gian tạo.</w:t>
            </w:r>
          </w:p>
        </w:tc>
      </w:tr>
      <w:tr w:rsidR="00514428" w:rsidRPr="004731BC" w14:paraId="6FAEEA2F" w14:textId="77777777" w:rsidTr="005514ED">
        <w:trPr>
          <w:jc w:val="center"/>
        </w:trPr>
        <w:tc>
          <w:tcPr>
            <w:tcW w:w="459" w:type="pct"/>
            <w:vAlign w:val="center"/>
            <w:hideMark/>
          </w:tcPr>
          <w:p w14:paraId="75AD80C4" w14:textId="77777777" w:rsidR="00514428" w:rsidRPr="004731BC" w:rsidRDefault="00514428" w:rsidP="000F410D">
            <w:pPr>
              <w:jc w:val="center"/>
              <w:rPr>
                <w:sz w:val="26"/>
                <w:szCs w:val="26"/>
                <w:lang w:val="vi-VN" w:eastAsia="x-none"/>
              </w:rPr>
            </w:pPr>
            <w:r w:rsidRPr="004731BC">
              <w:rPr>
                <w:sz w:val="26"/>
                <w:szCs w:val="26"/>
                <w:lang w:val="vi-VN" w:eastAsia="x-none"/>
              </w:rPr>
              <w:t>5</w:t>
            </w:r>
          </w:p>
        </w:tc>
        <w:tc>
          <w:tcPr>
            <w:tcW w:w="1150" w:type="pct"/>
            <w:vAlign w:val="center"/>
            <w:hideMark/>
          </w:tcPr>
          <w:p w14:paraId="1C31E45A" w14:textId="03932E2C" w:rsidR="00514428" w:rsidRPr="004731BC" w:rsidRDefault="005D548B" w:rsidP="00442ACE">
            <w:pPr>
              <w:rPr>
                <w:sz w:val="26"/>
                <w:szCs w:val="26"/>
                <w:lang w:val="vi-VN" w:eastAsia="x-none"/>
              </w:rPr>
            </w:pPr>
            <w:r>
              <w:rPr>
                <w:sz w:val="26"/>
                <w:szCs w:val="26"/>
                <w:lang w:val="vi-VN" w:eastAsia="x-none"/>
              </w:rPr>
              <w:t>updatedAt</w:t>
            </w:r>
          </w:p>
        </w:tc>
        <w:tc>
          <w:tcPr>
            <w:tcW w:w="3391" w:type="pct"/>
            <w:vAlign w:val="center"/>
            <w:hideMark/>
          </w:tcPr>
          <w:p w14:paraId="411221FE" w14:textId="1AF72653" w:rsidR="00514428" w:rsidRPr="004731BC" w:rsidRDefault="005D548B" w:rsidP="00442ACE">
            <w:pPr>
              <w:rPr>
                <w:sz w:val="26"/>
                <w:szCs w:val="26"/>
                <w:lang w:val="vi-VN" w:eastAsia="x-none"/>
              </w:rPr>
            </w:pPr>
            <w:r>
              <w:rPr>
                <w:sz w:val="26"/>
                <w:szCs w:val="26"/>
                <w:lang w:val="vi-VN" w:eastAsia="x-none"/>
              </w:rPr>
              <w:t>Thời gian chỉnh sửa</w:t>
            </w:r>
            <w:r w:rsidR="00514428" w:rsidRPr="004731BC">
              <w:rPr>
                <w:sz w:val="26"/>
                <w:szCs w:val="26"/>
                <w:lang w:val="vi-VN" w:eastAsia="x-none"/>
              </w:rPr>
              <w:t>.</w:t>
            </w:r>
          </w:p>
        </w:tc>
      </w:tr>
    </w:tbl>
    <w:p w14:paraId="62990184" w14:textId="77777777" w:rsidR="00514428" w:rsidRPr="004731BC" w:rsidRDefault="00514428" w:rsidP="00514428">
      <w:pPr>
        <w:pStyle w:val="Noidung"/>
      </w:pPr>
      <w:r w:rsidRPr="004731BC">
        <w:t>Bảng: Currencies (Các loại tiền tệ)</w:t>
      </w:r>
    </w:p>
    <w:p w14:paraId="786B190A" w14:textId="3B96B919" w:rsidR="00442ACE" w:rsidRPr="00442ACE" w:rsidRDefault="00442ACE" w:rsidP="00442ACE">
      <w:pPr>
        <w:pStyle w:val="Caption"/>
        <w:keepNext/>
        <w:rPr>
          <w:lang w:val="vi-VN"/>
        </w:rPr>
      </w:pPr>
      <w:bookmarkStart w:id="136" w:name="_Toc217711301"/>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50</w:t>
      </w:r>
      <w:r w:rsidR="00B5572B">
        <w:fldChar w:fldCharType="end"/>
      </w:r>
      <w:r>
        <w:rPr>
          <w:lang w:val="vi-VN"/>
        </w:rPr>
        <w:t xml:space="preserve"> </w:t>
      </w:r>
      <w:r w:rsidR="00FD70DD">
        <w:rPr>
          <w:lang w:val="vi-VN"/>
        </w:rPr>
        <w:t xml:space="preserve">Đặc tả </w:t>
      </w:r>
      <w:r>
        <w:rPr>
          <w:lang w:val="vi-VN"/>
        </w:rPr>
        <w:t>bảng Currencies</w:t>
      </w:r>
      <w:bookmarkEnd w:id="136"/>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79"/>
        <w:gridCol w:w="1891"/>
        <w:gridCol w:w="6102"/>
      </w:tblGrid>
      <w:tr w:rsidR="00514428" w:rsidRPr="004731BC" w14:paraId="38005282" w14:textId="77777777" w:rsidTr="005514ED">
        <w:trPr>
          <w:tblHeader/>
          <w:jc w:val="center"/>
        </w:trPr>
        <w:tc>
          <w:tcPr>
            <w:tcW w:w="444" w:type="pct"/>
            <w:vAlign w:val="center"/>
            <w:hideMark/>
          </w:tcPr>
          <w:p w14:paraId="22DC0098" w14:textId="77777777" w:rsidR="00514428" w:rsidRPr="004731BC" w:rsidRDefault="00514428" w:rsidP="000F410D">
            <w:pPr>
              <w:jc w:val="center"/>
              <w:rPr>
                <w:b/>
                <w:bCs/>
                <w:sz w:val="26"/>
                <w:szCs w:val="26"/>
                <w:lang w:val="vi-VN" w:eastAsia="x-none"/>
              </w:rPr>
            </w:pPr>
            <w:r w:rsidRPr="004731BC">
              <w:rPr>
                <w:b/>
                <w:bCs/>
                <w:sz w:val="26"/>
                <w:szCs w:val="26"/>
                <w:lang w:val="vi-VN" w:eastAsia="x-none"/>
              </w:rPr>
              <w:t>STT</w:t>
            </w:r>
          </w:p>
        </w:tc>
        <w:tc>
          <w:tcPr>
            <w:tcW w:w="1078" w:type="pct"/>
            <w:vAlign w:val="center"/>
            <w:hideMark/>
          </w:tcPr>
          <w:p w14:paraId="6D0F8050" w14:textId="77777777" w:rsidR="00514428" w:rsidRPr="004731BC" w:rsidRDefault="00514428" w:rsidP="000F410D">
            <w:pPr>
              <w:jc w:val="center"/>
              <w:rPr>
                <w:b/>
                <w:bCs/>
                <w:sz w:val="26"/>
                <w:szCs w:val="26"/>
                <w:lang w:val="vi-VN" w:eastAsia="x-none"/>
              </w:rPr>
            </w:pPr>
            <w:r w:rsidRPr="004731BC">
              <w:rPr>
                <w:b/>
                <w:bCs/>
                <w:sz w:val="26"/>
                <w:szCs w:val="26"/>
                <w:lang w:val="vi-VN" w:eastAsia="x-none"/>
              </w:rPr>
              <w:t>Tên cột</w:t>
            </w:r>
          </w:p>
        </w:tc>
        <w:tc>
          <w:tcPr>
            <w:tcW w:w="3478" w:type="pct"/>
            <w:vAlign w:val="center"/>
            <w:hideMark/>
          </w:tcPr>
          <w:p w14:paraId="06BA66A4" w14:textId="77777777" w:rsidR="00514428" w:rsidRPr="004731BC" w:rsidRDefault="00514428" w:rsidP="000F410D">
            <w:pPr>
              <w:jc w:val="center"/>
              <w:rPr>
                <w:b/>
                <w:bCs/>
                <w:sz w:val="26"/>
                <w:szCs w:val="26"/>
                <w:lang w:val="vi-VN" w:eastAsia="x-none"/>
              </w:rPr>
            </w:pPr>
            <w:r w:rsidRPr="004731BC">
              <w:rPr>
                <w:b/>
                <w:bCs/>
                <w:sz w:val="26"/>
                <w:szCs w:val="26"/>
                <w:lang w:val="vi-VN" w:eastAsia="x-none"/>
              </w:rPr>
              <w:t>Mô tả</w:t>
            </w:r>
          </w:p>
        </w:tc>
      </w:tr>
      <w:tr w:rsidR="00514428" w:rsidRPr="004731BC" w14:paraId="1238A675" w14:textId="77777777" w:rsidTr="005514ED">
        <w:trPr>
          <w:jc w:val="center"/>
        </w:trPr>
        <w:tc>
          <w:tcPr>
            <w:tcW w:w="444" w:type="pct"/>
            <w:vAlign w:val="center"/>
            <w:hideMark/>
          </w:tcPr>
          <w:p w14:paraId="7F6A1027" w14:textId="77777777" w:rsidR="00514428" w:rsidRPr="004731BC" w:rsidRDefault="00514428" w:rsidP="000F410D">
            <w:pPr>
              <w:jc w:val="center"/>
              <w:rPr>
                <w:sz w:val="26"/>
                <w:szCs w:val="26"/>
                <w:lang w:val="vi-VN" w:eastAsia="x-none"/>
              </w:rPr>
            </w:pPr>
            <w:r w:rsidRPr="004731BC">
              <w:rPr>
                <w:sz w:val="26"/>
                <w:szCs w:val="26"/>
                <w:lang w:val="vi-VN" w:eastAsia="x-none"/>
              </w:rPr>
              <w:t>1</w:t>
            </w:r>
          </w:p>
        </w:tc>
        <w:tc>
          <w:tcPr>
            <w:tcW w:w="1078" w:type="pct"/>
            <w:vAlign w:val="center"/>
            <w:hideMark/>
          </w:tcPr>
          <w:p w14:paraId="22FA9A96" w14:textId="77777777" w:rsidR="00514428" w:rsidRPr="004731BC" w:rsidRDefault="00514428" w:rsidP="00442ACE">
            <w:pPr>
              <w:rPr>
                <w:sz w:val="26"/>
                <w:szCs w:val="26"/>
                <w:lang w:val="vi-VN" w:eastAsia="x-none"/>
              </w:rPr>
            </w:pPr>
            <w:r w:rsidRPr="004731BC">
              <w:rPr>
                <w:sz w:val="26"/>
                <w:szCs w:val="26"/>
                <w:lang w:val="vi-VN" w:eastAsia="x-none"/>
              </w:rPr>
              <w:t>currency_id</w:t>
            </w:r>
          </w:p>
        </w:tc>
        <w:tc>
          <w:tcPr>
            <w:tcW w:w="3478" w:type="pct"/>
            <w:vAlign w:val="center"/>
            <w:hideMark/>
          </w:tcPr>
          <w:p w14:paraId="03092E0F" w14:textId="77777777" w:rsidR="00514428" w:rsidRPr="004731BC" w:rsidRDefault="00514428" w:rsidP="00442ACE">
            <w:pPr>
              <w:rPr>
                <w:sz w:val="26"/>
                <w:szCs w:val="26"/>
                <w:lang w:val="vi-VN" w:eastAsia="x-none"/>
              </w:rPr>
            </w:pPr>
            <w:r w:rsidRPr="004731BC">
              <w:rPr>
                <w:sz w:val="26"/>
                <w:szCs w:val="26"/>
                <w:lang w:val="vi-VN" w:eastAsia="x-none"/>
              </w:rPr>
              <w:t>Khóa chính.</w:t>
            </w:r>
          </w:p>
        </w:tc>
      </w:tr>
      <w:tr w:rsidR="00514428" w:rsidRPr="00650B6D" w14:paraId="7C62CC97" w14:textId="77777777" w:rsidTr="005514ED">
        <w:trPr>
          <w:jc w:val="center"/>
        </w:trPr>
        <w:tc>
          <w:tcPr>
            <w:tcW w:w="444" w:type="pct"/>
            <w:vAlign w:val="center"/>
            <w:hideMark/>
          </w:tcPr>
          <w:p w14:paraId="2256820B" w14:textId="77777777" w:rsidR="00514428" w:rsidRPr="004731BC" w:rsidRDefault="00514428" w:rsidP="000F410D">
            <w:pPr>
              <w:jc w:val="center"/>
              <w:rPr>
                <w:sz w:val="26"/>
                <w:szCs w:val="26"/>
                <w:lang w:val="vi-VN" w:eastAsia="x-none"/>
              </w:rPr>
            </w:pPr>
            <w:r w:rsidRPr="004731BC">
              <w:rPr>
                <w:sz w:val="26"/>
                <w:szCs w:val="26"/>
                <w:lang w:val="vi-VN" w:eastAsia="x-none"/>
              </w:rPr>
              <w:t>2</w:t>
            </w:r>
          </w:p>
        </w:tc>
        <w:tc>
          <w:tcPr>
            <w:tcW w:w="1078" w:type="pct"/>
            <w:vAlign w:val="center"/>
            <w:hideMark/>
          </w:tcPr>
          <w:p w14:paraId="6BC79891" w14:textId="77777777" w:rsidR="00514428" w:rsidRPr="004731BC" w:rsidRDefault="00514428" w:rsidP="00442ACE">
            <w:pPr>
              <w:rPr>
                <w:sz w:val="26"/>
                <w:szCs w:val="26"/>
                <w:lang w:val="vi-VN" w:eastAsia="x-none"/>
              </w:rPr>
            </w:pPr>
            <w:r w:rsidRPr="004731BC">
              <w:rPr>
                <w:sz w:val="26"/>
                <w:szCs w:val="26"/>
                <w:lang w:val="vi-VN" w:eastAsia="x-none"/>
              </w:rPr>
              <w:t>name</w:t>
            </w:r>
          </w:p>
        </w:tc>
        <w:tc>
          <w:tcPr>
            <w:tcW w:w="3478" w:type="pct"/>
            <w:vAlign w:val="center"/>
            <w:hideMark/>
          </w:tcPr>
          <w:p w14:paraId="6334D1D5" w14:textId="77777777" w:rsidR="00514428" w:rsidRPr="004731BC" w:rsidRDefault="00514428" w:rsidP="00442ACE">
            <w:pPr>
              <w:rPr>
                <w:sz w:val="26"/>
                <w:szCs w:val="26"/>
                <w:lang w:val="vi-VN" w:eastAsia="x-none"/>
              </w:rPr>
            </w:pPr>
            <w:r w:rsidRPr="004731BC">
              <w:rPr>
                <w:sz w:val="26"/>
                <w:szCs w:val="26"/>
                <w:lang w:val="vi-VN" w:eastAsia="x-none"/>
              </w:rPr>
              <w:t>Tên loại tiền (VD: Vàng, Kim cương, Xu học tập).</w:t>
            </w:r>
          </w:p>
        </w:tc>
      </w:tr>
      <w:tr w:rsidR="00514428" w:rsidRPr="00CE3C52" w14:paraId="7F542BF4" w14:textId="77777777" w:rsidTr="005514ED">
        <w:trPr>
          <w:jc w:val="center"/>
        </w:trPr>
        <w:tc>
          <w:tcPr>
            <w:tcW w:w="444" w:type="pct"/>
            <w:vAlign w:val="center"/>
            <w:hideMark/>
          </w:tcPr>
          <w:p w14:paraId="754FB27D" w14:textId="77777777" w:rsidR="00514428" w:rsidRPr="004731BC" w:rsidRDefault="00514428" w:rsidP="000F410D">
            <w:pPr>
              <w:jc w:val="center"/>
              <w:rPr>
                <w:sz w:val="26"/>
                <w:szCs w:val="26"/>
                <w:lang w:val="vi-VN" w:eastAsia="x-none"/>
              </w:rPr>
            </w:pPr>
            <w:r w:rsidRPr="004731BC">
              <w:rPr>
                <w:sz w:val="26"/>
                <w:szCs w:val="26"/>
                <w:lang w:val="vi-VN" w:eastAsia="x-none"/>
              </w:rPr>
              <w:t>3</w:t>
            </w:r>
          </w:p>
        </w:tc>
        <w:tc>
          <w:tcPr>
            <w:tcW w:w="1078" w:type="pct"/>
            <w:vAlign w:val="center"/>
            <w:hideMark/>
          </w:tcPr>
          <w:p w14:paraId="0D7F6C82" w14:textId="77777777" w:rsidR="00514428" w:rsidRPr="004731BC" w:rsidRDefault="00514428" w:rsidP="00442ACE">
            <w:pPr>
              <w:rPr>
                <w:sz w:val="26"/>
                <w:szCs w:val="26"/>
                <w:lang w:val="vi-VN" w:eastAsia="x-none"/>
              </w:rPr>
            </w:pPr>
            <w:r w:rsidRPr="004731BC">
              <w:rPr>
                <w:sz w:val="26"/>
                <w:szCs w:val="26"/>
                <w:lang w:val="vi-VN" w:eastAsia="x-none"/>
              </w:rPr>
              <w:t>symbol</w:t>
            </w:r>
          </w:p>
        </w:tc>
        <w:tc>
          <w:tcPr>
            <w:tcW w:w="3478" w:type="pct"/>
            <w:vAlign w:val="center"/>
            <w:hideMark/>
          </w:tcPr>
          <w:p w14:paraId="6C727DE2" w14:textId="77777777" w:rsidR="00514428" w:rsidRPr="004731BC" w:rsidRDefault="00514428" w:rsidP="00442ACE">
            <w:pPr>
              <w:rPr>
                <w:sz w:val="26"/>
                <w:szCs w:val="26"/>
                <w:lang w:val="vi-VN" w:eastAsia="x-none"/>
              </w:rPr>
            </w:pPr>
            <w:r w:rsidRPr="004731BC">
              <w:rPr>
                <w:sz w:val="26"/>
                <w:szCs w:val="26"/>
                <w:lang w:val="vi-VN" w:eastAsia="x-none"/>
              </w:rPr>
              <w:t>Ký hiệu (VD: $, G).</w:t>
            </w:r>
          </w:p>
        </w:tc>
      </w:tr>
      <w:tr w:rsidR="00514428" w:rsidRPr="004731BC" w14:paraId="5F1EDFFD" w14:textId="77777777" w:rsidTr="005514ED">
        <w:trPr>
          <w:jc w:val="center"/>
        </w:trPr>
        <w:tc>
          <w:tcPr>
            <w:tcW w:w="444" w:type="pct"/>
            <w:vAlign w:val="center"/>
            <w:hideMark/>
          </w:tcPr>
          <w:p w14:paraId="5B271C5C" w14:textId="77777777" w:rsidR="00514428" w:rsidRPr="004731BC" w:rsidRDefault="00514428" w:rsidP="000F410D">
            <w:pPr>
              <w:jc w:val="center"/>
              <w:rPr>
                <w:sz w:val="26"/>
                <w:szCs w:val="26"/>
                <w:lang w:val="vi-VN" w:eastAsia="x-none"/>
              </w:rPr>
            </w:pPr>
            <w:r w:rsidRPr="004731BC">
              <w:rPr>
                <w:sz w:val="26"/>
                <w:szCs w:val="26"/>
                <w:lang w:val="vi-VN" w:eastAsia="x-none"/>
              </w:rPr>
              <w:lastRenderedPageBreak/>
              <w:t>4</w:t>
            </w:r>
          </w:p>
        </w:tc>
        <w:tc>
          <w:tcPr>
            <w:tcW w:w="1078" w:type="pct"/>
            <w:vAlign w:val="center"/>
            <w:hideMark/>
          </w:tcPr>
          <w:p w14:paraId="0677E4D8" w14:textId="77777777" w:rsidR="00514428" w:rsidRPr="004731BC" w:rsidRDefault="00514428" w:rsidP="00442ACE">
            <w:pPr>
              <w:rPr>
                <w:sz w:val="26"/>
                <w:szCs w:val="26"/>
                <w:lang w:val="vi-VN" w:eastAsia="x-none"/>
              </w:rPr>
            </w:pPr>
            <w:r w:rsidRPr="004731BC">
              <w:rPr>
                <w:sz w:val="26"/>
                <w:szCs w:val="26"/>
                <w:lang w:val="vi-VN" w:eastAsia="x-none"/>
              </w:rPr>
              <w:t>description</w:t>
            </w:r>
          </w:p>
        </w:tc>
        <w:tc>
          <w:tcPr>
            <w:tcW w:w="3478" w:type="pct"/>
            <w:vAlign w:val="center"/>
            <w:hideMark/>
          </w:tcPr>
          <w:p w14:paraId="4092E9C4" w14:textId="77777777" w:rsidR="00514428" w:rsidRPr="004731BC" w:rsidRDefault="00514428" w:rsidP="00442ACE">
            <w:pPr>
              <w:rPr>
                <w:sz w:val="26"/>
                <w:szCs w:val="26"/>
                <w:lang w:val="vi-VN" w:eastAsia="x-none"/>
              </w:rPr>
            </w:pPr>
            <w:r w:rsidRPr="004731BC">
              <w:rPr>
                <w:sz w:val="26"/>
                <w:szCs w:val="26"/>
                <w:lang w:val="vi-VN" w:eastAsia="x-none"/>
              </w:rPr>
              <w:t>Mô tả.</w:t>
            </w:r>
          </w:p>
        </w:tc>
      </w:tr>
    </w:tbl>
    <w:p w14:paraId="1E130C69" w14:textId="77777777" w:rsidR="00514428" w:rsidRPr="004731BC" w:rsidRDefault="00514428" w:rsidP="00514428">
      <w:pPr>
        <w:pStyle w:val="Noidung"/>
      </w:pPr>
      <w:r w:rsidRPr="004731BC">
        <w:t>Bảng: UserCurrencies (Ví tiền người dùng)</w:t>
      </w:r>
    </w:p>
    <w:p w14:paraId="6E17AF9C" w14:textId="68AA6DDF" w:rsidR="005F0E7B" w:rsidRPr="005F0E7B" w:rsidRDefault="005F0E7B" w:rsidP="005F0E7B">
      <w:pPr>
        <w:pStyle w:val="Caption"/>
        <w:keepNext/>
        <w:rPr>
          <w:lang w:val="vi-VN"/>
        </w:rPr>
      </w:pPr>
      <w:bookmarkStart w:id="137" w:name="_Toc217711302"/>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51</w:t>
      </w:r>
      <w:r w:rsidR="00B5572B">
        <w:fldChar w:fldCharType="end"/>
      </w:r>
      <w:r>
        <w:rPr>
          <w:lang w:val="vi-VN"/>
        </w:rPr>
        <w:t xml:space="preserve"> </w:t>
      </w:r>
      <w:r w:rsidR="00FD70DD">
        <w:rPr>
          <w:lang w:val="vi-VN"/>
        </w:rPr>
        <w:t xml:space="preserve">Đặc tả </w:t>
      </w:r>
      <w:r>
        <w:rPr>
          <w:lang w:val="vi-VN"/>
        </w:rPr>
        <w:t xml:space="preserve">bảng </w:t>
      </w:r>
      <w:r w:rsidRPr="004731BC">
        <w:t>UserCurrencies</w:t>
      </w:r>
      <w:bookmarkEnd w:id="137"/>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830"/>
        <w:gridCol w:w="2370"/>
        <w:gridCol w:w="5572"/>
      </w:tblGrid>
      <w:tr w:rsidR="00514428" w:rsidRPr="004731BC" w14:paraId="77A35094" w14:textId="77777777" w:rsidTr="000D7A19">
        <w:trPr>
          <w:tblHeader/>
          <w:jc w:val="center"/>
        </w:trPr>
        <w:tc>
          <w:tcPr>
            <w:tcW w:w="473" w:type="pct"/>
            <w:vAlign w:val="center"/>
            <w:hideMark/>
          </w:tcPr>
          <w:p w14:paraId="5BCFD882" w14:textId="77777777" w:rsidR="00514428" w:rsidRPr="004731BC" w:rsidRDefault="00514428" w:rsidP="000F410D">
            <w:pPr>
              <w:jc w:val="center"/>
              <w:rPr>
                <w:b/>
                <w:bCs/>
                <w:sz w:val="26"/>
                <w:szCs w:val="26"/>
                <w:lang w:val="vi-VN" w:eastAsia="x-none"/>
              </w:rPr>
            </w:pPr>
            <w:r w:rsidRPr="004731BC">
              <w:rPr>
                <w:b/>
                <w:bCs/>
                <w:sz w:val="26"/>
                <w:szCs w:val="26"/>
                <w:lang w:val="vi-VN" w:eastAsia="x-none"/>
              </w:rPr>
              <w:t>STT</w:t>
            </w:r>
          </w:p>
        </w:tc>
        <w:tc>
          <w:tcPr>
            <w:tcW w:w="1351" w:type="pct"/>
            <w:vAlign w:val="center"/>
            <w:hideMark/>
          </w:tcPr>
          <w:p w14:paraId="4FB1CE30" w14:textId="77777777" w:rsidR="00514428" w:rsidRPr="004731BC" w:rsidRDefault="00514428" w:rsidP="000F410D">
            <w:pPr>
              <w:jc w:val="center"/>
              <w:rPr>
                <w:b/>
                <w:bCs/>
                <w:sz w:val="26"/>
                <w:szCs w:val="26"/>
                <w:lang w:val="vi-VN" w:eastAsia="x-none"/>
              </w:rPr>
            </w:pPr>
            <w:r w:rsidRPr="004731BC">
              <w:rPr>
                <w:b/>
                <w:bCs/>
                <w:sz w:val="26"/>
                <w:szCs w:val="26"/>
                <w:lang w:val="vi-VN" w:eastAsia="x-none"/>
              </w:rPr>
              <w:t>Tên cột</w:t>
            </w:r>
          </w:p>
        </w:tc>
        <w:tc>
          <w:tcPr>
            <w:tcW w:w="3175" w:type="pct"/>
            <w:vAlign w:val="center"/>
            <w:hideMark/>
          </w:tcPr>
          <w:p w14:paraId="733FF4E8" w14:textId="77777777" w:rsidR="00514428" w:rsidRPr="004731BC" w:rsidRDefault="00514428" w:rsidP="000F410D">
            <w:pPr>
              <w:jc w:val="center"/>
              <w:rPr>
                <w:b/>
                <w:bCs/>
                <w:sz w:val="26"/>
                <w:szCs w:val="26"/>
                <w:lang w:val="vi-VN" w:eastAsia="x-none"/>
              </w:rPr>
            </w:pPr>
            <w:r w:rsidRPr="004731BC">
              <w:rPr>
                <w:b/>
                <w:bCs/>
                <w:sz w:val="26"/>
                <w:szCs w:val="26"/>
                <w:lang w:val="vi-VN" w:eastAsia="x-none"/>
              </w:rPr>
              <w:t>Mô tả</w:t>
            </w:r>
          </w:p>
        </w:tc>
      </w:tr>
      <w:tr w:rsidR="00514428" w:rsidRPr="004731BC" w14:paraId="25208B1D" w14:textId="77777777" w:rsidTr="005514ED">
        <w:trPr>
          <w:jc w:val="center"/>
        </w:trPr>
        <w:tc>
          <w:tcPr>
            <w:tcW w:w="473" w:type="pct"/>
            <w:vAlign w:val="center"/>
            <w:hideMark/>
          </w:tcPr>
          <w:p w14:paraId="4F5737F9" w14:textId="77777777" w:rsidR="00514428" w:rsidRPr="004731BC" w:rsidRDefault="00514428" w:rsidP="000F410D">
            <w:pPr>
              <w:jc w:val="center"/>
              <w:rPr>
                <w:sz w:val="26"/>
                <w:szCs w:val="26"/>
                <w:lang w:val="vi-VN" w:eastAsia="x-none"/>
              </w:rPr>
            </w:pPr>
            <w:r w:rsidRPr="004731BC">
              <w:rPr>
                <w:sz w:val="26"/>
                <w:szCs w:val="26"/>
                <w:lang w:val="vi-VN" w:eastAsia="x-none"/>
              </w:rPr>
              <w:t>1</w:t>
            </w:r>
          </w:p>
        </w:tc>
        <w:tc>
          <w:tcPr>
            <w:tcW w:w="1351" w:type="pct"/>
            <w:vAlign w:val="center"/>
            <w:hideMark/>
          </w:tcPr>
          <w:p w14:paraId="600B2F2F" w14:textId="77777777" w:rsidR="00514428" w:rsidRPr="004731BC" w:rsidRDefault="00514428" w:rsidP="005F0E7B">
            <w:pPr>
              <w:rPr>
                <w:sz w:val="26"/>
                <w:szCs w:val="26"/>
                <w:lang w:val="vi-VN" w:eastAsia="x-none"/>
              </w:rPr>
            </w:pPr>
            <w:r w:rsidRPr="004731BC">
              <w:rPr>
                <w:sz w:val="26"/>
                <w:szCs w:val="26"/>
                <w:lang w:val="vi-VN" w:eastAsia="x-none"/>
              </w:rPr>
              <w:t>user_currency_id</w:t>
            </w:r>
          </w:p>
        </w:tc>
        <w:tc>
          <w:tcPr>
            <w:tcW w:w="3175" w:type="pct"/>
            <w:vAlign w:val="center"/>
            <w:hideMark/>
          </w:tcPr>
          <w:p w14:paraId="281E1536" w14:textId="77777777" w:rsidR="00514428" w:rsidRPr="004731BC" w:rsidRDefault="00514428" w:rsidP="005F0E7B">
            <w:pPr>
              <w:rPr>
                <w:sz w:val="26"/>
                <w:szCs w:val="26"/>
                <w:lang w:val="vi-VN" w:eastAsia="x-none"/>
              </w:rPr>
            </w:pPr>
            <w:r w:rsidRPr="004731BC">
              <w:rPr>
                <w:sz w:val="26"/>
                <w:szCs w:val="26"/>
                <w:lang w:val="vi-VN" w:eastAsia="x-none"/>
              </w:rPr>
              <w:t>Khóa chính.</w:t>
            </w:r>
          </w:p>
        </w:tc>
      </w:tr>
      <w:tr w:rsidR="00514428" w:rsidRPr="004731BC" w14:paraId="026960EE" w14:textId="77777777" w:rsidTr="005514ED">
        <w:trPr>
          <w:jc w:val="center"/>
        </w:trPr>
        <w:tc>
          <w:tcPr>
            <w:tcW w:w="473" w:type="pct"/>
            <w:vAlign w:val="center"/>
            <w:hideMark/>
          </w:tcPr>
          <w:p w14:paraId="6C85B0D9" w14:textId="77777777" w:rsidR="00514428" w:rsidRPr="004731BC" w:rsidRDefault="00514428" w:rsidP="000F410D">
            <w:pPr>
              <w:jc w:val="center"/>
              <w:rPr>
                <w:sz w:val="26"/>
                <w:szCs w:val="26"/>
                <w:lang w:val="vi-VN" w:eastAsia="x-none"/>
              </w:rPr>
            </w:pPr>
            <w:r w:rsidRPr="004731BC">
              <w:rPr>
                <w:sz w:val="26"/>
                <w:szCs w:val="26"/>
                <w:lang w:val="vi-VN" w:eastAsia="x-none"/>
              </w:rPr>
              <w:t>2</w:t>
            </w:r>
          </w:p>
        </w:tc>
        <w:tc>
          <w:tcPr>
            <w:tcW w:w="1351" w:type="pct"/>
            <w:vAlign w:val="center"/>
            <w:hideMark/>
          </w:tcPr>
          <w:p w14:paraId="5FDE6273" w14:textId="77777777" w:rsidR="00514428" w:rsidRPr="004731BC" w:rsidRDefault="00514428" w:rsidP="005F0E7B">
            <w:pPr>
              <w:rPr>
                <w:sz w:val="26"/>
                <w:szCs w:val="26"/>
                <w:lang w:val="vi-VN" w:eastAsia="x-none"/>
              </w:rPr>
            </w:pPr>
            <w:r w:rsidRPr="004731BC">
              <w:rPr>
                <w:sz w:val="26"/>
                <w:szCs w:val="26"/>
                <w:lang w:val="vi-VN" w:eastAsia="x-none"/>
              </w:rPr>
              <w:t>user_id</w:t>
            </w:r>
          </w:p>
        </w:tc>
        <w:tc>
          <w:tcPr>
            <w:tcW w:w="3175" w:type="pct"/>
            <w:vAlign w:val="center"/>
            <w:hideMark/>
          </w:tcPr>
          <w:p w14:paraId="7173CC16" w14:textId="77777777" w:rsidR="00514428" w:rsidRPr="004731BC" w:rsidRDefault="00514428" w:rsidP="005F0E7B">
            <w:pPr>
              <w:rPr>
                <w:sz w:val="26"/>
                <w:szCs w:val="26"/>
                <w:lang w:val="vi-VN" w:eastAsia="x-none"/>
              </w:rPr>
            </w:pPr>
            <w:r w:rsidRPr="004731BC">
              <w:rPr>
                <w:sz w:val="26"/>
                <w:szCs w:val="26"/>
                <w:lang w:val="vi-VN" w:eastAsia="x-none"/>
              </w:rPr>
              <w:t>Mã người dùng.</w:t>
            </w:r>
          </w:p>
        </w:tc>
      </w:tr>
      <w:tr w:rsidR="00514428" w:rsidRPr="004731BC" w14:paraId="57A7FB6D" w14:textId="77777777" w:rsidTr="005514ED">
        <w:trPr>
          <w:jc w:val="center"/>
        </w:trPr>
        <w:tc>
          <w:tcPr>
            <w:tcW w:w="473" w:type="pct"/>
            <w:vAlign w:val="center"/>
            <w:hideMark/>
          </w:tcPr>
          <w:p w14:paraId="1FB84488" w14:textId="77777777" w:rsidR="00514428" w:rsidRPr="004731BC" w:rsidRDefault="00514428" w:rsidP="000F410D">
            <w:pPr>
              <w:jc w:val="center"/>
              <w:rPr>
                <w:sz w:val="26"/>
                <w:szCs w:val="26"/>
                <w:lang w:val="vi-VN" w:eastAsia="x-none"/>
              </w:rPr>
            </w:pPr>
            <w:r w:rsidRPr="004731BC">
              <w:rPr>
                <w:sz w:val="26"/>
                <w:szCs w:val="26"/>
                <w:lang w:val="vi-VN" w:eastAsia="x-none"/>
              </w:rPr>
              <w:t>3</w:t>
            </w:r>
          </w:p>
        </w:tc>
        <w:tc>
          <w:tcPr>
            <w:tcW w:w="1351" w:type="pct"/>
            <w:vAlign w:val="center"/>
            <w:hideMark/>
          </w:tcPr>
          <w:p w14:paraId="7B29E67A" w14:textId="77777777" w:rsidR="00514428" w:rsidRPr="004731BC" w:rsidRDefault="00514428" w:rsidP="005F0E7B">
            <w:pPr>
              <w:rPr>
                <w:sz w:val="26"/>
                <w:szCs w:val="26"/>
                <w:lang w:val="vi-VN" w:eastAsia="x-none"/>
              </w:rPr>
            </w:pPr>
            <w:r w:rsidRPr="004731BC">
              <w:rPr>
                <w:sz w:val="26"/>
                <w:szCs w:val="26"/>
                <w:lang w:val="vi-VN" w:eastAsia="x-none"/>
              </w:rPr>
              <w:t>currency_id</w:t>
            </w:r>
          </w:p>
        </w:tc>
        <w:tc>
          <w:tcPr>
            <w:tcW w:w="3175" w:type="pct"/>
            <w:vAlign w:val="center"/>
            <w:hideMark/>
          </w:tcPr>
          <w:p w14:paraId="117BDBB2" w14:textId="77777777" w:rsidR="00514428" w:rsidRPr="004731BC" w:rsidRDefault="00514428" w:rsidP="005F0E7B">
            <w:pPr>
              <w:rPr>
                <w:sz w:val="26"/>
                <w:szCs w:val="26"/>
                <w:lang w:val="vi-VN" w:eastAsia="x-none"/>
              </w:rPr>
            </w:pPr>
            <w:r w:rsidRPr="004731BC">
              <w:rPr>
                <w:sz w:val="26"/>
                <w:szCs w:val="26"/>
                <w:lang w:val="vi-VN" w:eastAsia="x-none"/>
              </w:rPr>
              <w:t>Mã loại tiền.</w:t>
            </w:r>
          </w:p>
        </w:tc>
      </w:tr>
      <w:tr w:rsidR="00514428" w:rsidRPr="004731BC" w14:paraId="572FFF9A" w14:textId="77777777" w:rsidTr="005514ED">
        <w:trPr>
          <w:jc w:val="center"/>
        </w:trPr>
        <w:tc>
          <w:tcPr>
            <w:tcW w:w="473" w:type="pct"/>
            <w:vAlign w:val="center"/>
            <w:hideMark/>
          </w:tcPr>
          <w:p w14:paraId="6265748A" w14:textId="77777777" w:rsidR="00514428" w:rsidRPr="004731BC" w:rsidRDefault="00514428" w:rsidP="000F410D">
            <w:pPr>
              <w:jc w:val="center"/>
              <w:rPr>
                <w:sz w:val="26"/>
                <w:szCs w:val="26"/>
                <w:lang w:val="vi-VN" w:eastAsia="x-none"/>
              </w:rPr>
            </w:pPr>
            <w:r w:rsidRPr="004731BC">
              <w:rPr>
                <w:sz w:val="26"/>
                <w:szCs w:val="26"/>
                <w:lang w:val="vi-VN" w:eastAsia="x-none"/>
              </w:rPr>
              <w:t>4</w:t>
            </w:r>
          </w:p>
        </w:tc>
        <w:tc>
          <w:tcPr>
            <w:tcW w:w="1351" w:type="pct"/>
            <w:vAlign w:val="center"/>
            <w:hideMark/>
          </w:tcPr>
          <w:p w14:paraId="6934BA35" w14:textId="77777777" w:rsidR="00514428" w:rsidRPr="004731BC" w:rsidRDefault="00514428" w:rsidP="005F0E7B">
            <w:pPr>
              <w:rPr>
                <w:sz w:val="26"/>
                <w:szCs w:val="26"/>
                <w:lang w:val="vi-VN" w:eastAsia="x-none"/>
              </w:rPr>
            </w:pPr>
            <w:r w:rsidRPr="004731BC">
              <w:rPr>
                <w:sz w:val="26"/>
                <w:szCs w:val="26"/>
                <w:lang w:val="vi-VN" w:eastAsia="x-none"/>
              </w:rPr>
              <w:t>balance</w:t>
            </w:r>
          </w:p>
        </w:tc>
        <w:tc>
          <w:tcPr>
            <w:tcW w:w="3175" w:type="pct"/>
            <w:vAlign w:val="center"/>
            <w:hideMark/>
          </w:tcPr>
          <w:p w14:paraId="26D8688F" w14:textId="77777777" w:rsidR="00514428" w:rsidRPr="004731BC" w:rsidRDefault="00514428" w:rsidP="005F0E7B">
            <w:pPr>
              <w:rPr>
                <w:sz w:val="26"/>
                <w:szCs w:val="26"/>
                <w:lang w:val="vi-VN" w:eastAsia="x-none"/>
              </w:rPr>
            </w:pPr>
            <w:r w:rsidRPr="004731BC">
              <w:rPr>
                <w:sz w:val="26"/>
                <w:szCs w:val="26"/>
                <w:lang w:val="vi-VN" w:eastAsia="x-none"/>
              </w:rPr>
              <w:t>Số dư hiện tại.</w:t>
            </w:r>
          </w:p>
        </w:tc>
      </w:tr>
      <w:tr w:rsidR="00514428" w:rsidRPr="00650B6D" w14:paraId="5B75C0E8" w14:textId="77777777" w:rsidTr="005514ED">
        <w:trPr>
          <w:jc w:val="center"/>
        </w:trPr>
        <w:tc>
          <w:tcPr>
            <w:tcW w:w="473" w:type="pct"/>
            <w:vAlign w:val="center"/>
            <w:hideMark/>
          </w:tcPr>
          <w:p w14:paraId="676DA5FD" w14:textId="77777777" w:rsidR="00514428" w:rsidRPr="004731BC" w:rsidRDefault="00514428" w:rsidP="000F410D">
            <w:pPr>
              <w:jc w:val="center"/>
              <w:rPr>
                <w:sz w:val="26"/>
                <w:szCs w:val="26"/>
                <w:lang w:val="vi-VN" w:eastAsia="x-none"/>
              </w:rPr>
            </w:pPr>
            <w:r w:rsidRPr="004731BC">
              <w:rPr>
                <w:sz w:val="26"/>
                <w:szCs w:val="26"/>
                <w:lang w:val="vi-VN" w:eastAsia="x-none"/>
              </w:rPr>
              <w:t>5</w:t>
            </w:r>
          </w:p>
        </w:tc>
        <w:tc>
          <w:tcPr>
            <w:tcW w:w="1351" w:type="pct"/>
            <w:vAlign w:val="center"/>
            <w:hideMark/>
          </w:tcPr>
          <w:p w14:paraId="7485BC17" w14:textId="77777777" w:rsidR="00514428" w:rsidRPr="004731BC" w:rsidRDefault="00514428" w:rsidP="005F0E7B">
            <w:pPr>
              <w:rPr>
                <w:sz w:val="26"/>
                <w:szCs w:val="26"/>
                <w:lang w:val="vi-VN" w:eastAsia="x-none"/>
              </w:rPr>
            </w:pPr>
            <w:r w:rsidRPr="004731BC">
              <w:rPr>
                <w:sz w:val="26"/>
                <w:szCs w:val="26"/>
                <w:lang w:val="vi-VN" w:eastAsia="x-none"/>
              </w:rPr>
              <w:t>total_earned</w:t>
            </w:r>
          </w:p>
        </w:tc>
        <w:tc>
          <w:tcPr>
            <w:tcW w:w="3175" w:type="pct"/>
            <w:vAlign w:val="center"/>
            <w:hideMark/>
          </w:tcPr>
          <w:p w14:paraId="498DAEBF" w14:textId="77777777" w:rsidR="00514428" w:rsidRPr="004731BC" w:rsidRDefault="00514428" w:rsidP="005F0E7B">
            <w:pPr>
              <w:rPr>
                <w:sz w:val="26"/>
                <w:szCs w:val="26"/>
                <w:lang w:val="vi-VN" w:eastAsia="x-none"/>
              </w:rPr>
            </w:pPr>
            <w:r w:rsidRPr="004731BC">
              <w:rPr>
                <w:sz w:val="26"/>
                <w:szCs w:val="26"/>
                <w:lang w:val="vi-VN" w:eastAsia="x-none"/>
              </w:rPr>
              <w:t>Tổng số tiền đã kiếm được từ trước tới nay.</w:t>
            </w:r>
          </w:p>
        </w:tc>
      </w:tr>
      <w:tr w:rsidR="00514428" w:rsidRPr="00650B6D" w14:paraId="356F3E22" w14:textId="77777777" w:rsidTr="005514ED">
        <w:trPr>
          <w:jc w:val="center"/>
        </w:trPr>
        <w:tc>
          <w:tcPr>
            <w:tcW w:w="473" w:type="pct"/>
            <w:vAlign w:val="center"/>
            <w:hideMark/>
          </w:tcPr>
          <w:p w14:paraId="4F767738" w14:textId="77777777" w:rsidR="00514428" w:rsidRPr="004731BC" w:rsidRDefault="00514428" w:rsidP="000F410D">
            <w:pPr>
              <w:jc w:val="center"/>
              <w:rPr>
                <w:sz w:val="26"/>
                <w:szCs w:val="26"/>
                <w:lang w:val="vi-VN" w:eastAsia="x-none"/>
              </w:rPr>
            </w:pPr>
            <w:r w:rsidRPr="004731BC">
              <w:rPr>
                <w:sz w:val="26"/>
                <w:szCs w:val="26"/>
                <w:lang w:val="vi-VN" w:eastAsia="x-none"/>
              </w:rPr>
              <w:t>6</w:t>
            </w:r>
          </w:p>
        </w:tc>
        <w:tc>
          <w:tcPr>
            <w:tcW w:w="1351" w:type="pct"/>
            <w:vAlign w:val="center"/>
            <w:hideMark/>
          </w:tcPr>
          <w:p w14:paraId="0EC8919D" w14:textId="77777777" w:rsidR="00514428" w:rsidRPr="004731BC" w:rsidRDefault="00514428" w:rsidP="005F0E7B">
            <w:pPr>
              <w:rPr>
                <w:sz w:val="26"/>
                <w:szCs w:val="26"/>
                <w:lang w:val="vi-VN" w:eastAsia="x-none"/>
              </w:rPr>
            </w:pPr>
            <w:r w:rsidRPr="004731BC">
              <w:rPr>
                <w:sz w:val="26"/>
                <w:szCs w:val="26"/>
                <w:lang w:val="vi-VN" w:eastAsia="x-none"/>
              </w:rPr>
              <w:t>total_spent</w:t>
            </w:r>
          </w:p>
        </w:tc>
        <w:tc>
          <w:tcPr>
            <w:tcW w:w="3175" w:type="pct"/>
            <w:vAlign w:val="center"/>
            <w:hideMark/>
          </w:tcPr>
          <w:p w14:paraId="3F86E796" w14:textId="77777777" w:rsidR="00514428" w:rsidRPr="004731BC" w:rsidRDefault="00514428" w:rsidP="005F0E7B">
            <w:pPr>
              <w:rPr>
                <w:sz w:val="26"/>
                <w:szCs w:val="26"/>
                <w:lang w:val="vi-VN" w:eastAsia="x-none"/>
              </w:rPr>
            </w:pPr>
            <w:r w:rsidRPr="004731BC">
              <w:rPr>
                <w:sz w:val="26"/>
                <w:szCs w:val="26"/>
                <w:lang w:val="vi-VN" w:eastAsia="x-none"/>
              </w:rPr>
              <w:t>Tổng số tiền đã tiêu.</w:t>
            </w:r>
          </w:p>
        </w:tc>
      </w:tr>
    </w:tbl>
    <w:p w14:paraId="07AF73A0" w14:textId="77777777" w:rsidR="00514428" w:rsidRPr="004731BC" w:rsidRDefault="00514428" w:rsidP="00514428">
      <w:pPr>
        <w:pStyle w:val="Noidung"/>
      </w:pPr>
      <w:r w:rsidRPr="004731BC">
        <w:t>Bảng: Transactions (Lịch sử giao dịch)</w:t>
      </w:r>
    </w:p>
    <w:p w14:paraId="7853BF80" w14:textId="40154575" w:rsidR="005F0E7B" w:rsidRPr="005F0E7B" w:rsidRDefault="005F0E7B" w:rsidP="005F0E7B">
      <w:pPr>
        <w:pStyle w:val="Caption"/>
        <w:keepNext/>
        <w:rPr>
          <w:lang w:val="vi-VN"/>
        </w:rPr>
      </w:pPr>
      <w:bookmarkStart w:id="138" w:name="_Toc217711303"/>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52</w:t>
      </w:r>
      <w:r w:rsidR="00B5572B">
        <w:fldChar w:fldCharType="end"/>
      </w:r>
      <w:r>
        <w:rPr>
          <w:lang w:val="vi-VN"/>
        </w:rPr>
        <w:t xml:space="preserve"> </w:t>
      </w:r>
      <w:r w:rsidR="00FD70DD">
        <w:rPr>
          <w:lang w:val="vi-VN"/>
        </w:rPr>
        <w:t xml:space="preserve">Đặc tả </w:t>
      </w:r>
      <w:r>
        <w:rPr>
          <w:lang w:val="vi-VN"/>
        </w:rPr>
        <w:t>bảng Transactions</w:t>
      </w:r>
      <w:bookmarkEnd w:id="138"/>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32"/>
        <w:gridCol w:w="1865"/>
        <w:gridCol w:w="6175"/>
      </w:tblGrid>
      <w:tr w:rsidR="00514428" w:rsidRPr="004731BC" w14:paraId="223DD432" w14:textId="77777777" w:rsidTr="005514ED">
        <w:trPr>
          <w:jc w:val="center"/>
        </w:trPr>
        <w:tc>
          <w:tcPr>
            <w:tcW w:w="417" w:type="pct"/>
            <w:vAlign w:val="center"/>
            <w:hideMark/>
          </w:tcPr>
          <w:p w14:paraId="70F3695C" w14:textId="77777777" w:rsidR="00514428" w:rsidRPr="004731BC" w:rsidRDefault="00514428" w:rsidP="000F410D">
            <w:pPr>
              <w:jc w:val="center"/>
              <w:rPr>
                <w:b/>
                <w:bCs/>
                <w:sz w:val="26"/>
                <w:szCs w:val="26"/>
                <w:lang w:val="vi-VN" w:eastAsia="x-none"/>
              </w:rPr>
            </w:pPr>
            <w:r w:rsidRPr="004731BC">
              <w:rPr>
                <w:b/>
                <w:bCs/>
                <w:sz w:val="26"/>
                <w:szCs w:val="26"/>
                <w:lang w:val="vi-VN" w:eastAsia="x-none"/>
              </w:rPr>
              <w:t>STT</w:t>
            </w:r>
          </w:p>
        </w:tc>
        <w:tc>
          <w:tcPr>
            <w:tcW w:w="1063" w:type="pct"/>
            <w:vAlign w:val="center"/>
            <w:hideMark/>
          </w:tcPr>
          <w:p w14:paraId="451DDD04" w14:textId="77777777" w:rsidR="00514428" w:rsidRPr="004731BC" w:rsidRDefault="00514428" w:rsidP="000F410D">
            <w:pPr>
              <w:jc w:val="center"/>
              <w:rPr>
                <w:b/>
                <w:bCs/>
                <w:sz w:val="26"/>
                <w:szCs w:val="26"/>
                <w:lang w:val="vi-VN" w:eastAsia="x-none"/>
              </w:rPr>
            </w:pPr>
            <w:r w:rsidRPr="004731BC">
              <w:rPr>
                <w:b/>
                <w:bCs/>
                <w:sz w:val="26"/>
                <w:szCs w:val="26"/>
                <w:lang w:val="vi-VN" w:eastAsia="x-none"/>
              </w:rPr>
              <w:t>Tên cột</w:t>
            </w:r>
          </w:p>
        </w:tc>
        <w:tc>
          <w:tcPr>
            <w:tcW w:w="3520" w:type="pct"/>
            <w:vAlign w:val="center"/>
            <w:hideMark/>
          </w:tcPr>
          <w:p w14:paraId="25B4C031" w14:textId="77777777" w:rsidR="00514428" w:rsidRPr="004731BC" w:rsidRDefault="00514428" w:rsidP="000F410D">
            <w:pPr>
              <w:jc w:val="center"/>
              <w:rPr>
                <w:b/>
                <w:bCs/>
                <w:sz w:val="26"/>
                <w:szCs w:val="26"/>
                <w:lang w:val="vi-VN" w:eastAsia="x-none"/>
              </w:rPr>
            </w:pPr>
            <w:r w:rsidRPr="004731BC">
              <w:rPr>
                <w:b/>
                <w:bCs/>
                <w:sz w:val="26"/>
                <w:szCs w:val="26"/>
                <w:lang w:val="vi-VN" w:eastAsia="x-none"/>
              </w:rPr>
              <w:t>Mô tả</w:t>
            </w:r>
          </w:p>
        </w:tc>
      </w:tr>
      <w:tr w:rsidR="00514428" w:rsidRPr="004731BC" w14:paraId="3AB4F193" w14:textId="77777777" w:rsidTr="005514ED">
        <w:trPr>
          <w:jc w:val="center"/>
        </w:trPr>
        <w:tc>
          <w:tcPr>
            <w:tcW w:w="417" w:type="pct"/>
            <w:vAlign w:val="center"/>
            <w:hideMark/>
          </w:tcPr>
          <w:p w14:paraId="39024513" w14:textId="77777777" w:rsidR="00514428" w:rsidRPr="004731BC" w:rsidRDefault="00514428" w:rsidP="000F410D">
            <w:pPr>
              <w:jc w:val="center"/>
              <w:rPr>
                <w:sz w:val="26"/>
                <w:szCs w:val="26"/>
                <w:lang w:val="vi-VN" w:eastAsia="x-none"/>
              </w:rPr>
            </w:pPr>
            <w:r w:rsidRPr="004731BC">
              <w:rPr>
                <w:sz w:val="26"/>
                <w:szCs w:val="26"/>
                <w:lang w:val="vi-VN" w:eastAsia="x-none"/>
              </w:rPr>
              <w:t>1</w:t>
            </w:r>
          </w:p>
        </w:tc>
        <w:tc>
          <w:tcPr>
            <w:tcW w:w="1063" w:type="pct"/>
            <w:vAlign w:val="center"/>
            <w:hideMark/>
          </w:tcPr>
          <w:p w14:paraId="2720CB9C" w14:textId="77777777" w:rsidR="00514428" w:rsidRPr="004731BC" w:rsidRDefault="00514428" w:rsidP="005F0E7B">
            <w:pPr>
              <w:rPr>
                <w:sz w:val="26"/>
                <w:szCs w:val="26"/>
                <w:lang w:val="vi-VN" w:eastAsia="x-none"/>
              </w:rPr>
            </w:pPr>
            <w:r w:rsidRPr="004731BC">
              <w:rPr>
                <w:sz w:val="26"/>
                <w:szCs w:val="26"/>
                <w:lang w:val="vi-VN" w:eastAsia="x-none"/>
              </w:rPr>
              <w:t>transaction_id</w:t>
            </w:r>
          </w:p>
        </w:tc>
        <w:tc>
          <w:tcPr>
            <w:tcW w:w="3520" w:type="pct"/>
            <w:vAlign w:val="center"/>
            <w:hideMark/>
          </w:tcPr>
          <w:p w14:paraId="302FF41E" w14:textId="77777777" w:rsidR="00514428" w:rsidRPr="004731BC" w:rsidRDefault="00514428" w:rsidP="005F0E7B">
            <w:pPr>
              <w:rPr>
                <w:sz w:val="26"/>
                <w:szCs w:val="26"/>
                <w:lang w:val="vi-VN" w:eastAsia="x-none"/>
              </w:rPr>
            </w:pPr>
            <w:r w:rsidRPr="004731BC">
              <w:rPr>
                <w:sz w:val="26"/>
                <w:szCs w:val="26"/>
                <w:lang w:val="vi-VN" w:eastAsia="x-none"/>
              </w:rPr>
              <w:t>Khóa chính.</w:t>
            </w:r>
          </w:p>
        </w:tc>
      </w:tr>
      <w:tr w:rsidR="00514428" w:rsidRPr="004731BC" w14:paraId="32495605" w14:textId="77777777" w:rsidTr="005514ED">
        <w:trPr>
          <w:jc w:val="center"/>
        </w:trPr>
        <w:tc>
          <w:tcPr>
            <w:tcW w:w="417" w:type="pct"/>
            <w:vAlign w:val="center"/>
            <w:hideMark/>
          </w:tcPr>
          <w:p w14:paraId="4AA4639A" w14:textId="77777777" w:rsidR="00514428" w:rsidRPr="004731BC" w:rsidRDefault="00514428" w:rsidP="000F410D">
            <w:pPr>
              <w:jc w:val="center"/>
              <w:rPr>
                <w:sz w:val="26"/>
                <w:szCs w:val="26"/>
                <w:lang w:val="vi-VN" w:eastAsia="x-none"/>
              </w:rPr>
            </w:pPr>
            <w:r w:rsidRPr="004731BC">
              <w:rPr>
                <w:sz w:val="26"/>
                <w:szCs w:val="26"/>
                <w:lang w:val="vi-VN" w:eastAsia="x-none"/>
              </w:rPr>
              <w:t>2</w:t>
            </w:r>
          </w:p>
        </w:tc>
        <w:tc>
          <w:tcPr>
            <w:tcW w:w="1063" w:type="pct"/>
            <w:vAlign w:val="center"/>
            <w:hideMark/>
          </w:tcPr>
          <w:p w14:paraId="1F8DE490" w14:textId="77777777" w:rsidR="00514428" w:rsidRPr="004731BC" w:rsidRDefault="00514428" w:rsidP="005F0E7B">
            <w:pPr>
              <w:rPr>
                <w:sz w:val="26"/>
                <w:szCs w:val="26"/>
                <w:lang w:val="vi-VN" w:eastAsia="x-none"/>
              </w:rPr>
            </w:pPr>
            <w:r w:rsidRPr="004731BC">
              <w:rPr>
                <w:sz w:val="26"/>
                <w:szCs w:val="26"/>
                <w:lang w:val="vi-VN" w:eastAsia="x-none"/>
              </w:rPr>
              <w:t>user_id</w:t>
            </w:r>
          </w:p>
        </w:tc>
        <w:tc>
          <w:tcPr>
            <w:tcW w:w="3520" w:type="pct"/>
            <w:vAlign w:val="center"/>
            <w:hideMark/>
          </w:tcPr>
          <w:p w14:paraId="21862515" w14:textId="77777777" w:rsidR="00514428" w:rsidRPr="004731BC" w:rsidRDefault="00514428" w:rsidP="005F0E7B">
            <w:pPr>
              <w:rPr>
                <w:sz w:val="26"/>
                <w:szCs w:val="26"/>
                <w:lang w:val="vi-VN" w:eastAsia="x-none"/>
              </w:rPr>
            </w:pPr>
            <w:r w:rsidRPr="004731BC">
              <w:rPr>
                <w:sz w:val="26"/>
                <w:szCs w:val="26"/>
                <w:lang w:val="vi-VN" w:eastAsia="x-none"/>
              </w:rPr>
              <w:t>Người thực hiện.</w:t>
            </w:r>
          </w:p>
        </w:tc>
      </w:tr>
      <w:tr w:rsidR="00514428" w:rsidRPr="004731BC" w14:paraId="21C06F6A" w14:textId="77777777" w:rsidTr="005514ED">
        <w:trPr>
          <w:jc w:val="center"/>
        </w:trPr>
        <w:tc>
          <w:tcPr>
            <w:tcW w:w="417" w:type="pct"/>
            <w:vAlign w:val="center"/>
            <w:hideMark/>
          </w:tcPr>
          <w:p w14:paraId="4275CAEB" w14:textId="77777777" w:rsidR="00514428" w:rsidRPr="004731BC" w:rsidRDefault="00514428" w:rsidP="000F410D">
            <w:pPr>
              <w:jc w:val="center"/>
              <w:rPr>
                <w:sz w:val="26"/>
                <w:szCs w:val="26"/>
                <w:lang w:val="vi-VN" w:eastAsia="x-none"/>
              </w:rPr>
            </w:pPr>
            <w:r w:rsidRPr="004731BC">
              <w:rPr>
                <w:sz w:val="26"/>
                <w:szCs w:val="26"/>
                <w:lang w:val="vi-VN" w:eastAsia="x-none"/>
              </w:rPr>
              <w:t>3</w:t>
            </w:r>
          </w:p>
        </w:tc>
        <w:tc>
          <w:tcPr>
            <w:tcW w:w="1063" w:type="pct"/>
            <w:vAlign w:val="center"/>
            <w:hideMark/>
          </w:tcPr>
          <w:p w14:paraId="3BF66FB0" w14:textId="77777777" w:rsidR="00514428" w:rsidRPr="004731BC" w:rsidRDefault="00514428" w:rsidP="005F0E7B">
            <w:pPr>
              <w:rPr>
                <w:sz w:val="26"/>
                <w:szCs w:val="26"/>
                <w:lang w:val="vi-VN" w:eastAsia="x-none"/>
              </w:rPr>
            </w:pPr>
            <w:r w:rsidRPr="004731BC">
              <w:rPr>
                <w:sz w:val="26"/>
                <w:szCs w:val="26"/>
                <w:lang w:val="vi-VN" w:eastAsia="x-none"/>
              </w:rPr>
              <w:t>currency_id</w:t>
            </w:r>
          </w:p>
        </w:tc>
        <w:tc>
          <w:tcPr>
            <w:tcW w:w="3520" w:type="pct"/>
            <w:vAlign w:val="center"/>
            <w:hideMark/>
          </w:tcPr>
          <w:p w14:paraId="7827965D" w14:textId="77777777" w:rsidR="00514428" w:rsidRPr="004731BC" w:rsidRDefault="00514428" w:rsidP="005F0E7B">
            <w:pPr>
              <w:rPr>
                <w:sz w:val="26"/>
                <w:szCs w:val="26"/>
                <w:lang w:val="vi-VN" w:eastAsia="x-none"/>
              </w:rPr>
            </w:pPr>
            <w:r w:rsidRPr="004731BC">
              <w:rPr>
                <w:sz w:val="26"/>
                <w:szCs w:val="26"/>
                <w:lang w:val="vi-VN" w:eastAsia="x-none"/>
              </w:rPr>
              <w:t>Loại tiền giao dịch.</w:t>
            </w:r>
          </w:p>
        </w:tc>
      </w:tr>
      <w:tr w:rsidR="00514428" w:rsidRPr="00650B6D" w14:paraId="155D4169" w14:textId="77777777" w:rsidTr="005514ED">
        <w:trPr>
          <w:jc w:val="center"/>
        </w:trPr>
        <w:tc>
          <w:tcPr>
            <w:tcW w:w="417" w:type="pct"/>
            <w:vAlign w:val="center"/>
            <w:hideMark/>
          </w:tcPr>
          <w:p w14:paraId="6E7EF246" w14:textId="77777777" w:rsidR="00514428" w:rsidRPr="004731BC" w:rsidRDefault="00514428" w:rsidP="000F410D">
            <w:pPr>
              <w:jc w:val="center"/>
              <w:rPr>
                <w:sz w:val="26"/>
                <w:szCs w:val="26"/>
                <w:lang w:val="vi-VN" w:eastAsia="x-none"/>
              </w:rPr>
            </w:pPr>
            <w:r w:rsidRPr="004731BC">
              <w:rPr>
                <w:sz w:val="26"/>
                <w:szCs w:val="26"/>
                <w:lang w:val="vi-VN" w:eastAsia="x-none"/>
              </w:rPr>
              <w:t>4</w:t>
            </w:r>
          </w:p>
        </w:tc>
        <w:tc>
          <w:tcPr>
            <w:tcW w:w="1063" w:type="pct"/>
            <w:vAlign w:val="center"/>
            <w:hideMark/>
          </w:tcPr>
          <w:p w14:paraId="17214D2F" w14:textId="77777777" w:rsidR="00514428" w:rsidRPr="004731BC" w:rsidRDefault="00514428" w:rsidP="005F0E7B">
            <w:pPr>
              <w:rPr>
                <w:sz w:val="26"/>
                <w:szCs w:val="26"/>
                <w:lang w:val="vi-VN" w:eastAsia="x-none"/>
              </w:rPr>
            </w:pPr>
            <w:r w:rsidRPr="004731BC">
              <w:rPr>
                <w:sz w:val="26"/>
                <w:szCs w:val="26"/>
                <w:lang w:val="vi-VN" w:eastAsia="x-none"/>
              </w:rPr>
              <w:t>amount</w:t>
            </w:r>
          </w:p>
        </w:tc>
        <w:tc>
          <w:tcPr>
            <w:tcW w:w="3520" w:type="pct"/>
            <w:vAlign w:val="center"/>
            <w:hideMark/>
          </w:tcPr>
          <w:p w14:paraId="739AD153" w14:textId="77777777" w:rsidR="00514428" w:rsidRPr="004731BC" w:rsidRDefault="00514428" w:rsidP="005F0E7B">
            <w:pPr>
              <w:rPr>
                <w:sz w:val="26"/>
                <w:szCs w:val="26"/>
                <w:lang w:val="vi-VN" w:eastAsia="x-none"/>
              </w:rPr>
            </w:pPr>
            <w:r w:rsidRPr="004731BC">
              <w:rPr>
                <w:sz w:val="26"/>
                <w:szCs w:val="26"/>
                <w:lang w:val="vi-VN" w:eastAsia="x-none"/>
              </w:rPr>
              <w:t>Số lượng (Dương là nhận, Âm là tiêu).</w:t>
            </w:r>
          </w:p>
        </w:tc>
      </w:tr>
      <w:tr w:rsidR="00514428" w:rsidRPr="00650B6D" w14:paraId="613BF6C2" w14:textId="77777777" w:rsidTr="005514ED">
        <w:trPr>
          <w:jc w:val="center"/>
        </w:trPr>
        <w:tc>
          <w:tcPr>
            <w:tcW w:w="417" w:type="pct"/>
            <w:vAlign w:val="center"/>
            <w:hideMark/>
          </w:tcPr>
          <w:p w14:paraId="35A30E1F" w14:textId="77777777" w:rsidR="00514428" w:rsidRPr="004731BC" w:rsidRDefault="00514428" w:rsidP="000F410D">
            <w:pPr>
              <w:jc w:val="center"/>
              <w:rPr>
                <w:sz w:val="26"/>
                <w:szCs w:val="26"/>
                <w:lang w:val="vi-VN" w:eastAsia="x-none"/>
              </w:rPr>
            </w:pPr>
            <w:r w:rsidRPr="004731BC">
              <w:rPr>
                <w:sz w:val="26"/>
                <w:szCs w:val="26"/>
                <w:lang w:val="vi-VN" w:eastAsia="x-none"/>
              </w:rPr>
              <w:t>5</w:t>
            </w:r>
          </w:p>
        </w:tc>
        <w:tc>
          <w:tcPr>
            <w:tcW w:w="1063" w:type="pct"/>
            <w:vAlign w:val="center"/>
            <w:hideMark/>
          </w:tcPr>
          <w:p w14:paraId="4B617ED9" w14:textId="77777777" w:rsidR="00514428" w:rsidRPr="004731BC" w:rsidRDefault="00514428" w:rsidP="005F0E7B">
            <w:pPr>
              <w:rPr>
                <w:sz w:val="26"/>
                <w:szCs w:val="26"/>
                <w:lang w:val="vi-VN" w:eastAsia="x-none"/>
              </w:rPr>
            </w:pPr>
            <w:r w:rsidRPr="004731BC">
              <w:rPr>
                <w:sz w:val="26"/>
                <w:szCs w:val="26"/>
                <w:lang w:val="vi-VN" w:eastAsia="x-none"/>
              </w:rPr>
              <w:t>description</w:t>
            </w:r>
          </w:p>
        </w:tc>
        <w:tc>
          <w:tcPr>
            <w:tcW w:w="3520" w:type="pct"/>
            <w:vAlign w:val="center"/>
            <w:hideMark/>
          </w:tcPr>
          <w:p w14:paraId="764C1E86" w14:textId="77777777" w:rsidR="00514428" w:rsidRPr="004731BC" w:rsidRDefault="00514428" w:rsidP="005F0E7B">
            <w:pPr>
              <w:rPr>
                <w:sz w:val="26"/>
                <w:szCs w:val="26"/>
                <w:lang w:val="vi-VN" w:eastAsia="x-none"/>
              </w:rPr>
            </w:pPr>
            <w:r w:rsidRPr="004731BC">
              <w:rPr>
                <w:sz w:val="26"/>
                <w:szCs w:val="26"/>
                <w:lang w:val="vi-VN" w:eastAsia="x-none"/>
              </w:rPr>
              <w:t>Mô tả giao dịch (VD: Mua gợi ý, Thưởng điểm danh).</w:t>
            </w:r>
          </w:p>
        </w:tc>
      </w:tr>
      <w:tr w:rsidR="00514428" w:rsidRPr="00650B6D" w14:paraId="34EEC9E9" w14:textId="77777777" w:rsidTr="005514ED">
        <w:trPr>
          <w:jc w:val="center"/>
        </w:trPr>
        <w:tc>
          <w:tcPr>
            <w:tcW w:w="417" w:type="pct"/>
            <w:vAlign w:val="center"/>
            <w:hideMark/>
          </w:tcPr>
          <w:p w14:paraId="547668E3" w14:textId="77777777" w:rsidR="00514428" w:rsidRPr="004731BC" w:rsidRDefault="00514428" w:rsidP="000F410D">
            <w:pPr>
              <w:jc w:val="center"/>
              <w:rPr>
                <w:sz w:val="26"/>
                <w:szCs w:val="26"/>
                <w:lang w:val="vi-VN" w:eastAsia="x-none"/>
              </w:rPr>
            </w:pPr>
            <w:r w:rsidRPr="004731BC">
              <w:rPr>
                <w:sz w:val="26"/>
                <w:szCs w:val="26"/>
                <w:lang w:val="vi-VN" w:eastAsia="x-none"/>
              </w:rPr>
              <w:t>6</w:t>
            </w:r>
          </w:p>
        </w:tc>
        <w:tc>
          <w:tcPr>
            <w:tcW w:w="1063" w:type="pct"/>
            <w:vAlign w:val="center"/>
            <w:hideMark/>
          </w:tcPr>
          <w:p w14:paraId="5DA2A255" w14:textId="77777777" w:rsidR="00514428" w:rsidRPr="004731BC" w:rsidRDefault="00514428" w:rsidP="005F0E7B">
            <w:pPr>
              <w:rPr>
                <w:sz w:val="26"/>
                <w:szCs w:val="26"/>
                <w:lang w:val="vi-VN" w:eastAsia="x-none"/>
              </w:rPr>
            </w:pPr>
            <w:r w:rsidRPr="004731BC">
              <w:rPr>
                <w:sz w:val="26"/>
                <w:szCs w:val="26"/>
                <w:lang w:val="vi-VN" w:eastAsia="x-none"/>
              </w:rPr>
              <w:t>reference_type</w:t>
            </w:r>
          </w:p>
        </w:tc>
        <w:tc>
          <w:tcPr>
            <w:tcW w:w="3520" w:type="pct"/>
            <w:vAlign w:val="center"/>
            <w:hideMark/>
          </w:tcPr>
          <w:p w14:paraId="433A76DD" w14:textId="77777777" w:rsidR="00514428" w:rsidRPr="004731BC" w:rsidRDefault="00514428" w:rsidP="005F0E7B">
            <w:pPr>
              <w:rPr>
                <w:sz w:val="26"/>
                <w:szCs w:val="26"/>
                <w:lang w:val="vi-VN" w:eastAsia="x-none"/>
              </w:rPr>
            </w:pPr>
            <w:r w:rsidRPr="004731BC">
              <w:rPr>
                <w:sz w:val="26"/>
                <w:szCs w:val="26"/>
                <w:lang w:val="vi-VN" w:eastAsia="x-none"/>
              </w:rPr>
              <w:t>Loại đối tượng liên quan (VD: Mua Skill, Mua Badge).</w:t>
            </w:r>
          </w:p>
        </w:tc>
      </w:tr>
      <w:tr w:rsidR="00514428" w:rsidRPr="00650B6D" w14:paraId="0B0EDDAE" w14:textId="77777777" w:rsidTr="005514ED">
        <w:trPr>
          <w:jc w:val="center"/>
        </w:trPr>
        <w:tc>
          <w:tcPr>
            <w:tcW w:w="417" w:type="pct"/>
            <w:vAlign w:val="center"/>
            <w:hideMark/>
          </w:tcPr>
          <w:p w14:paraId="47C4D060" w14:textId="77777777" w:rsidR="00514428" w:rsidRPr="004731BC" w:rsidRDefault="00514428" w:rsidP="000F410D">
            <w:pPr>
              <w:jc w:val="center"/>
              <w:rPr>
                <w:sz w:val="26"/>
                <w:szCs w:val="26"/>
                <w:lang w:val="vi-VN" w:eastAsia="x-none"/>
              </w:rPr>
            </w:pPr>
            <w:r w:rsidRPr="004731BC">
              <w:rPr>
                <w:sz w:val="26"/>
                <w:szCs w:val="26"/>
                <w:lang w:val="vi-VN" w:eastAsia="x-none"/>
              </w:rPr>
              <w:t>7</w:t>
            </w:r>
          </w:p>
        </w:tc>
        <w:tc>
          <w:tcPr>
            <w:tcW w:w="1063" w:type="pct"/>
            <w:vAlign w:val="center"/>
            <w:hideMark/>
          </w:tcPr>
          <w:p w14:paraId="647ADFD2" w14:textId="77777777" w:rsidR="00514428" w:rsidRPr="004731BC" w:rsidRDefault="00514428" w:rsidP="005F0E7B">
            <w:pPr>
              <w:rPr>
                <w:sz w:val="26"/>
                <w:szCs w:val="26"/>
                <w:lang w:val="vi-VN" w:eastAsia="x-none"/>
              </w:rPr>
            </w:pPr>
            <w:r w:rsidRPr="004731BC">
              <w:rPr>
                <w:sz w:val="26"/>
                <w:szCs w:val="26"/>
                <w:lang w:val="vi-VN" w:eastAsia="x-none"/>
              </w:rPr>
              <w:t>balance_before</w:t>
            </w:r>
          </w:p>
        </w:tc>
        <w:tc>
          <w:tcPr>
            <w:tcW w:w="3520" w:type="pct"/>
            <w:vAlign w:val="center"/>
            <w:hideMark/>
          </w:tcPr>
          <w:p w14:paraId="58E9592C" w14:textId="77777777" w:rsidR="00514428" w:rsidRPr="004731BC" w:rsidRDefault="00514428" w:rsidP="005F0E7B">
            <w:pPr>
              <w:rPr>
                <w:sz w:val="26"/>
                <w:szCs w:val="26"/>
                <w:lang w:val="vi-VN" w:eastAsia="x-none"/>
              </w:rPr>
            </w:pPr>
            <w:r w:rsidRPr="004731BC">
              <w:rPr>
                <w:sz w:val="26"/>
                <w:szCs w:val="26"/>
                <w:lang w:val="vi-VN" w:eastAsia="x-none"/>
              </w:rPr>
              <w:t>Số dư trước giao dịch.</w:t>
            </w:r>
          </w:p>
        </w:tc>
      </w:tr>
      <w:tr w:rsidR="00514428" w:rsidRPr="00650B6D" w14:paraId="0AE41D82" w14:textId="77777777" w:rsidTr="005514ED">
        <w:trPr>
          <w:jc w:val="center"/>
        </w:trPr>
        <w:tc>
          <w:tcPr>
            <w:tcW w:w="417" w:type="pct"/>
            <w:vAlign w:val="center"/>
            <w:hideMark/>
          </w:tcPr>
          <w:p w14:paraId="545B16E1" w14:textId="77777777" w:rsidR="00514428" w:rsidRPr="004731BC" w:rsidRDefault="00514428" w:rsidP="000F410D">
            <w:pPr>
              <w:jc w:val="center"/>
              <w:rPr>
                <w:sz w:val="26"/>
                <w:szCs w:val="26"/>
                <w:lang w:val="vi-VN" w:eastAsia="x-none"/>
              </w:rPr>
            </w:pPr>
            <w:r w:rsidRPr="004731BC">
              <w:rPr>
                <w:sz w:val="26"/>
                <w:szCs w:val="26"/>
                <w:lang w:val="vi-VN" w:eastAsia="x-none"/>
              </w:rPr>
              <w:t>8</w:t>
            </w:r>
          </w:p>
        </w:tc>
        <w:tc>
          <w:tcPr>
            <w:tcW w:w="1063" w:type="pct"/>
            <w:vAlign w:val="center"/>
            <w:hideMark/>
          </w:tcPr>
          <w:p w14:paraId="45899832" w14:textId="77777777" w:rsidR="00514428" w:rsidRPr="004731BC" w:rsidRDefault="00514428" w:rsidP="005F0E7B">
            <w:pPr>
              <w:rPr>
                <w:sz w:val="26"/>
                <w:szCs w:val="26"/>
                <w:lang w:val="vi-VN" w:eastAsia="x-none"/>
              </w:rPr>
            </w:pPr>
            <w:r w:rsidRPr="004731BC">
              <w:rPr>
                <w:sz w:val="26"/>
                <w:szCs w:val="26"/>
                <w:lang w:val="vi-VN" w:eastAsia="x-none"/>
              </w:rPr>
              <w:t>balance_after</w:t>
            </w:r>
          </w:p>
        </w:tc>
        <w:tc>
          <w:tcPr>
            <w:tcW w:w="3520" w:type="pct"/>
            <w:vAlign w:val="center"/>
            <w:hideMark/>
          </w:tcPr>
          <w:p w14:paraId="4AA08391" w14:textId="77777777" w:rsidR="00514428" w:rsidRPr="004731BC" w:rsidRDefault="00514428" w:rsidP="005F0E7B">
            <w:pPr>
              <w:rPr>
                <w:sz w:val="26"/>
                <w:szCs w:val="26"/>
                <w:lang w:val="vi-VN" w:eastAsia="x-none"/>
              </w:rPr>
            </w:pPr>
            <w:r w:rsidRPr="004731BC">
              <w:rPr>
                <w:sz w:val="26"/>
                <w:szCs w:val="26"/>
                <w:lang w:val="vi-VN" w:eastAsia="x-none"/>
              </w:rPr>
              <w:t>Số dư sau giao dịch.</w:t>
            </w:r>
          </w:p>
        </w:tc>
      </w:tr>
    </w:tbl>
    <w:p w14:paraId="6C4CB0CE" w14:textId="77777777" w:rsidR="00514428" w:rsidRPr="004731BC" w:rsidRDefault="00514428" w:rsidP="00514428">
      <w:pPr>
        <w:pStyle w:val="Noidung"/>
      </w:pPr>
      <w:r w:rsidRPr="004731BC">
        <w:t>Bảng: UserInventories (Kho đồ người dùng)</w:t>
      </w:r>
    </w:p>
    <w:p w14:paraId="6FF8EC1C" w14:textId="0F236A4D" w:rsidR="005F0E7B" w:rsidRPr="005F0E7B" w:rsidRDefault="005F0E7B" w:rsidP="005F0E7B">
      <w:pPr>
        <w:pStyle w:val="Caption"/>
        <w:keepNext/>
        <w:rPr>
          <w:lang w:val="vi-VN"/>
        </w:rPr>
      </w:pPr>
      <w:bookmarkStart w:id="139" w:name="_Toc217711304"/>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53</w:t>
      </w:r>
      <w:r w:rsidR="00B5572B">
        <w:fldChar w:fldCharType="end"/>
      </w:r>
      <w:r>
        <w:rPr>
          <w:lang w:val="vi-VN"/>
        </w:rPr>
        <w:t xml:space="preserve"> </w:t>
      </w:r>
      <w:r w:rsidR="00FD70DD">
        <w:rPr>
          <w:lang w:val="vi-VN"/>
        </w:rPr>
        <w:t xml:space="preserve">Đặc tả </w:t>
      </w:r>
      <w:r>
        <w:rPr>
          <w:lang w:val="vi-VN"/>
        </w:rPr>
        <w:t>bảng UserInventories</w:t>
      </w:r>
      <w:bookmarkEnd w:id="139"/>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930"/>
        <w:gridCol w:w="2028"/>
        <w:gridCol w:w="5814"/>
      </w:tblGrid>
      <w:tr w:rsidR="00514428" w:rsidRPr="004731BC" w14:paraId="141F22A3" w14:textId="77777777" w:rsidTr="005514ED">
        <w:trPr>
          <w:jc w:val="center"/>
        </w:trPr>
        <w:tc>
          <w:tcPr>
            <w:tcW w:w="530" w:type="pct"/>
            <w:vAlign w:val="center"/>
            <w:hideMark/>
          </w:tcPr>
          <w:p w14:paraId="5527D1F6" w14:textId="77777777" w:rsidR="00514428" w:rsidRPr="004731BC" w:rsidRDefault="00514428" w:rsidP="000F410D">
            <w:pPr>
              <w:jc w:val="center"/>
              <w:rPr>
                <w:b/>
                <w:bCs/>
                <w:sz w:val="26"/>
                <w:szCs w:val="26"/>
                <w:lang w:val="vi-VN" w:eastAsia="x-none"/>
              </w:rPr>
            </w:pPr>
            <w:r w:rsidRPr="004731BC">
              <w:rPr>
                <w:b/>
                <w:bCs/>
                <w:sz w:val="26"/>
                <w:szCs w:val="26"/>
                <w:lang w:val="vi-VN" w:eastAsia="x-none"/>
              </w:rPr>
              <w:t>STT</w:t>
            </w:r>
          </w:p>
        </w:tc>
        <w:tc>
          <w:tcPr>
            <w:tcW w:w="1156" w:type="pct"/>
            <w:vAlign w:val="center"/>
            <w:hideMark/>
          </w:tcPr>
          <w:p w14:paraId="73AE9F68" w14:textId="77777777" w:rsidR="00514428" w:rsidRPr="004731BC" w:rsidRDefault="00514428" w:rsidP="000F410D">
            <w:pPr>
              <w:jc w:val="center"/>
              <w:rPr>
                <w:b/>
                <w:bCs/>
                <w:sz w:val="26"/>
                <w:szCs w:val="26"/>
                <w:lang w:val="vi-VN" w:eastAsia="x-none"/>
              </w:rPr>
            </w:pPr>
            <w:r w:rsidRPr="004731BC">
              <w:rPr>
                <w:b/>
                <w:bCs/>
                <w:sz w:val="26"/>
                <w:szCs w:val="26"/>
                <w:lang w:val="vi-VN" w:eastAsia="x-none"/>
              </w:rPr>
              <w:t>Tên cột</w:t>
            </w:r>
          </w:p>
        </w:tc>
        <w:tc>
          <w:tcPr>
            <w:tcW w:w="3314" w:type="pct"/>
            <w:vAlign w:val="center"/>
            <w:hideMark/>
          </w:tcPr>
          <w:p w14:paraId="0D265F35" w14:textId="77777777" w:rsidR="00514428" w:rsidRPr="004731BC" w:rsidRDefault="00514428" w:rsidP="000F410D">
            <w:pPr>
              <w:jc w:val="center"/>
              <w:rPr>
                <w:b/>
                <w:bCs/>
                <w:sz w:val="26"/>
                <w:szCs w:val="26"/>
                <w:lang w:val="vi-VN" w:eastAsia="x-none"/>
              </w:rPr>
            </w:pPr>
            <w:r w:rsidRPr="004731BC">
              <w:rPr>
                <w:b/>
                <w:bCs/>
                <w:sz w:val="26"/>
                <w:szCs w:val="26"/>
                <w:lang w:val="vi-VN" w:eastAsia="x-none"/>
              </w:rPr>
              <w:t>Mô tả</w:t>
            </w:r>
          </w:p>
        </w:tc>
      </w:tr>
      <w:tr w:rsidR="00514428" w:rsidRPr="004731BC" w14:paraId="30E6C646" w14:textId="77777777" w:rsidTr="005514ED">
        <w:trPr>
          <w:jc w:val="center"/>
        </w:trPr>
        <w:tc>
          <w:tcPr>
            <w:tcW w:w="530" w:type="pct"/>
            <w:vAlign w:val="center"/>
            <w:hideMark/>
          </w:tcPr>
          <w:p w14:paraId="09808B67" w14:textId="77777777" w:rsidR="00514428" w:rsidRPr="004731BC" w:rsidRDefault="00514428" w:rsidP="000F410D">
            <w:pPr>
              <w:jc w:val="center"/>
              <w:rPr>
                <w:sz w:val="26"/>
                <w:szCs w:val="26"/>
                <w:lang w:val="vi-VN" w:eastAsia="x-none"/>
              </w:rPr>
            </w:pPr>
            <w:r w:rsidRPr="004731BC">
              <w:rPr>
                <w:sz w:val="26"/>
                <w:szCs w:val="26"/>
                <w:lang w:val="vi-VN" w:eastAsia="x-none"/>
              </w:rPr>
              <w:t>1</w:t>
            </w:r>
          </w:p>
        </w:tc>
        <w:tc>
          <w:tcPr>
            <w:tcW w:w="1156" w:type="pct"/>
            <w:vAlign w:val="center"/>
            <w:hideMark/>
          </w:tcPr>
          <w:p w14:paraId="2370AD23" w14:textId="77777777" w:rsidR="00514428" w:rsidRPr="004731BC" w:rsidRDefault="00514428" w:rsidP="005F0E7B">
            <w:pPr>
              <w:rPr>
                <w:sz w:val="26"/>
                <w:szCs w:val="26"/>
                <w:lang w:val="vi-VN" w:eastAsia="x-none"/>
              </w:rPr>
            </w:pPr>
            <w:r w:rsidRPr="004731BC">
              <w:rPr>
                <w:sz w:val="26"/>
                <w:szCs w:val="26"/>
                <w:lang w:val="vi-VN" w:eastAsia="x-none"/>
              </w:rPr>
              <w:t>inventory_id</w:t>
            </w:r>
          </w:p>
        </w:tc>
        <w:tc>
          <w:tcPr>
            <w:tcW w:w="3314" w:type="pct"/>
            <w:vAlign w:val="center"/>
            <w:hideMark/>
          </w:tcPr>
          <w:p w14:paraId="34AECC77" w14:textId="77777777" w:rsidR="00514428" w:rsidRPr="004731BC" w:rsidRDefault="00514428" w:rsidP="005F0E7B">
            <w:pPr>
              <w:rPr>
                <w:sz w:val="26"/>
                <w:szCs w:val="26"/>
                <w:lang w:val="vi-VN" w:eastAsia="x-none"/>
              </w:rPr>
            </w:pPr>
            <w:r w:rsidRPr="004731BC">
              <w:rPr>
                <w:sz w:val="26"/>
                <w:szCs w:val="26"/>
                <w:lang w:val="vi-VN" w:eastAsia="x-none"/>
              </w:rPr>
              <w:t>Khóa chính.</w:t>
            </w:r>
          </w:p>
        </w:tc>
      </w:tr>
      <w:tr w:rsidR="00514428" w:rsidRPr="004731BC" w14:paraId="5B7E7EC7" w14:textId="77777777" w:rsidTr="005514ED">
        <w:trPr>
          <w:jc w:val="center"/>
        </w:trPr>
        <w:tc>
          <w:tcPr>
            <w:tcW w:w="530" w:type="pct"/>
            <w:vAlign w:val="center"/>
            <w:hideMark/>
          </w:tcPr>
          <w:p w14:paraId="20514B7D" w14:textId="77777777" w:rsidR="00514428" w:rsidRPr="004731BC" w:rsidRDefault="00514428" w:rsidP="000F410D">
            <w:pPr>
              <w:jc w:val="center"/>
              <w:rPr>
                <w:sz w:val="26"/>
                <w:szCs w:val="26"/>
                <w:lang w:val="vi-VN" w:eastAsia="x-none"/>
              </w:rPr>
            </w:pPr>
            <w:r w:rsidRPr="004731BC">
              <w:rPr>
                <w:sz w:val="26"/>
                <w:szCs w:val="26"/>
                <w:lang w:val="vi-VN" w:eastAsia="x-none"/>
              </w:rPr>
              <w:t>2</w:t>
            </w:r>
          </w:p>
        </w:tc>
        <w:tc>
          <w:tcPr>
            <w:tcW w:w="1156" w:type="pct"/>
            <w:vAlign w:val="center"/>
            <w:hideMark/>
          </w:tcPr>
          <w:p w14:paraId="69C9CF01" w14:textId="77777777" w:rsidR="00514428" w:rsidRPr="004731BC" w:rsidRDefault="00514428" w:rsidP="005F0E7B">
            <w:pPr>
              <w:rPr>
                <w:sz w:val="26"/>
                <w:szCs w:val="26"/>
                <w:lang w:val="vi-VN" w:eastAsia="x-none"/>
              </w:rPr>
            </w:pPr>
            <w:r w:rsidRPr="004731BC">
              <w:rPr>
                <w:sz w:val="26"/>
                <w:szCs w:val="26"/>
                <w:lang w:val="vi-VN" w:eastAsia="x-none"/>
              </w:rPr>
              <w:t>user_id</w:t>
            </w:r>
          </w:p>
        </w:tc>
        <w:tc>
          <w:tcPr>
            <w:tcW w:w="3314" w:type="pct"/>
            <w:vAlign w:val="center"/>
            <w:hideMark/>
          </w:tcPr>
          <w:p w14:paraId="7E1735F9" w14:textId="77777777" w:rsidR="00514428" w:rsidRPr="004731BC" w:rsidRDefault="00514428" w:rsidP="005F0E7B">
            <w:pPr>
              <w:rPr>
                <w:sz w:val="26"/>
                <w:szCs w:val="26"/>
                <w:lang w:val="vi-VN" w:eastAsia="x-none"/>
              </w:rPr>
            </w:pPr>
            <w:r w:rsidRPr="004731BC">
              <w:rPr>
                <w:sz w:val="26"/>
                <w:szCs w:val="26"/>
                <w:lang w:val="vi-VN" w:eastAsia="x-none"/>
              </w:rPr>
              <w:t>Mã người dùng.</w:t>
            </w:r>
          </w:p>
        </w:tc>
      </w:tr>
      <w:tr w:rsidR="00514428" w:rsidRPr="004731BC" w14:paraId="1DDC87E4" w14:textId="77777777" w:rsidTr="005514ED">
        <w:trPr>
          <w:jc w:val="center"/>
        </w:trPr>
        <w:tc>
          <w:tcPr>
            <w:tcW w:w="530" w:type="pct"/>
            <w:vAlign w:val="center"/>
            <w:hideMark/>
          </w:tcPr>
          <w:p w14:paraId="1ED272BC" w14:textId="77777777" w:rsidR="00514428" w:rsidRPr="004731BC" w:rsidRDefault="00514428" w:rsidP="000F410D">
            <w:pPr>
              <w:jc w:val="center"/>
              <w:rPr>
                <w:sz w:val="26"/>
                <w:szCs w:val="26"/>
                <w:lang w:val="vi-VN" w:eastAsia="x-none"/>
              </w:rPr>
            </w:pPr>
            <w:r w:rsidRPr="004731BC">
              <w:rPr>
                <w:sz w:val="26"/>
                <w:szCs w:val="26"/>
                <w:lang w:val="vi-VN" w:eastAsia="x-none"/>
              </w:rPr>
              <w:t>3</w:t>
            </w:r>
          </w:p>
        </w:tc>
        <w:tc>
          <w:tcPr>
            <w:tcW w:w="1156" w:type="pct"/>
            <w:vAlign w:val="center"/>
            <w:hideMark/>
          </w:tcPr>
          <w:p w14:paraId="0A8852FE" w14:textId="77777777" w:rsidR="00514428" w:rsidRPr="004731BC" w:rsidRDefault="00514428" w:rsidP="005F0E7B">
            <w:pPr>
              <w:rPr>
                <w:sz w:val="26"/>
                <w:szCs w:val="26"/>
                <w:lang w:val="vi-VN" w:eastAsia="x-none"/>
              </w:rPr>
            </w:pPr>
            <w:r w:rsidRPr="004731BC">
              <w:rPr>
                <w:sz w:val="26"/>
                <w:szCs w:val="26"/>
                <w:lang w:val="vi-VN" w:eastAsia="x-none"/>
              </w:rPr>
              <w:t>item_id</w:t>
            </w:r>
          </w:p>
        </w:tc>
        <w:tc>
          <w:tcPr>
            <w:tcW w:w="3314" w:type="pct"/>
            <w:vAlign w:val="center"/>
            <w:hideMark/>
          </w:tcPr>
          <w:p w14:paraId="2AE492B2" w14:textId="77777777" w:rsidR="00514428" w:rsidRPr="004731BC" w:rsidRDefault="00514428" w:rsidP="005F0E7B">
            <w:pPr>
              <w:rPr>
                <w:sz w:val="26"/>
                <w:szCs w:val="26"/>
                <w:lang w:val="vi-VN" w:eastAsia="x-none"/>
              </w:rPr>
            </w:pPr>
            <w:r w:rsidRPr="004731BC">
              <w:rPr>
                <w:sz w:val="26"/>
                <w:szCs w:val="26"/>
                <w:lang w:val="vi-VN" w:eastAsia="x-none"/>
              </w:rPr>
              <w:t>Mã vật phẩm.</w:t>
            </w:r>
          </w:p>
        </w:tc>
      </w:tr>
      <w:tr w:rsidR="00514428" w:rsidRPr="004731BC" w14:paraId="2DE96F95" w14:textId="77777777" w:rsidTr="005514ED">
        <w:trPr>
          <w:jc w:val="center"/>
        </w:trPr>
        <w:tc>
          <w:tcPr>
            <w:tcW w:w="530" w:type="pct"/>
            <w:vAlign w:val="center"/>
            <w:hideMark/>
          </w:tcPr>
          <w:p w14:paraId="3055E569" w14:textId="77777777" w:rsidR="00514428" w:rsidRPr="004731BC" w:rsidRDefault="00514428" w:rsidP="000F410D">
            <w:pPr>
              <w:jc w:val="center"/>
              <w:rPr>
                <w:sz w:val="26"/>
                <w:szCs w:val="26"/>
                <w:lang w:val="vi-VN" w:eastAsia="x-none"/>
              </w:rPr>
            </w:pPr>
            <w:r w:rsidRPr="004731BC">
              <w:rPr>
                <w:sz w:val="26"/>
                <w:szCs w:val="26"/>
                <w:lang w:val="vi-VN" w:eastAsia="x-none"/>
              </w:rPr>
              <w:t>4</w:t>
            </w:r>
          </w:p>
        </w:tc>
        <w:tc>
          <w:tcPr>
            <w:tcW w:w="1156" w:type="pct"/>
            <w:vAlign w:val="center"/>
            <w:hideMark/>
          </w:tcPr>
          <w:p w14:paraId="6A4EADBB" w14:textId="77777777" w:rsidR="00514428" w:rsidRPr="004731BC" w:rsidRDefault="00514428" w:rsidP="005F0E7B">
            <w:pPr>
              <w:rPr>
                <w:sz w:val="26"/>
                <w:szCs w:val="26"/>
                <w:lang w:val="vi-VN" w:eastAsia="x-none"/>
              </w:rPr>
            </w:pPr>
            <w:r w:rsidRPr="004731BC">
              <w:rPr>
                <w:sz w:val="26"/>
                <w:szCs w:val="26"/>
                <w:lang w:val="vi-VN" w:eastAsia="x-none"/>
              </w:rPr>
              <w:t>item_type</w:t>
            </w:r>
          </w:p>
        </w:tc>
        <w:tc>
          <w:tcPr>
            <w:tcW w:w="3314" w:type="pct"/>
            <w:vAlign w:val="center"/>
            <w:hideMark/>
          </w:tcPr>
          <w:p w14:paraId="676BCECD" w14:textId="77777777" w:rsidR="00514428" w:rsidRPr="004731BC" w:rsidRDefault="00514428" w:rsidP="005F0E7B">
            <w:pPr>
              <w:rPr>
                <w:sz w:val="26"/>
                <w:szCs w:val="26"/>
                <w:lang w:val="vi-VN" w:eastAsia="x-none"/>
              </w:rPr>
            </w:pPr>
            <w:r w:rsidRPr="004731BC">
              <w:rPr>
                <w:sz w:val="26"/>
                <w:szCs w:val="26"/>
                <w:lang w:val="vi-VN" w:eastAsia="x-none"/>
              </w:rPr>
              <w:t>Loại vật phẩm (Skill, PowerUp, Skin...).</w:t>
            </w:r>
          </w:p>
        </w:tc>
      </w:tr>
      <w:tr w:rsidR="00514428" w:rsidRPr="004731BC" w14:paraId="39D2028C" w14:textId="77777777" w:rsidTr="005514ED">
        <w:trPr>
          <w:jc w:val="center"/>
        </w:trPr>
        <w:tc>
          <w:tcPr>
            <w:tcW w:w="530" w:type="pct"/>
            <w:vAlign w:val="center"/>
            <w:hideMark/>
          </w:tcPr>
          <w:p w14:paraId="6F6A6A30" w14:textId="77777777" w:rsidR="00514428" w:rsidRPr="004731BC" w:rsidRDefault="00514428" w:rsidP="000F410D">
            <w:pPr>
              <w:jc w:val="center"/>
              <w:rPr>
                <w:sz w:val="26"/>
                <w:szCs w:val="26"/>
                <w:lang w:val="vi-VN" w:eastAsia="x-none"/>
              </w:rPr>
            </w:pPr>
            <w:r w:rsidRPr="004731BC">
              <w:rPr>
                <w:sz w:val="26"/>
                <w:szCs w:val="26"/>
                <w:lang w:val="vi-VN" w:eastAsia="x-none"/>
              </w:rPr>
              <w:t>5</w:t>
            </w:r>
          </w:p>
        </w:tc>
        <w:tc>
          <w:tcPr>
            <w:tcW w:w="1156" w:type="pct"/>
            <w:vAlign w:val="center"/>
            <w:hideMark/>
          </w:tcPr>
          <w:p w14:paraId="6078A314" w14:textId="77777777" w:rsidR="00514428" w:rsidRPr="004731BC" w:rsidRDefault="00514428" w:rsidP="005F0E7B">
            <w:pPr>
              <w:rPr>
                <w:sz w:val="26"/>
                <w:szCs w:val="26"/>
                <w:lang w:val="vi-VN" w:eastAsia="x-none"/>
              </w:rPr>
            </w:pPr>
            <w:r w:rsidRPr="004731BC">
              <w:rPr>
                <w:sz w:val="26"/>
                <w:szCs w:val="26"/>
                <w:lang w:val="vi-VN" w:eastAsia="x-none"/>
              </w:rPr>
              <w:t>quantity</w:t>
            </w:r>
          </w:p>
        </w:tc>
        <w:tc>
          <w:tcPr>
            <w:tcW w:w="3314" w:type="pct"/>
            <w:vAlign w:val="center"/>
            <w:hideMark/>
          </w:tcPr>
          <w:p w14:paraId="0F1528FC" w14:textId="77777777" w:rsidR="00514428" w:rsidRPr="004731BC" w:rsidRDefault="00514428" w:rsidP="005F0E7B">
            <w:pPr>
              <w:rPr>
                <w:sz w:val="26"/>
                <w:szCs w:val="26"/>
                <w:lang w:val="vi-VN" w:eastAsia="x-none"/>
              </w:rPr>
            </w:pPr>
            <w:r w:rsidRPr="004731BC">
              <w:rPr>
                <w:sz w:val="26"/>
                <w:szCs w:val="26"/>
                <w:lang w:val="vi-VN" w:eastAsia="x-none"/>
              </w:rPr>
              <w:t>Số lượng đang có.</w:t>
            </w:r>
          </w:p>
        </w:tc>
      </w:tr>
      <w:tr w:rsidR="00514428" w:rsidRPr="00650B6D" w14:paraId="7DA876F0" w14:textId="77777777" w:rsidTr="005514ED">
        <w:trPr>
          <w:jc w:val="center"/>
        </w:trPr>
        <w:tc>
          <w:tcPr>
            <w:tcW w:w="530" w:type="pct"/>
            <w:vAlign w:val="center"/>
            <w:hideMark/>
          </w:tcPr>
          <w:p w14:paraId="48B874C6" w14:textId="77777777" w:rsidR="00514428" w:rsidRPr="004731BC" w:rsidRDefault="00514428" w:rsidP="000F410D">
            <w:pPr>
              <w:jc w:val="center"/>
              <w:rPr>
                <w:sz w:val="26"/>
                <w:szCs w:val="26"/>
                <w:lang w:val="vi-VN" w:eastAsia="x-none"/>
              </w:rPr>
            </w:pPr>
            <w:r w:rsidRPr="004731BC">
              <w:rPr>
                <w:sz w:val="26"/>
                <w:szCs w:val="26"/>
                <w:lang w:val="vi-VN" w:eastAsia="x-none"/>
              </w:rPr>
              <w:t>6</w:t>
            </w:r>
          </w:p>
        </w:tc>
        <w:tc>
          <w:tcPr>
            <w:tcW w:w="1156" w:type="pct"/>
            <w:vAlign w:val="center"/>
            <w:hideMark/>
          </w:tcPr>
          <w:p w14:paraId="6764A772" w14:textId="77777777" w:rsidR="00514428" w:rsidRPr="004731BC" w:rsidRDefault="00514428" w:rsidP="005F0E7B">
            <w:pPr>
              <w:rPr>
                <w:sz w:val="26"/>
                <w:szCs w:val="26"/>
                <w:lang w:val="vi-VN" w:eastAsia="x-none"/>
              </w:rPr>
            </w:pPr>
            <w:r w:rsidRPr="004731BC">
              <w:rPr>
                <w:sz w:val="26"/>
                <w:szCs w:val="26"/>
                <w:lang w:val="vi-VN" w:eastAsia="x-none"/>
              </w:rPr>
              <w:t>is_equipped</w:t>
            </w:r>
          </w:p>
        </w:tc>
        <w:tc>
          <w:tcPr>
            <w:tcW w:w="3314" w:type="pct"/>
            <w:vAlign w:val="center"/>
            <w:hideMark/>
          </w:tcPr>
          <w:p w14:paraId="1B78A040" w14:textId="77777777" w:rsidR="00514428" w:rsidRPr="004731BC" w:rsidRDefault="00514428" w:rsidP="005F0E7B">
            <w:pPr>
              <w:rPr>
                <w:sz w:val="26"/>
                <w:szCs w:val="26"/>
                <w:lang w:val="vi-VN" w:eastAsia="x-none"/>
              </w:rPr>
            </w:pPr>
            <w:r w:rsidRPr="004731BC">
              <w:rPr>
                <w:sz w:val="26"/>
                <w:szCs w:val="26"/>
                <w:lang w:val="vi-VN" w:eastAsia="x-none"/>
              </w:rPr>
              <w:t>Đang trang bị/sử dụng hay không.</w:t>
            </w:r>
          </w:p>
        </w:tc>
      </w:tr>
    </w:tbl>
    <w:p w14:paraId="4936900C" w14:textId="77777777" w:rsidR="005F0E7B" w:rsidRDefault="005F0E7B" w:rsidP="00514428">
      <w:pPr>
        <w:pStyle w:val="Noidung"/>
      </w:pPr>
    </w:p>
    <w:p w14:paraId="7D74B084" w14:textId="19A9E6DF" w:rsidR="00514428" w:rsidRPr="004731BC" w:rsidRDefault="00514428" w:rsidP="00514428">
      <w:pPr>
        <w:pStyle w:val="Noidung"/>
      </w:pPr>
      <w:r w:rsidRPr="004731BC">
        <w:lastRenderedPageBreak/>
        <w:t>Bảng: Level (Bảng cấu hình cấp độ)</w:t>
      </w:r>
    </w:p>
    <w:p w14:paraId="1F6D0725" w14:textId="207FB586" w:rsidR="005F0E7B" w:rsidRPr="005F0E7B" w:rsidRDefault="005F0E7B" w:rsidP="005F0E7B">
      <w:pPr>
        <w:pStyle w:val="Caption"/>
        <w:keepNext/>
        <w:rPr>
          <w:lang w:val="vi-VN"/>
        </w:rPr>
      </w:pPr>
      <w:bookmarkStart w:id="140" w:name="_Toc217711305"/>
      <w:r>
        <w:t xml:space="preserve">Bảng </w:t>
      </w:r>
      <w:r w:rsidR="00B5572B">
        <w:fldChar w:fldCharType="begin"/>
      </w:r>
      <w:r w:rsidR="00B5572B">
        <w:instrText xml:space="preserve"> STYLEREF 1 \s </w:instrText>
      </w:r>
      <w:r w:rsidR="00B5572B">
        <w:fldChar w:fldCharType="separate"/>
      </w:r>
      <w:r w:rsidR="00260B56">
        <w:rPr>
          <w:noProof/>
        </w:rPr>
        <w:t>3</w:t>
      </w:r>
      <w:r w:rsidR="00B5572B">
        <w:fldChar w:fldCharType="end"/>
      </w:r>
      <w:r w:rsidR="00B5572B">
        <w:t>.</w:t>
      </w:r>
      <w:r w:rsidR="00B5572B">
        <w:fldChar w:fldCharType="begin"/>
      </w:r>
      <w:r w:rsidR="00B5572B">
        <w:instrText xml:space="preserve"> SEQ Bảng \* ARABIC \s 1 </w:instrText>
      </w:r>
      <w:r w:rsidR="00B5572B">
        <w:fldChar w:fldCharType="separate"/>
      </w:r>
      <w:r w:rsidR="00260B56">
        <w:rPr>
          <w:noProof/>
        </w:rPr>
        <w:t>54</w:t>
      </w:r>
      <w:r w:rsidR="00B5572B">
        <w:fldChar w:fldCharType="end"/>
      </w:r>
      <w:r>
        <w:rPr>
          <w:lang w:val="vi-VN"/>
        </w:rPr>
        <w:t xml:space="preserve"> </w:t>
      </w:r>
      <w:r w:rsidR="00FD70DD">
        <w:rPr>
          <w:lang w:val="vi-VN"/>
        </w:rPr>
        <w:t xml:space="preserve">Đặc tả </w:t>
      </w:r>
      <w:r>
        <w:rPr>
          <w:lang w:val="vi-VN"/>
        </w:rPr>
        <w:t>bảng Level</w:t>
      </w:r>
      <w:bookmarkEnd w:id="140"/>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779"/>
        <w:gridCol w:w="2574"/>
        <w:gridCol w:w="5419"/>
      </w:tblGrid>
      <w:tr w:rsidR="00514428" w:rsidRPr="004731BC" w14:paraId="65548978" w14:textId="77777777" w:rsidTr="005514ED">
        <w:trPr>
          <w:jc w:val="center"/>
        </w:trPr>
        <w:tc>
          <w:tcPr>
            <w:tcW w:w="444" w:type="pct"/>
            <w:vAlign w:val="center"/>
            <w:hideMark/>
          </w:tcPr>
          <w:p w14:paraId="00A4AE7E" w14:textId="77777777" w:rsidR="00514428" w:rsidRPr="004731BC" w:rsidRDefault="00514428" w:rsidP="000F410D">
            <w:pPr>
              <w:jc w:val="center"/>
              <w:rPr>
                <w:b/>
                <w:bCs/>
                <w:sz w:val="26"/>
                <w:szCs w:val="26"/>
                <w:lang w:val="vi-VN" w:eastAsia="x-none"/>
              </w:rPr>
            </w:pPr>
            <w:r w:rsidRPr="004731BC">
              <w:rPr>
                <w:b/>
                <w:bCs/>
                <w:sz w:val="26"/>
                <w:szCs w:val="26"/>
                <w:lang w:val="vi-VN" w:eastAsia="x-none"/>
              </w:rPr>
              <w:t>STT</w:t>
            </w:r>
          </w:p>
        </w:tc>
        <w:tc>
          <w:tcPr>
            <w:tcW w:w="1467" w:type="pct"/>
            <w:vAlign w:val="center"/>
            <w:hideMark/>
          </w:tcPr>
          <w:p w14:paraId="48C6D909" w14:textId="77777777" w:rsidR="00514428" w:rsidRPr="004731BC" w:rsidRDefault="00514428" w:rsidP="000F410D">
            <w:pPr>
              <w:jc w:val="center"/>
              <w:rPr>
                <w:b/>
                <w:bCs/>
                <w:sz w:val="26"/>
                <w:szCs w:val="26"/>
                <w:lang w:val="vi-VN" w:eastAsia="x-none"/>
              </w:rPr>
            </w:pPr>
            <w:r w:rsidRPr="004731BC">
              <w:rPr>
                <w:b/>
                <w:bCs/>
                <w:sz w:val="26"/>
                <w:szCs w:val="26"/>
                <w:lang w:val="vi-VN" w:eastAsia="x-none"/>
              </w:rPr>
              <w:t>Tên cột</w:t>
            </w:r>
          </w:p>
        </w:tc>
        <w:tc>
          <w:tcPr>
            <w:tcW w:w="3089" w:type="pct"/>
            <w:vAlign w:val="center"/>
            <w:hideMark/>
          </w:tcPr>
          <w:p w14:paraId="0F811021" w14:textId="77777777" w:rsidR="00514428" w:rsidRPr="004731BC" w:rsidRDefault="00514428" w:rsidP="000F410D">
            <w:pPr>
              <w:jc w:val="center"/>
              <w:rPr>
                <w:b/>
                <w:bCs/>
                <w:sz w:val="26"/>
                <w:szCs w:val="26"/>
                <w:lang w:val="vi-VN" w:eastAsia="x-none"/>
              </w:rPr>
            </w:pPr>
            <w:r w:rsidRPr="004731BC">
              <w:rPr>
                <w:b/>
                <w:bCs/>
                <w:sz w:val="26"/>
                <w:szCs w:val="26"/>
                <w:lang w:val="vi-VN" w:eastAsia="x-none"/>
              </w:rPr>
              <w:t>Mô tả</w:t>
            </w:r>
          </w:p>
        </w:tc>
      </w:tr>
      <w:tr w:rsidR="00514428" w:rsidRPr="004731BC" w14:paraId="51ABB55F" w14:textId="77777777" w:rsidTr="005514ED">
        <w:trPr>
          <w:jc w:val="center"/>
        </w:trPr>
        <w:tc>
          <w:tcPr>
            <w:tcW w:w="444" w:type="pct"/>
            <w:vAlign w:val="center"/>
            <w:hideMark/>
          </w:tcPr>
          <w:p w14:paraId="772AA55F" w14:textId="77777777" w:rsidR="00514428" w:rsidRPr="004731BC" w:rsidRDefault="00514428" w:rsidP="000F410D">
            <w:pPr>
              <w:jc w:val="center"/>
              <w:rPr>
                <w:sz w:val="26"/>
                <w:szCs w:val="26"/>
                <w:lang w:val="vi-VN" w:eastAsia="x-none"/>
              </w:rPr>
            </w:pPr>
            <w:r w:rsidRPr="004731BC">
              <w:rPr>
                <w:sz w:val="26"/>
                <w:szCs w:val="26"/>
                <w:lang w:val="vi-VN" w:eastAsia="x-none"/>
              </w:rPr>
              <w:t>1</w:t>
            </w:r>
          </w:p>
        </w:tc>
        <w:tc>
          <w:tcPr>
            <w:tcW w:w="1467" w:type="pct"/>
            <w:vAlign w:val="center"/>
            <w:hideMark/>
          </w:tcPr>
          <w:p w14:paraId="3A17131D" w14:textId="429BFE8F" w:rsidR="00514428" w:rsidRPr="004731BC" w:rsidRDefault="006F298B" w:rsidP="005F0E7B">
            <w:pPr>
              <w:rPr>
                <w:sz w:val="26"/>
                <w:szCs w:val="26"/>
                <w:lang w:val="vi-VN" w:eastAsia="x-none"/>
              </w:rPr>
            </w:pPr>
            <w:r>
              <w:rPr>
                <w:sz w:val="26"/>
                <w:szCs w:val="26"/>
                <w:lang w:val="vi-VN" w:eastAsia="x-none"/>
              </w:rPr>
              <w:t>level_id</w:t>
            </w:r>
          </w:p>
        </w:tc>
        <w:tc>
          <w:tcPr>
            <w:tcW w:w="3089" w:type="pct"/>
            <w:vAlign w:val="center"/>
            <w:hideMark/>
          </w:tcPr>
          <w:p w14:paraId="22452511" w14:textId="44D06D15" w:rsidR="00514428" w:rsidRPr="004731BC" w:rsidRDefault="006F298B" w:rsidP="005F0E7B">
            <w:pPr>
              <w:rPr>
                <w:sz w:val="26"/>
                <w:szCs w:val="26"/>
                <w:lang w:val="vi-VN" w:eastAsia="x-none"/>
              </w:rPr>
            </w:pPr>
            <w:r>
              <w:rPr>
                <w:sz w:val="26"/>
                <w:szCs w:val="26"/>
                <w:lang w:val="vi-VN" w:eastAsia="x-none"/>
              </w:rPr>
              <w:t>Khóa chính</w:t>
            </w:r>
          </w:p>
        </w:tc>
      </w:tr>
      <w:tr w:rsidR="00514428" w:rsidRPr="00D775D6" w14:paraId="1387B84A" w14:textId="77777777" w:rsidTr="005514ED">
        <w:trPr>
          <w:jc w:val="center"/>
        </w:trPr>
        <w:tc>
          <w:tcPr>
            <w:tcW w:w="444" w:type="pct"/>
            <w:vAlign w:val="center"/>
            <w:hideMark/>
          </w:tcPr>
          <w:p w14:paraId="4359E031" w14:textId="77777777" w:rsidR="00514428" w:rsidRPr="004731BC" w:rsidRDefault="00514428" w:rsidP="000F410D">
            <w:pPr>
              <w:jc w:val="center"/>
              <w:rPr>
                <w:sz w:val="26"/>
                <w:szCs w:val="26"/>
                <w:lang w:val="vi-VN" w:eastAsia="x-none"/>
              </w:rPr>
            </w:pPr>
            <w:r w:rsidRPr="004731BC">
              <w:rPr>
                <w:sz w:val="26"/>
                <w:szCs w:val="26"/>
                <w:lang w:val="vi-VN" w:eastAsia="x-none"/>
              </w:rPr>
              <w:t>2</w:t>
            </w:r>
          </w:p>
        </w:tc>
        <w:tc>
          <w:tcPr>
            <w:tcW w:w="1467" w:type="pct"/>
            <w:vAlign w:val="center"/>
            <w:hideMark/>
          </w:tcPr>
          <w:p w14:paraId="69FA9A1B" w14:textId="194B09A4" w:rsidR="00514428" w:rsidRPr="004731BC" w:rsidRDefault="006F298B" w:rsidP="005F0E7B">
            <w:pPr>
              <w:rPr>
                <w:sz w:val="26"/>
                <w:szCs w:val="26"/>
                <w:lang w:val="vi-VN" w:eastAsia="x-none"/>
              </w:rPr>
            </w:pPr>
            <w:r>
              <w:rPr>
                <w:sz w:val="26"/>
                <w:szCs w:val="26"/>
                <w:lang w:val="vi-VN" w:eastAsia="x-none"/>
              </w:rPr>
              <w:t>Description</w:t>
            </w:r>
          </w:p>
        </w:tc>
        <w:tc>
          <w:tcPr>
            <w:tcW w:w="3089" w:type="pct"/>
            <w:vAlign w:val="center"/>
            <w:hideMark/>
          </w:tcPr>
          <w:p w14:paraId="4DF6E3A3" w14:textId="6F1C9E61" w:rsidR="00514428" w:rsidRPr="004731BC" w:rsidRDefault="006F298B" w:rsidP="005F0E7B">
            <w:pPr>
              <w:rPr>
                <w:sz w:val="26"/>
                <w:szCs w:val="26"/>
                <w:lang w:val="vi-VN" w:eastAsia="x-none"/>
              </w:rPr>
            </w:pPr>
            <w:r>
              <w:rPr>
                <w:sz w:val="26"/>
                <w:szCs w:val="26"/>
                <w:lang w:val="vi-VN" w:eastAsia="x-none"/>
              </w:rPr>
              <w:t>Mô tả</w:t>
            </w:r>
          </w:p>
        </w:tc>
      </w:tr>
    </w:tbl>
    <w:p w14:paraId="3CDD6C66" w14:textId="77777777" w:rsidR="00514428" w:rsidRPr="004731BC" w:rsidRDefault="00514428" w:rsidP="00514428">
      <w:pPr>
        <w:pStyle w:val="Noidung"/>
      </w:pPr>
      <w:r w:rsidRPr="004731BC">
        <w:t>Bảng: UserLevelProgress (Tiến độ cấp độ người dùng)</w:t>
      </w:r>
    </w:p>
    <w:p w14:paraId="1C17F41B" w14:textId="6CE0AADB" w:rsidR="00B5572B" w:rsidRPr="00B5572B" w:rsidRDefault="00B5572B" w:rsidP="00B5572B">
      <w:pPr>
        <w:pStyle w:val="Caption"/>
        <w:keepNext/>
        <w:rPr>
          <w:lang w:val="vi-VN"/>
        </w:rPr>
      </w:pPr>
      <w:bookmarkStart w:id="141" w:name="_Toc217711306"/>
      <w:r>
        <w:t xml:space="preserve">Bảng </w:t>
      </w:r>
      <w:r>
        <w:fldChar w:fldCharType="begin"/>
      </w:r>
      <w:r>
        <w:instrText xml:space="preserve"> STYLEREF 1 \s </w:instrText>
      </w:r>
      <w:r>
        <w:fldChar w:fldCharType="separate"/>
      </w:r>
      <w:r w:rsidR="00260B56">
        <w:rPr>
          <w:noProof/>
        </w:rPr>
        <w:t>3</w:t>
      </w:r>
      <w:r>
        <w:fldChar w:fldCharType="end"/>
      </w:r>
      <w:r>
        <w:t>.</w:t>
      </w:r>
      <w:r>
        <w:fldChar w:fldCharType="begin"/>
      </w:r>
      <w:r>
        <w:instrText xml:space="preserve"> SEQ Bảng \* ARABIC \s 1 </w:instrText>
      </w:r>
      <w:r>
        <w:fldChar w:fldCharType="separate"/>
      </w:r>
      <w:r w:rsidR="00260B56">
        <w:rPr>
          <w:noProof/>
        </w:rPr>
        <w:t>55</w:t>
      </w:r>
      <w:r>
        <w:fldChar w:fldCharType="end"/>
      </w:r>
      <w:r>
        <w:rPr>
          <w:lang w:val="vi-VN"/>
        </w:rPr>
        <w:t xml:space="preserve"> </w:t>
      </w:r>
      <w:r w:rsidR="00FD70DD">
        <w:rPr>
          <w:lang w:val="vi-VN"/>
        </w:rPr>
        <w:t xml:space="preserve">Đặc tả </w:t>
      </w:r>
      <w:r>
        <w:rPr>
          <w:lang w:val="vi-VN"/>
        </w:rPr>
        <w:t xml:space="preserve">bảng </w:t>
      </w:r>
      <w:r w:rsidRPr="004731BC">
        <w:t>UserLevelProgress</w:t>
      </w:r>
      <w:bookmarkEnd w:id="141"/>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966"/>
        <w:gridCol w:w="3074"/>
        <w:gridCol w:w="4732"/>
      </w:tblGrid>
      <w:tr w:rsidR="00514428" w:rsidRPr="004731BC" w14:paraId="78A1AB87" w14:textId="77777777" w:rsidTr="005514ED">
        <w:trPr>
          <w:jc w:val="center"/>
        </w:trPr>
        <w:tc>
          <w:tcPr>
            <w:tcW w:w="551" w:type="pct"/>
            <w:vAlign w:val="center"/>
            <w:hideMark/>
          </w:tcPr>
          <w:p w14:paraId="159463D8" w14:textId="77777777" w:rsidR="00514428" w:rsidRPr="004731BC" w:rsidRDefault="00514428" w:rsidP="000F410D">
            <w:pPr>
              <w:jc w:val="center"/>
              <w:rPr>
                <w:b/>
                <w:bCs/>
                <w:sz w:val="26"/>
                <w:szCs w:val="26"/>
                <w:lang w:val="vi-VN" w:eastAsia="x-none"/>
              </w:rPr>
            </w:pPr>
            <w:r w:rsidRPr="004731BC">
              <w:rPr>
                <w:b/>
                <w:bCs/>
                <w:sz w:val="26"/>
                <w:szCs w:val="26"/>
                <w:lang w:val="vi-VN" w:eastAsia="x-none"/>
              </w:rPr>
              <w:t>STT</w:t>
            </w:r>
          </w:p>
        </w:tc>
        <w:tc>
          <w:tcPr>
            <w:tcW w:w="1752" w:type="pct"/>
            <w:vAlign w:val="center"/>
            <w:hideMark/>
          </w:tcPr>
          <w:p w14:paraId="78C70053" w14:textId="77777777" w:rsidR="00514428" w:rsidRPr="004731BC" w:rsidRDefault="00514428" w:rsidP="000F410D">
            <w:pPr>
              <w:jc w:val="center"/>
              <w:rPr>
                <w:b/>
                <w:bCs/>
                <w:sz w:val="26"/>
                <w:szCs w:val="26"/>
                <w:lang w:val="vi-VN" w:eastAsia="x-none"/>
              </w:rPr>
            </w:pPr>
            <w:r w:rsidRPr="004731BC">
              <w:rPr>
                <w:b/>
                <w:bCs/>
                <w:sz w:val="26"/>
                <w:szCs w:val="26"/>
                <w:lang w:val="vi-VN" w:eastAsia="x-none"/>
              </w:rPr>
              <w:t>Tên cột</w:t>
            </w:r>
          </w:p>
        </w:tc>
        <w:tc>
          <w:tcPr>
            <w:tcW w:w="2697" w:type="pct"/>
            <w:vAlign w:val="center"/>
            <w:hideMark/>
          </w:tcPr>
          <w:p w14:paraId="05646C76" w14:textId="77777777" w:rsidR="00514428" w:rsidRPr="004731BC" w:rsidRDefault="00514428" w:rsidP="000F410D">
            <w:pPr>
              <w:jc w:val="center"/>
              <w:rPr>
                <w:b/>
                <w:bCs/>
                <w:sz w:val="26"/>
                <w:szCs w:val="26"/>
                <w:lang w:val="vi-VN" w:eastAsia="x-none"/>
              </w:rPr>
            </w:pPr>
            <w:r w:rsidRPr="004731BC">
              <w:rPr>
                <w:b/>
                <w:bCs/>
                <w:sz w:val="26"/>
                <w:szCs w:val="26"/>
                <w:lang w:val="vi-VN" w:eastAsia="x-none"/>
              </w:rPr>
              <w:t>Mô tả</w:t>
            </w:r>
          </w:p>
        </w:tc>
      </w:tr>
      <w:tr w:rsidR="00514428" w:rsidRPr="004731BC" w14:paraId="451FC123" w14:textId="77777777" w:rsidTr="005514ED">
        <w:trPr>
          <w:jc w:val="center"/>
        </w:trPr>
        <w:tc>
          <w:tcPr>
            <w:tcW w:w="551" w:type="pct"/>
            <w:vAlign w:val="center"/>
            <w:hideMark/>
          </w:tcPr>
          <w:p w14:paraId="6D3E50E0" w14:textId="77777777" w:rsidR="00514428" w:rsidRPr="004731BC" w:rsidRDefault="00514428" w:rsidP="000F410D">
            <w:pPr>
              <w:jc w:val="center"/>
              <w:rPr>
                <w:sz w:val="26"/>
                <w:szCs w:val="26"/>
                <w:lang w:val="vi-VN" w:eastAsia="x-none"/>
              </w:rPr>
            </w:pPr>
            <w:r w:rsidRPr="004731BC">
              <w:rPr>
                <w:sz w:val="26"/>
                <w:szCs w:val="26"/>
                <w:lang w:val="vi-VN" w:eastAsia="x-none"/>
              </w:rPr>
              <w:t>1</w:t>
            </w:r>
          </w:p>
        </w:tc>
        <w:tc>
          <w:tcPr>
            <w:tcW w:w="1752" w:type="pct"/>
            <w:vAlign w:val="center"/>
            <w:hideMark/>
          </w:tcPr>
          <w:p w14:paraId="0AB1A4E1" w14:textId="77777777" w:rsidR="00514428" w:rsidRPr="004731BC" w:rsidRDefault="00514428" w:rsidP="00B5572B">
            <w:pPr>
              <w:rPr>
                <w:sz w:val="26"/>
                <w:szCs w:val="26"/>
                <w:lang w:val="vi-VN" w:eastAsia="x-none"/>
              </w:rPr>
            </w:pPr>
            <w:r w:rsidRPr="004731BC">
              <w:rPr>
                <w:sz w:val="26"/>
                <w:szCs w:val="26"/>
                <w:lang w:val="vi-VN" w:eastAsia="x-none"/>
              </w:rPr>
              <w:t>user_id</w:t>
            </w:r>
          </w:p>
        </w:tc>
        <w:tc>
          <w:tcPr>
            <w:tcW w:w="2697" w:type="pct"/>
            <w:vAlign w:val="center"/>
            <w:hideMark/>
          </w:tcPr>
          <w:p w14:paraId="5C0EF6D2" w14:textId="77777777" w:rsidR="00514428" w:rsidRPr="004731BC" w:rsidRDefault="00514428" w:rsidP="00B5572B">
            <w:pPr>
              <w:rPr>
                <w:sz w:val="26"/>
                <w:szCs w:val="26"/>
                <w:lang w:val="vi-VN" w:eastAsia="x-none"/>
              </w:rPr>
            </w:pPr>
            <w:r w:rsidRPr="004731BC">
              <w:rPr>
                <w:sz w:val="26"/>
                <w:szCs w:val="26"/>
                <w:lang w:val="vi-VN" w:eastAsia="x-none"/>
              </w:rPr>
              <w:t>Mã người dùng.</w:t>
            </w:r>
          </w:p>
        </w:tc>
      </w:tr>
      <w:tr w:rsidR="00514428" w:rsidRPr="004731BC" w14:paraId="5C4F5966" w14:textId="77777777" w:rsidTr="005514ED">
        <w:trPr>
          <w:jc w:val="center"/>
        </w:trPr>
        <w:tc>
          <w:tcPr>
            <w:tcW w:w="551" w:type="pct"/>
            <w:vAlign w:val="center"/>
            <w:hideMark/>
          </w:tcPr>
          <w:p w14:paraId="6E41364D" w14:textId="77777777" w:rsidR="00514428" w:rsidRPr="004731BC" w:rsidRDefault="00514428" w:rsidP="000F410D">
            <w:pPr>
              <w:jc w:val="center"/>
              <w:rPr>
                <w:sz w:val="26"/>
                <w:szCs w:val="26"/>
                <w:lang w:val="vi-VN" w:eastAsia="x-none"/>
              </w:rPr>
            </w:pPr>
            <w:r w:rsidRPr="004731BC">
              <w:rPr>
                <w:sz w:val="26"/>
                <w:szCs w:val="26"/>
                <w:lang w:val="vi-VN" w:eastAsia="x-none"/>
              </w:rPr>
              <w:t>2</w:t>
            </w:r>
          </w:p>
        </w:tc>
        <w:tc>
          <w:tcPr>
            <w:tcW w:w="1752" w:type="pct"/>
            <w:vAlign w:val="center"/>
            <w:hideMark/>
          </w:tcPr>
          <w:p w14:paraId="56CD18F7" w14:textId="77777777" w:rsidR="00514428" w:rsidRPr="004731BC" w:rsidRDefault="00514428" w:rsidP="00B5572B">
            <w:pPr>
              <w:rPr>
                <w:sz w:val="26"/>
                <w:szCs w:val="26"/>
                <w:lang w:val="vi-VN" w:eastAsia="x-none"/>
              </w:rPr>
            </w:pPr>
            <w:r w:rsidRPr="004731BC">
              <w:rPr>
                <w:sz w:val="26"/>
                <w:szCs w:val="26"/>
                <w:lang w:val="vi-VN" w:eastAsia="x-none"/>
              </w:rPr>
              <w:t>current_level</w:t>
            </w:r>
          </w:p>
        </w:tc>
        <w:tc>
          <w:tcPr>
            <w:tcW w:w="2697" w:type="pct"/>
            <w:vAlign w:val="center"/>
            <w:hideMark/>
          </w:tcPr>
          <w:p w14:paraId="15439247" w14:textId="77777777" w:rsidR="00514428" w:rsidRPr="004731BC" w:rsidRDefault="00514428" w:rsidP="00B5572B">
            <w:pPr>
              <w:rPr>
                <w:sz w:val="26"/>
                <w:szCs w:val="26"/>
                <w:lang w:val="vi-VN" w:eastAsia="x-none"/>
              </w:rPr>
            </w:pPr>
            <w:r w:rsidRPr="004731BC">
              <w:rPr>
                <w:sz w:val="26"/>
                <w:szCs w:val="26"/>
                <w:lang w:val="vi-VN" w:eastAsia="x-none"/>
              </w:rPr>
              <w:t>Cấp hiện tại.</w:t>
            </w:r>
          </w:p>
        </w:tc>
      </w:tr>
      <w:tr w:rsidR="00514428" w:rsidRPr="004731BC" w14:paraId="786D2548" w14:textId="77777777" w:rsidTr="005514ED">
        <w:trPr>
          <w:jc w:val="center"/>
        </w:trPr>
        <w:tc>
          <w:tcPr>
            <w:tcW w:w="551" w:type="pct"/>
            <w:vAlign w:val="center"/>
            <w:hideMark/>
          </w:tcPr>
          <w:p w14:paraId="6B259351" w14:textId="77777777" w:rsidR="00514428" w:rsidRPr="004731BC" w:rsidRDefault="00514428" w:rsidP="000F410D">
            <w:pPr>
              <w:jc w:val="center"/>
              <w:rPr>
                <w:sz w:val="26"/>
                <w:szCs w:val="26"/>
                <w:lang w:val="vi-VN" w:eastAsia="x-none"/>
              </w:rPr>
            </w:pPr>
            <w:r w:rsidRPr="004731BC">
              <w:rPr>
                <w:sz w:val="26"/>
                <w:szCs w:val="26"/>
                <w:lang w:val="vi-VN" w:eastAsia="x-none"/>
              </w:rPr>
              <w:t>3</w:t>
            </w:r>
          </w:p>
        </w:tc>
        <w:tc>
          <w:tcPr>
            <w:tcW w:w="1752" w:type="pct"/>
            <w:vAlign w:val="center"/>
            <w:hideMark/>
          </w:tcPr>
          <w:p w14:paraId="1B916E88" w14:textId="77777777" w:rsidR="00514428" w:rsidRPr="004731BC" w:rsidRDefault="00514428" w:rsidP="00B5572B">
            <w:pPr>
              <w:rPr>
                <w:sz w:val="26"/>
                <w:szCs w:val="26"/>
                <w:lang w:val="vi-VN" w:eastAsia="x-none"/>
              </w:rPr>
            </w:pPr>
            <w:r w:rsidRPr="004731BC">
              <w:rPr>
                <w:sz w:val="26"/>
                <w:szCs w:val="26"/>
                <w:lang w:val="vi-VN" w:eastAsia="x-none"/>
              </w:rPr>
              <w:t>current_experience</w:t>
            </w:r>
          </w:p>
        </w:tc>
        <w:tc>
          <w:tcPr>
            <w:tcW w:w="2697" w:type="pct"/>
            <w:vAlign w:val="center"/>
            <w:hideMark/>
          </w:tcPr>
          <w:p w14:paraId="354A24A9" w14:textId="77777777" w:rsidR="00514428" w:rsidRPr="004731BC" w:rsidRDefault="00514428" w:rsidP="00B5572B">
            <w:pPr>
              <w:rPr>
                <w:sz w:val="26"/>
                <w:szCs w:val="26"/>
                <w:lang w:val="vi-VN" w:eastAsia="x-none"/>
              </w:rPr>
            </w:pPr>
            <w:r w:rsidRPr="004731BC">
              <w:rPr>
                <w:sz w:val="26"/>
                <w:szCs w:val="26"/>
                <w:lang w:val="vi-VN" w:eastAsia="x-none"/>
              </w:rPr>
              <w:t>Số XP hiện có.</w:t>
            </w:r>
          </w:p>
        </w:tc>
      </w:tr>
      <w:tr w:rsidR="00514428" w:rsidRPr="00650B6D" w14:paraId="123251F1" w14:textId="77777777" w:rsidTr="005514ED">
        <w:trPr>
          <w:jc w:val="center"/>
        </w:trPr>
        <w:tc>
          <w:tcPr>
            <w:tcW w:w="551" w:type="pct"/>
            <w:vAlign w:val="center"/>
            <w:hideMark/>
          </w:tcPr>
          <w:p w14:paraId="0E3C3CB6" w14:textId="77777777" w:rsidR="00514428" w:rsidRPr="004731BC" w:rsidRDefault="00514428" w:rsidP="000F410D">
            <w:pPr>
              <w:jc w:val="center"/>
              <w:rPr>
                <w:sz w:val="26"/>
                <w:szCs w:val="26"/>
                <w:lang w:val="vi-VN" w:eastAsia="x-none"/>
              </w:rPr>
            </w:pPr>
            <w:r w:rsidRPr="004731BC">
              <w:rPr>
                <w:sz w:val="26"/>
                <w:szCs w:val="26"/>
                <w:lang w:val="vi-VN" w:eastAsia="x-none"/>
              </w:rPr>
              <w:t>4</w:t>
            </w:r>
          </w:p>
        </w:tc>
        <w:tc>
          <w:tcPr>
            <w:tcW w:w="1752" w:type="pct"/>
            <w:vAlign w:val="center"/>
            <w:hideMark/>
          </w:tcPr>
          <w:p w14:paraId="37F1C7D7" w14:textId="77777777" w:rsidR="00514428" w:rsidRPr="004731BC" w:rsidRDefault="00514428" w:rsidP="00B5572B">
            <w:pPr>
              <w:rPr>
                <w:sz w:val="26"/>
                <w:szCs w:val="26"/>
                <w:lang w:val="vi-VN" w:eastAsia="x-none"/>
              </w:rPr>
            </w:pPr>
            <w:r w:rsidRPr="004731BC">
              <w:rPr>
                <w:sz w:val="26"/>
                <w:szCs w:val="26"/>
                <w:lang w:val="vi-VN" w:eastAsia="x-none"/>
              </w:rPr>
              <w:t>experience_to_next</w:t>
            </w:r>
          </w:p>
        </w:tc>
        <w:tc>
          <w:tcPr>
            <w:tcW w:w="2697" w:type="pct"/>
            <w:vAlign w:val="center"/>
            <w:hideMark/>
          </w:tcPr>
          <w:p w14:paraId="518C6603" w14:textId="77777777" w:rsidR="00514428" w:rsidRPr="004731BC" w:rsidRDefault="00514428" w:rsidP="00B5572B">
            <w:pPr>
              <w:rPr>
                <w:sz w:val="26"/>
                <w:szCs w:val="26"/>
                <w:lang w:val="vi-VN" w:eastAsia="x-none"/>
              </w:rPr>
            </w:pPr>
            <w:r w:rsidRPr="004731BC">
              <w:rPr>
                <w:sz w:val="26"/>
                <w:szCs w:val="26"/>
                <w:lang w:val="vi-VN" w:eastAsia="x-none"/>
              </w:rPr>
              <w:t>Số XP cần để lên cấp tiếp theo.</w:t>
            </w:r>
          </w:p>
        </w:tc>
      </w:tr>
      <w:tr w:rsidR="00514428" w:rsidRPr="00650B6D" w14:paraId="476158B9" w14:textId="77777777" w:rsidTr="005514ED">
        <w:trPr>
          <w:jc w:val="center"/>
        </w:trPr>
        <w:tc>
          <w:tcPr>
            <w:tcW w:w="551" w:type="pct"/>
            <w:vAlign w:val="center"/>
            <w:hideMark/>
          </w:tcPr>
          <w:p w14:paraId="2F7E3DA7" w14:textId="77777777" w:rsidR="00514428" w:rsidRPr="004731BC" w:rsidRDefault="00514428" w:rsidP="000F410D">
            <w:pPr>
              <w:jc w:val="center"/>
              <w:rPr>
                <w:sz w:val="26"/>
                <w:szCs w:val="26"/>
                <w:lang w:val="vi-VN" w:eastAsia="x-none"/>
              </w:rPr>
            </w:pPr>
            <w:r w:rsidRPr="004731BC">
              <w:rPr>
                <w:sz w:val="26"/>
                <w:szCs w:val="26"/>
                <w:lang w:val="vi-VN" w:eastAsia="x-none"/>
              </w:rPr>
              <w:t>5</w:t>
            </w:r>
          </w:p>
        </w:tc>
        <w:tc>
          <w:tcPr>
            <w:tcW w:w="1752" w:type="pct"/>
            <w:vAlign w:val="center"/>
            <w:hideMark/>
          </w:tcPr>
          <w:p w14:paraId="191004DD" w14:textId="77777777" w:rsidR="00514428" w:rsidRPr="004731BC" w:rsidRDefault="00514428" w:rsidP="00B5572B">
            <w:pPr>
              <w:rPr>
                <w:sz w:val="26"/>
                <w:szCs w:val="26"/>
                <w:lang w:val="vi-VN" w:eastAsia="x-none"/>
              </w:rPr>
            </w:pPr>
            <w:r w:rsidRPr="004731BC">
              <w:rPr>
                <w:sz w:val="26"/>
                <w:szCs w:val="26"/>
                <w:lang w:val="vi-VN" w:eastAsia="x-none"/>
              </w:rPr>
              <w:t>total_levels_gained</w:t>
            </w:r>
          </w:p>
        </w:tc>
        <w:tc>
          <w:tcPr>
            <w:tcW w:w="2697" w:type="pct"/>
            <w:vAlign w:val="center"/>
            <w:hideMark/>
          </w:tcPr>
          <w:p w14:paraId="169759EB" w14:textId="77777777" w:rsidR="00514428" w:rsidRPr="004731BC" w:rsidRDefault="00514428" w:rsidP="00B5572B">
            <w:pPr>
              <w:rPr>
                <w:sz w:val="26"/>
                <w:szCs w:val="26"/>
                <w:lang w:val="vi-VN" w:eastAsia="x-none"/>
              </w:rPr>
            </w:pPr>
            <w:r w:rsidRPr="004731BC">
              <w:rPr>
                <w:sz w:val="26"/>
                <w:szCs w:val="26"/>
                <w:lang w:val="vi-VN" w:eastAsia="x-none"/>
              </w:rPr>
              <w:t>Tổng số cấp đã leo được.</w:t>
            </w:r>
          </w:p>
        </w:tc>
      </w:tr>
    </w:tbl>
    <w:p w14:paraId="7C958E90" w14:textId="77777777" w:rsidR="00514428" w:rsidRPr="004731BC" w:rsidRDefault="00514428" w:rsidP="00514428">
      <w:pPr>
        <w:pStyle w:val="Noidung"/>
      </w:pPr>
      <w:r w:rsidRPr="004731BC">
        <w:t>Bảng: Badges (Huy hiệu/Thành tích)</w:t>
      </w:r>
    </w:p>
    <w:p w14:paraId="5A0000C8" w14:textId="19CEFB38" w:rsidR="00B5572B" w:rsidRPr="00B5572B" w:rsidRDefault="00B5572B" w:rsidP="00B5572B">
      <w:pPr>
        <w:pStyle w:val="Caption"/>
        <w:keepNext/>
        <w:rPr>
          <w:lang w:val="vi-VN"/>
        </w:rPr>
      </w:pPr>
      <w:bookmarkStart w:id="142" w:name="_Toc217711307"/>
      <w:r>
        <w:t xml:space="preserve">Bảng </w:t>
      </w:r>
      <w:r>
        <w:fldChar w:fldCharType="begin"/>
      </w:r>
      <w:r>
        <w:instrText xml:space="preserve"> STYLEREF 1 \s </w:instrText>
      </w:r>
      <w:r>
        <w:fldChar w:fldCharType="separate"/>
      </w:r>
      <w:r w:rsidR="00260B56">
        <w:rPr>
          <w:noProof/>
        </w:rPr>
        <w:t>3</w:t>
      </w:r>
      <w:r>
        <w:fldChar w:fldCharType="end"/>
      </w:r>
      <w:r>
        <w:t>.</w:t>
      </w:r>
      <w:r>
        <w:fldChar w:fldCharType="begin"/>
      </w:r>
      <w:r>
        <w:instrText xml:space="preserve"> SEQ Bảng \* ARABIC \s 1 </w:instrText>
      </w:r>
      <w:r>
        <w:fldChar w:fldCharType="separate"/>
      </w:r>
      <w:r w:rsidR="00260B56">
        <w:rPr>
          <w:noProof/>
        </w:rPr>
        <w:t>56</w:t>
      </w:r>
      <w:r>
        <w:fldChar w:fldCharType="end"/>
      </w:r>
      <w:r>
        <w:rPr>
          <w:lang w:val="vi-VN"/>
        </w:rPr>
        <w:t xml:space="preserve"> </w:t>
      </w:r>
      <w:r w:rsidR="00FD70DD">
        <w:rPr>
          <w:lang w:val="vi-VN"/>
        </w:rPr>
        <w:t xml:space="preserve">Đặc tả </w:t>
      </w:r>
      <w:r>
        <w:rPr>
          <w:lang w:val="vi-VN"/>
        </w:rPr>
        <w:t>bảng Badges</w:t>
      </w:r>
      <w:bookmarkEnd w:id="142"/>
    </w:p>
    <w:tbl>
      <w:tblPr>
        <w:tblStyle w:val="TableGrid"/>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bottom w:w="57" w:type="dxa"/>
        </w:tblCellMar>
        <w:tblLook w:val="04A0" w:firstRow="1" w:lastRow="0" w:firstColumn="1" w:lastColumn="0" w:noHBand="0" w:noVBand="1"/>
      </w:tblPr>
      <w:tblGrid>
        <w:gridCol w:w="828"/>
        <w:gridCol w:w="2095"/>
        <w:gridCol w:w="5849"/>
      </w:tblGrid>
      <w:tr w:rsidR="00514428" w:rsidRPr="004731BC" w14:paraId="2EAA9BBB" w14:textId="77777777" w:rsidTr="005514ED">
        <w:trPr>
          <w:jc w:val="center"/>
        </w:trPr>
        <w:tc>
          <w:tcPr>
            <w:tcW w:w="472" w:type="pct"/>
            <w:vAlign w:val="center"/>
            <w:hideMark/>
          </w:tcPr>
          <w:p w14:paraId="108B36F5" w14:textId="77777777" w:rsidR="00514428" w:rsidRPr="004731BC" w:rsidRDefault="00514428" w:rsidP="000F410D">
            <w:pPr>
              <w:jc w:val="center"/>
              <w:rPr>
                <w:b/>
                <w:bCs/>
                <w:sz w:val="26"/>
                <w:szCs w:val="26"/>
                <w:lang w:val="vi-VN" w:eastAsia="x-none"/>
              </w:rPr>
            </w:pPr>
            <w:r w:rsidRPr="004731BC">
              <w:rPr>
                <w:b/>
                <w:bCs/>
                <w:sz w:val="26"/>
                <w:szCs w:val="26"/>
                <w:lang w:val="vi-VN" w:eastAsia="x-none"/>
              </w:rPr>
              <w:t>STT</w:t>
            </w:r>
          </w:p>
        </w:tc>
        <w:tc>
          <w:tcPr>
            <w:tcW w:w="1194" w:type="pct"/>
            <w:vAlign w:val="center"/>
            <w:hideMark/>
          </w:tcPr>
          <w:p w14:paraId="47C8063B" w14:textId="77777777" w:rsidR="00514428" w:rsidRPr="004731BC" w:rsidRDefault="00514428" w:rsidP="000F410D">
            <w:pPr>
              <w:jc w:val="center"/>
              <w:rPr>
                <w:b/>
                <w:bCs/>
                <w:sz w:val="26"/>
                <w:szCs w:val="26"/>
                <w:lang w:val="vi-VN" w:eastAsia="x-none"/>
              </w:rPr>
            </w:pPr>
            <w:r w:rsidRPr="004731BC">
              <w:rPr>
                <w:b/>
                <w:bCs/>
                <w:sz w:val="26"/>
                <w:szCs w:val="26"/>
                <w:lang w:val="vi-VN" w:eastAsia="x-none"/>
              </w:rPr>
              <w:t>Tên cột</w:t>
            </w:r>
          </w:p>
        </w:tc>
        <w:tc>
          <w:tcPr>
            <w:tcW w:w="3334" w:type="pct"/>
            <w:vAlign w:val="center"/>
            <w:hideMark/>
          </w:tcPr>
          <w:p w14:paraId="5FA3EC3C" w14:textId="77777777" w:rsidR="00514428" w:rsidRPr="004731BC" w:rsidRDefault="00514428" w:rsidP="000F410D">
            <w:pPr>
              <w:jc w:val="center"/>
              <w:rPr>
                <w:b/>
                <w:bCs/>
                <w:sz w:val="26"/>
                <w:szCs w:val="26"/>
                <w:lang w:val="vi-VN" w:eastAsia="x-none"/>
              </w:rPr>
            </w:pPr>
            <w:r w:rsidRPr="004731BC">
              <w:rPr>
                <w:b/>
                <w:bCs/>
                <w:sz w:val="26"/>
                <w:szCs w:val="26"/>
                <w:lang w:val="vi-VN" w:eastAsia="x-none"/>
              </w:rPr>
              <w:t>Mô tả</w:t>
            </w:r>
          </w:p>
        </w:tc>
      </w:tr>
      <w:tr w:rsidR="00514428" w:rsidRPr="004731BC" w14:paraId="34B847A0" w14:textId="77777777" w:rsidTr="005514ED">
        <w:trPr>
          <w:jc w:val="center"/>
        </w:trPr>
        <w:tc>
          <w:tcPr>
            <w:tcW w:w="472" w:type="pct"/>
            <w:vAlign w:val="center"/>
            <w:hideMark/>
          </w:tcPr>
          <w:p w14:paraId="622517EB" w14:textId="77777777" w:rsidR="00514428" w:rsidRPr="004731BC" w:rsidRDefault="00514428" w:rsidP="000F410D">
            <w:pPr>
              <w:jc w:val="center"/>
              <w:rPr>
                <w:sz w:val="26"/>
                <w:szCs w:val="26"/>
                <w:lang w:val="vi-VN" w:eastAsia="x-none"/>
              </w:rPr>
            </w:pPr>
            <w:r w:rsidRPr="004731BC">
              <w:rPr>
                <w:sz w:val="26"/>
                <w:szCs w:val="26"/>
                <w:lang w:val="vi-VN" w:eastAsia="x-none"/>
              </w:rPr>
              <w:t>1</w:t>
            </w:r>
          </w:p>
        </w:tc>
        <w:tc>
          <w:tcPr>
            <w:tcW w:w="1194" w:type="pct"/>
            <w:vAlign w:val="center"/>
            <w:hideMark/>
          </w:tcPr>
          <w:p w14:paraId="44137B0C" w14:textId="77777777" w:rsidR="00514428" w:rsidRPr="004731BC" w:rsidRDefault="00514428" w:rsidP="00B5572B">
            <w:pPr>
              <w:rPr>
                <w:sz w:val="26"/>
                <w:szCs w:val="26"/>
                <w:lang w:val="vi-VN" w:eastAsia="x-none"/>
              </w:rPr>
            </w:pPr>
            <w:r w:rsidRPr="004731BC">
              <w:rPr>
                <w:sz w:val="26"/>
                <w:szCs w:val="26"/>
                <w:lang w:val="vi-VN" w:eastAsia="x-none"/>
              </w:rPr>
              <w:t>badge_id</w:t>
            </w:r>
          </w:p>
        </w:tc>
        <w:tc>
          <w:tcPr>
            <w:tcW w:w="3334" w:type="pct"/>
            <w:vAlign w:val="center"/>
            <w:hideMark/>
          </w:tcPr>
          <w:p w14:paraId="3A644BAF" w14:textId="77777777" w:rsidR="00514428" w:rsidRPr="004731BC" w:rsidRDefault="00514428" w:rsidP="00B5572B">
            <w:pPr>
              <w:rPr>
                <w:sz w:val="26"/>
                <w:szCs w:val="26"/>
                <w:lang w:val="vi-VN" w:eastAsia="x-none"/>
              </w:rPr>
            </w:pPr>
            <w:r w:rsidRPr="004731BC">
              <w:rPr>
                <w:sz w:val="26"/>
                <w:szCs w:val="26"/>
                <w:lang w:val="vi-VN" w:eastAsia="x-none"/>
              </w:rPr>
              <w:t>Khóa chính.</w:t>
            </w:r>
          </w:p>
        </w:tc>
      </w:tr>
      <w:tr w:rsidR="00514428" w:rsidRPr="004731BC" w14:paraId="0BBF181B" w14:textId="77777777" w:rsidTr="005514ED">
        <w:trPr>
          <w:jc w:val="center"/>
        </w:trPr>
        <w:tc>
          <w:tcPr>
            <w:tcW w:w="472" w:type="pct"/>
            <w:vAlign w:val="center"/>
            <w:hideMark/>
          </w:tcPr>
          <w:p w14:paraId="1CA090CE" w14:textId="77777777" w:rsidR="00514428" w:rsidRPr="004731BC" w:rsidRDefault="00514428" w:rsidP="000F410D">
            <w:pPr>
              <w:jc w:val="center"/>
              <w:rPr>
                <w:sz w:val="26"/>
                <w:szCs w:val="26"/>
                <w:lang w:val="vi-VN" w:eastAsia="x-none"/>
              </w:rPr>
            </w:pPr>
            <w:r w:rsidRPr="004731BC">
              <w:rPr>
                <w:sz w:val="26"/>
                <w:szCs w:val="26"/>
                <w:lang w:val="vi-VN" w:eastAsia="x-none"/>
              </w:rPr>
              <w:t>2</w:t>
            </w:r>
          </w:p>
        </w:tc>
        <w:tc>
          <w:tcPr>
            <w:tcW w:w="1194" w:type="pct"/>
            <w:vAlign w:val="center"/>
            <w:hideMark/>
          </w:tcPr>
          <w:p w14:paraId="56DFF3D8" w14:textId="77777777" w:rsidR="00514428" w:rsidRPr="004731BC" w:rsidRDefault="00514428" w:rsidP="00B5572B">
            <w:pPr>
              <w:rPr>
                <w:sz w:val="26"/>
                <w:szCs w:val="26"/>
                <w:lang w:val="vi-VN" w:eastAsia="x-none"/>
              </w:rPr>
            </w:pPr>
            <w:r w:rsidRPr="004731BC">
              <w:rPr>
                <w:sz w:val="26"/>
                <w:szCs w:val="26"/>
                <w:lang w:val="vi-VN" w:eastAsia="x-none"/>
              </w:rPr>
              <w:t>name</w:t>
            </w:r>
          </w:p>
        </w:tc>
        <w:tc>
          <w:tcPr>
            <w:tcW w:w="3334" w:type="pct"/>
            <w:vAlign w:val="center"/>
            <w:hideMark/>
          </w:tcPr>
          <w:p w14:paraId="689A8A78" w14:textId="77777777" w:rsidR="00514428" w:rsidRPr="004731BC" w:rsidRDefault="00514428" w:rsidP="00B5572B">
            <w:pPr>
              <w:rPr>
                <w:sz w:val="26"/>
                <w:szCs w:val="26"/>
                <w:lang w:val="vi-VN" w:eastAsia="x-none"/>
              </w:rPr>
            </w:pPr>
            <w:r w:rsidRPr="004731BC">
              <w:rPr>
                <w:sz w:val="26"/>
                <w:szCs w:val="26"/>
                <w:lang w:val="vi-VN" w:eastAsia="x-none"/>
              </w:rPr>
              <w:t>Tên huy hiệu.</w:t>
            </w:r>
          </w:p>
        </w:tc>
      </w:tr>
      <w:tr w:rsidR="00514428" w:rsidRPr="00650B6D" w14:paraId="6418C633" w14:textId="77777777" w:rsidTr="005514ED">
        <w:trPr>
          <w:jc w:val="center"/>
        </w:trPr>
        <w:tc>
          <w:tcPr>
            <w:tcW w:w="472" w:type="pct"/>
            <w:vAlign w:val="center"/>
            <w:hideMark/>
          </w:tcPr>
          <w:p w14:paraId="3D0C769C" w14:textId="77777777" w:rsidR="00514428" w:rsidRPr="004731BC" w:rsidRDefault="00514428" w:rsidP="000F410D">
            <w:pPr>
              <w:jc w:val="center"/>
              <w:rPr>
                <w:sz w:val="26"/>
                <w:szCs w:val="26"/>
                <w:lang w:val="vi-VN" w:eastAsia="x-none"/>
              </w:rPr>
            </w:pPr>
            <w:r w:rsidRPr="004731BC">
              <w:rPr>
                <w:sz w:val="26"/>
                <w:szCs w:val="26"/>
                <w:lang w:val="vi-VN" w:eastAsia="x-none"/>
              </w:rPr>
              <w:t>3</w:t>
            </w:r>
          </w:p>
        </w:tc>
        <w:tc>
          <w:tcPr>
            <w:tcW w:w="1194" w:type="pct"/>
            <w:vAlign w:val="center"/>
            <w:hideMark/>
          </w:tcPr>
          <w:p w14:paraId="222F1E5C" w14:textId="77777777" w:rsidR="00514428" w:rsidRPr="004731BC" w:rsidRDefault="00514428" w:rsidP="00B5572B">
            <w:pPr>
              <w:rPr>
                <w:sz w:val="26"/>
                <w:szCs w:val="26"/>
                <w:lang w:val="vi-VN" w:eastAsia="x-none"/>
              </w:rPr>
            </w:pPr>
            <w:r w:rsidRPr="004731BC">
              <w:rPr>
                <w:sz w:val="26"/>
                <w:szCs w:val="26"/>
                <w:lang w:val="vi-VN" w:eastAsia="x-none"/>
              </w:rPr>
              <w:t>description</w:t>
            </w:r>
          </w:p>
        </w:tc>
        <w:tc>
          <w:tcPr>
            <w:tcW w:w="3334" w:type="pct"/>
            <w:vAlign w:val="center"/>
            <w:hideMark/>
          </w:tcPr>
          <w:p w14:paraId="04AC612E" w14:textId="77777777" w:rsidR="00514428" w:rsidRPr="004731BC" w:rsidRDefault="00514428" w:rsidP="00B5572B">
            <w:pPr>
              <w:rPr>
                <w:sz w:val="26"/>
                <w:szCs w:val="26"/>
                <w:lang w:val="vi-VN" w:eastAsia="x-none"/>
              </w:rPr>
            </w:pPr>
            <w:r w:rsidRPr="004731BC">
              <w:rPr>
                <w:sz w:val="26"/>
                <w:szCs w:val="26"/>
                <w:lang w:val="vi-VN" w:eastAsia="x-none"/>
              </w:rPr>
              <w:t>Điều kiện nhận huy hiệu.</w:t>
            </w:r>
          </w:p>
        </w:tc>
      </w:tr>
      <w:tr w:rsidR="00514428" w:rsidRPr="004731BC" w14:paraId="66B86916" w14:textId="77777777" w:rsidTr="005514ED">
        <w:trPr>
          <w:jc w:val="center"/>
        </w:trPr>
        <w:tc>
          <w:tcPr>
            <w:tcW w:w="472" w:type="pct"/>
            <w:vAlign w:val="center"/>
            <w:hideMark/>
          </w:tcPr>
          <w:p w14:paraId="25787DFA" w14:textId="77777777" w:rsidR="00514428" w:rsidRPr="004731BC" w:rsidRDefault="00514428" w:rsidP="000F410D">
            <w:pPr>
              <w:jc w:val="center"/>
              <w:rPr>
                <w:sz w:val="26"/>
                <w:szCs w:val="26"/>
                <w:lang w:val="vi-VN" w:eastAsia="x-none"/>
              </w:rPr>
            </w:pPr>
            <w:r w:rsidRPr="004731BC">
              <w:rPr>
                <w:sz w:val="26"/>
                <w:szCs w:val="26"/>
                <w:lang w:val="vi-VN" w:eastAsia="x-none"/>
              </w:rPr>
              <w:t>4</w:t>
            </w:r>
          </w:p>
        </w:tc>
        <w:tc>
          <w:tcPr>
            <w:tcW w:w="1194" w:type="pct"/>
            <w:vAlign w:val="center"/>
            <w:hideMark/>
          </w:tcPr>
          <w:p w14:paraId="1A85A56E" w14:textId="77777777" w:rsidR="00514428" w:rsidRPr="004731BC" w:rsidRDefault="00514428" w:rsidP="00B5572B">
            <w:pPr>
              <w:rPr>
                <w:sz w:val="26"/>
                <w:szCs w:val="26"/>
                <w:lang w:val="vi-VN" w:eastAsia="x-none"/>
              </w:rPr>
            </w:pPr>
            <w:r w:rsidRPr="004731BC">
              <w:rPr>
                <w:sz w:val="26"/>
                <w:szCs w:val="26"/>
                <w:lang w:val="vi-VN" w:eastAsia="x-none"/>
              </w:rPr>
              <w:t>icon_path</w:t>
            </w:r>
          </w:p>
        </w:tc>
        <w:tc>
          <w:tcPr>
            <w:tcW w:w="3334" w:type="pct"/>
            <w:vAlign w:val="center"/>
            <w:hideMark/>
          </w:tcPr>
          <w:p w14:paraId="14283CFD" w14:textId="77777777" w:rsidR="00514428" w:rsidRPr="004731BC" w:rsidRDefault="00514428" w:rsidP="00B5572B">
            <w:pPr>
              <w:rPr>
                <w:sz w:val="26"/>
                <w:szCs w:val="26"/>
                <w:lang w:val="vi-VN" w:eastAsia="x-none"/>
              </w:rPr>
            </w:pPr>
            <w:r w:rsidRPr="004731BC">
              <w:rPr>
                <w:sz w:val="26"/>
                <w:szCs w:val="26"/>
                <w:lang w:val="vi-VN" w:eastAsia="x-none"/>
              </w:rPr>
              <w:t>Hình ảnh huy hiệu.</w:t>
            </w:r>
          </w:p>
        </w:tc>
      </w:tr>
      <w:tr w:rsidR="00514428" w:rsidRPr="00650B6D" w14:paraId="3AA5D00C" w14:textId="77777777" w:rsidTr="005514ED">
        <w:trPr>
          <w:jc w:val="center"/>
        </w:trPr>
        <w:tc>
          <w:tcPr>
            <w:tcW w:w="472" w:type="pct"/>
            <w:vAlign w:val="center"/>
            <w:hideMark/>
          </w:tcPr>
          <w:p w14:paraId="4BA44D27" w14:textId="77777777" w:rsidR="00514428" w:rsidRPr="004731BC" w:rsidRDefault="00514428" w:rsidP="000F410D">
            <w:pPr>
              <w:jc w:val="center"/>
              <w:rPr>
                <w:sz w:val="26"/>
                <w:szCs w:val="26"/>
                <w:lang w:val="vi-VN" w:eastAsia="x-none"/>
              </w:rPr>
            </w:pPr>
            <w:r w:rsidRPr="004731BC">
              <w:rPr>
                <w:sz w:val="26"/>
                <w:szCs w:val="26"/>
                <w:lang w:val="vi-VN" w:eastAsia="x-none"/>
              </w:rPr>
              <w:t>5</w:t>
            </w:r>
          </w:p>
        </w:tc>
        <w:tc>
          <w:tcPr>
            <w:tcW w:w="1194" w:type="pct"/>
            <w:vAlign w:val="center"/>
            <w:hideMark/>
          </w:tcPr>
          <w:p w14:paraId="7930BB0A" w14:textId="77777777" w:rsidR="00514428" w:rsidRPr="004731BC" w:rsidRDefault="00514428" w:rsidP="00B5572B">
            <w:pPr>
              <w:rPr>
                <w:sz w:val="26"/>
                <w:szCs w:val="26"/>
                <w:lang w:val="vi-VN" w:eastAsia="x-none"/>
              </w:rPr>
            </w:pPr>
            <w:r w:rsidRPr="004731BC">
              <w:rPr>
                <w:sz w:val="26"/>
                <w:szCs w:val="26"/>
                <w:lang w:val="vi-VN" w:eastAsia="x-none"/>
              </w:rPr>
              <w:t>rarity</w:t>
            </w:r>
          </w:p>
        </w:tc>
        <w:tc>
          <w:tcPr>
            <w:tcW w:w="3334" w:type="pct"/>
            <w:vAlign w:val="center"/>
            <w:hideMark/>
          </w:tcPr>
          <w:p w14:paraId="5D8461B9" w14:textId="77777777" w:rsidR="00514428" w:rsidRPr="004731BC" w:rsidRDefault="00514428" w:rsidP="00B5572B">
            <w:pPr>
              <w:rPr>
                <w:sz w:val="26"/>
                <w:szCs w:val="26"/>
                <w:lang w:val="vi-VN" w:eastAsia="x-none"/>
              </w:rPr>
            </w:pPr>
            <w:r w:rsidRPr="004731BC">
              <w:rPr>
                <w:sz w:val="26"/>
                <w:szCs w:val="26"/>
                <w:lang w:val="vi-VN" w:eastAsia="x-none"/>
              </w:rPr>
              <w:t>Độ hiếm (Thường, Hiếm, Huyền thoại).</w:t>
            </w:r>
          </w:p>
        </w:tc>
      </w:tr>
      <w:tr w:rsidR="00514428" w:rsidRPr="00650B6D" w14:paraId="5FE7FC7E" w14:textId="77777777" w:rsidTr="005514ED">
        <w:trPr>
          <w:jc w:val="center"/>
        </w:trPr>
        <w:tc>
          <w:tcPr>
            <w:tcW w:w="472" w:type="pct"/>
            <w:vAlign w:val="center"/>
            <w:hideMark/>
          </w:tcPr>
          <w:p w14:paraId="062B2E09" w14:textId="77777777" w:rsidR="00514428" w:rsidRPr="004731BC" w:rsidRDefault="00514428" w:rsidP="000F410D">
            <w:pPr>
              <w:jc w:val="center"/>
              <w:rPr>
                <w:sz w:val="26"/>
                <w:szCs w:val="26"/>
                <w:lang w:val="vi-VN" w:eastAsia="x-none"/>
              </w:rPr>
            </w:pPr>
            <w:r w:rsidRPr="004731BC">
              <w:rPr>
                <w:sz w:val="26"/>
                <w:szCs w:val="26"/>
                <w:lang w:val="vi-VN" w:eastAsia="x-none"/>
              </w:rPr>
              <w:t>6</w:t>
            </w:r>
          </w:p>
        </w:tc>
        <w:tc>
          <w:tcPr>
            <w:tcW w:w="1194" w:type="pct"/>
            <w:vAlign w:val="center"/>
            <w:hideMark/>
          </w:tcPr>
          <w:p w14:paraId="4191C24C" w14:textId="77777777" w:rsidR="00514428" w:rsidRPr="004731BC" w:rsidRDefault="00514428" w:rsidP="00B5572B">
            <w:pPr>
              <w:rPr>
                <w:sz w:val="26"/>
                <w:szCs w:val="26"/>
                <w:lang w:val="vi-VN" w:eastAsia="x-none"/>
              </w:rPr>
            </w:pPr>
            <w:r w:rsidRPr="004731BC">
              <w:rPr>
                <w:sz w:val="26"/>
                <w:szCs w:val="26"/>
                <w:lang w:val="vi-VN" w:eastAsia="x-none"/>
              </w:rPr>
              <w:t>unlock_criteria</w:t>
            </w:r>
          </w:p>
        </w:tc>
        <w:tc>
          <w:tcPr>
            <w:tcW w:w="3334" w:type="pct"/>
            <w:vAlign w:val="center"/>
            <w:hideMark/>
          </w:tcPr>
          <w:p w14:paraId="0FD7ABD6" w14:textId="77777777" w:rsidR="00514428" w:rsidRPr="004731BC" w:rsidRDefault="00514428" w:rsidP="00B5572B">
            <w:pPr>
              <w:rPr>
                <w:sz w:val="26"/>
                <w:szCs w:val="26"/>
                <w:lang w:val="vi-VN" w:eastAsia="x-none"/>
              </w:rPr>
            </w:pPr>
            <w:r w:rsidRPr="004731BC">
              <w:rPr>
                <w:sz w:val="26"/>
                <w:szCs w:val="26"/>
                <w:lang w:val="vi-VN" w:eastAsia="x-none"/>
              </w:rPr>
              <w:t>Tiêu chí mở khóa (dạng mã lệnh hoặc JSON).</w:t>
            </w:r>
          </w:p>
        </w:tc>
      </w:tr>
    </w:tbl>
    <w:p w14:paraId="5E385CD9" w14:textId="60FA46DD" w:rsidR="0002775A" w:rsidRDefault="00E93B1D" w:rsidP="00B351BA">
      <w:pPr>
        <w:pStyle w:val="Heading2"/>
        <w:rPr>
          <w:lang w:val="vi-VN"/>
        </w:rPr>
      </w:pPr>
      <w:bookmarkStart w:id="143" w:name="_Toc217741302"/>
      <w:r w:rsidRPr="00E93B1D">
        <w:t xml:space="preserve">Thiết kế </w:t>
      </w:r>
      <w:r w:rsidR="00FF42C4">
        <w:t>Backend</w:t>
      </w:r>
      <w:r w:rsidRPr="00E93B1D">
        <w:t xml:space="preserve"> API</w:t>
      </w:r>
      <w:bookmarkEnd w:id="143"/>
    </w:p>
    <w:p w14:paraId="3349DA5D" w14:textId="0DD71210" w:rsidR="00850F44" w:rsidRPr="00850F44" w:rsidRDefault="00850F44" w:rsidP="00850F44">
      <w:pPr>
        <w:pStyle w:val="Heading3"/>
      </w:pPr>
      <w:bookmarkStart w:id="144" w:name="_Toc217741303"/>
      <w:r w:rsidRPr="00850F44">
        <w:t>Kiến trúc API tổng thể</w:t>
      </w:r>
      <w:bookmarkEnd w:id="144"/>
    </w:p>
    <w:p w14:paraId="334AF2B5" w14:textId="4C610257" w:rsidR="00850F44" w:rsidRPr="00850F44" w:rsidRDefault="00850F44" w:rsidP="00850F44">
      <w:pPr>
        <w:pStyle w:val="Noidung"/>
      </w:pPr>
      <w:r w:rsidRPr="00850F44">
        <w:rPr>
          <w:b/>
          <w:bCs/>
        </w:rPr>
        <w:t>Cấu trúc URL thực tế</w:t>
      </w:r>
      <w:r w:rsidR="00486CA0">
        <w:rPr>
          <w:b/>
          <w:bCs/>
        </w:rPr>
        <w:t xml:space="preserve"> </w:t>
      </w:r>
      <w:r w:rsidR="00486CA0">
        <w:rPr>
          <w:b/>
          <w:bCs/>
        </w:rPr>
        <w:fldChar w:fldCharType="begin"/>
      </w:r>
      <w:r w:rsidR="00486CA0">
        <w:rPr>
          <w:b/>
          <w:bCs/>
        </w:rPr>
        <w:instrText xml:space="preserve"> ADDIN ZOTERO_ITEM CSL_CITATION {"citationID":"uzaHf8g5","properties":{"formattedCitation":"[6]","plainCitation":"[6]","noteIndex":0},"citationItems":[{"id":128,"uris":["http://zotero.org/users/local/spty5A6U/items/VBHUS3MG"],"itemData":{"id":128,"type":"book","ISBN":"978-1492026367","publisher":"O'Reilly Media","title":"Designing Web APIs: Building APIs That Developers Love","author":[{"family":"Jin","given":"Brenda"},{"family":"Sahni","given":"Saurabh"},{"family":"Shevat","given":"Amir"}],"issued":{"date-parts":[["2018"]]}}}],"schema":"https://github.com/citation-style-language/schema/raw/master/csl-citation.json"} </w:instrText>
      </w:r>
      <w:r w:rsidR="00486CA0">
        <w:rPr>
          <w:b/>
          <w:bCs/>
        </w:rPr>
        <w:fldChar w:fldCharType="separate"/>
      </w:r>
      <w:r w:rsidR="00486CA0" w:rsidRPr="00486CA0">
        <w:t>[6]</w:t>
      </w:r>
      <w:r w:rsidR="00486CA0">
        <w:rPr>
          <w:b/>
          <w:bCs/>
        </w:rPr>
        <w:fldChar w:fldCharType="end"/>
      </w:r>
      <w:r w:rsidRPr="00850F44">
        <w:t>:</w:t>
      </w:r>
    </w:p>
    <w:p w14:paraId="4A3D96E7" w14:textId="77777777" w:rsidR="00A02052" w:rsidRDefault="00850F44" w:rsidP="00345B1A">
      <w:pPr>
        <w:pStyle w:val="code"/>
        <w:ind w:firstLine="0"/>
      </w:pPr>
      <w:r w:rsidRPr="00850F44">
        <w:t>https://</w:t>
      </w:r>
      <w:r>
        <w:t>&lt;domain&gt;</w:t>
      </w:r>
      <w:r w:rsidRPr="00850F44">
        <w:t>/api/{resource}[/{id}][/{subresource}][/</w:t>
      </w:r>
    </w:p>
    <w:p w14:paraId="5D4DEA2F" w14:textId="547C93C4" w:rsidR="00850F44" w:rsidRPr="00850F44" w:rsidRDefault="00850F44" w:rsidP="00345B1A">
      <w:pPr>
        <w:pStyle w:val="code"/>
        <w:ind w:firstLine="0"/>
      </w:pPr>
      <w:r w:rsidRPr="00850F44">
        <w:t>{action}]</w:t>
      </w:r>
    </w:p>
    <w:p w14:paraId="479FDD99" w14:textId="3B63955C" w:rsidR="00850F44" w:rsidRPr="00850F44" w:rsidRDefault="00850F44" w:rsidP="00345B1A">
      <w:pPr>
        <w:pStyle w:val="Noidung"/>
      </w:pPr>
      <w:r w:rsidRPr="00850F44">
        <w:rPr>
          <w:b/>
          <w:bCs/>
        </w:rPr>
        <w:t>Đặc điểm kỹ thuật</w:t>
      </w:r>
      <w:r w:rsidRPr="00850F44">
        <w:t>:</w:t>
      </w:r>
    </w:p>
    <w:p w14:paraId="5B04FF69" w14:textId="77777777" w:rsidR="00850F44" w:rsidRPr="00850F44" w:rsidRDefault="00850F44" w:rsidP="00192128">
      <w:pPr>
        <w:pStyle w:val="Noidung"/>
        <w:numPr>
          <w:ilvl w:val="0"/>
          <w:numId w:val="3"/>
        </w:numPr>
      </w:pPr>
      <w:r w:rsidRPr="00850F44">
        <w:rPr>
          <w:b/>
          <w:bCs/>
        </w:rPr>
        <w:t>Content-Type</w:t>
      </w:r>
      <w:r w:rsidRPr="00850F44">
        <w:t>: application/json cho tất cả request/response</w:t>
      </w:r>
    </w:p>
    <w:p w14:paraId="69C74E43" w14:textId="77777777" w:rsidR="00850F44" w:rsidRPr="00850F44" w:rsidRDefault="00850F44" w:rsidP="00192128">
      <w:pPr>
        <w:pStyle w:val="Noidung"/>
        <w:numPr>
          <w:ilvl w:val="0"/>
          <w:numId w:val="3"/>
        </w:numPr>
      </w:pPr>
      <w:r w:rsidRPr="00850F44">
        <w:rPr>
          <w:b/>
          <w:bCs/>
        </w:rPr>
        <w:t>Xác thực</w:t>
      </w:r>
      <w:r w:rsidRPr="00850F44">
        <w:t>: Bearer Token (JWT) trong header Authorization</w:t>
      </w:r>
    </w:p>
    <w:p w14:paraId="1E12487E" w14:textId="77777777" w:rsidR="00850F44" w:rsidRPr="00850F44" w:rsidRDefault="00850F44" w:rsidP="00192128">
      <w:pPr>
        <w:pStyle w:val="Noidung"/>
        <w:numPr>
          <w:ilvl w:val="0"/>
          <w:numId w:val="3"/>
        </w:numPr>
      </w:pPr>
      <w:r w:rsidRPr="00850F44">
        <w:rPr>
          <w:b/>
          <w:bCs/>
        </w:rPr>
        <w:lastRenderedPageBreak/>
        <w:t>Middleware</w:t>
      </w:r>
      <w:r w:rsidRPr="00850F44">
        <w:t>: authenticateToken và authorize với role-based access control</w:t>
      </w:r>
    </w:p>
    <w:p w14:paraId="3E73CFAF" w14:textId="77777777" w:rsidR="00850F44" w:rsidRPr="00850F44" w:rsidRDefault="00850F44" w:rsidP="00192128">
      <w:pPr>
        <w:pStyle w:val="Noidung"/>
        <w:numPr>
          <w:ilvl w:val="0"/>
          <w:numId w:val="3"/>
        </w:numPr>
      </w:pPr>
      <w:r w:rsidRPr="00850F44">
        <w:rPr>
          <w:b/>
          <w:bCs/>
        </w:rPr>
        <w:t>CORS</w:t>
      </w:r>
      <w:r w:rsidRPr="00850F44">
        <w:t>: Hỗ trợ multiple origins cho development và production</w:t>
      </w:r>
    </w:p>
    <w:p w14:paraId="7BF3321B" w14:textId="13D0ACF6" w:rsidR="00850F44" w:rsidRPr="00850F44" w:rsidRDefault="00850F44" w:rsidP="006B581C">
      <w:pPr>
        <w:pStyle w:val="Heading3"/>
      </w:pPr>
      <w:bookmarkStart w:id="145" w:name="_Toc217741304"/>
      <w:r w:rsidRPr="00850F44">
        <w:t>Cấu trúc Response chuẩn</w:t>
      </w:r>
      <w:bookmarkEnd w:id="145"/>
    </w:p>
    <w:p w14:paraId="3BD6253A" w14:textId="77777777" w:rsidR="00850F44" w:rsidRPr="00850F44" w:rsidRDefault="00850F44" w:rsidP="00850F44">
      <w:pPr>
        <w:pStyle w:val="Noidung"/>
      </w:pPr>
      <w:r w:rsidRPr="00850F44">
        <w:rPr>
          <w:b/>
          <w:bCs/>
        </w:rPr>
        <w:t>Response thành công</w:t>
      </w:r>
      <w:r w:rsidRPr="00850F44">
        <w:t>:</w:t>
      </w:r>
    </w:p>
    <w:p w14:paraId="215EFFCF" w14:textId="77777777" w:rsidR="00850F44" w:rsidRPr="00850F44" w:rsidRDefault="00850F44" w:rsidP="00345B1A">
      <w:pPr>
        <w:pStyle w:val="code"/>
      </w:pPr>
      <w:r w:rsidRPr="00850F44">
        <w:t>{</w:t>
      </w:r>
    </w:p>
    <w:p w14:paraId="54886497" w14:textId="77777777" w:rsidR="00850F44" w:rsidRPr="00850F44" w:rsidRDefault="00850F44" w:rsidP="00345B1A">
      <w:pPr>
        <w:pStyle w:val="code"/>
      </w:pPr>
      <w:r w:rsidRPr="00850F44">
        <w:t xml:space="preserve">  "success": true,</w:t>
      </w:r>
    </w:p>
    <w:p w14:paraId="0F87DE22" w14:textId="77777777" w:rsidR="00850F44" w:rsidRPr="00850F44" w:rsidRDefault="00850F44" w:rsidP="00345B1A">
      <w:pPr>
        <w:pStyle w:val="code"/>
      </w:pPr>
      <w:r w:rsidRPr="00850F44">
        <w:t xml:space="preserve">  "data": {</w:t>
      </w:r>
    </w:p>
    <w:p w14:paraId="6A6179B1" w14:textId="77777777" w:rsidR="00850F44" w:rsidRPr="00850F44" w:rsidRDefault="00850F44" w:rsidP="00345B1A">
      <w:pPr>
        <w:pStyle w:val="code"/>
      </w:pPr>
      <w:r w:rsidRPr="00850F44">
        <w:t xml:space="preserve">    "totalItems": 150,</w:t>
      </w:r>
    </w:p>
    <w:p w14:paraId="3886761C" w14:textId="77777777" w:rsidR="00850F44" w:rsidRPr="00850F44" w:rsidRDefault="00850F44" w:rsidP="00345B1A">
      <w:pPr>
        <w:pStyle w:val="code"/>
      </w:pPr>
      <w:r w:rsidRPr="00850F44">
        <w:t xml:space="preserve">    "totalPages": 8, </w:t>
      </w:r>
    </w:p>
    <w:p w14:paraId="196DDED9" w14:textId="77777777" w:rsidR="00850F44" w:rsidRPr="00850F44" w:rsidRDefault="00850F44" w:rsidP="00345B1A">
      <w:pPr>
        <w:pStyle w:val="code"/>
      </w:pPr>
      <w:r w:rsidRPr="00850F44">
        <w:t xml:space="preserve">    "currentPage": 1,</w:t>
      </w:r>
    </w:p>
    <w:p w14:paraId="270AFA08" w14:textId="77777777" w:rsidR="00850F44" w:rsidRPr="00850F44" w:rsidRDefault="00850F44" w:rsidP="00345B1A">
      <w:pPr>
        <w:pStyle w:val="code"/>
      </w:pPr>
      <w:r w:rsidRPr="00850F44">
        <w:t xml:space="preserve">    "users": [...]</w:t>
      </w:r>
    </w:p>
    <w:p w14:paraId="6B26DE85" w14:textId="77777777" w:rsidR="00850F44" w:rsidRPr="00850F44" w:rsidRDefault="00850F44" w:rsidP="00345B1A">
      <w:pPr>
        <w:pStyle w:val="code"/>
      </w:pPr>
      <w:r w:rsidRPr="00850F44">
        <w:t xml:space="preserve">  }</w:t>
      </w:r>
    </w:p>
    <w:p w14:paraId="4D337772" w14:textId="77777777" w:rsidR="00850F44" w:rsidRPr="00850F44" w:rsidRDefault="00850F44" w:rsidP="00345B1A">
      <w:pPr>
        <w:pStyle w:val="code"/>
      </w:pPr>
      <w:r w:rsidRPr="00850F44">
        <w:t>}</w:t>
      </w:r>
    </w:p>
    <w:p w14:paraId="4A7A363E" w14:textId="77777777" w:rsidR="00850F44" w:rsidRPr="00850F44" w:rsidRDefault="00850F44" w:rsidP="00850F44">
      <w:pPr>
        <w:pStyle w:val="Noidung"/>
      </w:pPr>
      <w:r w:rsidRPr="00850F44">
        <w:rPr>
          <w:b/>
          <w:bCs/>
        </w:rPr>
        <w:t>Response lỗi</w:t>
      </w:r>
      <w:r w:rsidRPr="00850F44">
        <w:t>:</w:t>
      </w:r>
    </w:p>
    <w:p w14:paraId="4D7FBC98" w14:textId="77777777" w:rsidR="00850F44" w:rsidRPr="00850F44" w:rsidRDefault="00850F44" w:rsidP="00345B1A">
      <w:pPr>
        <w:pStyle w:val="code"/>
      </w:pPr>
      <w:r w:rsidRPr="00850F44">
        <w:t>{</w:t>
      </w:r>
    </w:p>
    <w:p w14:paraId="3872E56A" w14:textId="77777777" w:rsidR="00850F44" w:rsidRPr="00850F44" w:rsidRDefault="00850F44" w:rsidP="00345B1A">
      <w:pPr>
        <w:pStyle w:val="code"/>
      </w:pPr>
      <w:r w:rsidRPr="00850F44">
        <w:t xml:space="preserve">  "success": false,</w:t>
      </w:r>
    </w:p>
    <w:p w14:paraId="2AD7F750" w14:textId="77777777" w:rsidR="00850F44" w:rsidRPr="00850F44" w:rsidRDefault="00850F44" w:rsidP="00345B1A">
      <w:pPr>
        <w:pStyle w:val="code"/>
      </w:pPr>
      <w:r w:rsidRPr="00850F44">
        <w:t xml:space="preserve">  "message": "Mô tả lỗi bằng tiếng Việt",</w:t>
      </w:r>
    </w:p>
    <w:p w14:paraId="3A378FCE" w14:textId="77777777" w:rsidR="00850F44" w:rsidRPr="00850F44" w:rsidRDefault="00850F44" w:rsidP="00345B1A">
      <w:pPr>
        <w:pStyle w:val="code"/>
      </w:pPr>
      <w:r w:rsidRPr="00850F44">
        <w:t xml:space="preserve">  "error": "Chi tiết lỗi kỹ thuật"</w:t>
      </w:r>
    </w:p>
    <w:p w14:paraId="0094A037" w14:textId="77777777" w:rsidR="00850F44" w:rsidRPr="00850F44" w:rsidRDefault="00850F44" w:rsidP="00345B1A">
      <w:pPr>
        <w:pStyle w:val="code"/>
      </w:pPr>
      <w:r w:rsidRPr="00850F44">
        <w:t>}</w:t>
      </w:r>
    </w:p>
    <w:p w14:paraId="2F14A48E" w14:textId="38EAA52F" w:rsidR="00850F44" w:rsidRDefault="004B0E7B" w:rsidP="006B581C">
      <w:pPr>
        <w:pStyle w:val="Heading3"/>
        <w:rPr>
          <w:lang w:val="vi-VN"/>
        </w:rPr>
      </w:pPr>
      <w:bookmarkStart w:id="146" w:name="_Toc217741305"/>
      <w:r>
        <w:rPr>
          <w:lang w:val="vi-VN"/>
        </w:rPr>
        <w:t xml:space="preserve">Chức năng </w:t>
      </w:r>
      <w:r w:rsidR="00802D17">
        <w:rPr>
          <w:lang w:val="vi-VN"/>
        </w:rPr>
        <w:t>thời gian thực</w:t>
      </w:r>
      <w:r>
        <w:rPr>
          <w:lang w:val="vi-VN"/>
        </w:rPr>
        <w:t xml:space="preserve"> với </w:t>
      </w:r>
      <w:r w:rsidR="008C5851">
        <w:rPr>
          <w:lang w:val="vi-VN"/>
        </w:rPr>
        <w:t>Socket.IO</w:t>
      </w:r>
      <w:r>
        <w:rPr>
          <w:lang w:val="vi-VN"/>
        </w:rPr>
        <w:t xml:space="preserve"> và Redis</w:t>
      </w:r>
      <w:bookmarkEnd w:id="146"/>
    </w:p>
    <w:p w14:paraId="05BF7134" w14:textId="717BCE87" w:rsidR="004B0E7B" w:rsidRDefault="00643D01" w:rsidP="004B0E7B">
      <w:pPr>
        <w:pStyle w:val="Noidung"/>
        <w:rPr>
          <w:sz w:val="24"/>
          <w:lang w:eastAsia="vi-VN"/>
        </w:rPr>
      </w:pPr>
      <w:r>
        <w:t>H</w:t>
      </w:r>
      <w:r w:rsidR="004B0E7B">
        <w:t xml:space="preserve">ệ thống </w:t>
      </w:r>
      <w:r w:rsidR="00FF42C4">
        <w:t>Backend</w:t>
      </w:r>
      <w:r w:rsidR="004B0E7B">
        <w:t xml:space="preserve"> là khả năng vận hành </w:t>
      </w:r>
      <w:r w:rsidR="00802D17">
        <w:t>thời gian thực</w:t>
      </w:r>
      <w:r w:rsidR="004B0E7B">
        <w:t xml:space="preserve"> – đặc biệt trong các tính năng quiz racing, gamification leaderboard, notification và các luồng dữ liệu tương tác trực tiếp với sinh viên/giảng viên.</w:t>
      </w:r>
    </w:p>
    <w:p w14:paraId="1C668261" w14:textId="6E0662F6" w:rsidR="004B0E7B" w:rsidRDefault="004B0E7B" w:rsidP="004B0E7B">
      <w:pPr>
        <w:pStyle w:val="Noidung"/>
      </w:pPr>
      <w:r>
        <w:t xml:space="preserve">Để hiện thực hóa điều này, hệ thống sử dụng Socket.IO kết nối client-server hai chiều, cho phép truyền dữ liệu trạng thái phòng thi, kết quả làm bài, leaderboard, thông báo điểm số hoặc phần thưởng tới người dùng ngay khi có thay đổi. Tất cả sự </w:t>
      </w:r>
      <w:r>
        <w:lastRenderedPageBreak/>
        <w:t xml:space="preserve">kiện </w:t>
      </w:r>
      <w:r w:rsidR="00802D17">
        <w:t>thời gian thực</w:t>
      </w:r>
      <w:r>
        <w:t xml:space="preserve"> đều được </w:t>
      </w:r>
      <w:r w:rsidR="00FF42C4">
        <w:t>Backend</w:t>
      </w:r>
      <w:r>
        <w:t xml:space="preserve"> ghi nhận, xử lý phân tán và phân phối lại cho đúng user, nhóm hoặc lớp học liên quan.</w:t>
      </w:r>
    </w:p>
    <w:p w14:paraId="23A47657" w14:textId="19352052" w:rsidR="004B0E7B" w:rsidRDefault="004B0E7B" w:rsidP="004B0E7B">
      <w:pPr>
        <w:pStyle w:val="Noidung"/>
      </w:pPr>
      <w:r>
        <w:t xml:space="preserve">Redis đóng vai trò là pub/sub trung gian giữa các container </w:t>
      </w:r>
      <w:r w:rsidR="00FF42C4">
        <w:t>Backend</w:t>
      </w:r>
      <w:r>
        <w:t xml:space="preserve">, đồng bộ và phân phối các kênh </w:t>
      </w:r>
      <w:r w:rsidR="00802D17">
        <w:t>thời gian thực</w:t>
      </w:r>
      <w:r>
        <w:t xml:space="preserve"> trên toàn hệ thống. Nhờ đó, kể cả khi </w:t>
      </w:r>
      <w:r w:rsidR="00FF42C4">
        <w:t>Backend</w:t>
      </w:r>
      <w:r>
        <w:t xml:space="preserve"> mở rộng thành nhiều node, mọi trạng thái </w:t>
      </w:r>
      <w:r w:rsidR="00802D17">
        <w:t>thời gian thực</w:t>
      </w:r>
      <w:r>
        <w:t xml:space="preserve"> vẫn được duy trì chuẩn xác, không bị mất dữ liệu khi kết nối. Redis còn hỗ trợ cache các leaderboard, lịch sử sự kiện hoặc trạng thái session thi, giúp tăng tốc truy xuất và giảm tải cho database.</w:t>
      </w:r>
    </w:p>
    <w:p w14:paraId="7B36B1A9" w14:textId="07FE498C" w:rsidR="004B0E7B" w:rsidRPr="004B0E7B" w:rsidRDefault="004B0E7B" w:rsidP="00643D01">
      <w:pPr>
        <w:pStyle w:val="Noidung"/>
      </w:pPr>
      <w:r>
        <w:t xml:space="preserve">Các thuật toán phân bổ event, quản lý </w:t>
      </w:r>
      <w:r w:rsidR="00802D17">
        <w:t>phòng/ máy khách</w:t>
      </w:r>
      <w:r>
        <w:t xml:space="preserve"> Socket.IO được tối ưu để hạn chế nghẽn kết nối, tự động detect mất kết nối và khôi phục trạng thái. Nhờ hệ thống </w:t>
      </w:r>
      <w:r w:rsidR="00802D17">
        <w:t>thời gian thực</w:t>
      </w:r>
      <w:r>
        <w:t xml:space="preserve"> này, các chức năng như quiz racing, thi đua, nhận thưởng, bảng xếp hạng… đều vận hành mượt mà kể cả khi số lượng người dùng đồng thời tăng cao.</w:t>
      </w:r>
    </w:p>
    <w:p w14:paraId="45F9AED5" w14:textId="370A74E0" w:rsidR="00850F44" w:rsidRPr="00850F44" w:rsidRDefault="00A02052" w:rsidP="00850F44">
      <w:pPr>
        <w:pStyle w:val="Noidung"/>
      </w:pPr>
      <w:r>
        <w:rPr>
          <w:b/>
          <w:bCs/>
        </w:rPr>
        <w:t>Sự kiện bài kiểm tra trực tuyến</w:t>
      </w:r>
      <w:r w:rsidR="00850F44" w:rsidRPr="00850F44">
        <w:t>:</w:t>
      </w:r>
    </w:p>
    <w:p w14:paraId="16B4F3A7" w14:textId="65A02D24" w:rsidR="00850F44" w:rsidRPr="00B66FEB" w:rsidRDefault="00A02052" w:rsidP="00B66FEB">
      <w:pPr>
        <w:pStyle w:val="Noidung"/>
      </w:pPr>
      <w:r>
        <w:rPr>
          <w:rFonts w:eastAsia="SimSun"/>
        </w:rPr>
        <w:t>Sự kiện phía máy khách</w:t>
      </w:r>
    </w:p>
    <w:p w14:paraId="36F41214" w14:textId="77777777" w:rsidR="00850F44" w:rsidRPr="00850F44" w:rsidRDefault="00850F44" w:rsidP="00345B1A">
      <w:pPr>
        <w:pStyle w:val="code"/>
      </w:pPr>
      <w:r w:rsidRPr="00850F44">
        <w:t>socket.emit('join-quiz', { quizId, userId, pin })</w:t>
      </w:r>
    </w:p>
    <w:p w14:paraId="4C665CE3" w14:textId="77777777" w:rsidR="00850F44" w:rsidRPr="00850F44" w:rsidRDefault="00850F44" w:rsidP="00345B1A">
      <w:pPr>
        <w:pStyle w:val="code"/>
      </w:pPr>
      <w:r w:rsidRPr="00850F44">
        <w:t>socket.emit('submit-answer', { questionId, answer, timestamp })</w:t>
      </w:r>
    </w:p>
    <w:p w14:paraId="0E063F38" w14:textId="77777777" w:rsidR="00850F44" w:rsidRPr="00850F44" w:rsidRDefault="00850F44" w:rsidP="00345B1A">
      <w:pPr>
        <w:pStyle w:val="code"/>
      </w:pPr>
      <w:r w:rsidRPr="00850F44">
        <w:t>socket.emit('leave-quiz', { quizId, userId })</w:t>
      </w:r>
    </w:p>
    <w:p w14:paraId="20B3F726" w14:textId="77777777" w:rsidR="00850F44" w:rsidRPr="00850F44" w:rsidRDefault="00850F44" w:rsidP="00345B1A">
      <w:pPr>
        <w:pStyle w:val="code"/>
      </w:pPr>
    </w:p>
    <w:p w14:paraId="331D424D" w14:textId="76AFB3D5" w:rsidR="00850F44" w:rsidRPr="00850F44" w:rsidRDefault="00A02052" w:rsidP="00B66FEB">
      <w:pPr>
        <w:pStyle w:val="Noidung"/>
      </w:pPr>
      <w:r>
        <w:t>Sự kiện phía máy chủ</w:t>
      </w:r>
      <w:r w:rsidR="00850F44" w:rsidRPr="00850F44">
        <w:t xml:space="preserve"> </w:t>
      </w:r>
    </w:p>
    <w:p w14:paraId="0485411E" w14:textId="77777777" w:rsidR="00850F44" w:rsidRPr="00850F44" w:rsidRDefault="00850F44" w:rsidP="00345B1A">
      <w:pPr>
        <w:pStyle w:val="code"/>
      </w:pPr>
      <w:r w:rsidRPr="00850F44">
        <w:t>socket.on('quiz-started', { currentQuestion, participants })</w:t>
      </w:r>
    </w:p>
    <w:p w14:paraId="071FD7C5" w14:textId="77777777" w:rsidR="00850F44" w:rsidRPr="00850F44" w:rsidRDefault="00850F44" w:rsidP="00345B1A">
      <w:pPr>
        <w:pStyle w:val="code"/>
      </w:pPr>
      <w:r w:rsidRPr="00850F44">
        <w:t>socket.on('question-changed', { question, timeRemaining })</w:t>
      </w:r>
    </w:p>
    <w:p w14:paraId="6BA5590F" w14:textId="77777777" w:rsidR="00850F44" w:rsidRPr="00850F44" w:rsidRDefault="00850F44" w:rsidP="00345B1A">
      <w:pPr>
        <w:pStyle w:val="code"/>
      </w:pPr>
      <w:r w:rsidRPr="00850F44">
        <w:t>socket.on('participant-joined', { user, count })</w:t>
      </w:r>
    </w:p>
    <w:p w14:paraId="41569301" w14:textId="77777777" w:rsidR="00850F44" w:rsidRPr="00850F44" w:rsidRDefault="00850F44" w:rsidP="00345B1A">
      <w:pPr>
        <w:pStyle w:val="code"/>
      </w:pPr>
      <w:r w:rsidRPr="00850F44">
        <w:t>socket.on('leaderboard-updated', { rankings })</w:t>
      </w:r>
    </w:p>
    <w:p w14:paraId="31525F43" w14:textId="77777777" w:rsidR="00850F44" w:rsidRPr="00850F44" w:rsidRDefault="00850F44" w:rsidP="00345B1A">
      <w:pPr>
        <w:pStyle w:val="code"/>
      </w:pPr>
      <w:r w:rsidRPr="00850F44">
        <w:t>socket.on('quiz-ended', { results })</w:t>
      </w:r>
    </w:p>
    <w:p w14:paraId="30579B7F" w14:textId="48EA43D0" w:rsidR="00E93B1D" w:rsidRPr="00E93B1D" w:rsidRDefault="00E93B1D" w:rsidP="00E93B1D">
      <w:pPr>
        <w:pStyle w:val="Heading3"/>
      </w:pPr>
      <w:bookmarkStart w:id="147" w:name="_Toc217741306"/>
      <w:r w:rsidRPr="00E93B1D">
        <w:lastRenderedPageBreak/>
        <w:t>Kiến trúc phân lớp</w:t>
      </w:r>
      <w:bookmarkEnd w:id="147"/>
    </w:p>
    <w:p w14:paraId="2BF53566" w14:textId="77777777" w:rsidR="00E93B1D" w:rsidRPr="00E93B1D" w:rsidRDefault="00E93B1D" w:rsidP="0002775A">
      <w:pPr>
        <w:pStyle w:val="code"/>
      </w:pPr>
      <w:r w:rsidRPr="00E93B1D">
        <w:t>├── Presentation Layer (Routes + Controllers)</w:t>
      </w:r>
    </w:p>
    <w:p w14:paraId="790E50DC" w14:textId="77777777" w:rsidR="00E93B1D" w:rsidRPr="00E93B1D" w:rsidRDefault="00E93B1D" w:rsidP="0002775A">
      <w:pPr>
        <w:pStyle w:val="code"/>
      </w:pPr>
      <w:r w:rsidRPr="00E93B1D">
        <w:t xml:space="preserve">├── Business Logic Layer (Services + Middleware)  </w:t>
      </w:r>
    </w:p>
    <w:p w14:paraId="3540FAB7" w14:textId="77777777" w:rsidR="00E93B1D" w:rsidRPr="00E93B1D" w:rsidRDefault="00E93B1D" w:rsidP="0002775A">
      <w:pPr>
        <w:pStyle w:val="code"/>
      </w:pPr>
      <w:r w:rsidRPr="00E93B1D">
        <w:t>├── Data Access Layer (Models + Repositories)</w:t>
      </w:r>
    </w:p>
    <w:p w14:paraId="18DEFC73" w14:textId="77777777" w:rsidR="00E93B1D" w:rsidRPr="00E93B1D" w:rsidRDefault="00E93B1D" w:rsidP="0002775A">
      <w:pPr>
        <w:pStyle w:val="code"/>
      </w:pPr>
      <w:r w:rsidRPr="00E93B1D">
        <w:t>└── Infrastructure Layer (Database + Cache + External APIs)</w:t>
      </w:r>
    </w:p>
    <w:p w14:paraId="3D878392" w14:textId="77777777" w:rsidR="00E93B1D" w:rsidRPr="00E93B1D" w:rsidRDefault="00E93B1D" w:rsidP="00E93B1D">
      <w:pPr>
        <w:pStyle w:val="Noidung"/>
      </w:pPr>
      <w:r w:rsidRPr="00E93B1D">
        <w:t>Điểm vào và khởi tạo:</w:t>
      </w:r>
    </w:p>
    <w:p w14:paraId="12CF4FEF" w14:textId="77777777" w:rsidR="00E93B1D" w:rsidRPr="00E93B1D" w:rsidRDefault="00E93B1D" w:rsidP="00192128">
      <w:pPr>
        <w:pStyle w:val="Noidung"/>
        <w:numPr>
          <w:ilvl w:val="0"/>
          <w:numId w:val="2"/>
        </w:numPr>
      </w:pPr>
      <w:r w:rsidRPr="00E93B1D">
        <w:t>src/server.js: Khởi động máy chủ HTTP, lập lịch công việc cho quiz expiration</w:t>
      </w:r>
    </w:p>
    <w:p w14:paraId="363A39C6" w14:textId="77777777" w:rsidR="00E93B1D" w:rsidRPr="00E93B1D" w:rsidRDefault="00E93B1D" w:rsidP="00192128">
      <w:pPr>
        <w:pStyle w:val="Noidung"/>
        <w:numPr>
          <w:ilvl w:val="0"/>
          <w:numId w:val="2"/>
        </w:numPr>
      </w:pPr>
      <w:r w:rsidRPr="00E93B1D">
        <w:t>src/app.js: Thiết lập ứng dụng Express, cấu hình CORS, tích hợp Socket.IO</w:t>
      </w:r>
    </w:p>
    <w:p w14:paraId="5EE477B9" w14:textId="2105A399" w:rsidR="00E93B1D" w:rsidRPr="00E93B1D" w:rsidRDefault="00E93B1D" w:rsidP="00192128">
      <w:pPr>
        <w:pStyle w:val="Noidung"/>
        <w:numPr>
          <w:ilvl w:val="0"/>
          <w:numId w:val="2"/>
        </w:numPr>
      </w:pPr>
      <w:r w:rsidRPr="00E93B1D">
        <w:t>Xử lý lỗi toàn cục và middleware ghi log yêu cầu</w:t>
      </w:r>
    </w:p>
    <w:p w14:paraId="47A2D001" w14:textId="3999F2DA" w:rsidR="00E93B1D" w:rsidRPr="00E93B1D" w:rsidRDefault="005F445B" w:rsidP="00E93B1D">
      <w:pPr>
        <w:pStyle w:val="Heading3"/>
      </w:pPr>
      <w:bookmarkStart w:id="148" w:name="_Toc217741307"/>
      <w:r>
        <w:rPr>
          <w:lang w:val="vi-VN"/>
        </w:rPr>
        <w:t>Trò chơi</w:t>
      </w:r>
      <w:r w:rsidRPr="00E93B1D">
        <w:t xml:space="preserve"> hóa toàn diện</w:t>
      </w:r>
      <w:bookmarkEnd w:id="148"/>
    </w:p>
    <w:p w14:paraId="3F91AAF7" w14:textId="4887DCFD" w:rsidR="002B28D9" w:rsidRDefault="005F445B" w:rsidP="002B28D9">
      <w:pPr>
        <w:pStyle w:val="Noidung"/>
        <w:rPr>
          <w:sz w:val="24"/>
          <w:lang w:eastAsia="vi-VN"/>
        </w:rPr>
      </w:pPr>
      <w:r>
        <w:t>Yếu tố trò chơi</w:t>
      </w:r>
      <w:r w:rsidR="002B28D9">
        <w:t xml:space="preserve"> là một thành tố then chốt trong kiến trúc </w:t>
      </w:r>
      <w:r w:rsidR="00FF42C4">
        <w:t>Backend</w:t>
      </w:r>
      <w:r w:rsidR="002B28D9">
        <w:t xml:space="preserve">, mang đến động lực học tập </w:t>
      </w:r>
      <w:r w:rsidR="00DD439E">
        <w:t>hiệu quả</w:t>
      </w:r>
      <w:r w:rsidR="002B28D9">
        <w:t xml:space="preserve"> và tạo không khí cạnh tranh lành mạnh cho sinh viên. Hệ thống này được xây dựng hoàn toàn phía </w:t>
      </w:r>
      <w:r w:rsidR="00FF42C4">
        <w:t>Backend</w:t>
      </w:r>
      <w:r w:rsidR="002B28D9">
        <w:t>, vận hành bằng các logic game hóa như tích điểm kinh nghiệm (XP), coin, badge thành tích, cấp độ level, vật phẩm và bảng xếp hạng.</w:t>
      </w:r>
    </w:p>
    <w:p w14:paraId="52588A84" w14:textId="1E91FFBB" w:rsidR="002B28D9" w:rsidRDefault="002B28D9" w:rsidP="002B28D9">
      <w:pPr>
        <w:pStyle w:val="Noidung"/>
      </w:pPr>
      <w:r>
        <w:t>Mỗi hành vi học tập của sinh viên</w:t>
      </w:r>
      <w:r w:rsidR="00567913">
        <w:t xml:space="preserve"> </w:t>
      </w:r>
      <w:r>
        <w:t xml:space="preserve">– như hoàn thành bài kiểm tra, đạt </w:t>
      </w:r>
      <w:r w:rsidR="005F445B">
        <w:t>chuỗi</w:t>
      </w:r>
      <w:r>
        <w:t xml:space="preserve"> luyện tập, vượt qua thử thách mới hoặc giúp đỡ các thành viên khác – đều được </w:t>
      </w:r>
      <w:r w:rsidR="00FF42C4">
        <w:t>Backend</w:t>
      </w:r>
      <w:r>
        <w:t> tự động ghi nhận và tính toán điểm thưởng tương ứng. Thuật toán gamification vận hành liên tục, cập nhật trạng thái: tăng XP, lên level, trao badge, cộng coin</w:t>
      </w:r>
      <w:r w:rsidR="00650B6D">
        <w:t xml:space="preserve"> và</w:t>
      </w:r>
      <w:r>
        <w:t> thông báo thành tích theo thời gian thực. Các phần thưởng này không chỉ là dữ liệu mà còn trở thành động lực thúc đẩy sinh viên học tập nghiêm túc, giúp họ “thăng hạng” và ghi điểm cá nhân cũng như nhóm.</w:t>
      </w:r>
    </w:p>
    <w:p w14:paraId="29C6BA0E" w14:textId="4C992312" w:rsidR="002B28D9" w:rsidRDefault="00FF42C4" w:rsidP="002B28D9">
      <w:pPr>
        <w:pStyle w:val="Noidung"/>
      </w:pPr>
      <w:r>
        <w:t>Backend</w:t>
      </w:r>
      <w:r w:rsidR="002B28D9">
        <w:t xml:space="preserve"> sử dụng Redis Sorted Set để quản lý bảng xếp hạng (leaderboard) cho nhiều đối tượng: cá nhân, nhóm, lớp hoặc toàn trường. Khi sinh viên tham gia quiz, trả lời đúng, hoàn thành nhiệm vụ hoặc nhận vật phẩm, số điểm sẽ được update ngay lập tức vào leaderboard </w:t>
      </w:r>
      <w:r w:rsidR="00802D17">
        <w:t>thời gian thực</w:t>
      </w:r>
      <w:r w:rsidR="002B28D9">
        <w:t>, tạo hiệu ứng cạnh tranh trực tiếp và truyền cảm hứng học hỏi cho tất cả người dùng.</w:t>
      </w:r>
    </w:p>
    <w:p w14:paraId="188191D6" w14:textId="544E437A" w:rsidR="00A57B77" w:rsidRDefault="002B28D9" w:rsidP="008A6891">
      <w:pPr>
        <w:pStyle w:val="Noidung"/>
      </w:pPr>
      <w:r>
        <w:lastRenderedPageBreak/>
        <w:t xml:space="preserve">Các vật phẩm như </w:t>
      </w:r>
      <w:r w:rsidR="005F445B">
        <w:t>biểu tượng cảm xúc</w:t>
      </w:r>
      <w:r>
        <w:t>, “</w:t>
      </w:r>
      <w:r w:rsidR="00802D17">
        <w:t>trứng</w:t>
      </w:r>
      <w:r>
        <w:t>” đều được quản trị qua các module </w:t>
      </w:r>
      <w:r w:rsidR="00FF42C4">
        <w:t>Backend</w:t>
      </w:r>
      <w:r>
        <w:t xml:space="preserve"> độc lập, quy trình trao thưởng – mua bán – sử dụng </w:t>
      </w:r>
      <w:r w:rsidR="008A6891">
        <w:t xml:space="preserve">vật phẩm </w:t>
      </w:r>
      <w:r>
        <w:t xml:space="preserve">diễn ra mạch lạc, dễ dàng mở rộng thêm các loại phần thưởng hoặc chế độ </w:t>
      </w:r>
      <w:r w:rsidR="00224C4A">
        <w:t>trò chơi</w:t>
      </w:r>
      <w:r>
        <w:t xml:space="preserve"> mới trong tương lai. </w:t>
      </w:r>
    </w:p>
    <w:p w14:paraId="6C04B120" w14:textId="5D53F2E1" w:rsidR="005F445B" w:rsidRDefault="005F445B" w:rsidP="005F445B">
      <w:pPr>
        <w:pStyle w:val="Noidung"/>
      </w:pPr>
      <w:r>
        <w:t xml:space="preserve">Hệ thống cũng hỗ trợ logic đổi thưởng, cập nhật </w:t>
      </w:r>
      <w:r w:rsidR="00224C4A">
        <w:t>kho đồ</w:t>
      </w:r>
      <w:r>
        <w:t xml:space="preserve">, cộng/trừ </w:t>
      </w:r>
      <w:r w:rsidR="008A6891">
        <w:t>“tiền”</w:t>
      </w:r>
      <w:r>
        <w:t xml:space="preserve"> cho từng hành động, đảm bảo dữ liệu luôn đồng bộ và an toàn ở </w:t>
      </w:r>
      <w:r w:rsidR="008A6891">
        <w:t>máy chỉ</w:t>
      </w:r>
      <w:r>
        <w:t>.</w:t>
      </w:r>
    </w:p>
    <w:p w14:paraId="434629FD" w14:textId="5EF6BF1B" w:rsidR="00A57B77" w:rsidRDefault="00A57B77" w:rsidP="00A57B77">
      <w:pPr>
        <w:pStyle w:val="Heading2"/>
        <w:rPr>
          <w:lang w:val="vi-VN"/>
        </w:rPr>
      </w:pPr>
      <w:bookmarkStart w:id="149" w:name="_Toc217741308"/>
      <w:r>
        <w:rPr>
          <w:lang w:val="vi-VN"/>
        </w:rPr>
        <w:t>Th</w:t>
      </w:r>
      <w:r>
        <w:t xml:space="preserve">iết kế các </w:t>
      </w:r>
      <w:r w:rsidR="00344E0B">
        <w:rPr>
          <w:lang w:val="vi-VN"/>
        </w:rPr>
        <w:t>luồ</w:t>
      </w:r>
      <w:r>
        <w:t>ng xử lý chính</w:t>
      </w:r>
      <w:bookmarkEnd w:id="149"/>
    </w:p>
    <w:p w14:paraId="526C7FE4" w14:textId="0E4EA4ED" w:rsidR="00493D32" w:rsidRDefault="00493D32" w:rsidP="00493D32">
      <w:pPr>
        <w:pStyle w:val="Heading3"/>
        <w:rPr>
          <w:lang w:val="vi-VN"/>
        </w:rPr>
      </w:pPr>
      <w:bookmarkStart w:id="150" w:name="_Toc217741309"/>
      <w:r w:rsidRPr="00493D32">
        <w:rPr>
          <w:lang w:val="vi-VN"/>
        </w:rPr>
        <w:t>Cơ chế bảo mật và sơ đồ xử lý xác thực</w:t>
      </w:r>
      <w:bookmarkEnd w:id="150"/>
    </w:p>
    <w:p w14:paraId="07BFDE5E" w14:textId="5FB53083" w:rsidR="00493D32" w:rsidRDefault="00493D32" w:rsidP="00493D32">
      <w:pPr>
        <w:pStyle w:val="Noidung"/>
      </w:pPr>
      <w:r w:rsidRPr="00493D32">
        <w:t xml:space="preserve">Để đảm bảo an toàn cho toàn bộ dữ liệu học thuật và thông tin cá nhân hệ thống vận hành cơ chế bảo mật nghiêm ngặt dựa trên </w:t>
      </w:r>
      <w:r>
        <w:t xml:space="preserve">JWT </w:t>
      </w:r>
      <w:r w:rsidRPr="00493D32">
        <w:t xml:space="preserve">và phân quyền theo vai trò. Quy trình này được chia thành các giai đoạn cụ thể nhằm kiểm soát chặt chẽ mọi truy cập từ phía người dùng đảm bảo tính toàn vẹn của dữ </w:t>
      </w:r>
      <w:r>
        <w:t>liệu.</w:t>
      </w:r>
    </w:p>
    <w:p w14:paraId="795D0ABF" w14:textId="6A4F2BD4" w:rsidR="00493D32" w:rsidRDefault="007C368B" w:rsidP="00493D32">
      <w:pPr>
        <w:pStyle w:val="noidungbang"/>
        <w:keepNext/>
        <w:jc w:val="center"/>
      </w:pPr>
      <w:r>
        <w:rPr>
          <w:rFonts w:ascii="Arial" w:hAnsi="Arial" w:cs="Arial"/>
          <w:noProof/>
          <w:color w:val="000000"/>
          <w:sz w:val="22"/>
          <w:bdr w:val="none" w:sz="0" w:space="0" w:color="auto" w:frame="1"/>
        </w:rPr>
        <w:drawing>
          <wp:inline distT="0" distB="0" distL="0" distR="0" wp14:anchorId="130CCB62" wp14:editId="3B75910A">
            <wp:extent cx="5818909" cy="4605995"/>
            <wp:effectExtent l="0" t="0" r="0" b="4445"/>
            <wp:docPr id="1075633530" name="Picture 14"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autonumber&#10;    participant U as Người dùng&#10;    participant G as Tầng trung gian&#10;    participant S as Dịch vụ xác thực&#10;    participant D as Cơ sở dữ liệu&#10;&#10;    Note over U, D: Giai đoạn 1: Đăng nhập và cấp JWT&#10;    U-&gt;&gt;S: Gửi thông tin tài khoản và mật khẩu&#10;    S-&gt;&gt;D: Kiểm tra thông tin đã mã hóa&#10;    D--&gt;&gt;S: Xác nhận danh tính và vai trò&#10;    S--&gt;&gt;U: Trả về mã thông báo JWT&#10;&#10;    Note over U, D: Giai đoạn 2: Xác thực và kiểm tra JWT&#10;    U-&gt;&gt;G: Gửi yêu cầu kèm JWT trong tiêu đề&#10;    G-&gt;&gt;S: Giải mã và kiểm tra tính hợp lệ&#10;    S--&gt;&gt;G: Trả về danh tính và vai trò&#10;&#10;    Note over U, D: Giai đoạn 3: Phân quyền vai trò (RBAC)&#10;    G-&gt;&gt;G: Đối chiếu vai trò với quyền hạn&#10;&#10;    alt Quyền truy cập hợp lệ&#10;        G--&gt;&gt;U: Phản hồi dữ liệu thành công&#10;    else JWT sai hoặc hết hạn&#10;        G--&gt;&gt;U: Trả về lỗi từ chối truy cập (401/403)&#10;    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autonumber&#10;    participant U as Người dùng&#10;    participant G as Tầng trung gian&#10;    participant S as Dịch vụ xác thực&#10;    participant D as Cơ sở dữ liệu&#10;&#10;    Note over U, D: Giai đoạn 1: Đăng nhập và cấp JWT&#10;    U-&gt;&gt;S: Gửi thông tin tài khoản và mật khẩu&#10;    S-&gt;&gt;D: Kiểm tra thông tin đã mã hóa&#10;    D--&gt;&gt;S: Xác nhận danh tính và vai trò&#10;    S--&gt;&gt;U: Trả về mã thông báo JWT&#10;&#10;    Note over U, D: Giai đoạn 2: Xác thực và kiểm tra JWT&#10;    U-&gt;&gt;G: Gửi yêu cầu kèm JWT trong tiêu đề&#10;    G-&gt;&gt;S: Giải mã và kiểm tra tính hợp lệ&#10;    S--&gt;&gt;G: Trả về danh tính và vai trò&#10;&#10;    Note over U, D: Giai đoạn 3: Phân quyền vai trò (RBAC)&#10;    G-&gt;&gt;G: Đối chiếu vai trò với quyền hạn&#10;&#10;    alt Quyền truy cập hợp lệ&#10;        G--&gt;&gt;U: Phản hồi dữ liệu thành công&#10;    else JWT sai hoặc hết hạn&#10;        G--&gt;&gt;U: Trả về lỗi từ chối truy cập (401/403)&#10;    en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32917" cy="4617083"/>
                    </a:xfrm>
                    <a:prstGeom prst="rect">
                      <a:avLst/>
                    </a:prstGeom>
                    <a:noFill/>
                    <a:ln>
                      <a:noFill/>
                    </a:ln>
                  </pic:spPr>
                </pic:pic>
              </a:graphicData>
            </a:graphic>
          </wp:inline>
        </w:drawing>
      </w:r>
    </w:p>
    <w:p w14:paraId="017FD0E8" w14:textId="3C87F852" w:rsidR="00493D32" w:rsidRDefault="00493D32" w:rsidP="00493D32">
      <w:pPr>
        <w:pStyle w:val="Caption"/>
        <w:rPr>
          <w:lang w:val="vi-VN"/>
        </w:rPr>
      </w:pPr>
      <w:bookmarkStart w:id="151" w:name="_Toc217711240"/>
      <w:r>
        <w:t xml:space="preserve">Hình </w:t>
      </w:r>
      <w:r w:rsidR="00E0432F">
        <w:fldChar w:fldCharType="begin"/>
      </w:r>
      <w:r w:rsidR="00E0432F">
        <w:instrText xml:space="preserve"> STYLEREF 1 \s </w:instrText>
      </w:r>
      <w:r w:rsidR="00E0432F">
        <w:fldChar w:fldCharType="separate"/>
      </w:r>
      <w:r w:rsidR="00260B56">
        <w:rPr>
          <w:noProof/>
        </w:rPr>
        <w:t>3</w:t>
      </w:r>
      <w:r w:rsidR="00E0432F">
        <w:fldChar w:fldCharType="end"/>
      </w:r>
      <w:r w:rsidR="00E0432F">
        <w:t>.</w:t>
      </w:r>
      <w:r w:rsidR="00E0432F">
        <w:fldChar w:fldCharType="begin"/>
      </w:r>
      <w:r w:rsidR="00E0432F">
        <w:instrText xml:space="preserve"> SEQ Hình \* ARABIC \s 1 </w:instrText>
      </w:r>
      <w:r w:rsidR="00E0432F">
        <w:fldChar w:fldCharType="separate"/>
      </w:r>
      <w:r w:rsidR="00260B56">
        <w:rPr>
          <w:noProof/>
        </w:rPr>
        <w:t>8</w:t>
      </w:r>
      <w:r w:rsidR="00E0432F">
        <w:fldChar w:fldCharType="end"/>
      </w:r>
      <w:r>
        <w:rPr>
          <w:lang w:val="vi-VN"/>
        </w:rPr>
        <w:t xml:space="preserve"> Sơ đồ xử lý xác thực</w:t>
      </w:r>
      <w:bookmarkEnd w:id="151"/>
    </w:p>
    <w:p w14:paraId="35214E3C" w14:textId="1E026A5E" w:rsidR="00493D32" w:rsidRPr="00493D32" w:rsidRDefault="00493D32" w:rsidP="00493D32">
      <w:pPr>
        <w:pStyle w:val="Noidung"/>
      </w:pPr>
      <w:r w:rsidRPr="00493D32">
        <w:t xml:space="preserve">Giai đoạn cấp phát: Khi người dùng thực hiện đăng nhập hệ thống sẽ kiểm tra tính chính xác của mật khẩu đã được bảo vệ bằng thuật toán băm trong cơ sở dữ liệu. </w:t>
      </w:r>
      <w:r w:rsidRPr="00493D32">
        <w:lastRenderedPageBreak/>
        <w:t>Nếu thông tin hợp lệ máy chủ sẽ tạo ra một chuỗi JWT chứa các thông tin định danh và vai trò của người dùng đồng thời gửi trả lời về phía máy khách để lưu trữ.</w:t>
      </w:r>
    </w:p>
    <w:p w14:paraId="2F3EFD73" w14:textId="2499FD38" w:rsidR="00493D32" w:rsidRPr="00493D32" w:rsidRDefault="00493D32" w:rsidP="00493D32">
      <w:pPr>
        <w:pStyle w:val="Noidung"/>
      </w:pPr>
      <w:r w:rsidRPr="00493D32">
        <w:t>Giai đoạn kiểm tra: Trong mọi lần tương tác tiếp theo máy khách bắt buộc phải gửi kèm chuỗi JWT này trong phần tiêu đề của yêu cầu để hệ thống xác minh. Tầng trung gian của máy chủ sẽ tiếp nhận và tiến hành giải mã JWT để kiểm tra nguồn gốc cũng như thời hạn sử dụng nhằm đảm bảo yêu cầu không bị thay đổi bất hợp pháp.</w:t>
      </w:r>
    </w:p>
    <w:p w14:paraId="27748267" w14:textId="771BF2DA" w:rsidR="00493D32" w:rsidRPr="00493D32" w:rsidRDefault="00493D32" w:rsidP="00493D32">
      <w:pPr>
        <w:pStyle w:val="Noidung"/>
      </w:pPr>
      <w:r w:rsidRPr="00493D32">
        <w:t>Giai đoạn phân quyền: Sau khi JWT được xác nhận là hợp lệ hệ thống sẽ trích xuất thông tin vai trò để tiến hành phân quyền dựa trên các quy tắc đã thiết lập. Ví dụ như sinh viên chỉ có quyền tham gia bài kiểm tra trong khi giảng viên mới có quyền thiết lập ma trận đề thi hoặc quản lý ngân hàng câu hỏi. Mọi hành vi truy cập sai quyền hạn hoặc sử dụng JWT giả mạo đều sẽ bị hệ thống từ chối và ghi lại thông báo lỗi để đảm bảo tính an toàn cho nền tảng học tập.</w:t>
      </w:r>
    </w:p>
    <w:p w14:paraId="72F5CEEA" w14:textId="2426C980" w:rsidR="0040348B" w:rsidRDefault="0040348B" w:rsidP="0040348B">
      <w:pPr>
        <w:pStyle w:val="Heading3"/>
      </w:pPr>
      <w:bookmarkStart w:id="152" w:name="_Toc217741310"/>
      <w:r>
        <w:t>Luồng kiểm tra thời gian thực</w:t>
      </w:r>
      <w:bookmarkEnd w:id="152"/>
    </w:p>
    <w:p w14:paraId="6840DA63" w14:textId="524A02F9" w:rsidR="00643D01" w:rsidRPr="00603DD1" w:rsidRDefault="001A0CF6" w:rsidP="00603DD1">
      <w:pPr>
        <w:pStyle w:val="Noidung"/>
      </w:pPr>
      <w:r w:rsidRPr="001A0CF6">
        <w:t>Luồng hoạt động này là một trong những tính năng cốt lõi, thể hiện sự kết hợp nhuần nhuyễn giữa RESTful API cho các tác vụ khởi tạo và WebSocket (thông qua Socket.IO) cho các tương tác hai chiều trong suốt quá trình làm bài. Sơ đồ tuần tự dưới đây mô tả chi tiết các bước và sự tương tác giữa các thành phần.</w:t>
      </w:r>
    </w:p>
    <w:p w14:paraId="6DC217D0" w14:textId="3CDEF58F" w:rsidR="001A0CF6" w:rsidRPr="001A0CF6" w:rsidRDefault="00603DD1" w:rsidP="001A0CF6">
      <w:pPr>
        <w:pStyle w:val="Noidung"/>
      </w:pPr>
      <w:r>
        <w:t>L</w:t>
      </w:r>
      <w:r w:rsidR="001A0CF6" w:rsidRPr="001A0CF6">
        <w:t>uồng hoạt động có thể được chia thành ba giai đoạn chính:</w:t>
      </w:r>
    </w:p>
    <w:p w14:paraId="69C46EE3" w14:textId="3635E3DA" w:rsidR="00EA13A1" w:rsidRPr="00EA13A1" w:rsidRDefault="001A0CF6" w:rsidP="00EA13A1">
      <w:pPr>
        <w:pStyle w:val="Noidung"/>
      </w:pPr>
      <w:r w:rsidRPr="001A0CF6">
        <w:rPr>
          <w:b/>
          <w:bCs/>
        </w:rPr>
        <w:t>Giai đoạn 1 - Tham gia</w:t>
      </w:r>
      <w:r w:rsidR="00193D0A">
        <w:rPr>
          <w:b/>
          <w:bCs/>
        </w:rPr>
        <w:t xml:space="preserve"> bài kiểm tra</w:t>
      </w:r>
      <w:r w:rsidRPr="001A0CF6">
        <w:rPr>
          <w:b/>
          <w:bCs/>
        </w:rPr>
        <w:t>:</w:t>
      </w:r>
      <w:r w:rsidRPr="001A0CF6">
        <w:t xml:space="preserve"> Sinh viên (Frontend User) gửi yêu cầu tham gia vào một phòng thi thông qua một API RESTful. Phía </w:t>
      </w:r>
      <w:r w:rsidR="00FF42C4">
        <w:t>Backend</w:t>
      </w:r>
      <w:r w:rsidRPr="001A0CF6">
        <w:t xml:space="preserve"> (Quiz</w:t>
      </w:r>
      <w:r w:rsidR="00802D17">
        <w:t>Thời gian thực</w:t>
      </w:r>
      <w:r w:rsidRPr="001A0CF6">
        <w:t>Service) sẽ xác thực và tạo một phiên làm bài (QuizSession), lưu trạng thái ban đầu vào Redis. Sau khi xác thực thành công, client được hướng dẫn thiết lập một kết nối WebSocket bền vững tới Socket.IO Server và tham gia vào "phòng" (room) tương ứng của quiz đó.</w:t>
      </w:r>
    </w:p>
    <w:p w14:paraId="4986CC43" w14:textId="05C71B1D" w:rsidR="00BA5FB2" w:rsidRDefault="007A69EA" w:rsidP="00BA5FB2">
      <w:pPr>
        <w:pStyle w:val="noidungbang"/>
        <w:keepNext/>
      </w:pPr>
      <w:r>
        <w:rPr>
          <w:noProof/>
        </w:rPr>
        <w:lastRenderedPageBreak/>
        <w:drawing>
          <wp:inline distT="0" distB="0" distL="0" distR="0" wp14:anchorId="4267E401" wp14:editId="28CBD2ED">
            <wp:extent cx="5725627" cy="4252595"/>
            <wp:effectExtent l="0" t="0" r="8890" b="0"/>
            <wp:docPr id="178161427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14279" name="Picture 1781614279"/>
                    <pic:cNvPicPr/>
                  </pic:nvPicPr>
                  <pic:blipFill rotWithShape="1">
                    <a:blip r:embed="rId22" cstate="print">
                      <a:extLst>
                        <a:ext uri="{28A0092B-C50C-407E-A947-70E740481C1C}">
                          <a14:useLocalDpi xmlns:a14="http://schemas.microsoft.com/office/drawing/2010/main" val="0"/>
                        </a:ext>
                      </a:extLst>
                    </a:blip>
                    <a:srcRect l="2701" r="2879"/>
                    <a:stretch/>
                  </pic:blipFill>
                  <pic:spPr bwMode="auto">
                    <a:xfrm>
                      <a:off x="0" y="0"/>
                      <a:ext cx="5729642" cy="4255577"/>
                    </a:xfrm>
                    <a:prstGeom prst="rect">
                      <a:avLst/>
                    </a:prstGeom>
                    <a:ln>
                      <a:noFill/>
                    </a:ln>
                    <a:extLst>
                      <a:ext uri="{53640926-AAD7-44D8-BBD7-CCE9431645EC}">
                        <a14:shadowObscured xmlns:a14="http://schemas.microsoft.com/office/drawing/2010/main"/>
                      </a:ext>
                    </a:extLst>
                  </pic:spPr>
                </pic:pic>
              </a:graphicData>
            </a:graphic>
          </wp:inline>
        </w:drawing>
      </w:r>
    </w:p>
    <w:p w14:paraId="0305868C" w14:textId="033184B5" w:rsidR="00EA13A1" w:rsidRPr="00BA5FB2" w:rsidRDefault="00BA5FB2" w:rsidP="00BA5FB2">
      <w:pPr>
        <w:pStyle w:val="Caption"/>
      </w:pPr>
      <w:bookmarkStart w:id="153" w:name="_Toc217711241"/>
      <w:r>
        <w:t xml:space="preserve">Hình </w:t>
      </w:r>
      <w:r w:rsidR="00E0432F">
        <w:fldChar w:fldCharType="begin"/>
      </w:r>
      <w:r w:rsidR="00E0432F">
        <w:instrText xml:space="preserve"> STYLEREF 1 \s </w:instrText>
      </w:r>
      <w:r w:rsidR="00E0432F">
        <w:fldChar w:fldCharType="separate"/>
      </w:r>
      <w:r w:rsidR="00260B56">
        <w:rPr>
          <w:noProof/>
        </w:rPr>
        <w:t>3</w:t>
      </w:r>
      <w:r w:rsidR="00E0432F">
        <w:fldChar w:fldCharType="end"/>
      </w:r>
      <w:r w:rsidR="00E0432F">
        <w:t>.</w:t>
      </w:r>
      <w:r w:rsidR="00E0432F">
        <w:fldChar w:fldCharType="begin"/>
      </w:r>
      <w:r w:rsidR="00E0432F">
        <w:instrText xml:space="preserve"> SEQ Hình \* ARABIC \s 1 </w:instrText>
      </w:r>
      <w:r w:rsidR="00E0432F">
        <w:fldChar w:fldCharType="separate"/>
      </w:r>
      <w:r w:rsidR="00260B56">
        <w:rPr>
          <w:noProof/>
        </w:rPr>
        <w:t>9</w:t>
      </w:r>
      <w:r w:rsidR="00E0432F">
        <w:fldChar w:fldCharType="end"/>
      </w:r>
      <w:r>
        <w:rPr>
          <w:lang w:val="vi-VN"/>
        </w:rPr>
        <w:t xml:space="preserve"> </w:t>
      </w:r>
      <w:r w:rsidR="003A19B7">
        <w:rPr>
          <w:lang w:val="vi-VN"/>
        </w:rPr>
        <w:t>S</w:t>
      </w:r>
      <w:r>
        <w:rPr>
          <w:lang w:val="vi-VN"/>
        </w:rPr>
        <w:t xml:space="preserve">ơ đồ tham gia </w:t>
      </w:r>
      <w:r w:rsidR="00193D0A">
        <w:rPr>
          <w:lang w:val="vi-VN"/>
        </w:rPr>
        <w:t>bài kiểm tra</w:t>
      </w:r>
      <w:bookmarkEnd w:id="153"/>
    </w:p>
    <w:p w14:paraId="1EA46EF2" w14:textId="3F63683B" w:rsidR="00EA13A1" w:rsidRPr="00EA13A1" w:rsidRDefault="001A0CF6" w:rsidP="00EA13A1">
      <w:pPr>
        <w:pStyle w:val="Noidung"/>
      </w:pPr>
      <w:r w:rsidRPr="001A0CF6">
        <w:rPr>
          <w:b/>
          <w:bCs/>
        </w:rPr>
        <w:t>Giai đoạn 2 - Làm bài và Tương tác:</w:t>
      </w:r>
      <w:r w:rsidRPr="001A0CF6">
        <w:t> Toàn bộ quá trình làm bài diễn ra qua kết nối WebSocket. Socket.IO Server sẽ đẩy (emit) các sự kiện như question-changed để gửi câu hỏi mới. Khi sinh viên nộp câu trả lời qua sự kiện submit-answer, Quiz</w:t>
      </w:r>
      <w:r w:rsidR="00802D17">
        <w:t>Thời gian thực</w:t>
      </w:r>
      <w:r w:rsidRPr="001A0CF6">
        <w:t>Service sẽ nhận dữ liệu, xử lý logic chấm điểm, cập nhật trạng thái phiên trong Redis (ví dụ: số câu đã trả lời, điểm tạm thời) và đồng thời ghi lại lịch sử chi tiết vào PostgreSQL (UserQuestionHistories) để đảm bảo dữ liệu được lưu trữ bền vững.</w:t>
      </w:r>
    </w:p>
    <w:p w14:paraId="53B226A6" w14:textId="1E9D4DC8" w:rsidR="00BA5FB2" w:rsidRDefault="007A69EA" w:rsidP="00BA5FB2">
      <w:pPr>
        <w:pStyle w:val="noidungbang"/>
        <w:keepNext/>
      </w:pPr>
      <w:r>
        <w:rPr>
          <w:rFonts w:ascii="Arial" w:hAnsi="Arial" w:cs="Arial"/>
          <w:noProof/>
          <w:color w:val="000000"/>
          <w:sz w:val="22"/>
          <w:bdr w:val="none" w:sz="0" w:space="0" w:color="auto" w:frame="1"/>
        </w:rPr>
        <w:lastRenderedPageBreak/>
        <w:drawing>
          <wp:inline distT="0" distB="0" distL="0" distR="0" wp14:anchorId="675239B8" wp14:editId="51D77667">
            <wp:extent cx="5504965" cy="6981825"/>
            <wp:effectExtent l="0" t="0" r="635" b="0"/>
            <wp:docPr id="544139224" name="Picture 11"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FE as Sinh viên Frontend&#10;    participant Socket as Socket.IO Server&#10;    participant SVC as QuizRealtimeService&#10;    participant Redis as Redis Cache&#10;    participant DB as PostgreSQL&#10;&#10;    Socket-&gt;&gt;FE: emit question-changed&#10;    Note over FE: Câu hỏi số 1&#10;    FE-&gt;&gt;FE: Hiển thị câu hỏi&#10;    FE-&gt;&gt;Socket: emit submit-answer&#10;    Note over Socket: answer_id, question_id&lt;br/&gt;response_time&#10;    Socket-&gt;&gt;SVC: Xử lý câu trả lời&#10;    SVC-&gt;&gt;SVC: Logic chấm điểm&#10;    SVC-&gt;&gt;Redis: Cập nhật trạng thái phiên&#10;    Note over Redis: questions_answered++&lt;br/&gt;score_temp += points&lt;br/&gt;correct_count++&#10;    SVC-&gt;&gt;DB: INSERT UserQuestionHistories&#10;    Note over DB: Lưu chi tiết:&lt;br/&gt;question_id, answer_id&lt;br/&gt;is_correct, points&#10;    SVC--&gt;&gt;Socket: Kết quả chấm điểm&#10;    Socket--&gt;&gt;FE: emit answer-result&#10;    Note over FE: Đúng/Sai&lt;br/&gt;+10 điểm&#10;&#10;    loop [Cho mỗi câu hỏi tiếp theo]&#10;        Socket-&gt;&gt;FE: emit question-changed&#10;        FE-&gt;&gt;Socket: emit submit-answer&#10;        Socket-&gt;&gt;SVC: Xử lý&#10;        SVC-&gt;&gt;Redis: Cập nhật trạng thái&#10;        SVC-&gt;&gt;DB: Ghi lịch sử&#10;        SVC--&gt;&gt;Socket: Kết quả&#10;        Socket--&gt;&gt;FE: Phản hồi&#10;    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FE as Sinh viên Frontend&#10;    participant Socket as Socket.IO Server&#10;    participant SVC as QuizRealtimeService&#10;    participant Redis as Redis Cache&#10;    participant DB as PostgreSQL&#10;&#10;    Socket-&gt;&gt;FE: emit question-changed&#10;    Note over FE: Câu hỏi số 1&#10;    FE-&gt;&gt;FE: Hiển thị câu hỏi&#10;    FE-&gt;&gt;Socket: emit submit-answer&#10;    Note over Socket: answer_id, question_id&lt;br/&gt;response_time&#10;    Socket-&gt;&gt;SVC: Xử lý câu trả lời&#10;    SVC-&gt;&gt;SVC: Logic chấm điểm&#10;    SVC-&gt;&gt;Redis: Cập nhật trạng thái phiên&#10;    Note over Redis: questions_answered++&lt;br/&gt;score_temp += points&lt;br/&gt;correct_count++&#10;    SVC-&gt;&gt;DB: INSERT UserQuestionHistories&#10;    Note over DB: Lưu chi tiết:&lt;br/&gt;question_id, answer_id&lt;br/&gt;is_correct, points&#10;    SVC--&gt;&gt;Socket: Kết quả chấm điểm&#10;    Socket--&gt;&gt;FE: emit answer-result&#10;    Note over FE: Đúng/Sai&lt;br/&gt;+10 điểm&#10;&#10;    loop [Cho mỗi câu hỏi tiếp theo]&#10;        Socket-&gt;&gt;FE: emit question-changed&#10;        FE-&gt;&gt;Socket: emit submit-answer&#10;        Socket-&gt;&gt;SVC: Xử lý&#10;        SVC-&gt;&gt;Redis: Cập nhật trạng thái&#10;        SVC-&gt;&gt;DB: Ghi lịch sử&#10;        SVC--&gt;&gt;Socket: Kết quả&#10;        Socket--&gt;&gt;FE: Phản hồi&#10;    end"/>
                    <pic:cNvPicPr>
                      <a:picLocks noChangeAspect="1" noChangeArrowheads="1"/>
                    </pic:cNvPicPr>
                  </pic:nvPicPr>
                  <pic:blipFill rotWithShape="1">
                    <a:blip r:embed="rId23">
                      <a:extLst>
                        <a:ext uri="{28A0092B-C50C-407E-A947-70E740481C1C}">
                          <a14:useLocalDpi xmlns:a14="http://schemas.microsoft.com/office/drawing/2010/main" val="0"/>
                        </a:ext>
                      </a:extLst>
                    </a:blip>
                    <a:srcRect l="3273" r="4000"/>
                    <a:stretch/>
                  </pic:blipFill>
                  <pic:spPr bwMode="auto">
                    <a:xfrm>
                      <a:off x="0" y="0"/>
                      <a:ext cx="5519497" cy="7000256"/>
                    </a:xfrm>
                    <a:prstGeom prst="rect">
                      <a:avLst/>
                    </a:prstGeom>
                    <a:noFill/>
                    <a:ln>
                      <a:noFill/>
                    </a:ln>
                    <a:extLst>
                      <a:ext uri="{53640926-AAD7-44D8-BBD7-CCE9431645EC}">
                        <a14:shadowObscured xmlns:a14="http://schemas.microsoft.com/office/drawing/2010/main"/>
                      </a:ext>
                    </a:extLst>
                  </pic:spPr>
                </pic:pic>
              </a:graphicData>
            </a:graphic>
          </wp:inline>
        </w:drawing>
      </w:r>
    </w:p>
    <w:p w14:paraId="41FDEB57" w14:textId="72C52182" w:rsidR="00EA13A1" w:rsidRPr="00BA5FB2" w:rsidRDefault="00BA5FB2" w:rsidP="00BA5FB2">
      <w:pPr>
        <w:pStyle w:val="Caption"/>
      </w:pPr>
      <w:bookmarkStart w:id="154" w:name="_Toc217711242"/>
      <w:r>
        <w:t xml:space="preserve">Hình </w:t>
      </w:r>
      <w:r w:rsidR="00E0432F">
        <w:fldChar w:fldCharType="begin"/>
      </w:r>
      <w:r w:rsidR="00E0432F">
        <w:instrText xml:space="preserve"> STYLEREF 1 \s </w:instrText>
      </w:r>
      <w:r w:rsidR="00E0432F">
        <w:fldChar w:fldCharType="separate"/>
      </w:r>
      <w:r w:rsidR="00260B56">
        <w:rPr>
          <w:noProof/>
        </w:rPr>
        <w:t>3</w:t>
      </w:r>
      <w:r w:rsidR="00E0432F">
        <w:fldChar w:fldCharType="end"/>
      </w:r>
      <w:r w:rsidR="00E0432F">
        <w:t>.</w:t>
      </w:r>
      <w:r w:rsidR="00E0432F">
        <w:fldChar w:fldCharType="begin"/>
      </w:r>
      <w:r w:rsidR="00E0432F">
        <w:instrText xml:space="preserve"> SEQ Hình \* ARABIC \s 1 </w:instrText>
      </w:r>
      <w:r w:rsidR="00E0432F">
        <w:fldChar w:fldCharType="separate"/>
      </w:r>
      <w:r w:rsidR="00260B56">
        <w:rPr>
          <w:noProof/>
        </w:rPr>
        <w:t>10</w:t>
      </w:r>
      <w:r w:rsidR="00E0432F">
        <w:fldChar w:fldCharType="end"/>
      </w:r>
      <w:r>
        <w:rPr>
          <w:lang w:val="vi-VN"/>
        </w:rPr>
        <w:t xml:space="preserve"> </w:t>
      </w:r>
      <w:r w:rsidR="003A19B7">
        <w:rPr>
          <w:lang w:val="vi-VN"/>
        </w:rPr>
        <w:t>S</w:t>
      </w:r>
      <w:r>
        <w:rPr>
          <w:lang w:val="vi-VN"/>
        </w:rPr>
        <w:t>ơ đồ làm bài và tương tác</w:t>
      </w:r>
      <w:bookmarkEnd w:id="154"/>
    </w:p>
    <w:p w14:paraId="5E02571F" w14:textId="22FE3CEB" w:rsidR="001A0CF6" w:rsidRDefault="001A0CF6" w:rsidP="001A0CF6">
      <w:pPr>
        <w:pStyle w:val="Noidung"/>
      </w:pPr>
      <w:r w:rsidRPr="001A0CF6">
        <w:rPr>
          <w:b/>
          <w:bCs/>
        </w:rPr>
        <w:t>Giai đoạn 3 - Kết thúc và Tổng hợp kết quả:</w:t>
      </w:r>
      <w:r w:rsidRPr="001A0CF6">
        <w:t> Khi hết thời gian hoặc sinh viên hoàn tất bài làm, Quiz</w:t>
      </w:r>
      <w:r w:rsidR="00802D17">
        <w:t>Thời gian thực</w:t>
      </w:r>
      <w:r w:rsidRPr="001A0CF6">
        <w:t>Service sẽ thực hiện quá trình tổng kết. Dữ liệu từ Redis được sử dụng để tính toán điểm số cuối cùng, sau đó được lưu vào bảng QuizResults trong PostgreSQL. Ngay sau đó, hệ thống sẽ gọi đến GamificationService để tính toán và trao các phần thưởng tương ứng như điểm kinh nghiệm (XP), tiền tệ</w:t>
      </w:r>
      <w:r w:rsidR="00650B6D">
        <w:t xml:space="preserve"> và</w:t>
      </w:r>
      <w:r w:rsidRPr="001A0CF6">
        <w:t xml:space="preserve"> kiểm tra điều kiện mở khóa huy hiệu. Toàn bộ kết quả và phần thưởng sẽ được gửi về cho client thông qua sự kiện quiz-ended.</w:t>
      </w:r>
    </w:p>
    <w:p w14:paraId="194DA5B9" w14:textId="35E7704E" w:rsidR="00BA5FB2" w:rsidRDefault="007A69EA" w:rsidP="00BA5FB2">
      <w:pPr>
        <w:pStyle w:val="noidungbang"/>
        <w:keepNext/>
      </w:pPr>
      <w:r>
        <w:rPr>
          <w:rFonts w:ascii="Arial" w:hAnsi="Arial" w:cs="Arial"/>
          <w:noProof/>
          <w:color w:val="000000"/>
          <w:sz w:val="22"/>
          <w:bdr w:val="none" w:sz="0" w:space="0" w:color="auto" w:frame="1"/>
        </w:rPr>
        <w:lastRenderedPageBreak/>
        <w:drawing>
          <wp:inline distT="0" distB="0" distL="0" distR="0" wp14:anchorId="3D009344" wp14:editId="2D155AF7">
            <wp:extent cx="5566410" cy="7842885"/>
            <wp:effectExtent l="0" t="0" r="0" b="5715"/>
            <wp:docPr id="32687215" name="Picture 12"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FE as Sinh viên Frontend&#10;    participant Socket as Socket.IO Server&#10;    participant SVC as QuizRealtimeService&#10;    participant Redis as Redis Cache&#10;    participant DB as PostgreSQL&#10;    participant Gami as GamificationService&#10;&#10;    alt [Hết thời gian]&#10;        SVC-&gt;&gt;SVC: Timer kết thúc&#10;    else [Hoàn tất bài làm]&#10;        FE-&gt;&gt;Socket: emit finish-quiz&#10;        Socket-&gt;&gt;SVC: Yêu cầu kết thúc&#10;    end&#10;&#10;    SVC-&gt;&gt;Redis: Lấy dữ liệu phiên&#10;    Redis--&gt;&gt;SVC: Trạng thái hoàn chỉnh&#10;    Note over SVC: score_temp: 85&lt;br/&gt;correct_count: 17&lt;br/&gt;questions_answered: 20&#10;    &#10;    SVC-&gt;&gt;SVC: Tính điểm cuối cùng&#10;    SVC-&gt;&gt;DB: INSERT QuizResults&#10;    Note over DB: user_id, quiz_id&lt;br/&gt;score, total_correct&lt;br/&gt;completed_at&#10;    DB--&gt;&gt;SVC: Lưu thành công&#10;&#10;    SVC-&gt;&gt;Gami: Tính toán phần thưởng&#10;    Note over Gami: score, correct_count&lt;br/&gt;completion_time&#10;    Gami-&gt;&gt;Gami: Tính XP và tiền tệ&#10;    Gami-&gt;&gt;DB: UPDATE UserExperience&#10;    Gami-&gt;&gt;DB: UPDATE UserCurrency&#10;    Gami-&gt;&gt;DB: Kiểm tra điều kiện huy hiệu&#10;&#10;    alt [Mở khóa huy hiệu mới]&#10;        Gami-&gt;&gt;DB: INSERT UserBadges&#10;        Note over DB: badge_id, unlocked_at&#10;        DB--&gt;&gt;Gami: Badge: &quot;Quiz Master&quot;&#10;    end&#10;&#10;    Gami--&gt;&gt;SVC: Phần thưởng hoàn chỉnh&#10;    Note over SVC: XP: +100&lt;br/&gt;Currency: +50&lt;br/&gt;Badge: Quiz Master&#10;&#10;    SVC-&gt;&gt;Redis: Cập nhật bảng xếp hạng&#10;    Note over Redis: ZADD leaderboard&lt;br/&gt;user:456 score:85&#10;    &#10;    SVC--&gt;&gt;Socket: Kết quả và phần thưởng&#10;    Socket--&gt;&gt;FE: emit quiz-ended&#10;    &#10;    FE-&gt;&gt;FE: Hiển thị kết quả&#10;    Note over FE: Điểm: 85/100&lt;br/&gt;XP: +100&lt;br/&gt;Tiền: +50 coins&lt;br/&gt;Huy hiệu mớ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FE as Sinh viên Frontend&#10;    participant Socket as Socket.IO Server&#10;    participant SVC as QuizRealtimeService&#10;    participant Redis as Redis Cache&#10;    participant DB as PostgreSQL&#10;    participant Gami as GamificationService&#10;&#10;    alt [Hết thời gian]&#10;        SVC-&gt;&gt;SVC: Timer kết thúc&#10;    else [Hoàn tất bài làm]&#10;        FE-&gt;&gt;Socket: emit finish-quiz&#10;        Socket-&gt;&gt;SVC: Yêu cầu kết thúc&#10;    end&#10;&#10;    SVC-&gt;&gt;Redis: Lấy dữ liệu phiên&#10;    Redis--&gt;&gt;SVC: Trạng thái hoàn chỉnh&#10;    Note over SVC: score_temp: 85&lt;br/&gt;correct_count: 17&lt;br/&gt;questions_answered: 20&#10;    &#10;    SVC-&gt;&gt;SVC: Tính điểm cuối cùng&#10;    SVC-&gt;&gt;DB: INSERT QuizResults&#10;    Note over DB: user_id, quiz_id&lt;br/&gt;score, total_correct&lt;br/&gt;completed_at&#10;    DB--&gt;&gt;SVC: Lưu thành công&#10;&#10;    SVC-&gt;&gt;Gami: Tính toán phần thưởng&#10;    Note over Gami: score, correct_count&lt;br/&gt;completion_time&#10;    Gami-&gt;&gt;Gami: Tính XP và tiền tệ&#10;    Gami-&gt;&gt;DB: UPDATE UserExperience&#10;    Gami-&gt;&gt;DB: UPDATE UserCurrency&#10;    Gami-&gt;&gt;DB: Kiểm tra điều kiện huy hiệu&#10;&#10;    alt [Mở khóa huy hiệu mới]&#10;        Gami-&gt;&gt;DB: INSERT UserBadges&#10;        Note over DB: badge_id, unlocked_at&#10;        DB--&gt;&gt;Gami: Badge: &quot;Quiz Master&quot;&#10;    end&#10;&#10;    Gami--&gt;&gt;SVC: Phần thưởng hoàn chỉnh&#10;    Note over SVC: XP: +100&lt;br/&gt;Currency: +50&lt;br/&gt;Badge: Quiz Master&#10;&#10;    SVC-&gt;&gt;Redis: Cập nhật bảng xếp hạng&#10;    Note over Redis: ZADD leaderboard&lt;br/&gt;user:456 score:85&#10;    &#10;    SVC--&gt;&gt;Socket: Kết quả và phần thưởng&#10;    Socket--&gt;&gt;FE: emit quiz-ended&#10;    &#10;    FE-&gt;&gt;FE: Hiển thị kết quả&#10;    Note over FE: Điểm: 85/100&lt;br/&gt;XP: +100&lt;br/&gt;Tiền: +50 coins&lt;br/&gt;Huy hiệu mới!"/>
                    <pic:cNvPicPr>
                      <a:picLocks noChangeAspect="1" noChangeArrowheads="1"/>
                    </pic:cNvPicPr>
                  </pic:nvPicPr>
                  <pic:blipFill rotWithShape="1">
                    <a:blip r:embed="rId24">
                      <a:extLst>
                        <a:ext uri="{28A0092B-C50C-407E-A947-70E740481C1C}">
                          <a14:useLocalDpi xmlns:a14="http://schemas.microsoft.com/office/drawing/2010/main" val="0"/>
                        </a:ext>
                      </a:extLst>
                    </a:blip>
                    <a:srcRect l="2284" r="2387"/>
                    <a:stretch/>
                  </pic:blipFill>
                  <pic:spPr bwMode="auto">
                    <a:xfrm>
                      <a:off x="0" y="0"/>
                      <a:ext cx="5566658" cy="7843235"/>
                    </a:xfrm>
                    <a:prstGeom prst="rect">
                      <a:avLst/>
                    </a:prstGeom>
                    <a:noFill/>
                    <a:ln>
                      <a:noFill/>
                    </a:ln>
                    <a:extLst>
                      <a:ext uri="{53640926-AAD7-44D8-BBD7-CCE9431645EC}">
                        <a14:shadowObscured xmlns:a14="http://schemas.microsoft.com/office/drawing/2010/main"/>
                      </a:ext>
                    </a:extLst>
                  </pic:spPr>
                </pic:pic>
              </a:graphicData>
            </a:graphic>
          </wp:inline>
        </w:drawing>
      </w:r>
    </w:p>
    <w:p w14:paraId="663A52CC" w14:textId="0A1A5BFF" w:rsidR="00EA13A1" w:rsidRPr="00BA5FB2" w:rsidRDefault="00BA5FB2" w:rsidP="00BA5FB2">
      <w:pPr>
        <w:pStyle w:val="Caption"/>
      </w:pPr>
      <w:bookmarkStart w:id="155" w:name="_Toc217711243"/>
      <w:r>
        <w:t xml:space="preserve">Hình </w:t>
      </w:r>
      <w:r w:rsidR="00E0432F">
        <w:fldChar w:fldCharType="begin"/>
      </w:r>
      <w:r w:rsidR="00E0432F">
        <w:instrText xml:space="preserve"> STYLEREF 1 \s </w:instrText>
      </w:r>
      <w:r w:rsidR="00E0432F">
        <w:fldChar w:fldCharType="separate"/>
      </w:r>
      <w:r w:rsidR="00260B56">
        <w:rPr>
          <w:noProof/>
        </w:rPr>
        <w:t>3</w:t>
      </w:r>
      <w:r w:rsidR="00E0432F">
        <w:fldChar w:fldCharType="end"/>
      </w:r>
      <w:r w:rsidR="00E0432F">
        <w:t>.</w:t>
      </w:r>
      <w:r w:rsidR="00E0432F">
        <w:fldChar w:fldCharType="begin"/>
      </w:r>
      <w:r w:rsidR="00E0432F">
        <w:instrText xml:space="preserve"> SEQ Hình \* ARABIC \s 1 </w:instrText>
      </w:r>
      <w:r w:rsidR="00E0432F">
        <w:fldChar w:fldCharType="separate"/>
      </w:r>
      <w:r w:rsidR="00260B56">
        <w:rPr>
          <w:noProof/>
        </w:rPr>
        <w:t>11</w:t>
      </w:r>
      <w:r w:rsidR="00E0432F">
        <w:fldChar w:fldCharType="end"/>
      </w:r>
      <w:r>
        <w:rPr>
          <w:lang w:val="vi-VN"/>
        </w:rPr>
        <w:t xml:space="preserve"> </w:t>
      </w:r>
      <w:r w:rsidR="003A19B7">
        <w:rPr>
          <w:lang w:val="vi-VN"/>
        </w:rPr>
        <w:t>S</w:t>
      </w:r>
      <w:r>
        <w:rPr>
          <w:lang w:val="vi-VN"/>
        </w:rPr>
        <w:t>ơ đồ kết thúc và tổng kết kết quả</w:t>
      </w:r>
      <w:bookmarkEnd w:id="155"/>
    </w:p>
    <w:p w14:paraId="7C2B4421" w14:textId="1C9A2AD1" w:rsidR="00114124" w:rsidRDefault="001A0CF6" w:rsidP="00114124">
      <w:pPr>
        <w:pStyle w:val="Noidung"/>
      </w:pPr>
      <w:r w:rsidRPr="001A0CF6">
        <w:t>Sau khi một hoạt động học tập có tính điểm (như hoàn thành quiz, mini-game) kết thúc, hệ thống sẽ kích hoạt luồng cập nhật điểm và bảng xếp hạng. Luồng này được thiết kế để đảm bảo hiệu năng cao và phản hồi tức thì, sử dụng Redis làm trung tâm cho việc quản lý bảng xếp hạng.</w:t>
      </w:r>
    </w:p>
    <w:p w14:paraId="48122FF5" w14:textId="3B79B13B" w:rsidR="0040348B" w:rsidRPr="001A0CF6" w:rsidRDefault="0040348B" w:rsidP="0040348B">
      <w:pPr>
        <w:pStyle w:val="Heading3"/>
        <w:rPr>
          <w:lang w:val="vi-VN"/>
        </w:rPr>
      </w:pPr>
      <w:bookmarkStart w:id="156" w:name="_Toc217741311"/>
      <w:r>
        <w:lastRenderedPageBreak/>
        <w:t>Luồng cập nhật Bảng xếp hạng và Trao thưởng</w:t>
      </w:r>
      <w:bookmarkEnd w:id="156"/>
    </w:p>
    <w:p w14:paraId="192EA331" w14:textId="75AE2CE2" w:rsidR="001A0CF6" w:rsidRDefault="0051564F" w:rsidP="001A0CF6">
      <w:pPr>
        <w:pStyle w:val="noidungbang"/>
        <w:keepNext/>
      </w:pPr>
      <w:r>
        <w:rPr>
          <w:noProof/>
        </w:rPr>
        <w:drawing>
          <wp:inline distT="0" distB="0" distL="0" distR="0" wp14:anchorId="35FCD8F5" wp14:editId="3C5515F0">
            <wp:extent cx="5760720" cy="4359275"/>
            <wp:effectExtent l="0" t="0" r="0" b="3175"/>
            <wp:docPr id="167828084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280840" name="Picture 1678280840"/>
                    <pic:cNvPicPr/>
                  </pic:nvPicPr>
                  <pic:blipFill>
                    <a:blip r:embed="rId25"/>
                    <a:stretch>
                      <a:fillRect/>
                    </a:stretch>
                  </pic:blipFill>
                  <pic:spPr>
                    <a:xfrm>
                      <a:off x="0" y="0"/>
                      <a:ext cx="5760720" cy="4359275"/>
                    </a:xfrm>
                    <a:prstGeom prst="rect">
                      <a:avLst/>
                    </a:prstGeom>
                  </pic:spPr>
                </pic:pic>
              </a:graphicData>
            </a:graphic>
          </wp:inline>
        </w:drawing>
      </w:r>
    </w:p>
    <w:p w14:paraId="70A070B0" w14:textId="296FF912" w:rsidR="00A57B77" w:rsidRPr="001A0CF6" w:rsidRDefault="001A0CF6" w:rsidP="001A0CF6">
      <w:pPr>
        <w:pStyle w:val="Caption"/>
      </w:pPr>
      <w:bookmarkStart w:id="157" w:name="_Toc217711244"/>
      <w:r>
        <w:t xml:space="preserve">Hình </w:t>
      </w:r>
      <w:r w:rsidR="00E0432F">
        <w:fldChar w:fldCharType="begin"/>
      </w:r>
      <w:r w:rsidR="00E0432F">
        <w:instrText xml:space="preserve"> STYLEREF 1 \s </w:instrText>
      </w:r>
      <w:r w:rsidR="00E0432F">
        <w:fldChar w:fldCharType="separate"/>
      </w:r>
      <w:r w:rsidR="00260B56">
        <w:rPr>
          <w:noProof/>
        </w:rPr>
        <w:t>3</w:t>
      </w:r>
      <w:r w:rsidR="00E0432F">
        <w:fldChar w:fldCharType="end"/>
      </w:r>
      <w:r w:rsidR="00E0432F">
        <w:t>.</w:t>
      </w:r>
      <w:r w:rsidR="00E0432F">
        <w:fldChar w:fldCharType="begin"/>
      </w:r>
      <w:r w:rsidR="00E0432F">
        <w:instrText xml:space="preserve"> SEQ Hình \* ARABIC \s 1 </w:instrText>
      </w:r>
      <w:r w:rsidR="00E0432F">
        <w:fldChar w:fldCharType="separate"/>
      </w:r>
      <w:r w:rsidR="00260B56">
        <w:rPr>
          <w:noProof/>
        </w:rPr>
        <w:t>12</w:t>
      </w:r>
      <w:r w:rsidR="00E0432F">
        <w:fldChar w:fldCharType="end"/>
      </w:r>
      <w:r>
        <w:rPr>
          <w:lang w:val="vi-VN"/>
        </w:rPr>
        <w:t xml:space="preserve"> Sơ đồ </w:t>
      </w:r>
      <w:r w:rsidR="00043F8A">
        <w:rPr>
          <w:lang w:val="vi-VN"/>
        </w:rPr>
        <w:t>luồ</w:t>
      </w:r>
      <w:r>
        <w:rPr>
          <w:lang w:val="vi-VN"/>
        </w:rPr>
        <w:t>ng dữ liệu cập nhật Bảng xếp hạng</w:t>
      </w:r>
      <w:bookmarkEnd w:id="157"/>
    </w:p>
    <w:p w14:paraId="5CC6B3A0" w14:textId="77777777" w:rsidR="001A0CF6" w:rsidRPr="001A0CF6" w:rsidRDefault="001A0CF6" w:rsidP="001A0CF6">
      <w:pPr>
        <w:pStyle w:val="Noidung"/>
      </w:pPr>
      <w:r w:rsidRPr="001A0CF6">
        <w:t>Như được minh họa trong Hình 3.7, quá trình cập nhật diễn ra như sau:</w:t>
      </w:r>
    </w:p>
    <w:p w14:paraId="4DE5E0CF" w14:textId="6EDA7DDE" w:rsidR="001A0CF6" w:rsidRPr="001A0CF6" w:rsidRDefault="001A0CF6" w:rsidP="001A0CF6">
      <w:pPr>
        <w:pStyle w:val="Noidung"/>
      </w:pPr>
      <w:r w:rsidRPr="001A0CF6">
        <w:rPr>
          <w:b/>
          <w:bCs/>
        </w:rPr>
        <w:t>Kích hoạt trao thưởng:</w:t>
      </w:r>
      <w:r w:rsidRPr="001A0CF6">
        <w:t xml:space="preserve"> Các nguyên nhân kích hoạt (ví dụ: hoàn thành Quiz, được Admin thưởng thủ công) sẽ gọi đến các service tương ứng trong </w:t>
      </w:r>
      <w:r w:rsidR="00FF42C4">
        <w:t>Backend</w:t>
      </w:r>
      <w:r w:rsidRPr="001A0CF6">
        <w:t>. GamificationService sẽ xử lý việc cộng điểm kinh nghiệm (XP), trong khi các service khác có thể cập nhật kho đồ (UserInventory) hoặc trao tiền tệ.</w:t>
      </w:r>
    </w:p>
    <w:p w14:paraId="06EE3D52" w14:textId="0F0B93E3" w:rsidR="001A0CF6" w:rsidRPr="001A0CF6" w:rsidRDefault="001A0CF6" w:rsidP="001A0CF6">
      <w:pPr>
        <w:pStyle w:val="Noidung"/>
      </w:pPr>
      <w:r w:rsidRPr="001A0CF6">
        <w:rPr>
          <w:b/>
          <w:bCs/>
        </w:rPr>
        <w:t>Cập nhật điểm số vào Leaderboard:</w:t>
      </w:r>
      <w:r w:rsidRPr="001A0CF6">
        <w:t> Mọi sự thay đổi về điểm số sẽ được tổng hợp tại LeaderboardService. Service này thực hiện một tác vụ kép: vừa cập nhật điểm số tổng vào PostgreSQL để lưu trữ lâu dài, vừa sử dụng lệnh ZADD để cập nhật điểm của người dùng vào cấu trúc dữ liệu </w:t>
      </w:r>
      <w:r w:rsidRPr="001A0CF6">
        <w:rPr>
          <w:b/>
          <w:bCs/>
        </w:rPr>
        <w:t>Sorted Set</w:t>
      </w:r>
      <w:r w:rsidRPr="001A0CF6">
        <w:t> của </w:t>
      </w:r>
      <w:r w:rsidRPr="001A0CF6">
        <w:rPr>
          <w:b/>
          <w:bCs/>
        </w:rPr>
        <w:t>Redis</w:t>
      </w:r>
      <w:r w:rsidRPr="001A0CF6">
        <w:t>. Việc sử dụng Sorted Set đảm bảo rằng bảng xếp hạng luôn được sắp xếp một cách tự động và có thể truy xuất thứ hạng với tốc độ cực nhanh, độ phức tạp O(log(N)).</w:t>
      </w:r>
    </w:p>
    <w:p w14:paraId="7CB31747" w14:textId="77777777" w:rsidR="001A0CF6" w:rsidRPr="001A0CF6" w:rsidRDefault="001A0CF6" w:rsidP="001A0CF6">
      <w:pPr>
        <w:pStyle w:val="Noidung"/>
      </w:pPr>
      <w:r w:rsidRPr="001A0CF6">
        <w:rPr>
          <w:b/>
          <w:bCs/>
        </w:rPr>
        <w:t>Phân phối sự kiện thay đổi:</w:t>
      </w:r>
      <w:r w:rsidRPr="001A0CF6">
        <w:t> Sau khi cập nhật, LeaderboardService sẽ kiểm tra xem thứ hạng của người dùng có thay đổi hay không.</w:t>
      </w:r>
    </w:p>
    <w:p w14:paraId="7D90EA3D" w14:textId="5CFB1060" w:rsidR="001A0CF6" w:rsidRPr="001A0CF6" w:rsidRDefault="001A0CF6" w:rsidP="00192128">
      <w:pPr>
        <w:pStyle w:val="Noidung"/>
        <w:numPr>
          <w:ilvl w:val="0"/>
          <w:numId w:val="7"/>
        </w:numPr>
      </w:pPr>
      <w:r w:rsidRPr="001A0CF6">
        <w:lastRenderedPageBreak/>
        <w:t>Nếu có sự thay đổi thứ hạng, hệ thống sẽ phát sự kiện rankChange qua Socket.IO.</w:t>
      </w:r>
    </w:p>
    <w:p w14:paraId="3B771248" w14:textId="77777777" w:rsidR="001A0CF6" w:rsidRPr="001A0CF6" w:rsidRDefault="001A0CF6" w:rsidP="00192128">
      <w:pPr>
        <w:pStyle w:val="Noidung"/>
        <w:numPr>
          <w:ilvl w:val="0"/>
          <w:numId w:val="7"/>
        </w:numPr>
      </w:pPr>
      <w:r w:rsidRPr="001A0CF6">
        <w:t>Nếu chỉ có điểm số thay đổi mà không đổi thứ hạng, sự kiện scoreUpdate sẽ được phát đi.</w:t>
      </w:r>
    </w:p>
    <w:p w14:paraId="62053231" w14:textId="77777777" w:rsidR="001A0CF6" w:rsidRPr="001A0CF6" w:rsidRDefault="001A0CF6" w:rsidP="00192128">
      <w:pPr>
        <w:pStyle w:val="Noidung"/>
        <w:numPr>
          <w:ilvl w:val="0"/>
          <w:numId w:val="7"/>
        </w:numPr>
      </w:pPr>
      <w:r w:rsidRPr="001A0CF6">
        <w:t>Đồng thời, một sự kiện tổng quát leaderboardUpdate cũng được gửi đi để các client khác có thể làm mới toàn bộ bảng xếp hạng.</w:t>
      </w:r>
    </w:p>
    <w:p w14:paraId="7C635A10" w14:textId="28D5854A" w:rsidR="001A0CF6" w:rsidRDefault="001A0CF6" w:rsidP="001A0CF6">
      <w:pPr>
        <w:pStyle w:val="Noidung"/>
      </w:pPr>
      <w:r w:rsidRPr="001A0CF6">
        <w:t xml:space="preserve">Luồng hoạt động này không chỉ đảm bảo tính chính xác và đồng bộ của dữ liệu mà còn tạo ra hiệu ứng </w:t>
      </w:r>
      <w:r w:rsidR="00651DF2" w:rsidRPr="00C84FFC">
        <w:t>tức thì</w:t>
      </w:r>
      <w:r w:rsidRPr="001A0CF6">
        <w:t>, giúp người dùng cảm nhận được sự thay đổi và cạnh tranh một cách tức thì.</w:t>
      </w:r>
    </w:p>
    <w:p w14:paraId="4A3DF60E" w14:textId="23D4DCDA" w:rsidR="0040348B" w:rsidRDefault="0040348B" w:rsidP="0040348B">
      <w:pPr>
        <w:pStyle w:val="Heading3"/>
      </w:pPr>
      <w:bookmarkStart w:id="158" w:name="_Toc217741312"/>
      <w:r>
        <w:t xml:space="preserve">Luồng </w:t>
      </w:r>
      <w:r w:rsidR="008A26EE">
        <w:rPr>
          <w:lang w:val="vi-VN"/>
        </w:rPr>
        <w:t>nhập</w:t>
      </w:r>
      <w:r>
        <w:t xml:space="preserve"> Câu hỏi hàng loạt file</w:t>
      </w:r>
      <w:bookmarkEnd w:id="158"/>
    </w:p>
    <w:p w14:paraId="4134009E" w14:textId="6841A48B" w:rsidR="0040348B" w:rsidRDefault="0040348B" w:rsidP="0040348B">
      <w:pPr>
        <w:pStyle w:val="Noidung"/>
      </w:pPr>
      <w:r w:rsidRPr="0040348B">
        <w:t xml:space="preserve">Để giải quyết bài toán xây dựng ngân hàng câu hỏi một cách hiệu quả cho giảng viên, hệ thống đã phát triển một chức năng </w:t>
      </w:r>
      <w:r w:rsidR="008A26EE">
        <w:t xml:space="preserve">nhập </w:t>
      </w:r>
      <w:r w:rsidRPr="0040348B">
        <w:t>câu hỏi hàng loạt</w:t>
      </w:r>
      <w:r w:rsidR="000A19AF">
        <w:t xml:space="preserve"> hiệu quả</w:t>
      </w:r>
      <w:r w:rsidRPr="0040348B">
        <w:t xml:space="preserve"> và linh hoạt. Chức năng này cho phép giảng viên tải lên một file Excel chứa hàng trăm câu hỏi, hoặc một file ZIP bao gồm cả file Excel và các tệp </w:t>
      </w:r>
      <w:r w:rsidR="005F445B">
        <w:t>hình ảnh</w:t>
      </w:r>
      <w:r w:rsidRPr="0040348B">
        <w:t xml:space="preserve"> (hình ảnh, video) đi kèm, chỉ trong một thao tác duy nhất. Luồng xử lý này thể hiện khả năng xử lý file, xác thực dữ liệu phức tạp và đảm bảo tính toàn vẹn dữ liệu thông q</w:t>
      </w:r>
      <w:r w:rsidR="00515660">
        <w:t>ua cơ chế giao tác</w:t>
      </w:r>
      <w:r w:rsidRPr="0040348B">
        <w:t>.</w:t>
      </w:r>
    </w:p>
    <w:p w14:paraId="6ECE013B" w14:textId="3CDA6F41" w:rsidR="00CC2DE6" w:rsidRPr="007A69EA" w:rsidRDefault="0051564F" w:rsidP="007A69EA">
      <w:pPr>
        <w:pStyle w:val="Noidung"/>
      </w:pPr>
      <w:r>
        <w:t>D</w:t>
      </w:r>
      <w:r w:rsidR="0040348B" w:rsidRPr="0040348B">
        <w:t>ưới đây</w:t>
      </w:r>
      <w:r>
        <w:t xml:space="preserve"> là các giai đoạn</w:t>
      </w:r>
      <w:r w:rsidR="0040348B" w:rsidRPr="0040348B">
        <w:t xml:space="preserve"> mô tả chi tiết các bước xử lý của hệ thống khi nhận được yêu cầu </w:t>
      </w:r>
      <w:r w:rsidR="008A26EE">
        <w:t>nhập</w:t>
      </w:r>
      <w:r w:rsidR="0040348B" w:rsidRPr="0040348B">
        <w:t>.</w:t>
      </w:r>
    </w:p>
    <w:p w14:paraId="26266653" w14:textId="02E6EC84" w:rsidR="0051564F" w:rsidRDefault="0040348B" w:rsidP="00CC2DE6">
      <w:pPr>
        <w:pStyle w:val="Noidung"/>
        <w:rPr>
          <w:b/>
          <w:bCs/>
        </w:rPr>
      </w:pPr>
      <w:r w:rsidRPr="0040348B">
        <w:rPr>
          <w:b/>
          <w:bCs/>
        </w:rPr>
        <w:t xml:space="preserve">Giai đoạn 1: </w:t>
      </w:r>
      <w:r w:rsidR="00515660">
        <w:rPr>
          <w:b/>
          <w:bCs/>
        </w:rPr>
        <w:t>Tiếp nhận và Tiền xử lý yêu cầu</w:t>
      </w:r>
    </w:p>
    <w:p w14:paraId="432B3A03" w14:textId="77777777" w:rsidR="000C19F7" w:rsidRPr="00CC2DE6" w:rsidRDefault="000C19F7" w:rsidP="000C19F7">
      <w:pPr>
        <w:pStyle w:val="Noidung"/>
      </w:pPr>
      <w:r w:rsidRPr="0040348B">
        <w:t>Giảng viên gửi một request POST đến endpoint /api/import-questions từ giao diện người dùng. Yêu cầu này chứa file (Excel hoặc ZIP), subject_id và các tham số tùy chọn khác.</w:t>
      </w:r>
      <w:r>
        <w:t xml:space="preserve"> Backend</w:t>
      </w:r>
      <w:r w:rsidRPr="0040348B">
        <w:t xml:space="preserve"> nhận </w:t>
      </w:r>
      <w:r>
        <w:t>yêu cầu</w:t>
      </w:r>
      <w:r w:rsidRPr="0040348B">
        <w:t xml:space="preserve">, kiểm tra tính hợp lệ của các tham số đầu vào. Hệ thống sẽ phát hiện loại gói tin được gửi lên: nếu là file ZIP, nó sẽ tiến hành giải nén để tách file Excel và các tệp </w:t>
      </w:r>
      <w:r>
        <w:t xml:space="preserve">hình ảnh </w:t>
      </w:r>
      <w:r w:rsidRPr="0040348B">
        <w:t>vào một thư mục tạm; nếu chỉ là file Excel, hệ thống sẽ bỏ qua bước giải nén.</w:t>
      </w:r>
    </w:p>
    <w:p w14:paraId="700C29A4" w14:textId="77777777" w:rsidR="000C19F7" w:rsidRPr="00CC2DE6" w:rsidRDefault="000C19F7" w:rsidP="00CC2DE6">
      <w:pPr>
        <w:pStyle w:val="Noidung"/>
        <w:rPr>
          <w:b/>
          <w:bCs/>
        </w:rPr>
      </w:pPr>
    </w:p>
    <w:p w14:paraId="2330FEA4" w14:textId="2E194320" w:rsidR="00BA5FB2" w:rsidRPr="007A69EA" w:rsidRDefault="007A69EA" w:rsidP="00BA5FB2">
      <w:pPr>
        <w:pStyle w:val="noidungbang"/>
        <w:keepNext/>
        <w:rPr>
          <w:lang w:val="vi-VN"/>
        </w:rPr>
      </w:pPr>
      <w:r>
        <w:rPr>
          <w:rFonts w:ascii="Arial" w:hAnsi="Arial" w:cs="Arial"/>
          <w:noProof/>
          <w:color w:val="000000"/>
          <w:sz w:val="22"/>
          <w:bdr w:val="none" w:sz="0" w:space="0" w:color="auto" w:frame="1"/>
        </w:rPr>
        <w:lastRenderedPageBreak/>
        <w:drawing>
          <wp:inline distT="0" distB="0" distL="0" distR="0" wp14:anchorId="63FB864F" wp14:editId="3AD7CD91">
            <wp:extent cx="5334000" cy="7266047"/>
            <wp:effectExtent l="0" t="0" r="0" b="0"/>
            <wp:docPr id="173473639" name="Picture 13" descr="%%{init: {&#10;  'theme': 'base',&#10;  'themeVariables': {&#10;    'fontFamily': 'Times New Roman',&#10;    'fontSize': '17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GV as Giảng viên&#10;    participant API as API Nhập câu hỏi&#10;    participant KT as Kiểm tra đầu vào&#10;    participant XL as Xử lý File&#10;    participant LT as Lưu trữ tạm&#10;&#10;    GV-&gt;&gt;API: POST /api/import-questions&#10;    Note over GV: Gửi file:&lt;br/&gt;- Excel hoặc ZIP&lt;br/&gt;- Mã môn học&lt;br/&gt;- Tùy chọn khác&#10;    &#10;    API-&gt;&gt;KT: Kiểm tra tham số&#10;    KT-&gt;&gt;KT: Xác nhận môn học tồn tại&#10;    KT-&gt;&gt;KT: Kiểm tra định dạng file&#10;    KT-&gt;&gt;KT: Kiểm tra kích thước file&#10;    KT--&gt;&gt;API: Hợp lệ&#10;&#10;    API-&gt;&gt;XL: Phát hiện loại file&#10;&#10;    alt [File ZIP]&#10;        XL-&gt;&gt;XL: Nhận diện file ZIP&#10;        XL-&gt;&gt;LT: Tạo thư mục tạm&#10;        LT--&gt;&gt;XL: Đường dẫn tạm&#10;        XL-&gt;&gt;XL: Giải nén ZIP&#10;        Note over XL: Tách ra:&lt;br/&gt;- File Excel&lt;br/&gt;- Các file ảnh&#10;        XL-&gt;&gt;LT: Lưu Excel vào temp/&#10;        XL-&gt;&gt;LT: Lưu ảnh vào temp/images/&#10;        LT--&gt;&gt;XL: Đã tách file&#10;        XL--&gt;&gt;API: Đường dẫn Excel + Ảnh&#10;    else [File Excel]&#10;        XL-&gt;&gt;XL: Nhận diện Excel&#10;        XL-&gt;&gt;LT: Lưu Excel vào temp/&#10;        LT--&gt;&gt;XL: Đường dẫn Excel&#10;        XL--&gt;&gt;API: Chỉ có đường dẫn Excel&#10;    end&#10;&#10;    API--&gt;&gt;GV: 202 Đã chấp nhận&#10;    Note over GV: Bắt đầu xử l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nit: {&#10;  'theme': 'base',&#10;  'themeVariables': {&#10;    'fontFamily': 'Times New Roman',&#10;    'fontSize': '17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GV as Giảng viên&#10;    participant API as API Nhập câu hỏi&#10;    participant KT as Kiểm tra đầu vào&#10;    participant XL as Xử lý File&#10;    participant LT as Lưu trữ tạm&#10;&#10;    GV-&gt;&gt;API: POST /api/import-questions&#10;    Note over GV: Gửi file:&lt;br/&gt;- Excel hoặc ZIP&lt;br/&gt;- Mã môn học&lt;br/&gt;- Tùy chọn khác&#10;    &#10;    API-&gt;&gt;KT: Kiểm tra tham số&#10;    KT-&gt;&gt;KT: Xác nhận môn học tồn tại&#10;    KT-&gt;&gt;KT: Kiểm tra định dạng file&#10;    KT-&gt;&gt;KT: Kiểm tra kích thước file&#10;    KT--&gt;&gt;API: Hợp lệ&#10;&#10;    API-&gt;&gt;XL: Phát hiện loại file&#10;&#10;    alt [File ZIP]&#10;        XL-&gt;&gt;XL: Nhận diện file ZIP&#10;        XL-&gt;&gt;LT: Tạo thư mục tạm&#10;        LT--&gt;&gt;XL: Đường dẫn tạm&#10;        XL-&gt;&gt;XL: Giải nén ZIP&#10;        Note over XL: Tách ra:&lt;br/&gt;- File Excel&lt;br/&gt;- Các file ảnh&#10;        XL-&gt;&gt;LT: Lưu Excel vào temp/&#10;        XL-&gt;&gt;LT: Lưu ảnh vào temp/images/&#10;        LT--&gt;&gt;XL: Đã tách file&#10;        XL--&gt;&gt;API: Đường dẫn Excel + Ảnh&#10;    else [File Excel]&#10;        XL-&gt;&gt;XL: Nhận diện Excel&#10;        XL-&gt;&gt;LT: Lưu Excel vào temp/&#10;        LT--&gt;&gt;XL: Đường dẫn Excel&#10;        XL--&gt;&gt;API: Chỉ có đường dẫn Excel&#10;    end&#10;&#10;    API--&gt;&gt;GV: 202 Đã chấp nhận&#10;    Note over GV: Bắt đầu xử lý"/>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61572" cy="7303606"/>
                    </a:xfrm>
                    <a:prstGeom prst="rect">
                      <a:avLst/>
                    </a:prstGeom>
                    <a:noFill/>
                    <a:ln>
                      <a:noFill/>
                    </a:ln>
                  </pic:spPr>
                </pic:pic>
              </a:graphicData>
            </a:graphic>
          </wp:inline>
        </w:drawing>
      </w:r>
    </w:p>
    <w:p w14:paraId="13247756" w14:textId="7DC03D26" w:rsidR="0051564F" w:rsidRPr="00B146AE" w:rsidRDefault="00BA5FB2" w:rsidP="00BA5FB2">
      <w:pPr>
        <w:pStyle w:val="Caption"/>
        <w:rPr>
          <w:lang w:val="vi-VN"/>
        </w:rPr>
      </w:pPr>
      <w:bookmarkStart w:id="159" w:name="_Toc217711245"/>
      <w:r w:rsidRPr="00B146AE">
        <w:rPr>
          <w:lang w:val="vi-VN"/>
        </w:rPr>
        <w:t xml:space="preserve">Hình </w:t>
      </w:r>
      <w:r w:rsidR="00E0432F">
        <w:rPr>
          <w:lang w:val="vi-VN"/>
        </w:rPr>
        <w:fldChar w:fldCharType="begin"/>
      </w:r>
      <w:r w:rsidR="00E0432F">
        <w:rPr>
          <w:lang w:val="vi-VN"/>
        </w:rPr>
        <w:instrText xml:space="preserve"> STYLEREF 1 \s </w:instrText>
      </w:r>
      <w:r w:rsidR="00E0432F">
        <w:rPr>
          <w:lang w:val="vi-VN"/>
        </w:rPr>
        <w:fldChar w:fldCharType="separate"/>
      </w:r>
      <w:r w:rsidR="00260B56">
        <w:rPr>
          <w:noProof/>
          <w:lang w:val="vi-VN"/>
        </w:rPr>
        <w:t>3</w:t>
      </w:r>
      <w:r w:rsidR="00E0432F">
        <w:rPr>
          <w:lang w:val="vi-VN"/>
        </w:rPr>
        <w:fldChar w:fldCharType="end"/>
      </w:r>
      <w:r w:rsidR="00E0432F">
        <w:rPr>
          <w:lang w:val="vi-VN"/>
        </w:rPr>
        <w:t>.</w:t>
      </w:r>
      <w:r w:rsidR="00E0432F">
        <w:rPr>
          <w:lang w:val="vi-VN"/>
        </w:rPr>
        <w:fldChar w:fldCharType="begin"/>
      </w:r>
      <w:r w:rsidR="00E0432F">
        <w:rPr>
          <w:lang w:val="vi-VN"/>
        </w:rPr>
        <w:instrText xml:space="preserve"> SEQ Hình \* ARABIC \s 1 </w:instrText>
      </w:r>
      <w:r w:rsidR="00E0432F">
        <w:rPr>
          <w:lang w:val="vi-VN"/>
        </w:rPr>
        <w:fldChar w:fldCharType="separate"/>
      </w:r>
      <w:r w:rsidR="00260B56">
        <w:rPr>
          <w:noProof/>
          <w:lang w:val="vi-VN"/>
        </w:rPr>
        <w:t>13</w:t>
      </w:r>
      <w:r w:rsidR="00E0432F">
        <w:rPr>
          <w:lang w:val="vi-VN"/>
        </w:rPr>
        <w:fldChar w:fldCharType="end"/>
      </w:r>
      <w:r>
        <w:rPr>
          <w:lang w:val="vi-VN"/>
        </w:rPr>
        <w:t xml:space="preserve"> </w:t>
      </w:r>
      <w:r w:rsidR="003A19B7">
        <w:rPr>
          <w:lang w:val="vi-VN"/>
        </w:rPr>
        <w:t>S</w:t>
      </w:r>
      <w:r>
        <w:rPr>
          <w:lang w:val="vi-VN"/>
        </w:rPr>
        <w:t>ơ đồ tiếp nhận và tiền xử lý yêu cầu</w:t>
      </w:r>
      <w:bookmarkEnd w:id="159"/>
    </w:p>
    <w:p w14:paraId="123BD44D" w14:textId="3B644D64" w:rsidR="0040348B" w:rsidRDefault="0040348B" w:rsidP="0040348B">
      <w:pPr>
        <w:pStyle w:val="Noidung"/>
        <w:rPr>
          <w:b/>
          <w:bCs/>
        </w:rPr>
      </w:pPr>
      <w:r w:rsidRPr="0040348B">
        <w:rPr>
          <w:b/>
          <w:bCs/>
        </w:rPr>
        <w:t>Giai đoạn 2: Phân tích, Xác thực và Ánh xạ dữ liệu:</w:t>
      </w:r>
    </w:p>
    <w:p w14:paraId="244B25AE" w14:textId="77777777" w:rsidR="000C19F7" w:rsidRPr="0040348B" w:rsidRDefault="000C19F7" w:rsidP="000C19F7">
      <w:pPr>
        <w:pStyle w:val="Noidung"/>
      </w:pPr>
      <w:r w:rsidRPr="0040348B">
        <w:t>Đây là giai đoạn xử lý logic chính. Hệ thống sử dụng các thư viện chuyên dụng (ví dụ: xlsx trong Node.js) để đọc và phân tích nội dung từ file Excel.</w:t>
      </w:r>
    </w:p>
    <w:p w14:paraId="11F9D504" w14:textId="09AA63F4" w:rsidR="000C19F7" w:rsidRPr="000C19F7" w:rsidRDefault="000C19F7" w:rsidP="000C19F7">
      <w:pPr>
        <w:pStyle w:val="Noidung"/>
      </w:pPr>
      <w:r w:rsidRPr="0040348B">
        <w:lastRenderedPageBreak/>
        <w:t>Dữ liệu thô sau khi đọc sẽ trải qua các bước chuẩn hóa: loại bỏ khoảng trắng thừa, map các cột trong file Excel với các trường dữ liệu tương ứng của hệ th</w:t>
      </w:r>
      <w:r>
        <w:t>ống</w:t>
      </w:r>
      <w:r w:rsidR="00650B6D">
        <w:t xml:space="preserve"> và</w:t>
      </w:r>
      <w:r>
        <w:t xml:space="preserve"> loại bỏ các dòng trống.</w:t>
      </w:r>
    </w:p>
    <w:p w14:paraId="28F50799" w14:textId="599C697A" w:rsidR="00BA5FB2" w:rsidRDefault="007C368B" w:rsidP="00BA5FB2">
      <w:pPr>
        <w:pStyle w:val="noidungbang"/>
        <w:keepNext/>
        <w:jc w:val="center"/>
      </w:pPr>
      <w:r w:rsidRPr="007C368B">
        <w:rPr>
          <w:noProof/>
        </w:rPr>
        <w:drawing>
          <wp:inline distT="0" distB="0" distL="0" distR="0" wp14:anchorId="6087437C" wp14:editId="023D86B8">
            <wp:extent cx="5301455" cy="7931728"/>
            <wp:effectExtent l="0" t="0" r="0" b="0"/>
            <wp:docPr id="1184098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098534" name=""/>
                    <pic:cNvPicPr/>
                  </pic:nvPicPr>
                  <pic:blipFill>
                    <a:blip r:embed="rId27"/>
                    <a:stretch>
                      <a:fillRect/>
                    </a:stretch>
                  </pic:blipFill>
                  <pic:spPr>
                    <a:xfrm>
                      <a:off x="0" y="0"/>
                      <a:ext cx="5318634" cy="7957430"/>
                    </a:xfrm>
                    <a:prstGeom prst="rect">
                      <a:avLst/>
                    </a:prstGeom>
                  </pic:spPr>
                </pic:pic>
              </a:graphicData>
            </a:graphic>
          </wp:inline>
        </w:drawing>
      </w:r>
    </w:p>
    <w:p w14:paraId="5D67C177" w14:textId="65C7DF47" w:rsidR="0051564F" w:rsidRPr="00BA5FB2" w:rsidRDefault="00BA5FB2" w:rsidP="00BA5FB2">
      <w:pPr>
        <w:pStyle w:val="Caption"/>
        <w:rPr>
          <w:lang w:val="vi-VN"/>
        </w:rPr>
      </w:pPr>
      <w:bookmarkStart w:id="160" w:name="_Toc217711246"/>
      <w:r>
        <w:t xml:space="preserve">Hình </w:t>
      </w:r>
      <w:r w:rsidR="00E0432F">
        <w:fldChar w:fldCharType="begin"/>
      </w:r>
      <w:r w:rsidR="00E0432F">
        <w:instrText xml:space="preserve"> STYLEREF 1 \s </w:instrText>
      </w:r>
      <w:r w:rsidR="00E0432F">
        <w:fldChar w:fldCharType="separate"/>
      </w:r>
      <w:r w:rsidR="00260B56">
        <w:rPr>
          <w:noProof/>
        </w:rPr>
        <w:t>3</w:t>
      </w:r>
      <w:r w:rsidR="00E0432F">
        <w:fldChar w:fldCharType="end"/>
      </w:r>
      <w:r w:rsidR="00E0432F">
        <w:t>.</w:t>
      </w:r>
      <w:r w:rsidR="00E0432F">
        <w:fldChar w:fldCharType="begin"/>
      </w:r>
      <w:r w:rsidR="00E0432F">
        <w:instrText xml:space="preserve"> SEQ Hình \* ARABIC \s 1 </w:instrText>
      </w:r>
      <w:r w:rsidR="00E0432F">
        <w:fldChar w:fldCharType="separate"/>
      </w:r>
      <w:r w:rsidR="00260B56">
        <w:rPr>
          <w:noProof/>
        </w:rPr>
        <w:t>14</w:t>
      </w:r>
      <w:r w:rsidR="00E0432F">
        <w:fldChar w:fldCharType="end"/>
      </w:r>
      <w:r>
        <w:rPr>
          <w:lang w:val="vi-VN"/>
        </w:rPr>
        <w:t xml:space="preserve"> </w:t>
      </w:r>
      <w:r w:rsidR="003A19B7">
        <w:t>S</w:t>
      </w:r>
      <w:r w:rsidRPr="00BA5FB2">
        <w:t>ơ đồ phân tích, xác thực và ánh xạ dữ liệu</w:t>
      </w:r>
      <w:bookmarkEnd w:id="160"/>
    </w:p>
    <w:p w14:paraId="51FDA2F3" w14:textId="77777777" w:rsidR="00CC2DE6" w:rsidRPr="0040348B" w:rsidRDefault="00CC2DE6" w:rsidP="00CC2DE6">
      <w:pPr>
        <w:pStyle w:val="Noidung"/>
      </w:pPr>
      <w:r w:rsidRPr="0040348B">
        <w:lastRenderedPageBreak/>
        <w:t>Một bước xác thực (validation) nghiêm ngặt được thực hiện để kiểm tra tính hợp lệ của từng dòng dữ liệu: loại câu hỏi có hợp lệ không, số lượng đáp án có khớp với loại câu hỏi không, đáp án đúng đã được chỉ định hay chưa.</w:t>
      </w:r>
    </w:p>
    <w:p w14:paraId="0A612889" w14:textId="77777777" w:rsidR="00CC2DE6" w:rsidRPr="0040348B" w:rsidRDefault="00CC2DE6" w:rsidP="00CC2DE6">
      <w:pPr>
        <w:pStyle w:val="Noidung"/>
      </w:pPr>
      <w:r w:rsidRPr="0040348B">
        <w:t>Nếu bất kỳ dòng nào có lỗi, hệ thống sẽ ghi nhận lỗi chi tiết (vị trí dòng/cột, thông điệp lỗi) và ngay lập tức trả về một response 400 Bad Request với file JSON mô tả chính xác các lỗi, giúp giảng viên dễ dàng sửa lại file Excel và thử lại.</w:t>
      </w:r>
    </w:p>
    <w:p w14:paraId="4C5CC498" w14:textId="77777777" w:rsidR="00CC2DE6" w:rsidRDefault="00CC2DE6" w:rsidP="00CC2DE6">
      <w:pPr>
        <w:pStyle w:val="Noidung"/>
      </w:pPr>
      <w:r w:rsidRPr="0040348B">
        <w:t xml:space="preserve">Nếu không có lỗi, dữ liệu hợp lệ sẽ được ánh xạ (map) sang schema của các đối tượng trong CSDL (Question, Answers, LO, </w:t>
      </w:r>
      <w:r>
        <w:t>Hình ảnh</w:t>
      </w:r>
      <w:r w:rsidRPr="0040348B">
        <w:t>).</w:t>
      </w:r>
    </w:p>
    <w:p w14:paraId="73F497AD" w14:textId="77346215" w:rsidR="0040348B" w:rsidRDefault="0040348B" w:rsidP="00FE1D19">
      <w:pPr>
        <w:pStyle w:val="Noidung"/>
        <w:rPr>
          <w:b/>
          <w:bCs/>
        </w:rPr>
      </w:pPr>
      <w:r w:rsidRPr="00FE1D19">
        <w:rPr>
          <w:b/>
          <w:bCs/>
        </w:rPr>
        <w:t xml:space="preserve">Giai đoạn 3: Xử lý </w:t>
      </w:r>
      <w:r w:rsidR="005F445B" w:rsidRPr="00FE1D19">
        <w:rPr>
          <w:b/>
          <w:bCs/>
        </w:rPr>
        <w:t>Hình ảnh</w:t>
      </w:r>
      <w:r w:rsidRPr="00FE1D19">
        <w:rPr>
          <w:b/>
          <w:bCs/>
        </w:rPr>
        <w:t xml:space="preserve"> và Ghi và</w:t>
      </w:r>
      <w:r w:rsidR="00515660">
        <w:rPr>
          <w:b/>
          <w:bCs/>
        </w:rPr>
        <w:t>o Cơ sở dữ liệu</w:t>
      </w:r>
    </w:p>
    <w:p w14:paraId="01DEB3B5" w14:textId="77777777" w:rsidR="00FD70DD" w:rsidRPr="0040348B" w:rsidRDefault="00FD70DD" w:rsidP="00FD70DD">
      <w:pPr>
        <w:pStyle w:val="Noidung"/>
      </w:pPr>
      <w:r w:rsidRPr="0040348B">
        <w:t xml:space="preserve">Song song với việc xử lý Excel, nếu có các tệp </w:t>
      </w:r>
      <w:r>
        <w:t>hình ảnh</w:t>
      </w:r>
      <w:r w:rsidRPr="0040348B">
        <w:t xml:space="preserve">, hệ thống sẽ xử lý chúng. Các tệp </w:t>
      </w:r>
      <w:r>
        <w:t>hình ảnh</w:t>
      </w:r>
      <w:r w:rsidRPr="0040348B">
        <w:t xml:space="preserve"> trong file ZIP sẽ được sao chép vào thư mục lưu trữ (uploads/) của hệ thống.</w:t>
      </w:r>
    </w:p>
    <w:p w14:paraId="31094A75" w14:textId="21206DE2" w:rsidR="00FE1D19" w:rsidRDefault="007C368B" w:rsidP="007C368B">
      <w:pPr>
        <w:pStyle w:val="noidungbang"/>
        <w:keepNext/>
        <w:jc w:val="center"/>
      </w:pPr>
      <w:r w:rsidRPr="007C368B">
        <w:rPr>
          <w:noProof/>
        </w:rPr>
        <w:drawing>
          <wp:inline distT="0" distB="0" distL="0" distR="0" wp14:anchorId="74244DA4" wp14:editId="62867695">
            <wp:extent cx="4308706" cy="5144135"/>
            <wp:effectExtent l="0" t="0" r="0" b="0"/>
            <wp:docPr id="31202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2643" name=""/>
                    <pic:cNvPicPr/>
                  </pic:nvPicPr>
                  <pic:blipFill>
                    <a:blip r:embed="rId28"/>
                    <a:stretch>
                      <a:fillRect/>
                    </a:stretch>
                  </pic:blipFill>
                  <pic:spPr>
                    <a:xfrm>
                      <a:off x="0" y="0"/>
                      <a:ext cx="4321755" cy="5159714"/>
                    </a:xfrm>
                    <a:prstGeom prst="rect">
                      <a:avLst/>
                    </a:prstGeom>
                  </pic:spPr>
                </pic:pic>
              </a:graphicData>
            </a:graphic>
          </wp:inline>
        </w:drawing>
      </w:r>
    </w:p>
    <w:p w14:paraId="6AE0B0D0" w14:textId="22DE7C64" w:rsidR="00CC2DE6" w:rsidRPr="00FE1D19" w:rsidRDefault="00FE1D19" w:rsidP="00FE1D19">
      <w:pPr>
        <w:pStyle w:val="Caption"/>
        <w:rPr>
          <w:b/>
          <w:bCs/>
          <w:lang w:val="vi-VN"/>
        </w:rPr>
      </w:pPr>
      <w:bookmarkStart w:id="161" w:name="_Toc217711247"/>
      <w:r>
        <w:t xml:space="preserve">Hình </w:t>
      </w:r>
      <w:r w:rsidR="00E0432F">
        <w:fldChar w:fldCharType="begin"/>
      </w:r>
      <w:r w:rsidR="00E0432F">
        <w:instrText xml:space="preserve"> STYLEREF 1 \s </w:instrText>
      </w:r>
      <w:r w:rsidR="00E0432F">
        <w:fldChar w:fldCharType="separate"/>
      </w:r>
      <w:r w:rsidR="00260B56">
        <w:rPr>
          <w:noProof/>
        </w:rPr>
        <w:t>3</w:t>
      </w:r>
      <w:r w:rsidR="00E0432F">
        <w:fldChar w:fldCharType="end"/>
      </w:r>
      <w:r w:rsidR="00E0432F">
        <w:t>.</w:t>
      </w:r>
      <w:r w:rsidR="00E0432F">
        <w:fldChar w:fldCharType="begin"/>
      </w:r>
      <w:r w:rsidR="00E0432F">
        <w:instrText xml:space="preserve"> SEQ Hình \* ARABIC \s 1 </w:instrText>
      </w:r>
      <w:r w:rsidR="00E0432F">
        <w:fldChar w:fldCharType="separate"/>
      </w:r>
      <w:r w:rsidR="00260B56">
        <w:rPr>
          <w:noProof/>
        </w:rPr>
        <w:t>15</w:t>
      </w:r>
      <w:r w:rsidR="00E0432F">
        <w:fldChar w:fldCharType="end"/>
      </w:r>
      <w:r>
        <w:rPr>
          <w:lang w:val="vi-VN"/>
        </w:rPr>
        <w:t xml:space="preserve"> </w:t>
      </w:r>
      <w:r w:rsidR="003A19B7">
        <w:rPr>
          <w:lang w:val="vi-VN"/>
        </w:rPr>
        <w:t>S</w:t>
      </w:r>
      <w:r>
        <w:rPr>
          <w:lang w:val="vi-VN"/>
        </w:rPr>
        <w:t xml:space="preserve">ơ đồ </w:t>
      </w:r>
      <w:r w:rsidRPr="00FE1D19">
        <w:t>xử lý hình ảnh và ghi vào cơ sở dữ liệu</w:t>
      </w:r>
      <w:bookmarkEnd w:id="161"/>
    </w:p>
    <w:p w14:paraId="0A586031" w14:textId="77777777" w:rsidR="000C19F7" w:rsidRPr="0040348B" w:rsidRDefault="000C19F7" w:rsidP="000C19F7">
      <w:pPr>
        <w:pStyle w:val="Noidung"/>
      </w:pPr>
      <w:r w:rsidRPr="0040348B">
        <w:lastRenderedPageBreak/>
        <w:t>Toàn bộ quá trình ghi dữ liệu vào CSDL được bao bọc trong một giao tác duy nhất để đảm bảo tính toàn vẹn.</w:t>
      </w:r>
    </w:p>
    <w:p w14:paraId="7B6EDE03" w14:textId="77777777" w:rsidR="000C19F7" w:rsidRPr="0040348B" w:rsidRDefault="000C19F7" w:rsidP="000C19F7">
      <w:pPr>
        <w:pStyle w:val="Noidung"/>
      </w:pPr>
      <w:r w:rsidRPr="0040348B">
        <w:t>Hệ thống thực hiện ghi dữ liệu theo thứ tự: tạo các bản ghi </w:t>
      </w:r>
      <w:r>
        <w:t>Hình ảnh</w:t>
      </w:r>
      <w:r w:rsidRPr="0040348B">
        <w:t xml:space="preserve">File (nếu có), sau đó thực hiện ghi hàng loạt (bulk create) cho Questions và Answers. Các liên kết giữa câu hỏi/đáp án và </w:t>
      </w:r>
      <w:r>
        <w:t>hình ảnh</w:t>
      </w:r>
      <w:r w:rsidRPr="0040348B">
        <w:t>, cũng như liên kết với các thực thể khác như LO (Chuẩn đầu ra) hoặc Chapter (Chương học) cũng được thiết lập trong giao tác này.</w:t>
      </w:r>
    </w:p>
    <w:p w14:paraId="67480B5A" w14:textId="0C4C6FCC" w:rsidR="000C19F7" w:rsidRPr="0040348B" w:rsidRDefault="000C19F7" w:rsidP="000C19F7">
      <w:pPr>
        <w:pStyle w:val="Noidung"/>
      </w:pPr>
      <w:r w:rsidRPr="0040348B">
        <w:t>Nếu toàn bộ quá trình thành công, giao tác sẽ được commit</w:t>
      </w:r>
      <w:r w:rsidR="00650B6D">
        <w:t xml:space="preserve"> và</w:t>
      </w:r>
      <w:r w:rsidRPr="0040348B">
        <w:t xml:space="preserve"> hệ thống trả về response 201 Created kèm theo thông báo về số lượng câu hỏi đã được </w:t>
      </w:r>
      <w:r>
        <w:t xml:space="preserve">nhập </w:t>
      </w:r>
      <w:r w:rsidRPr="0040348B">
        <w:t xml:space="preserve">thành công. Nếu có bất kỳ lỗi nào xảy ra trong quá trình ghi CSDL, toàn bộ giao tác sẽ được rollback, đảm bảo không có dữ liệu </w:t>
      </w:r>
      <w:r w:rsidRPr="001E53A4">
        <w:t>rác</w:t>
      </w:r>
      <w:r w:rsidRPr="0040348B">
        <w:t xml:space="preserve"> nào được lưu lại.</w:t>
      </w:r>
    </w:p>
    <w:p w14:paraId="5D86223B" w14:textId="1E89CD69" w:rsidR="0040348B" w:rsidRDefault="0040348B" w:rsidP="0040348B">
      <w:pPr>
        <w:pStyle w:val="Noidung"/>
      </w:pPr>
      <w:r w:rsidRPr="0040348B">
        <w:t xml:space="preserve">Luồng xử lý này không chỉ mang lại sự tiện lợi tối đa cho giảng viên mà còn thể hiện một thiết kế </w:t>
      </w:r>
      <w:r w:rsidR="00FF42C4">
        <w:t>Backend</w:t>
      </w:r>
      <w:r w:rsidRPr="0040348B">
        <w:t xml:space="preserve"> vững chắc, có khả năng xử lý các tác vụ phức tạp và đảm bảo tính nhất quán của dữ liệu.</w:t>
      </w:r>
    </w:p>
    <w:p w14:paraId="0C98A6F7" w14:textId="07E0E096" w:rsidR="0040348B" w:rsidRDefault="000010C2" w:rsidP="000010C2">
      <w:pPr>
        <w:pStyle w:val="Noidung"/>
      </w:pPr>
      <w:r w:rsidRPr="000010C2">
        <w:t xml:space="preserve">Chương 3 đã trình bày một cách toàn diện quá trình hiện thực hóa hệ thống </w:t>
      </w:r>
      <w:r w:rsidR="00FF42C4">
        <w:t>Backend</w:t>
      </w:r>
      <w:r w:rsidR="00AB7807">
        <w:t xml:space="preserve"> cho nền tảng học tập trực tuyến có tích hợp yếu tố trò chơi</w:t>
      </w:r>
      <w:r w:rsidRPr="000010C2">
        <w:t xml:space="preserve">. Bắt đầu từ việc lựa chọn kiến trúc tổng thể 3 tầng và mô hình triển khai container hóa, chương đã đi sâu vào việc thiết kế chi tiết kiến trúc phân lớp của </w:t>
      </w:r>
      <w:r w:rsidR="00FF42C4">
        <w:t>Backend</w:t>
      </w:r>
      <w:r w:rsidRPr="000010C2">
        <w:t xml:space="preserve"> và lược đồ cơ sở dữ liệu được phân chia theo từng module chức năng. Các quy chuẩn thiết kế API cũng đã được định nghĩa rõ ràng. Đặc biệt, chương đã mô tả và phân tích chi tiết các luồng xử lý nghiệp vụ phức tạp, qua đó thể hiện sự kết hợp chặt chẽ giữa các công nghệ đã chọn. Những thiết kế và phương pháp đã trình bày trong chương này là nền tảng vững chắc cho các kết quả chức năng sẽ được báo cáo trong Chương 4.</w:t>
      </w:r>
    </w:p>
    <w:p w14:paraId="574E3D86" w14:textId="3B0E5F34" w:rsidR="0040348B" w:rsidRDefault="0040348B" w:rsidP="00344E0B">
      <w:pPr>
        <w:jc w:val="center"/>
        <w:rPr>
          <w:lang w:val="vi-VN"/>
        </w:rPr>
      </w:pPr>
      <w:r w:rsidRPr="00A024B5">
        <w:rPr>
          <w:lang w:val="vi-VN"/>
        </w:rPr>
        <w:br w:type="page"/>
      </w:r>
    </w:p>
    <w:p w14:paraId="268E6B95" w14:textId="7ACAA363" w:rsidR="00257800" w:rsidRPr="00257800" w:rsidRDefault="00861F72" w:rsidP="00257800">
      <w:pPr>
        <w:pStyle w:val="Heading1"/>
      </w:pPr>
      <w:bookmarkStart w:id="162" w:name="_Toc217741313"/>
      <w:r>
        <w:rPr>
          <w:caps w:val="0"/>
          <w:lang w:val="vi-VN"/>
        </w:rPr>
        <w:lastRenderedPageBreak/>
        <w:t>K</w:t>
      </w:r>
      <w:r w:rsidRPr="00257800">
        <w:rPr>
          <w:caps w:val="0"/>
        </w:rPr>
        <w:t>ẾT QUẢ NGHIÊN CỨU</w:t>
      </w:r>
      <w:bookmarkEnd w:id="162"/>
    </w:p>
    <w:p w14:paraId="40C1F1B2" w14:textId="66DA03B9" w:rsidR="00257800" w:rsidRDefault="000010C2" w:rsidP="00257800">
      <w:pPr>
        <w:pStyle w:val="Heading2"/>
        <w:rPr>
          <w:lang w:val="vi-VN"/>
        </w:rPr>
      </w:pPr>
      <w:bookmarkStart w:id="163" w:name="_Toc217741314"/>
      <w:r>
        <w:rPr>
          <w:lang w:val="vi-VN"/>
        </w:rPr>
        <w:t>Giới thiệu chung</w:t>
      </w:r>
      <w:bookmarkEnd w:id="163"/>
    </w:p>
    <w:p w14:paraId="71C7B71B" w14:textId="02414FAB" w:rsidR="000010C2" w:rsidRDefault="000010C2" w:rsidP="000010C2">
      <w:pPr>
        <w:pStyle w:val="Noidung"/>
      </w:pPr>
      <w:r w:rsidRPr="000010C2">
        <w:t xml:space="preserve">Chương 4 trình bày các kết quả thực nghiệm đạt được sau quá trình thiết kế và hiện thực hóa hệ thống </w:t>
      </w:r>
      <w:r w:rsidR="00FF42C4">
        <w:t>Backend</w:t>
      </w:r>
      <w:r w:rsidRPr="000010C2">
        <w:t xml:space="preserve"> đã được mô tả chi tiết ở Chương 3. Nội dung của chương sẽ tập trung vào việc mô tả và minh họa các thành phần cốt lõi đã được xây dựng hoàn chỉnh, từ cấu trúc mô hình dữ liệu, hệ thống API cho đến việc triển khai thành công các chức năng nghiệp vụ nổi bật. Thông qua việc trình bày các kết quả này, chương 4 nhằm mục đích chứng minh rằng các mục tiêu và yêu cầu của đề tài đã được đáp ứng một cách đầy đủ và hiệu quả.</w:t>
      </w:r>
    </w:p>
    <w:p w14:paraId="6CFE9F18" w14:textId="77777777" w:rsidR="001774A7" w:rsidRPr="00F64FC1" w:rsidRDefault="001774A7" w:rsidP="001774A7">
      <w:pPr>
        <w:pStyle w:val="Noidung"/>
      </w:pPr>
      <w:r w:rsidRPr="00F64FC1">
        <w:t>Hệ thống đã được triển khai thành công trên môi trường máy chủ thử nghiệm, sử dụng công nghệ ảo hóa Docker để đảm bảo tính nhất quán và dễ dàng nhân rộng. Hạ tầng hệ thống bao gồm các container độc lập cho từng thành phần dịch vụ:</w:t>
      </w:r>
    </w:p>
    <w:p w14:paraId="7F2A3CF9" w14:textId="4612C6F9" w:rsidR="001774A7" w:rsidRPr="00F64FC1" w:rsidRDefault="001774A7" w:rsidP="00515660">
      <w:pPr>
        <w:pStyle w:val="Noidung"/>
      </w:pPr>
      <w:r w:rsidRPr="00515660">
        <w:rPr>
          <w:b/>
        </w:rPr>
        <w:t>API Server:</w:t>
      </w:r>
      <w:r w:rsidRPr="00F64FC1">
        <w:t xml:space="preserve"> Chạy trên nền tảng Node.js v18, đóng gói trong container Linux Alpine </w:t>
      </w:r>
      <w:r w:rsidR="000A19AF">
        <w:t>tối giản</w:t>
      </w:r>
      <w:r w:rsidRPr="00F64FC1">
        <w:t>.</w:t>
      </w:r>
    </w:p>
    <w:p w14:paraId="127213F9" w14:textId="0A8AE784" w:rsidR="001774A7" w:rsidRPr="00F64FC1" w:rsidRDefault="00515660" w:rsidP="00515660">
      <w:pPr>
        <w:pStyle w:val="Noidung"/>
      </w:pPr>
      <w:r w:rsidRPr="00C84FFC">
        <w:rPr>
          <w:b/>
        </w:rPr>
        <w:t>Cơ sở dữ liệu</w:t>
      </w:r>
      <w:r>
        <w:t xml:space="preserve">: PostgreSQL </w:t>
      </w:r>
      <w:r w:rsidRPr="00C84FFC">
        <w:t>1</w:t>
      </w:r>
      <w:r>
        <w:t xml:space="preserve">5 </w:t>
      </w:r>
      <w:r w:rsidR="001774A7" w:rsidRPr="00F64FC1">
        <w:t>cấu hình tối ưu cho các truy vấn quan hệ phức tạp.</w:t>
      </w:r>
    </w:p>
    <w:p w14:paraId="3D74E025" w14:textId="791534E5" w:rsidR="001774A7" w:rsidRPr="00F64FC1" w:rsidRDefault="001774A7" w:rsidP="00515660">
      <w:pPr>
        <w:pStyle w:val="Noidung"/>
      </w:pPr>
      <w:r w:rsidRPr="00515660">
        <w:rPr>
          <w:b/>
        </w:rPr>
        <w:t xml:space="preserve">Cache </w:t>
      </w:r>
      <w:r w:rsidR="00A616DA" w:rsidRPr="00515660">
        <w:rPr>
          <w:b/>
        </w:rPr>
        <w:t>và</w:t>
      </w:r>
      <w:r w:rsidRPr="00515660">
        <w:rPr>
          <w:b/>
        </w:rPr>
        <w:t xml:space="preserve"> Message Broker</w:t>
      </w:r>
      <w:r w:rsidRPr="00F64FC1">
        <w:t>: Redis v7 hoạt động ở chế độ lưu trữ trong bộ nhớ (in-memory) để xử lý các tác vụ thời gian thực.</w:t>
      </w:r>
    </w:p>
    <w:p w14:paraId="47C7B71E" w14:textId="77777777" w:rsidR="001774A7" w:rsidRPr="00F64FC1" w:rsidRDefault="001774A7" w:rsidP="00515660">
      <w:pPr>
        <w:pStyle w:val="Noidung"/>
      </w:pPr>
      <w:r w:rsidRPr="00515660">
        <w:rPr>
          <w:b/>
        </w:rPr>
        <w:t>Web Server</w:t>
      </w:r>
      <w:r w:rsidRPr="00F64FC1">
        <w:t>: Nginx đóng vai trò Reverse Proxy, quản lý SSL và cân bằng tải cho các yêu cầu đến.</w:t>
      </w:r>
    </w:p>
    <w:p w14:paraId="26DFA661" w14:textId="1F2A37DE" w:rsidR="001774A7" w:rsidRPr="000010C2" w:rsidRDefault="001774A7" w:rsidP="001774A7">
      <w:pPr>
        <w:pStyle w:val="Noidung"/>
      </w:pPr>
      <w:r w:rsidRPr="00F64FC1">
        <w:t>Toàn bộ quy trình khởi tạo hệ thống được tự động hóa thông qua Docker Compose, cho phép triển khai toàn bộ kiến trúc phức tạp chỉ với một câu lệnh duy nhất, giảm thiểu tối đa sai sót trong quá trình cấu hình thủ công.</w:t>
      </w:r>
    </w:p>
    <w:p w14:paraId="6B6206D6" w14:textId="504CC66C" w:rsidR="00257800" w:rsidRDefault="000010C2" w:rsidP="000010C2">
      <w:pPr>
        <w:pStyle w:val="Heading2"/>
      </w:pPr>
      <w:bookmarkStart w:id="164" w:name="_Toc217741315"/>
      <w:r>
        <w:t>Kết quả về kiến trúc và cơ sở dữ liệu</w:t>
      </w:r>
      <w:bookmarkEnd w:id="164"/>
    </w:p>
    <w:p w14:paraId="094D1AA8" w14:textId="2D00B6E5" w:rsidR="00515660" w:rsidRDefault="00515660" w:rsidP="00BA1177">
      <w:pPr>
        <w:pStyle w:val="Noidung"/>
      </w:pPr>
      <w:r>
        <w:t>Dựa trên bản thiết kế hệ thống đã trình bày ở Chương 3, một hệ thống cơ sở dữ liệu quan hệ đã được triển khai trên nền tảng PostgreSQL 15. Lược đồ cơ sở dữ liệu được xây dựng theo các nguyên tắc chuẩn hóa, tuân thủ dạng chuẩn 3NF nhằm hạn chế dư thừa dữ liệu và đảm bảo tính nhất quán trong quá trình lưu trữ và khai thác thông tin.</w:t>
      </w:r>
    </w:p>
    <w:p w14:paraId="6E045F78" w14:textId="77777777" w:rsidR="00515660" w:rsidRDefault="00515660" w:rsidP="00515660">
      <w:pPr>
        <w:pStyle w:val="Noidung"/>
      </w:pPr>
      <w:r>
        <w:lastRenderedPageBreak/>
        <w:t>Toàn bộ các bảng dữ liệu được tổ chức thành ba nhóm chức năng chính, tương ứng với các phân hệ nghiệp vụ cốt lõi của nền tảng học tập, bao gồm:</w:t>
      </w:r>
    </w:p>
    <w:p w14:paraId="06B6DE1C" w14:textId="77777777" w:rsidR="00515660" w:rsidRDefault="00515660" w:rsidP="00515660">
      <w:pPr>
        <w:pStyle w:val="Noidung"/>
      </w:pPr>
      <w:r>
        <w:t>Nhóm Quản lý tài nguyên đào tạo: bao gồm các thực thể liên quan đến chương trình đào tạo, môn học, học kỳ, lớp học phần, chuẩn đầu ra (PO, PLO, LO), người dùng và phân công giảng dạy. Nhóm dữ liệu này đóng vai trò nền tảng, định hình cấu trúc học thuật và làm cơ sở cho các hoạt động học tập và đánh giá.</w:t>
      </w:r>
    </w:p>
    <w:p w14:paraId="5945ED8E" w14:textId="77777777" w:rsidR="00515660" w:rsidRDefault="00515660" w:rsidP="00515660">
      <w:pPr>
        <w:pStyle w:val="Noidung"/>
      </w:pPr>
      <w:r>
        <w:t>Nhóm Quản lý tiến trình học tập: tập trung vào các dữ liệu phục vụ cho hoạt động luyện tập và đánh giá quá trình, bao gồm ngân hàng câu hỏi, đáp án, mức độ khó, loại câu hỏi và thông tin ghi nhận sự tham gia của sinh viên trong các lớp học phần. Nhóm này hỗ trợ theo dõi hành vi học tập và cung cấp dữ liệu đầu vào cho việc đánh giá kết quả.</w:t>
      </w:r>
    </w:p>
    <w:p w14:paraId="16796909" w14:textId="77777777" w:rsidR="00515660" w:rsidRDefault="00515660" w:rsidP="00515660">
      <w:pPr>
        <w:pStyle w:val="Noidung"/>
      </w:pPr>
      <w:r>
        <w:t>Nhóm Quản lý kết quả học tập và phân tích: bao gồm các thực thể phục vụ tổng hợp, thống kê và phân tích kết quả học tập theo sinh viên, lớp học phần, môn học và chương trình đào tạo. Nhóm dữ liệu này tạo điều kiện cho việc đánh giá mức độ hoàn thành chuẩn đầu ra và hỗ trợ công tác quản lý, kiểm định chất lượng đào tạo.</w:t>
      </w:r>
    </w:p>
    <w:p w14:paraId="236E635D" w14:textId="77777777" w:rsidR="00515660" w:rsidRDefault="00515660" w:rsidP="00515660">
      <w:pPr>
        <w:pStyle w:val="Noidung"/>
      </w:pPr>
      <w:r>
        <w:t>Cách tổ chức này không chỉ giúp lược đồ cơ sở dữ liệu có cấu trúc rõ ràng, mà còn phản ánh nhất quán các phân hệ nghiệp vụ đã được xác định trong giai đoạn phân tích và thiết kế hệ thống.</w:t>
      </w:r>
    </w:p>
    <w:p w14:paraId="419D9F1F" w14:textId="17FA9405" w:rsidR="002D3B62" w:rsidRPr="002D3B62" w:rsidRDefault="00515660" w:rsidP="00515660">
      <w:pPr>
        <w:pStyle w:val="Noidung"/>
      </w:pPr>
      <w:r>
        <w:t>Bên cạnh đó, hệ thống đã triển khai các cơ chế tự động hóa tại tầng cơ sở dữ liệu thông qua việc sử dụng trigger và stored procedure. Các cơ chế này được thiết kế để tự động thực hiện các tác vụ nghiệp vụ quan trọng, chẳng hạn như cập nhật điểm tổng hợp khi có thay đổi ở các thành phần điểm, ghi nhận và cập nhật tiến trình học tập của sinh viên, cũng như hỗ trợ phát hiện các trạng thái dữ liệu bất thường. Việc áp dụng tự động hóa ở tầng dữ liệu góp phần giảm thiểu các thao tác thủ công, đồng thời tăng cường tính chính xác, nhất quán và toàn vẹn của dữ liệu trong quá trình vận hành hệ thống.</w:t>
      </w:r>
    </w:p>
    <w:p w14:paraId="270D31F8" w14:textId="17E49746" w:rsidR="00A26F55" w:rsidRDefault="002D3B62" w:rsidP="00A26F55">
      <w:pPr>
        <w:pStyle w:val="Heading2"/>
        <w:rPr>
          <w:lang w:val="vi-VN"/>
        </w:rPr>
      </w:pPr>
      <w:bookmarkStart w:id="165" w:name="_Toc217741316"/>
      <w:r>
        <w:rPr>
          <w:lang w:val="vi-VN"/>
        </w:rPr>
        <w:t>Kết quả về Hệ thống</w:t>
      </w:r>
      <w:r w:rsidR="00A26F55">
        <w:rPr>
          <w:lang w:val="vi-VN"/>
        </w:rPr>
        <w:t xml:space="preserve"> API </w:t>
      </w:r>
      <w:r w:rsidR="00FF42C4">
        <w:rPr>
          <w:lang w:val="vi-VN"/>
        </w:rPr>
        <w:t>Backend</w:t>
      </w:r>
      <w:bookmarkEnd w:id="165"/>
    </w:p>
    <w:p w14:paraId="7E544684" w14:textId="4C630BEC" w:rsidR="002D3B62" w:rsidRPr="002D3B62" w:rsidRDefault="002D3B62" w:rsidP="002D3B62">
      <w:pPr>
        <w:pStyle w:val="Noidung"/>
      </w:pPr>
      <w:r w:rsidRPr="002D3B62">
        <w:t xml:space="preserve">Kết quả cốt lõi của đề tài là một hệ thống </w:t>
      </w:r>
      <w:r w:rsidR="00FF42C4">
        <w:t>Backend</w:t>
      </w:r>
      <w:r w:rsidRPr="002D3B62">
        <w:t xml:space="preserve"> </w:t>
      </w:r>
      <w:r w:rsidR="000A19AF">
        <w:t>ổn định</w:t>
      </w:r>
      <w:r w:rsidRPr="002D3B62">
        <w:t xml:space="preserve">, cung cấp hơn </w:t>
      </w:r>
      <w:r w:rsidR="00950EAA">
        <w:t xml:space="preserve">đầy đủ </w:t>
      </w:r>
      <w:r w:rsidRPr="002D3B62">
        <w:t xml:space="preserve">endpoints RESTful để phục vụ cho toàn bộ các nghiệp vụ của nền tảng. Hệ thống API tuân thủ nghiêm ngặt các tiêu chuẩn thiết kế đã đề ra: cấu trúc URL tường minh, </w:t>
      </w:r>
      <w:r w:rsidRPr="002D3B62">
        <w:lastRenderedPageBreak/>
        <w:t>sử dụng đúng ngữ nghĩa của các phương thức HTTP</w:t>
      </w:r>
      <w:r w:rsidR="00650B6D">
        <w:t xml:space="preserve"> và</w:t>
      </w:r>
      <w:r w:rsidRPr="002D3B62">
        <w:t xml:space="preserve"> định dạng response JSON đồng nhất. Về mặt bảo mật, tất cả các endpoints đều được bảo vệ bởi cơ chế xác thực JWT (JSON Web Token) và hệ thống phân quyền chi tiết dựa trên vai trò (Role-Based Access Control - RBAC), đảm bảo chỉ những người dùng có thẩm quyền mới có thể truy cập và thao tác trên các tài nguyên tương ứng.</w:t>
      </w:r>
    </w:p>
    <w:p w14:paraId="022222D4" w14:textId="77777777" w:rsidR="002D3B62" w:rsidRDefault="002D3B62" w:rsidP="002D3B62">
      <w:pPr>
        <w:pStyle w:val="Noidung"/>
      </w:pPr>
      <w:r w:rsidRPr="002D3B62">
        <w:t>Thay vì liệt kê toàn bộ, phần này sẽ minh họa hoạt động của một số nhóm API tiêu biểu, đại diện cho các tính năng nổi bật nhất của hệ thống.</w:t>
      </w:r>
    </w:p>
    <w:p w14:paraId="2096E808" w14:textId="74301B99" w:rsidR="00F66235" w:rsidRDefault="00F66235" w:rsidP="002D3B62">
      <w:pPr>
        <w:pStyle w:val="Noidung"/>
        <w:rPr>
          <w:b/>
          <w:bCs/>
        </w:rPr>
      </w:pPr>
      <w:r w:rsidRPr="00F66235">
        <w:rPr>
          <w:b/>
          <w:bCs/>
        </w:rPr>
        <w:t>Nhóm API xác thực và đăng nhập</w:t>
      </w:r>
    </w:p>
    <w:p w14:paraId="324AB1D1" w14:textId="77777777" w:rsidR="00F66235" w:rsidRPr="00F66235" w:rsidRDefault="00F66235" w:rsidP="00F66235">
      <w:pPr>
        <w:pStyle w:val="Noidung"/>
      </w:pPr>
      <w:r w:rsidRPr="00F66235">
        <w:t>Đây là nhóm API nền tảng, đóng vai trò là cửa ngõ vào hệ thống và quản lý vòng đời của người dùng.</w:t>
      </w:r>
    </w:p>
    <w:p w14:paraId="769476AA" w14:textId="77777777" w:rsidR="00F66235" w:rsidRPr="00F66235" w:rsidRDefault="00F66235" w:rsidP="00F66235">
      <w:pPr>
        <w:pStyle w:val="Noidung"/>
        <w:rPr>
          <w:rStyle w:val="codeChar"/>
        </w:rPr>
      </w:pPr>
      <w:r w:rsidRPr="00F66235">
        <w:t>Endpoint tiêu biểu: </w:t>
      </w:r>
      <w:r w:rsidRPr="00F66235">
        <w:rPr>
          <w:rStyle w:val="codeChar"/>
        </w:rPr>
        <w:t>POST /api/users/login</w:t>
      </w:r>
    </w:p>
    <w:p w14:paraId="38994C7F" w14:textId="36A1C8DB" w:rsidR="00F66235" w:rsidRDefault="00F66235" w:rsidP="00F66235">
      <w:pPr>
        <w:pStyle w:val="Noidung"/>
      </w:pPr>
      <w:r w:rsidRPr="00F66235">
        <w:t>Mô tả: Endpoint này cho phép người dùng (sinh viên, giảng viên, admin) đăng nhập vào hệ thống bằng email và mật khẩu. Nếu xác thực thành công, hệ thống sẽ trả về một Access Token (thời hạn ngắn), là nền tảng cho cơ chế xác thực an toàn và liền mạch cho các yêu cầu sau này.</w:t>
      </w:r>
      <w:r w:rsidR="001774A7">
        <w:t xml:space="preserve"> Dưới đây là dữ liệu đầu vào (request) và dữ liệu trả về của endpoint: </w:t>
      </w:r>
    </w:p>
    <w:p w14:paraId="0003B53A" w14:textId="77777777" w:rsidR="001774A7" w:rsidRPr="001774A7" w:rsidRDefault="001774A7" w:rsidP="001774A7">
      <w:pPr>
        <w:pStyle w:val="code"/>
      </w:pPr>
      <w:r w:rsidRPr="001774A7">
        <w:t>{</w:t>
      </w:r>
    </w:p>
    <w:p w14:paraId="294C29AB" w14:textId="77777777" w:rsidR="001774A7" w:rsidRPr="001774A7" w:rsidRDefault="001774A7" w:rsidP="001774A7">
      <w:pPr>
        <w:pStyle w:val="code"/>
      </w:pPr>
      <w:r w:rsidRPr="001774A7">
        <w:t>  "email": "admin@example.com",</w:t>
      </w:r>
    </w:p>
    <w:p w14:paraId="69E7566B" w14:textId="77777777" w:rsidR="001774A7" w:rsidRPr="001774A7" w:rsidRDefault="001774A7" w:rsidP="001774A7">
      <w:pPr>
        <w:pStyle w:val="code"/>
      </w:pPr>
      <w:r w:rsidRPr="001774A7">
        <w:t>  "password": "admin123"</w:t>
      </w:r>
    </w:p>
    <w:p w14:paraId="6AEB319B" w14:textId="77777777" w:rsidR="001774A7" w:rsidRPr="001774A7" w:rsidRDefault="001774A7" w:rsidP="001774A7">
      <w:pPr>
        <w:pStyle w:val="code"/>
      </w:pPr>
      <w:r w:rsidRPr="001774A7">
        <w:t>}</w:t>
      </w:r>
    </w:p>
    <w:p w14:paraId="4C4B09B0" w14:textId="77777777" w:rsidR="001774A7" w:rsidRDefault="001774A7" w:rsidP="00F66235">
      <w:pPr>
        <w:pStyle w:val="Noidung"/>
      </w:pPr>
    </w:p>
    <w:p w14:paraId="703572E0" w14:textId="77777777" w:rsidR="00FB440F" w:rsidRPr="00FB440F" w:rsidRDefault="00FB440F" w:rsidP="00FB440F">
      <w:pPr>
        <w:pStyle w:val="code"/>
        <w:jc w:val="both"/>
      </w:pPr>
      <w:r w:rsidRPr="00FB440F">
        <w:t>{</w:t>
      </w:r>
    </w:p>
    <w:p w14:paraId="4D8500D2" w14:textId="77885A08" w:rsidR="00FB440F" w:rsidRPr="00FB440F" w:rsidRDefault="00FB440F" w:rsidP="00FB440F">
      <w:pPr>
        <w:pStyle w:val="code"/>
        <w:jc w:val="both"/>
      </w:pPr>
      <w:r w:rsidRPr="00FB440F">
        <w:t>    "token":"</w:t>
      </w:r>
      <w:r w:rsidR="00BD1D2E">
        <w:t>eyJhbGciOi…… (đã rút gọn)</w:t>
      </w:r>
      <w:r w:rsidRPr="00FB440F">
        <w:t>",</w:t>
      </w:r>
    </w:p>
    <w:p w14:paraId="027D6577" w14:textId="77777777" w:rsidR="00FB440F" w:rsidRPr="00FB440F" w:rsidRDefault="00FB440F" w:rsidP="00FB440F">
      <w:pPr>
        <w:pStyle w:val="code"/>
        <w:jc w:val="both"/>
      </w:pPr>
      <w:r w:rsidRPr="00FB440F">
        <w:t>    "user": {</w:t>
      </w:r>
    </w:p>
    <w:p w14:paraId="1FAA2C4C" w14:textId="77777777" w:rsidR="00FB440F" w:rsidRPr="00FB440F" w:rsidRDefault="00FB440F" w:rsidP="00FB440F">
      <w:pPr>
        <w:pStyle w:val="code"/>
        <w:jc w:val="both"/>
      </w:pPr>
      <w:r w:rsidRPr="00FB440F">
        <w:t>        "user_id": 8,</w:t>
      </w:r>
    </w:p>
    <w:p w14:paraId="5E721D93" w14:textId="77777777" w:rsidR="00FB440F" w:rsidRPr="00FB440F" w:rsidRDefault="00FB440F" w:rsidP="00FB440F">
      <w:pPr>
        <w:pStyle w:val="code"/>
        <w:jc w:val="both"/>
      </w:pPr>
      <w:r w:rsidRPr="00FB440F">
        <w:t>        "name": "teacher",</w:t>
      </w:r>
    </w:p>
    <w:p w14:paraId="5AE5898F" w14:textId="77777777" w:rsidR="00FB440F" w:rsidRPr="00FB440F" w:rsidRDefault="00FB440F" w:rsidP="00FB440F">
      <w:pPr>
        <w:pStyle w:val="code"/>
        <w:jc w:val="both"/>
      </w:pPr>
      <w:r w:rsidRPr="00FB440F">
        <w:t>        "email": "teacher@example.com",</w:t>
      </w:r>
    </w:p>
    <w:p w14:paraId="32DB2823" w14:textId="77777777" w:rsidR="00FB440F" w:rsidRPr="00FB440F" w:rsidRDefault="00FB440F" w:rsidP="00FB440F">
      <w:pPr>
        <w:pStyle w:val="code"/>
        <w:jc w:val="both"/>
      </w:pPr>
      <w:r w:rsidRPr="00FB440F">
        <w:t>        "role": "teacher"</w:t>
      </w:r>
    </w:p>
    <w:p w14:paraId="1C9FA3DA" w14:textId="77777777" w:rsidR="00FB440F" w:rsidRPr="00FB440F" w:rsidRDefault="00FB440F" w:rsidP="00FB440F">
      <w:pPr>
        <w:pStyle w:val="code"/>
        <w:jc w:val="both"/>
      </w:pPr>
      <w:r w:rsidRPr="00FB440F">
        <w:lastRenderedPageBreak/>
        <w:t>    }</w:t>
      </w:r>
    </w:p>
    <w:p w14:paraId="38CEA925" w14:textId="1E0B9EDC" w:rsidR="00731512" w:rsidRPr="00267A8C" w:rsidRDefault="00FB440F" w:rsidP="00267A8C">
      <w:pPr>
        <w:pStyle w:val="code"/>
        <w:jc w:val="both"/>
      </w:pPr>
      <w:r w:rsidRPr="00FB440F">
        <w:t>}</w:t>
      </w:r>
    </w:p>
    <w:p w14:paraId="729ECFA4" w14:textId="3FAF07E5" w:rsidR="002D3B62" w:rsidRPr="002D3B62" w:rsidRDefault="002D3B62" w:rsidP="002D3B62">
      <w:pPr>
        <w:pStyle w:val="Noidung"/>
        <w:rPr>
          <w:b/>
          <w:bCs/>
        </w:rPr>
      </w:pPr>
      <w:r w:rsidRPr="002D3B62">
        <w:rPr>
          <w:b/>
          <w:bCs/>
        </w:rPr>
        <w:t xml:space="preserve">Nhóm API Quản lý Câu hỏi và </w:t>
      </w:r>
      <w:r w:rsidR="008A26EE">
        <w:rPr>
          <w:b/>
          <w:bCs/>
        </w:rPr>
        <w:t xml:space="preserve">nhập </w:t>
      </w:r>
      <w:r w:rsidRPr="002D3B62">
        <w:rPr>
          <w:b/>
          <w:bCs/>
        </w:rPr>
        <w:t>dữ liệu:</w:t>
      </w:r>
    </w:p>
    <w:p w14:paraId="43F591F3" w14:textId="77777777" w:rsidR="00F66235" w:rsidRDefault="002D3B62" w:rsidP="002D3B62">
      <w:pPr>
        <w:pStyle w:val="Noidung"/>
      </w:pPr>
      <w:r w:rsidRPr="002D3B62">
        <w:t xml:space="preserve">Đây là nhóm chức năng nền tảng, cho phép giảng viên xây dựng ngân hàng câu hỏi một cách hiệu quả. </w:t>
      </w:r>
    </w:p>
    <w:p w14:paraId="3F63176E" w14:textId="77777777" w:rsidR="00F66235" w:rsidRPr="00F66235" w:rsidRDefault="002D3B62" w:rsidP="002D3B62">
      <w:pPr>
        <w:pStyle w:val="Noidung"/>
        <w:rPr>
          <w:rStyle w:val="codeChar"/>
        </w:rPr>
      </w:pPr>
      <w:r w:rsidRPr="002D3B62">
        <w:t xml:space="preserve">Endpoint nổi bật nhất là </w:t>
      </w:r>
      <w:r w:rsidRPr="00F66235">
        <w:rPr>
          <w:rStyle w:val="codeChar"/>
        </w:rPr>
        <w:t>POST /api/questions/import-from-zip</w:t>
      </w:r>
    </w:p>
    <w:p w14:paraId="5190C25C" w14:textId="79FACC0E" w:rsidR="002D3B62" w:rsidRDefault="00F66235" w:rsidP="002D3B62">
      <w:pPr>
        <w:pStyle w:val="Noidung"/>
      </w:pPr>
      <w:r>
        <w:t xml:space="preserve">Mô tả: </w:t>
      </w:r>
      <w:r w:rsidR="002D3B62" w:rsidRPr="002D3B62">
        <w:t xml:space="preserve">cho phép </w:t>
      </w:r>
      <w:r w:rsidR="008A26EE">
        <w:t>nhập</w:t>
      </w:r>
      <w:r w:rsidR="002D3B62" w:rsidRPr="002D3B62">
        <w:t xml:space="preserve"> hàng loạt câu hỏi kèm theo các tệp </w:t>
      </w:r>
      <w:r w:rsidR="005F445B">
        <w:t>hình ảnh</w:t>
      </w:r>
      <w:r w:rsidR="002D3B62" w:rsidRPr="002D3B62">
        <w:t xml:space="preserve"> (hình ảnh, video) chỉ trong một thao tác duy nhất. Hệ thống sẽ tự động giải nén, xử lý file Excel, liên kết các tệp </w:t>
      </w:r>
      <w:r w:rsidR="005F445B">
        <w:t>hình ảnh</w:t>
      </w:r>
      <w:r w:rsidR="002D3B62" w:rsidRPr="002D3B62">
        <w:t xml:space="preserve"> và tạo mới các bản ghi trong cơ sở dữ liệu.</w:t>
      </w:r>
    </w:p>
    <w:p w14:paraId="2D039AB7" w14:textId="209E4C34" w:rsidR="006B13A6" w:rsidRPr="00FB440F" w:rsidRDefault="00FB440F" w:rsidP="00FB440F">
      <w:pPr>
        <w:pStyle w:val="Noidung"/>
      </w:pPr>
      <w:r>
        <w:t>Cấu trúc body cần thiết để gọi endpoint</w:t>
      </w:r>
      <w:r w:rsidR="00E1525E">
        <w:t xml:space="preserve"> </w:t>
      </w:r>
    </w:p>
    <w:p w14:paraId="13B53887" w14:textId="1388B838" w:rsidR="002D3B62" w:rsidRDefault="00FB440F" w:rsidP="006B13A6">
      <w:pPr>
        <w:pStyle w:val="noidungbang"/>
        <w:rPr>
          <w:lang w:val="vi-VN"/>
        </w:rPr>
      </w:pPr>
      <w:r w:rsidRPr="00FB440F">
        <w:rPr>
          <w:noProof/>
        </w:rPr>
        <w:drawing>
          <wp:inline distT="0" distB="0" distL="0" distR="0" wp14:anchorId="6B88D17E" wp14:editId="1793935B">
            <wp:extent cx="5760720" cy="534035"/>
            <wp:effectExtent l="0" t="0" r="0" b="0"/>
            <wp:docPr id="122340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408403" name=""/>
                    <pic:cNvPicPr/>
                  </pic:nvPicPr>
                  <pic:blipFill>
                    <a:blip r:embed="rId29"/>
                    <a:stretch>
                      <a:fillRect/>
                    </a:stretch>
                  </pic:blipFill>
                  <pic:spPr>
                    <a:xfrm>
                      <a:off x="0" y="0"/>
                      <a:ext cx="5760720" cy="534035"/>
                    </a:xfrm>
                    <a:prstGeom prst="rect">
                      <a:avLst/>
                    </a:prstGeom>
                  </pic:spPr>
                </pic:pic>
              </a:graphicData>
            </a:graphic>
          </wp:inline>
        </w:drawing>
      </w:r>
    </w:p>
    <w:p w14:paraId="20CF2435" w14:textId="09BFA315" w:rsidR="00FB440F" w:rsidRDefault="00FB440F" w:rsidP="00FB440F">
      <w:pPr>
        <w:pStyle w:val="Noidung"/>
      </w:pPr>
      <w:r>
        <w:t xml:space="preserve">Cấu trúc kết quả trả về: </w:t>
      </w:r>
    </w:p>
    <w:p w14:paraId="59FAF868" w14:textId="77777777" w:rsidR="00FB440F" w:rsidRPr="00FB440F" w:rsidRDefault="00FB440F" w:rsidP="00FB440F">
      <w:pPr>
        <w:pStyle w:val="code"/>
      </w:pPr>
      <w:r w:rsidRPr="00FB440F">
        <w:t>{</w:t>
      </w:r>
    </w:p>
    <w:p w14:paraId="0C188154" w14:textId="77777777" w:rsidR="00FB440F" w:rsidRPr="00FB440F" w:rsidRDefault="00FB440F" w:rsidP="00FB440F">
      <w:pPr>
        <w:pStyle w:val="code"/>
      </w:pPr>
      <w:r w:rsidRPr="00FB440F">
        <w:t xml:space="preserve">    "success": </w:t>
      </w:r>
      <w:r w:rsidRPr="00FB440F">
        <w:rPr>
          <w:b/>
          <w:bCs/>
        </w:rPr>
        <w:t>true</w:t>
      </w:r>
      <w:r w:rsidRPr="00FB440F">
        <w:t>,</w:t>
      </w:r>
    </w:p>
    <w:p w14:paraId="23263B4D" w14:textId="2F33BC2C" w:rsidR="00FB440F" w:rsidRPr="00FB440F" w:rsidRDefault="00FB440F" w:rsidP="00FB440F">
      <w:pPr>
        <w:pStyle w:val="code"/>
      </w:pPr>
      <w:r w:rsidRPr="00FB440F">
        <w:t xml:space="preserve">    "message": "Import 4 câu hỏi thành công từ ZIP với 3 </w:t>
      </w:r>
      <w:r w:rsidR="005F445B">
        <w:t>hình ảnh</w:t>
      </w:r>
      <w:r w:rsidRPr="00FB440F">
        <w:t xml:space="preserve"> files",</w:t>
      </w:r>
    </w:p>
    <w:p w14:paraId="0CBDACE7" w14:textId="77777777" w:rsidR="00FB440F" w:rsidRPr="00FB440F" w:rsidRDefault="00FB440F" w:rsidP="00FB440F">
      <w:pPr>
        <w:pStyle w:val="code"/>
      </w:pPr>
      <w:r w:rsidRPr="00FB440F">
        <w:t>    "data": {</w:t>
      </w:r>
    </w:p>
    <w:p w14:paraId="639EC8AC" w14:textId="77777777" w:rsidR="00FB440F" w:rsidRPr="00FB440F" w:rsidRDefault="00FB440F" w:rsidP="00FB440F">
      <w:pPr>
        <w:pStyle w:val="code"/>
      </w:pPr>
      <w:r w:rsidRPr="00FB440F">
        <w:t>        "totalImported": 4,</w:t>
      </w:r>
    </w:p>
    <w:p w14:paraId="5D855582" w14:textId="49CAF2C4" w:rsidR="00FB440F" w:rsidRPr="00FB440F" w:rsidRDefault="00FB440F" w:rsidP="00FB440F">
      <w:pPr>
        <w:pStyle w:val="code"/>
      </w:pPr>
      <w:r w:rsidRPr="00FB440F">
        <w:t>        "</w:t>
      </w:r>
      <w:r w:rsidR="002062E0">
        <w:t>totalMedia</w:t>
      </w:r>
      <w:r w:rsidRPr="00FB440F">
        <w:t>InZip": 9,</w:t>
      </w:r>
    </w:p>
    <w:p w14:paraId="5F2E5310" w14:textId="61D20F0D" w:rsidR="00FB440F" w:rsidRPr="00FB440F" w:rsidRDefault="00FB440F" w:rsidP="00FB440F">
      <w:pPr>
        <w:pStyle w:val="code"/>
      </w:pPr>
      <w:r w:rsidRPr="00FB440F">
        <w:t>        "</w:t>
      </w:r>
      <w:r w:rsidR="002062E0">
        <w:t>totalMedia</w:t>
      </w:r>
      <w:r w:rsidRPr="00FB440F">
        <w:t>Linked": 3,</w:t>
      </w:r>
    </w:p>
    <w:p w14:paraId="0F3569CD" w14:textId="075C4F65" w:rsidR="00FB440F" w:rsidRPr="00FB440F" w:rsidRDefault="00FB440F" w:rsidP="00FB440F">
      <w:pPr>
        <w:pStyle w:val="code"/>
      </w:pPr>
      <w:r w:rsidRPr="00FB440F">
        <w:t>        "</w:t>
      </w:r>
      <w:r w:rsidR="002062E0">
        <w:t>linkedMedia</w:t>
      </w:r>
      <w:r w:rsidRPr="00FB440F">
        <w:t>": [</w:t>
      </w:r>
    </w:p>
    <w:p w14:paraId="0F28A0E9" w14:textId="77777777" w:rsidR="00FB440F" w:rsidRPr="00FB440F" w:rsidRDefault="00FB440F" w:rsidP="00FB440F">
      <w:pPr>
        <w:pStyle w:val="code"/>
      </w:pPr>
      <w:r w:rsidRPr="00FB440F">
        <w:t>            {</w:t>
      </w:r>
    </w:p>
    <w:p w14:paraId="24B1D068" w14:textId="77777777" w:rsidR="00FB440F" w:rsidRPr="00FB440F" w:rsidRDefault="00FB440F" w:rsidP="00FB440F">
      <w:pPr>
        <w:pStyle w:val="code"/>
      </w:pPr>
      <w:r w:rsidRPr="00FB440F">
        <w:t>                "questionId": 454,</w:t>
      </w:r>
    </w:p>
    <w:p w14:paraId="5494DD61" w14:textId="77777777" w:rsidR="00FB440F" w:rsidRPr="00FB440F" w:rsidRDefault="00FB440F" w:rsidP="00FB440F">
      <w:pPr>
        <w:pStyle w:val="code"/>
      </w:pPr>
      <w:r w:rsidRPr="00FB440F">
        <w:t xml:space="preserve">                "answerId": </w:t>
      </w:r>
      <w:r w:rsidRPr="00FB440F">
        <w:rPr>
          <w:b/>
          <w:bCs/>
        </w:rPr>
        <w:t>null</w:t>
      </w:r>
      <w:r w:rsidRPr="00FB440F">
        <w:t>,</w:t>
      </w:r>
    </w:p>
    <w:p w14:paraId="6DFDA388" w14:textId="77D18E1B" w:rsidR="00FB440F" w:rsidRPr="00FB440F" w:rsidRDefault="00FB440F" w:rsidP="00FB440F">
      <w:pPr>
        <w:pStyle w:val="code"/>
      </w:pPr>
      <w:r w:rsidRPr="00FB440F">
        <w:t>                "</w:t>
      </w:r>
      <w:r w:rsidR="002062E0">
        <w:t>Media</w:t>
      </w:r>
      <w:r w:rsidRPr="00FB440F">
        <w:t>File": "question1.png",</w:t>
      </w:r>
    </w:p>
    <w:p w14:paraId="36779BAE" w14:textId="77777777" w:rsidR="00FB440F" w:rsidRPr="00FB440F" w:rsidRDefault="00FB440F" w:rsidP="00FB440F">
      <w:pPr>
        <w:pStyle w:val="code"/>
      </w:pPr>
      <w:r w:rsidRPr="00FB440F">
        <w:t>                "type": "question"</w:t>
      </w:r>
    </w:p>
    <w:p w14:paraId="259C450B" w14:textId="77777777" w:rsidR="00FB440F" w:rsidRPr="00FB440F" w:rsidRDefault="00FB440F" w:rsidP="00FB440F">
      <w:pPr>
        <w:pStyle w:val="code"/>
      </w:pPr>
      <w:r w:rsidRPr="00FB440F">
        <w:lastRenderedPageBreak/>
        <w:t>            },</w:t>
      </w:r>
    </w:p>
    <w:p w14:paraId="6AF00CEA" w14:textId="7CBB2EA6" w:rsidR="00FB440F" w:rsidRPr="00FB440F" w:rsidRDefault="00FB440F" w:rsidP="00FE28B5">
      <w:pPr>
        <w:pStyle w:val="code"/>
      </w:pPr>
      <w:r w:rsidRPr="00FB440F">
        <w:t xml:space="preserve">            </w:t>
      </w:r>
      <w:r w:rsidR="00FE28B5">
        <w:t>… // các bản ghi hình ảnh khác tương tự</w:t>
      </w:r>
    </w:p>
    <w:p w14:paraId="162C5BD4" w14:textId="77777777" w:rsidR="00FB440F" w:rsidRPr="00FB440F" w:rsidRDefault="00FB440F" w:rsidP="00FB440F">
      <w:pPr>
        <w:pStyle w:val="code"/>
      </w:pPr>
      <w:r w:rsidRPr="00FB440F">
        <w:t>        ],</w:t>
      </w:r>
    </w:p>
    <w:p w14:paraId="3ECBA05E" w14:textId="77777777" w:rsidR="00FB440F" w:rsidRPr="00FB440F" w:rsidRDefault="00FB440F" w:rsidP="00FB440F">
      <w:pPr>
        <w:pStyle w:val="code"/>
      </w:pPr>
      <w:r w:rsidRPr="00FB440F">
        <w:t>        "loMapping": {</w:t>
      </w:r>
    </w:p>
    <w:p w14:paraId="24D41383" w14:textId="77777777" w:rsidR="00FB440F" w:rsidRPr="00FB440F" w:rsidRDefault="00FB440F" w:rsidP="00FB440F">
      <w:pPr>
        <w:pStyle w:val="code"/>
      </w:pPr>
      <w:r w:rsidRPr="00FB440F">
        <w:t>            "KQHT1": 28,</w:t>
      </w:r>
    </w:p>
    <w:p w14:paraId="76FD4880" w14:textId="77777777" w:rsidR="00FB440F" w:rsidRPr="00FB440F" w:rsidRDefault="00FB440F" w:rsidP="00FB440F">
      <w:pPr>
        <w:pStyle w:val="code"/>
      </w:pPr>
      <w:r w:rsidRPr="00FB440F">
        <w:t>            "KQHT2": 29</w:t>
      </w:r>
    </w:p>
    <w:p w14:paraId="6DD35461" w14:textId="77777777" w:rsidR="00FB440F" w:rsidRPr="00FB440F" w:rsidRDefault="00FB440F" w:rsidP="00FB440F">
      <w:pPr>
        <w:pStyle w:val="code"/>
      </w:pPr>
      <w:r w:rsidRPr="00FB440F">
        <w:t>        }</w:t>
      </w:r>
    </w:p>
    <w:p w14:paraId="5F58ED12" w14:textId="77777777" w:rsidR="00FB440F" w:rsidRPr="00FB440F" w:rsidRDefault="00FB440F" w:rsidP="00FB440F">
      <w:pPr>
        <w:pStyle w:val="code"/>
      </w:pPr>
      <w:r w:rsidRPr="00FB440F">
        <w:t>    }</w:t>
      </w:r>
    </w:p>
    <w:p w14:paraId="718BB1AA" w14:textId="77777777" w:rsidR="00FB440F" w:rsidRPr="00FB440F" w:rsidRDefault="00FB440F" w:rsidP="00FB440F">
      <w:pPr>
        <w:pStyle w:val="code"/>
      </w:pPr>
      <w:r w:rsidRPr="00FB440F">
        <w:t>}</w:t>
      </w:r>
    </w:p>
    <w:p w14:paraId="2A4647DE" w14:textId="77777777" w:rsidR="002D3B62" w:rsidRPr="002D3B62" w:rsidRDefault="002D3B62" w:rsidP="002D3B62">
      <w:pPr>
        <w:pStyle w:val="Noidung"/>
        <w:rPr>
          <w:b/>
          <w:bCs/>
        </w:rPr>
      </w:pPr>
      <w:r w:rsidRPr="002D3B62">
        <w:rPr>
          <w:b/>
          <w:bCs/>
        </w:rPr>
        <w:t>Nhóm API Kiểm tra Thời gian thực:</w:t>
      </w:r>
    </w:p>
    <w:p w14:paraId="20BB5C9A" w14:textId="73DE2A40" w:rsidR="00FB440F" w:rsidRDefault="002D3B62" w:rsidP="00E1525E">
      <w:pPr>
        <w:pStyle w:val="Noidung"/>
      </w:pPr>
      <w:r w:rsidRPr="002D3B62">
        <w:t xml:space="preserve">Đây là nhóm chức năng phức tạp, kết hợp cả RESTful API và WebSocket. Để bắt đầu một phiên làm bài, sinh viên gọi API </w:t>
      </w:r>
      <w:r w:rsidRPr="00F66235">
        <w:rPr>
          <w:rStyle w:val="codeChar"/>
        </w:rPr>
        <w:t>POST /api/quizzes/{id}/join</w:t>
      </w:r>
      <w:r w:rsidRPr="002D3B62">
        <w:t>. Sau khi xác thực thành công, toàn bộ quá trình làm bài sẽ được điều phối qua các sự kiện Socket.IO như question-changed và submit-answer. Kết quả thực nghiệm cho thấy hệ thống có thể xử lý các tương tác này với độ trễ thấp, mang lại trải nghiệm làm bài mượt mà và tức thì.</w:t>
      </w:r>
    </w:p>
    <w:p w14:paraId="1D2057A7" w14:textId="3F4B1945" w:rsidR="00E1525E" w:rsidRPr="00FB440F" w:rsidRDefault="00E1525E" w:rsidP="00E1525E">
      <w:pPr>
        <w:pStyle w:val="Noidung"/>
      </w:pPr>
      <w:r>
        <w:t>Khi gọi endpoint với body là mã pin của bài kiểm tra do giảng viên cung cấp, sinh viên sẽ tham gia vào bài kiểm tra đó, dưới đây là cấu trúc khi thành công:</w:t>
      </w:r>
    </w:p>
    <w:p w14:paraId="067EC5B0" w14:textId="77777777" w:rsidR="00FB440F" w:rsidRPr="00FB440F" w:rsidRDefault="00FB440F" w:rsidP="00FB440F">
      <w:pPr>
        <w:pStyle w:val="code"/>
      </w:pPr>
      <w:r w:rsidRPr="00FB440F">
        <w:t>{</w:t>
      </w:r>
    </w:p>
    <w:p w14:paraId="48729ABF" w14:textId="77777777" w:rsidR="00FB440F" w:rsidRPr="00FB440F" w:rsidRDefault="00FB440F" w:rsidP="00FB440F">
      <w:pPr>
        <w:pStyle w:val="code"/>
      </w:pPr>
      <w:r w:rsidRPr="00FB440F">
        <w:t>    "message": "Tham gia bài kiểm tra thành công",</w:t>
      </w:r>
    </w:p>
    <w:p w14:paraId="6FA778DC" w14:textId="77777777" w:rsidR="00FB440F" w:rsidRPr="00FB440F" w:rsidRDefault="00FB440F" w:rsidP="00FB440F">
      <w:pPr>
        <w:pStyle w:val="code"/>
      </w:pPr>
      <w:r w:rsidRPr="00FB440F">
        <w:t>    "quiz": {</w:t>
      </w:r>
    </w:p>
    <w:p w14:paraId="06D48A35" w14:textId="77777777" w:rsidR="00FB440F" w:rsidRPr="00FB440F" w:rsidRDefault="00FB440F" w:rsidP="00FB440F">
      <w:pPr>
        <w:pStyle w:val="code"/>
      </w:pPr>
      <w:r w:rsidRPr="00FB440F">
        <w:t>        "quiz_id": 239,</w:t>
      </w:r>
    </w:p>
    <w:p w14:paraId="22C6D784" w14:textId="77777777" w:rsidR="00FB440F" w:rsidRPr="00FB440F" w:rsidRDefault="00FB440F" w:rsidP="00FB440F">
      <w:pPr>
        <w:pStyle w:val="code"/>
      </w:pPr>
      <w:r w:rsidRPr="00FB440F">
        <w:t>        "name": "test",</w:t>
      </w:r>
    </w:p>
    <w:p w14:paraId="4146A8A3" w14:textId="77777777" w:rsidR="00FB440F" w:rsidRPr="00FB440F" w:rsidRDefault="00FB440F" w:rsidP="00FB440F">
      <w:pPr>
        <w:pStyle w:val="code"/>
      </w:pPr>
      <w:r w:rsidRPr="00FB440F">
        <w:t>        "status": "pending",</w:t>
      </w:r>
    </w:p>
    <w:p w14:paraId="4EC04C35" w14:textId="77777777" w:rsidR="00FB440F" w:rsidRPr="00FB440F" w:rsidRDefault="00FB440F" w:rsidP="00FB440F">
      <w:pPr>
        <w:pStyle w:val="code"/>
      </w:pPr>
      <w:r w:rsidRPr="00FB440F">
        <w:t>        "current_question_index": 0,</w:t>
      </w:r>
    </w:p>
    <w:p w14:paraId="423862AC" w14:textId="77777777" w:rsidR="00FB440F" w:rsidRPr="00FB440F" w:rsidRDefault="00FB440F" w:rsidP="00FB440F">
      <w:pPr>
        <w:pStyle w:val="code"/>
      </w:pPr>
      <w:r w:rsidRPr="00FB440F">
        <w:t>        "total_questions": 2,</w:t>
      </w:r>
    </w:p>
    <w:p w14:paraId="082E3D06" w14:textId="77777777" w:rsidR="00FB440F" w:rsidRPr="00FB440F" w:rsidRDefault="00FB440F" w:rsidP="00FB440F">
      <w:pPr>
        <w:pStyle w:val="code"/>
      </w:pPr>
      <w:r w:rsidRPr="00FB440F">
        <w:t xml:space="preserve">        "start_time": </w:t>
      </w:r>
      <w:r w:rsidRPr="00FB440F">
        <w:rPr>
          <w:b/>
          <w:bCs/>
        </w:rPr>
        <w:t>null</w:t>
      </w:r>
      <w:r w:rsidRPr="00FB440F">
        <w:t>,</w:t>
      </w:r>
    </w:p>
    <w:p w14:paraId="70E7CF2A" w14:textId="77777777" w:rsidR="00FB440F" w:rsidRPr="00FB440F" w:rsidRDefault="00FB440F" w:rsidP="00FB440F">
      <w:pPr>
        <w:pStyle w:val="code"/>
      </w:pPr>
      <w:r w:rsidRPr="00FB440F">
        <w:lastRenderedPageBreak/>
        <w:t xml:space="preserve">        "end_time": </w:t>
      </w:r>
      <w:r w:rsidRPr="00FB440F">
        <w:rPr>
          <w:b/>
          <w:bCs/>
        </w:rPr>
        <w:t>null</w:t>
      </w:r>
    </w:p>
    <w:p w14:paraId="0803831C" w14:textId="77777777" w:rsidR="00FB440F" w:rsidRPr="00FB440F" w:rsidRDefault="00FB440F" w:rsidP="00FB440F">
      <w:pPr>
        <w:pStyle w:val="code"/>
      </w:pPr>
      <w:r w:rsidRPr="00FB440F">
        <w:t>    },</w:t>
      </w:r>
    </w:p>
    <w:p w14:paraId="09C97E99" w14:textId="77777777" w:rsidR="00FB440F" w:rsidRPr="00FB440F" w:rsidRDefault="00FB440F" w:rsidP="00FB440F">
      <w:pPr>
        <w:pStyle w:val="code"/>
      </w:pPr>
      <w:r w:rsidRPr="00FB440F">
        <w:t xml:space="preserve">    "progress": </w:t>
      </w:r>
      <w:r w:rsidRPr="00FB440F">
        <w:rPr>
          <w:b/>
          <w:bCs/>
        </w:rPr>
        <w:t>null</w:t>
      </w:r>
      <w:r w:rsidRPr="00FB440F">
        <w:t>,</w:t>
      </w:r>
    </w:p>
    <w:p w14:paraId="120A7A9E" w14:textId="77777777" w:rsidR="00FB440F" w:rsidRPr="00FB440F" w:rsidRDefault="00FB440F" w:rsidP="00FB440F">
      <w:pPr>
        <w:pStyle w:val="code"/>
      </w:pPr>
      <w:r w:rsidRPr="00FB440F">
        <w:t>    "session": {</w:t>
      </w:r>
    </w:p>
    <w:p w14:paraId="370EBA5E" w14:textId="77777777" w:rsidR="00FB440F" w:rsidRPr="00FB440F" w:rsidRDefault="00FB440F" w:rsidP="00FB440F">
      <w:pPr>
        <w:pStyle w:val="code"/>
      </w:pPr>
      <w:r w:rsidRPr="00FB440F">
        <w:t>        "session_id": "quiz_239_122_1764140709510",</w:t>
      </w:r>
    </w:p>
    <w:p w14:paraId="4B10801D" w14:textId="77777777" w:rsidR="00FB440F" w:rsidRPr="00FB440F" w:rsidRDefault="00FB440F" w:rsidP="00FB440F">
      <w:pPr>
        <w:pStyle w:val="code"/>
      </w:pPr>
      <w:r w:rsidRPr="00FB440F">
        <w:t>        "start_time": "2025-11-26T07:05:09.510Z",</w:t>
      </w:r>
    </w:p>
    <w:p w14:paraId="530FBBD0" w14:textId="77777777" w:rsidR="00FB440F" w:rsidRPr="00FB440F" w:rsidRDefault="00FB440F" w:rsidP="00FB440F">
      <w:pPr>
        <w:pStyle w:val="code"/>
      </w:pPr>
      <w:r w:rsidRPr="00FB440F">
        <w:t>        "end_time": "2025-11-26T07:35:09.510Z",</w:t>
      </w:r>
    </w:p>
    <w:p w14:paraId="1DA50E41" w14:textId="77777777" w:rsidR="00FB440F" w:rsidRPr="00FB440F" w:rsidRDefault="00FB440F" w:rsidP="00FB440F">
      <w:pPr>
        <w:pStyle w:val="code"/>
      </w:pPr>
      <w:r w:rsidRPr="00FB440F">
        <w:t>        "remaining_time": 1799995</w:t>
      </w:r>
    </w:p>
    <w:p w14:paraId="60209879" w14:textId="77777777" w:rsidR="00FB440F" w:rsidRPr="00FB440F" w:rsidRDefault="00FB440F" w:rsidP="00FB440F">
      <w:pPr>
        <w:pStyle w:val="code"/>
      </w:pPr>
      <w:r w:rsidRPr="00FB440F">
        <w:t>    }</w:t>
      </w:r>
    </w:p>
    <w:p w14:paraId="5D863106" w14:textId="77777777" w:rsidR="00FB440F" w:rsidRPr="00FB440F" w:rsidRDefault="00FB440F" w:rsidP="00FB440F">
      <w:pPr>
        <w:pStyle w:val="code"/>
      </w:pPr>
      <w:r w:rsidRPr="00FB440F">
        <w:t>}</w:t>
      </w:r>
    </w:p>
    <w:p w14:paraId="6C8288EB" w14:textId="77777777" w:rsidR="002D3B62" w:rsidRPr="002D3B62" w:rsidRDefault="002D3B62" w:rsidP="002D3B62">
      <w:pPr>
        <w:pStyle w:val="Noidung"/>
        <w:rPr>
          <w:b/>
          <w:bCs/>
        </w:rPr>
      </w:pPr>
      <w:r w:rsidRPr="002D3B62">
        <w:rPr>
          <w:b/>
          <w:bCs/>
        </w:rPr>
        <w:t>Nhóm API Gamification và Bảng xếp hạng:</w:t>
      </w:r>
    </w:p>
    <w:p w14:paraId="66CB9E73" w14:textId="1E0F7B14" w:rsidR="002D3B62" w:rsidRDefault="002D3B62" w:rsidP="002D3B62">
      <w:pPr>
        <w:pStyle w:val="Noidung"/>
      </w:pPr>
      <w:r w:rsidRPr="002D3B62">
        <w:t xml:space="preserve">Để tạo động lực cho người học, hệ thống cung cấp các API quản lý toàn bộ vòng đời gamification. Một trong những API được sử dụng thường xuyên nhất là </w:t>
      </w:r>
      <w:r w:rsidRPr="00F66235">
        <w:rPr>
          <w:rStyle w:val="codeChar"/>
        </w:rPr>
        <w:t>GET /api/gamification/leaderboard</w:t>
      </w:r>
      <w:r w:rsidRPr="002D3B62">
        <w:t xml:space="preserve">, cho phép truy xuất bảng xếp hạng theo nhiều tiêu chí (khóa học, toàn trường). Nhờ việc sử dụng Redis Sorted Set để lưu trữ và sắp xếp bảng xếp hạng, thời gian phản hồi của API này luôn được đảm bảo ở mức </w:t>
      </w:r>
      <w:r w:rsidR="00C9297E">
        <w:t xml:space="preserve">có độ </w:t>
      </w:r>
      <w:r w:rsidR="00A701DC">
        <w:t>trễ</w:t>
      </w:r>
      <w:r w:rsidR="00C9297E">
        <w:t xml:space="preserve"> thấp</w:t>
      </w:r>
      <w:r w:rsidRPr="002D3B62">
        <w:t>, ngay cả khi số lượng người dùng tăng cao.</w:t>
      </w:r>
    </w:p>
    <w:p w14:paraId="68773C7B" w14:textId="77777777" w:rsidR="00600AEE" w:rsidRPr="00600AEE" w:rsidRDefault="00600AEE" w:rsidP="00600AEE">
      <w:pPr>
        <w:pStyle w:val="code"/>
      </w:pPr>
      <w:r w:rsidRPr="00600AEE">
        <w:t>{</w:t>
      </w:r>
    </w:p>
    <w:p w14:paraId="41582B9A" w14:textId="77777777" w:rsidR="00600AEE" w:rsidRPr="00600AEE" w:rsidRDefault="00600AEE" w:rsidP="00600AEE">
      <w:pPr>
        <w:pStyle w:val="code"/>
      </w:pPr>
      <w:r w:rsidRPr="00600AEE">
        <w:t xml:space="preserve">    "success": </w:t>
      </w:r>
      <w:r w:rsidRPr="00600AEE">
        <w:rPr>
          <w:b/>
          <w:bCs/>
        </w:rPr>
        <w:t>true</w:t>
      </w:r>
      <w:r w:rsidRPr="00600AEE">
        <w:t>,</w:t>
      </w:r>
    </w:p>
    <w:p w14:paraId="6E8D8284" w14:textId="77777777" w:rsidR="00600AEE" w:rsidRPr="00600AEE" w:rsidRDefault="00600AEE" w:rsidP="00600AEE">
      <w:pPr>
        <w:pStyle w:val="code"/>
      </w:pPr>
      <w:r w:rsidRPr="00600AEE">
        <w:t>    "message": "Lấy bảng xếp hạng thành công",</w:t>
      </w:r>
    </w:p>
    <w:p w14:paraId="45D4FE69" w14:textId="77777777" w:rsidR="00600AEE" w:rsidRPr="00600AEE" w:rsidRDefault="00600AEE" w:rsidP="00600AEE">
      <w:pPr>
        <w:pStyle w:val="code"/>
      </w:pPr>
      <w:r w:rsidRPr="00600AEE">
        <w:t>    "data": {</w:t>
      </w:r>
    </w:p>
    <w:p w14:paraId="1730D0BF" w14:textId="77777777" w:rsidR="00600AEE" w:rsidRPr="00600AEE" w:rsidRDefault="00600AEE" w:rsidP="00600AEE">
      <w:pPr>
        <w:pStyle w:val="code"/>
      </w:pPr>
      <w:r w:rsidRPr="00600AEE">
        <w:t>        "leaderboard": [</w:t>
      </w:r>
    </w:p>
    <w:p w14:paraId="46C4F79E" w14:textId="77777777" w:rsidR="00600AEE" w:rsidRPr="00600AEE" w:rsidRDefault="00600AEE" w:rsidP="00600AEE">
      <w:pPr>
        <w:pStyle w:val="code"/>
      </w:pPr>
      <w:r w:rsidRPr="00600AEE">
        <w:t>            {</w:t>
      </w:r>
    </w:p>
    <w:p w14:paraId="0D5C4623" w14:textId="77777777" w:rsidR="00600AEE" w:rsidRPr="00600AEE" w:rsidRDefault="00600AEE" w:rsidP="00600AEE">
      <w:pPr>
        <w:pStyle w:val="code"/>
      </w:pPr>
      <w:r w:rsidRPr="00600AEE">
        <w:t>                "position": 1,</w:t>
      </w:r>
    </w:p>
    <w:p w14:paraId="27FB691C" w14:textId="77777777" w:rsidR="00600AEE" w:rsidRPr="00600AEE" w:rsidRDefault="00600AEE" w:rsidP="00600AEE">
      <w:pPr>
        <w:pStyle w:val="code"/>
      </w:pPr>
      <w:r w:rsidRPr="00600AEE">
        <w:t>                "user_id": 122,</w:t>
      </w:r>
    </w:p>
    <w:p w14:paraId="72FC1A14" w14:textId="77777777" w:rsidR="00600AEE" w:rsidRPr="00600AEE" w:rsidRDefault="00600AEE" w:rsidP="00600AEE">
      <w:pPr>
        <w:pStyle w:val="code"/>
      </w:pPr>
      <w:r w:rsidRPr="00600AEE">
        <w:t>                "name": "Thạch Nguyễn Quế Anh",</w:t>
      </w:r>
    </w:p>
    <w:p w14:paraId="4C817956" w14:textId="77777777" w:rsidR="00600AEE" w:rsidRPr="00600AEE" w:rsidRDefault="00600AEE" w:rsidP="00600AEE">
      <w:pPr>
        <w:pStyle w:val="code"/>
      </w:pPr>
      <w:r w:rsidRPr="00600AEE">
        <w:t>                "total_points": 4648,</w:t>
      </w:r>
    </w:p>
    <w:p w14:paraId="1E18ACB0" w14:textId="77777777" w:rsidR="00600AEE" w:rsidRPr="00600AEE" w:rsidRDefault="00600AEE" w:rsidP="00600AEE">
      <w:pPr>
        <w:pStyle w:val="code"/>
      </w:pPr>
      <w:r w:rsidRPr="00600AEE">
        <w:lastRenderedPageBreak/>
        <w:t>                "current_level": 33,</w:t>
      </w:r>
    </w:p>
    <w:p w14:paraId="57BF3EB3" w14:textId="7EFB4933" w:rsidR="00600AEE" w:rsidRPr="00600AEE" w:rsidRDefault="00600AEE" w:rsidP="00FE28B5">
      <w:pPr>
        <w:pStyle w:val="code"/>
      </w:pPr>
      <w:r w:rsidRPr="00600AEE">
        <w:t xml:space="preserve">                </w:t>
      </w:r>
      <w:r w:rsidR="00FE28B5">
        <w:t>… // các chỉ số phụ khác</w:t>
      </w:r>
    </w:p>
    <w:p w14:paraId="5ED53C02" w14:textId="77777777" w:rsidR="00600AEE" w:rsidRPr="00600AEE" w:rsidRDefault="00600AEE" w:rsidP="00600AEE">
      <w:pPr>
        <w:pStyle w:val="code"/>
      </w:pPr>
      <w:r w:rsidRPr="00600AEE">
        <w:t>                },</w:t>
      </w:r>
    </w:p>
    <w:p w14:paraId="356BF08B" w14:textId="77777777" w:rsidR="00600AEE" w:rsidRPr="00600AEE" w:rsidRDefault="00600AEE" w:rsidP="00600AEE">
      <w:pPr>
        <w:pStyle w:val="code"/>
      </w:pPr>
      <w:r w:rsidRPr="00600AEE">
        <w:t>                "avatar_url": "/avatar-animal-pack/duck.png"</w:t>
      </w:r>
    </w:p>
    <w:p w14:paraId="08F7D9D8" w14:textId="77777777" w:rsidR="00600AEE" w:rsidRPr="00600AEE" w:rsidRDefault="00600AEE" w:rsidP="00600AEE">
      <w:pPr>
        <w:pStyle w:val="code"/>
      </w:pPr>
      <w:r w:rsidRPr="00600AEE">
        <w:t>            },</w:t>
      </w:r>
    </w:p>
    <w:p w14:paraId="419E9BF4" w14:textId="5B6EA533" w:rsidR="00600AEE" w:rsidRPr="00600AEE" w:rsidRDefault="00600AEE" w:rsidP="00FE28B5">
      <w:pPr>
        <w:pStyle w:val="code"/>
      </w:pPr>
      <w:r w:rsidRPr="00600AEE">
        <w:t xml:space="preserve">            </w:t>
      </w:r>
      <w:r w:rsidR="00FE28B5">
        <w:t>… // Danh sách các người dùng tiếp theo</w:t>
      </w:r>
    </w:p>
    <w:p w14:paraId="7CD1AE50" w14:textId="46E0051A" w:rsidR="00600AEE" w:rsidRPr="00600AEE" w:rsidRDefault="00600AEE" w:rsidP="00600AEE">
      <w:pPr>
        <w:pStyle w:val="code"/>
      </w:pPr>
      <w:r w:rsidRPr="00600AEE">
        <w:t>        }</w:t>
      </w:r>
    </w:p>
    <w:p w14:paraId="093ED6A2" w14:textId="62DF3B3C" w:rsidR="002D3B62" w:rsidRDefault="002D3B62" w:rsidP="001352C4">
      <w:pPr>
        <w:pStyle w:val="Noidung"/>
      </w:pPr>
      <w:r w:rsidRPr="002D3B62">
        <w:t>Hệ thống cũng đã đáp ứng tốt các yêu cầu phi chức năng quan trọng</w:t>
      </w:r>
      <w:r w:rsidR="001352C4">
        <w:t xml:space="preserve"> như </w:t>
      </w:r>
      <w:r w:rsidRPr="001352C4">
        <w:t xml:space="preserve">Bảo </w:t>
      </w:r>
      <w:r w:rsidR="001352C4">
        <w:t>mật, t</w:t>
      </w:r>
      <w:r w:rsidRPr="002D3B62">
        <w:t>oàn bộ hệ thống API được bảo vệ bởi cơ chế xác thực JWT và phân quyền RBAC. Mật khẩu người dùng được băm an toàn bằng bcrypt. Các biện pháp chống SQL Injection được đảm bảo bởi việc sử dụng Sequelize ORM.</w:t>
      </w:r>
      <w:r w:rsidR="001352C4">
        <w:t xml:space="preserve"> </w:t>
      </w:r>
      <w:r w:rsidRPr="001352C4">
        <w:t>Hiệu năng</w:t>
      </w:r>
      <w:r w:rsidR="001352C4" w:rsidRPr="001352C4">
        <w:t xml:space="preserve"> v</w:t>
      </w:r>
      <w:r w:rsidRPr="001352C4">
        <w:t xml:space="preserve">iệc áp dụng Redis </w:t>
      </w:r>
      <w:r w:rsidR="001352C4" w:rsidRPr="001352C4">
        <w:t>làm bộ đệm</w:t>
      </w:r>
      <w:r w:rsidRPr="001352C4">
        <w:t xml:space="preserve"> và tối ưu hóa các truy vấn CSDL đã giúp các API quan trọng có thời gian phản hồi nhanh. Quá trình kiểm thử cho thấy hệ thống có thể đáp ứng tốt trong quy mô </w:t>
      </w:r>
      <w:r w:rsidR="001352C4" w:rsidRPr="001352C4">
        <w:t>nhiều</w:t>
      </w:r>
      <w:r w:rsidRPr="001352C4">
        <w:t xml:space="preserve"> người dùng đồng thời.</w:t>
      </w:r>
      <w:r w:rsidR="001352C4" w:rsidRPr="001352C4">
        <w:t xml:space="preserve"> </w:t>
      </w:r>
      <w:r w:rsidRPr="001352C4">
        <w:t>Khả năng mở rộng</w:t>
      </w:r>
      <w:r w:rsidR="001352C4" w:rsidRPr="001352C4">
        <w:t xml:space="preserve"> k</w:t>
      </w:r>
      <w:r w:rsidRPr="001352C4">
        <w:t xml:space="preserve">iến trúc container hóa với Docker và Docker Compose cho phép hệ thống có thể </w:t>
      </w:r>
      <w:r w:rsidR="00472BA0" w:rsidRPr="00472BA0">
        <w:t>dễ dàng đóng gói và triển khai, tạo tiền đề để chuyển đổi sang các nền tảng điều phối container như Kubernetes khi cần mở rộng quy mô lớn</w:t>
      </w:r>
      <w:r w:rsidR="00472BA0">
        <w:t xml:space="preserve"> </w:t>
      </w:r>
      <w:r w:rsidRPr="002D3B62">
        <w:t>đáp ứng lưu lượng truy cập tăng cao trong tương lai.</w:t>
      </w:r>
    </w:p>
    <w:p w14:paraId="19315F25" w14:textId="71EC4859" w:rsidR="00BC5BE8" w:rsidRDefault="002D3B62" w:rsidP="002D3B62">
      <w:pPr>
        <w:pStyle w:val="Noidung"/>
      </w:pPr>
      <w:r w:rsidRPr="002D3B62">
        <w:t xml:space="preserve">Chương 4 đã trình bày và minh họa một cách chi tiết các kết quả nghiên cứu thực nghiệm của đề tài. Hệ thống </w:t>
      </w:r>
      <w:r w:rsidR="00FF42C4">
        <w:t>Backend</w:t>
      </w:r>
      <w:r w:rsidRPr="002D3B62">
        <w:t xml:space="preserve"> đã được xây dựng hoàn chỉnh với một cơ sở dữ liệu có cấu trúc logic gồm </w:t>
      </w:r>
      <w:r w:rsidR="005977B2">
        <w:t>nhiều</w:t>
      </w:r>
      <w:r w:rsidRPr="002D3B62">
        <w:t xml:space="preserve"> bảng và một hệ thống API phong phú. Các chức năng cốt lõi, từ quản lý học thuật, kiểm tra thời gian thực cho đến gamification, đã được chứng minh là hoạt động ổn định và hiệu quả thông qua các ví dụ minh họa cụ thể. Các kết quả này không chỉ đáp ứng đầy đủ các mục tiêu chức năng và phi chức năng đã đề ra ban đầu mà còn tạo ra một nền tảng vững chắc, sẵn sàng cho việc đưa vào triển khai và phát triển các tính năng nâng cao trong tương lai.</w:t>
      </w:r>
    </w:p>
    <w:p w14:paraId="13043383" w14:textId="2A35DC03" w:rsidR="00FF1116" w:rsidRDefault="00FF1116" w:rsidP="00FF1116">
      <w:pPr>
        <w:pStyle w:val="Heading2"/>
        <w:rPr>
          <w:lang w:val="vi-VN"/>
        </w:rPr>
      </w:pPr>
      <w:bookmarkStart w:id="166" w:name="_Toc217741317"/>
      <w:r>
        <w:rPr>
          <w:lang w:val="vi-VN"/>
        </w:rPr>
        <w:t>Đánh giá hiệu năng hệ thống</w:t>
      </w:r>
      <w:bookmarkEnd w:id="166"/>
    </w:p>
    <w:p w14:paraId="77DFA16E" w14:textId="5B06F17A" w:rsidR="00CE3C52" w:rsidRDefault="00CE3C52" w:rsidP="00515660">
      <w:pPr>
        <w:pStyle w:val="Noidung"/>
      </w:pPr>
      <w:r w:rsidRPr="00CE3C52">
        <w:t xml:space="preserve">Để đảm bảo hệ thống không chỉ vận hành đúng về mặt chức năng mà còn đáp ứng được các yêu cầu khắt khe về tốc độ và độ ổn định trong môi trường thực tế, quá trình kiểm thử hiệu năng đã được thực hiện bằng công cụ Postman Performance </w:t>
      </w:r>
      <w:r w:rsidRPr="00CE3C52">
        <w:lastRenderedPageBreak/>
        <w:t xml:space="preserve">Runner. Thay vì kiểm thử dàn trải, nhóm nghiên cứu tập trung vào chiến lược kiểm thử cô lập (Isolation Testing) </w:t>
      </w:r>
      <w:r w:rsidRPr="00515660">
        <w:t>đối</w:t>
      </w:r>
      <w:r w:rsidRPr="00CE3C52">
        <w:t xml:space="preserve"> với hai "nút thắt" quan trọng nhất của hệ thống: khả năng phản hồi thời gian thực khi sinh viên tham gia thi và khả năng chịu tải khi xử lý dữ liệu nhập liệu phức tạp từ giảng viên.</w:t>
      </w:r>
    </w:p>
    <w:p w14:paraId="6B074663" w14:textId="32EA9AD6" w:rsidR="00CE3C52" w:rsidRPr="00CE3C52" w:rsidRDefault="00CE3C52" w:rsidP="00CE3C52">
      <w:pPr>
        <w:pStyle w:val="Heading3"/>
      </w:pPr>
      <w:bookmarkStart w:id="167" w:name="_Toc217741318"/>
      <w:r w:rsidRPr="00CE3C52">
        <w:t>Kiểm thử khả năng chịu tải với tác vụ thời gian thực</w:t>
      </w:r>
      <w:bookmarkEnd w:id="167"/>
    </w:p>
    <w:p w14:paraId="1B756D69" w14:textId="6665CF73" w:rsidR="00CE3C52" w:rsidRPr="00CE3C52" w:rsidRDefault="00CE3C52" w:rsidP="00515660">
      <w:pPr>
        <w:pStyle w:val="Noidung"/>
      </w:pPr>
      <w:r w:rsidRPr="00CE3C52">
        <w:t xml:space="preserve">Kịch bản đầu tiên mô phỏng tình huống có mật độ truy cập cao nhất trong thực tế: thời điểm </w:t>
      </w:r>
      <w:r w:rsidRPr="00515660">
        <w:t>bắt</w:t>
      </w:r>
      <w:r w:rsidRPr="00CE3C52">
        <w:t xml:space="preserve"> đầu một bài kiểm tra khi hàng loạt sinh viên cùng lúc gửi yêu cầu tham gia phòng thi. Hệ thống được thiết lập để chịu tải từ 50 người dùng ảo truy cập đồng thời vào API tham gia bài kiểm tra (</w:t>
      </w:r>
      <w:r w:rsidRPr="009F5C47">
        <w:rPr>
          <w:rFonts w:ascii="Courier New" w:hAnsi="Courier New" w:cs="Courier New"/>
        </w:rPr>
        <w:t>POST /api/quizzes/{id}/join</w:t>
      </w:r>
      <w:r w:rsidRPr="00CE3C52">
        <w:t>) trong khoảng thời gian 2 phút với thời gian tăng tải (ramp-up) là 30 giây.</w:t>
      </w:r>
    </w:p>
    <w:p w14:paraId="02AEBDEF" w14:textId="77777777" w:rsidR="00CE3C52" w:rsidRDefault="00CE3C52" w:rsidP="00CE3C52">
      <w:pPr>
        <w:pStyle w:val="noidungbang"/>
        <w:keepNext/>
        <w:jc w:val="center"/>
      </w:pPr>
      <w:r w:rsidRPr="002E5E7B">
        <w:rPr>
          <w:noProof/>
        </w:rPr>
        <w:drawing>
          <wp:inline distT="0" distB="0" distL="0" distR="0" wp14:anchorId="7266D3B2" wp14:editId="4F482C19">
            <wp:extent cx="4977523" cy="4724400"/>
            <wp:effectExtent l="0" t="0" r="0" b="0"/>
            <wp:docPr id="471801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801452" name=""/>
                    <pic:cNvPicPr/>
                  </pic:nvPicPr>
                  <pic:blipFill>
                    <a:blip r:embed="rId30"/>
                    <a:stretch>
                      <a:fillRect/>
                    </a:stretch>
                  </pic:blipFill>
                  <pic:spPr>
                    <a:xfrm>
                      <a:off x="0" y="0"/>
                      <a:ext cx="4995943" cy="4741884"/>
                    </a:xfrm>
                    <a:prstGeom prst="rect">
                      <a:avLst/>
                    </a:prstGeom>
                  </pic:spPr>
                </pic:pic>
              </a:graphicData>
            </a:graphic>
          </wp:inline>
        </w:drawing>
      </w:r>
    </w:p>
    <w:p w14:paraId="04B91F4B" w14:textId="3475AB3B" w:rsidR="00CE3C52" w:rsidRDefault="00CE3C52" w:rsidP="00CE3C52">
      <w:pPr>
        <w:pStyle w:val="Caption"/>
        <w:rPr>
          <w:lang w:val="vi-VN"/>
        </w:rPr>
      </w:pPr>
      <w:bookmarkStart w:id="168" w:name="_Toc217711248"/>
      <w:r>
        <w:t xml:space="preserve">Hình </w:t>
      </w:r>
      <w:r w:rsidR="00E0432F">
        <w:fldChar w:fldCharType="begin"/>
      </w:r>
      <w:r w:rsidR="00E0432F">
        <w:instrText xml:space="preserve"> STYLEREF 1 \s </w:instrText>
      </w:r>
      <w:r w:rsidR="00E0432F">
        <w:fldChar w:fldCharType="separate"/>
      </w:r>
      <w:r w:rsidR="00260B56">
        <w:rPr>
          <w:noProof/>
        </w:rPr>
        <w:t>4</w:t>
      </w:r>
      <w:r w:rsidR="00E0432F">
        <w:fldChar w:fldCharType="end"/>
      </w:r>
      <w:r w:rsidR="00E0432F">
        <w:t>.</w:t>
      </w:r>
      <w:r w:rsidR="00E0432F">
        <w:fldChar w:fldCharType="begin"/>
      </w:r>
      <w:r w:rsidR="00E0432F">
        <w:instrText xml:space="preserve"> SEQ Hình \* ARABIC \s 1 </w:instrText>
      </w:r>
      <w:r w:rsidR="00E0432F">
        <w:fldChar w:fldCharType="separate"/>
      </w:r>
      <w:r w:rsidR="00260B56">
        <w:rPr>
          <w:noProof/>
        </w:rPr>
        <w:t>1</w:t>
      </w:r>
      <w:r w:rsidR="00E0432F">
        <w:fldChar w:fldCharType="end"/>
      </w:r>
      <w:r>
        <w:rPr>
          <w:lang w:val="vi-VN"/>
        </w:rPr>
        <w:t xml:space="preserve"> Kết quả kiểm thử khả năng chịu tải thời gian thực</w:t>
      </w:r>
      <w:bookmarkEnd w:id="168"/>
    </w:p>
    <w:p w14:paraId="3A255E33" w14:textId="77777777" w:rsidR="00FD70DD" w:rsidRDefault="00FD70DD" w:rsidP="00FD70DD">
      <w:pPr>
        <w:pStyle w:val="Noidung"/>
      </w:pPr>
      <w:r w:rsidRPr="00CE3C52">
        <w:t>Kết quả thực nghiệm cho thấy kiến trúc sử dụng Node.js kết hợp với Redis Cache đã phát huy hiệu quả vượt trội. Hệ thống đã xử lý thành công tổng cộng 3.891 yêu cầu với tốc độ xử lý trung bình đạt 30,77 yêu cầu/giây. Đáng chú ý, thời gian phản hồi trung bình (Average Response Time) được duy trì ở mức rất thấp là 67 mili-</w:t>
      </w:r>
      <w:r w:rsidRPr="00CE3C52">
        <w:lastRenderedPageBreak/>
        <w:t>giây (ms). Ngay cả đối với nhóm 1% các yêu cầu chậm nhất (99th percentile), độ trễ vẫn nằm trong ngưỡng chấp nhận được là 179 ms. Quan trọng nhất, tỷ lệ lỗi (Error Rate) là 0.00%, khẳng định hệ thống hoàn toàn đảm bảo trải nghiệm mượt mà, không gián đoạn cho lớp học quy mô trung bình đến lớn ngay cả trong những khoảnh khắc cao điểm.</w:t>
      </w:r>
    </w:p>
    <w:p w14:paraId="2F81D24C" w14:textId="77777777" w:rsidR="009F5C47" w:rsidRPr="009F5C47" w:rsidRDefault="009F5C47" w:rsidP="009F5C47">
      <w:pPr>
        <w:pStyle w:val="Heading3"/>
      </w:pPr>
      <w:bookmarkStart w:id="169" w:name="_Toc217741319"/>
      <w:r w:rsidRPr="009F5C47">
        <w:t>Kiểm thử độ ổn định với tác vụ xử lý dữ liệu nặng</w:t>
      </w:r>
      <w:bookmarkEnd w:id="169"/>
    </w:p>
    <w:p w14:paraId="5B402751" w14:textId="62B55AD0" w:rsidR="009F5C47" w:rsidRDefault="009F5C47" w:rsidP="009F5C47">
      <w:pPr>
        <w:pStyle w:val="Noidung"/>
        <w:rPr>
          <w:sz w:val="24"/>
          <w:lang w:eastAsia="vi-VN"/>
        </w:rPr>
      </w:pPr>
      <w:r>
        <w:t xml:space="preserve">Kịch bản thứ hai tập trung đánh giá sức bền của hệ thống đối với các tác vụ tiêu tốn nhiều tài nguyên CPU và I/O. </w:t>
      </w:r>
    </w:p>
    <w:p w14:paraId="60CA37DC" w14:textId="77777777" w:rsidR="00AC47E9" w:rsidRDefault="009F5C47" w:rsidP="00AC47E9">
      <w:pPr>
        <w:pStyle w:val="noidungbang"/>
        <w:keepNext/>
        <w:jc w:val="center"/>
      </w:pPr>
      <w:r>
        <w:rPr>
          <w:noProof/>
        </w:rPr>
        <w:drawing>
          <wp:inline distT="0" distB="0" distL="0" distR="0" wp14:anchorId="0120836F" wp14:editId="35FDAA85">
            <wp:extent cx="5454204" cy="5245100"/>
            <wp:effectExtent l="0" t="0" r="0" b="0"/>
            <wp:docPr id="18090076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7578" cy="5277194"/>
                    </a:xfrm>
                    <a:prstGeom prst="rect">
                      <a:avLst/>
                    </a:prstGeom>
                    <a:noFill/>
                  </pic:spPr>
                </pic:pic>
              </a:graphicData>
            </a:graphic>
          </wp:inline>
        </w:drawing>
      </w:r>
    </w:p>
    <w:p w14:paraId="03D8F31F" w14:textId="44A27632" w:rsidR="002D3B62" w:rsidRDefault="00AC47E9" w:rsidP="00692881">
      <w:pPr>
        <w:pStyle w:val="Caption"/>
        <w:rPr>
          <w:lang w:val="vi-VN"/>
        </w:rPr>
      </w:pPr>
      <w:bookmarkStart w:id="170" w:name="_Toc217711249"/>
      <w:r>
        <w:t xml:space="preserve">Hình </w:t>
      </w:r>
      <w:r w:rsidR="00E0432F">
        <w:fldChar w:fldCharType="begin"/>
      </w:r>
      <w:r w:rsidR="00E0432F">
        <w:instrText xml:space="preserve"> STYLEREF 1 \s </w:instrText>
      </w:r>
      <w:r w:rsidR="00E0432F">
        <w:fldChar w:fldCharType="separate"/>
      </w:r>
      <w:r w:rsidR="00260B56">
        <w:rPr>
          <w:noProof/>
        </w:rPr>
        <w:t>4</w:t>
      </w:r>
      <w:r w:rsidR="00E0432F">
        <w:fldChar w:fldCharType="end"/>
      </w:r>
      <w:r w:rsidR="00E0432F">
        <w:t>.</w:t>
      </w:r>
      <w:r w:rsidR="00E0432F">
        <w:fldChar w:fldCharType="begin"/>
      </w:r>
      <w:r w:rsidR="00E0432F">
        <w:instrText xml:space="preserve"> SEQ Hình \* ARABIC \s 1 </w:instrText>
      </w:r>
      <w:r w:rsidR="00E0432F">
        <w:fldChar w:fldCharType="separate"/>
      </w:r>
      <w:r w:rsidR="00260B56">
        <w:rPr>
          <w:noProof/>
        </w:rPr>
        <w:t>2</w:t>
      </w:r>
      <w:r w:rsidR="00E0432F">
        <w:fldChar w:fldCharType="end"/>
      </w:r>
      <w:r>
        <w:rPr>
          <w:lang w:val="vi-VN"/>
        </w:rPr>
        <w:t xml:space="preserve"> Kết quả kiểm thử ổn định với tác vụ xử lý dữ liệu nặng</w:t>
      </w:r>
      <w:bookmarkEnd w:id="170"/>
    </w:p>
    <w:p w14:paraId="625543A6" w14:textId="3F31C552" w:rsidR="00FD70DD" w:rsidRPr="001E53A4" w:rsidRDefault="00FD70DD" w:rsidP="00FD70DD">
      <w:pPr>
        <w:pStyle w:val="Noidung"/>
      </w:pPr>
      <w:r>
        <w:t>Chức năng được lựa chọn kiểm thử là nhập câu hỏi hàng loạt từ file ZIP (</w:t>
      </w:r>
      <w:r w:rsidRPr="00AC47E9">
        <w:rPr>
          <w:rStyle w:val="codeChar"/>
        </w:rPr>
        <w:t>POST /api/questions/import-from-zip</w:t>
      </w:r>
      <w:r>
        <w:t xml:space="preserve">), bao gồm các quy trình phức tạp gồm giải nén file, đọc dữ liệu Excel, xử lý hình ảnh và thực hiện giao tác cơ sở dữ liệu. </w:t>
      </w:r>
      <w:r>
        <w:lastRenderedPageBreak/>
        <w:t>Kịch bản này giả lập 20 giảng viên thực hiện tải file cùng lúc, một cường độ áp lực cao so với nhu cầu sử dụng thông thường tại các trường học.</w:t>
      </w:r>
      <w:r w:rsidRPr="001E53A4">
        <w:t xml:space="preserve"> </w:t>
      </w:r>
    </w:p>
    <w:p w14:paraId="629D029E" w14:textId="1398A742" w:rsidR="00FD70DD" w:rsidRDefault="00FD70DD" w:rsidP="00FD70DD">
      <w:pPr>
        <w:pStyle w:val="Noidung"/>
      </w:pPr>
      <w:r>
        <w:t xml:space="preserve">Dữ liệu thu được cho thấy khả năng xử lý giao dịch mạnh mẽ của Backend. </w:t>
      </w:r>
      <w:r>
        <w:rPr>
          <w:rStyle w:val="citation-182"/>
        </w:rPr>
        <w:t xml:space="preserve">Mặc dù phải thực hiện chuỗi tác vụ nặng, thời gian phản hồi trung bình vẫn đạt con số ấn tượng là 285 ms </w:t>
      </w:r>
      <w:r>
        <w:rPr>
          <w:rStyle w:val="citation-181"/>
        </w:rPr>
        <w:t>, với khả năng xử lý khoảng 10,26 yêu cầu/giây</w:t>
      </w:r>
      <w:r>
        <w:t xml:space="preserve">. </w:t>
      </w:r>
      <w:r>
        <w:rPr>
          <w:rStyle w:val="citation-180"/>
        </w:rPr>
        <w:t>Trong suốt quá trình kiểm thử với 1.315 yêu cầu gửi đi, không có bất kỳ yêu cầu nào bị thất bại, tỷ lệ lỗi duy trì tuyệt đối ở mức 0.00%</w:t>
      </w:r>
      <w:r>
        <w:t>. Điều này chứng minh cơ chế quản lý giao dịch và xử lý file của hệ thống hoạt động chính xác, đảm bảo tính toàn vẹn dữ liệu ngay cả khi hệ thống đang chịu tải trọng lớn từ nhiều nguồn nhập liệu khác nhau.</w:t>
      </w:r>
    </w:p>
    <w:p w14:paraId="0F58180D" w14:textId="77777777" w:rsidR="00515660" w:rsidRDefault="00515660">
      <w:pPr>
        <w:rPr>
          <w:b/>
          <w:sz w:val="28"/>
          <w:lang w:val="x-none" w:eastAsia="x-none"/>
        </w:rPr>
      </w:pPr>
    </w:p>
    <w:p w14:paraId="39487860" w14:textId="77777777" w:rsidR="00FD70DD" w:rsidRDefault="00FD70DD">
      <w:pPr>
        <w:rPr>
          <w:b/>
          <w:sz w:val="28"/>
          <w:lang w:val="x-none" w:eastAsia="x-none"/>
        </w:rPr>
      </w:pPr>
      <w:r w:rsidRPr="001E53A4">
        <w:rPr>
          <w:caps/>
          <w:lang w:val="vi-VN"/>
        </w:rPr>
        <w:br w:type="page"/>
      </w:r>
    </w:p>
    <w:p w14:paraId="1AA930C5" w14:textId="0ADC1CC5" w:rsidR="002D3B62" w:rsidRDefault="00720AD1" w:rsidP="00A73ADC">
      <w:pPr>
        <w:pStyle w:val="Heading1"/>
        <w:rPr>
          <w:lang w:val="vi-VN"/>
        </w:rPr>
      </w:pPr>
      <w:bookmarkStart w:id="171" w:name="_Toc217741320"/>
      <w:r>
        <w:rPr>
          <w:caps w:val="0"/>
        </w:rPr>
        <w:lastRenderedPageBreak/>
        <w:t>KẾT QUẢ VÀ HƯỚNG PHÁT TRIỂN</w:t>
      </w:r>
      <w:bookmarkEnd w:id="171"/>
    </w:p>
    <w:p w14:paraId="48D1A17E" w14:textId="04C5CC10" w:rsidR="00A73ADC" w:rsidRPr="00A73ADC" w:rsidRDefault="00A73ADC" w:rsidP="00A73ADC">
      <w:pPr>
        <w:pStyle w:val="Heading2"/>
      </w:pPr>
      <w:bookmarkStart w:id="172" w:name="_Toc217741321"/>
      <w:r>
        <w:rPr>
          <w:lang w:val="vi-VN"/>
        </w:rPr>
        <w:t>Giới thiệu chung</w:t>
      </w:r>
      <w:bookmarkEnd w:id="172"/>
    </w:p>
    <w:p w14:paraId="6F6DE287" w14:textId="2039F2AD" w:rsidR="00552791" w:rsidRDefault="00A73ADC" w:rsidP="00A73ADC">
      <w:pPr>
        <w:pStyle w:val="Noidung"/>
        <w:rPr>
          <w:rFonts w:eastAsia="SimSun"/>
        </w:rPr>
      </w:pPr>
      <w:r w:rsidRPr="00A73ADC">
        <w:rPr>
          <w:rFonts w:eastAsia="SimSun"/>
        </w:rPr>
        <w:t xml:space="preserve">Chương 5 là chương cuối cùng của báo cáo, có nhiệm vụ tổng kết lại toàn bộ quá trình nghiên cứu và </w:t>
      </w:r>
      <w:r w:rsidR="00A616DA">
        <w:rPr>
          <w:bCs/>
          <w:szCs w:val="26"/>
        </w:rPr>
        <w:t xml:space="preserve">xây dựng hệ thống </w:t>
      </w:r>
      <w:r w:rsidR="00FF42C4">
        <w:rPr>
          <w:bCs/>
          <w:szCs w:val="26"/>
        </w:rPr>
        <w:t>Backend</w:t>
      </w:r>
      <w:r w:rsidR="00A616DA">
        <w:rPr>
          <w:bCs/>
          <w:szCs w:val="26"/>
        </w:rPr>
        <w:t xml:space="preserve"> cho nền tảng học tập trực tuyến có tích hợp yếu tố trò chơi</w:t>
      </w:r>
      <w:r w:rsidRPr="00A73ADC">
        <w:rPr>
          <w:rFonts w:eastAsia="SimSun"/>
        </w:rPr>
        <w:t>. Nội dung của chương sẽ tóm tắt các kết quả chính đã đạt được, từ đó rút ra những kết luận quan trọng về những đóng góp của đề tài cả về mặt học thuật lẫn thực tiễn. Đồng thời, chương cũng sẽ nhìn nhận một cách khách quan những hạn chế còn tồn tại và dựa trên đó đề xuất các hướng phát triển, nâng cấp tiềm năng trong tương lai, nhằm mở ra một tầm nhìn dài hạn cho dự án.</w:t>
      </w:r>
    </w:p>
    <w:p w14:paraId="349E7AC4" w14:textId="0DFCDA68" w:rsidR="00A73ADC" w:rsidRDefault="00A73ADC" w:rsidP="00A73ADC">
      <w:pPr>
        <w:pStyle w:val="Heading2"/>
        <w:rPr>
          <w:rFonts w:eastAsia="SimSun"/>
          <w:lang w:val="vi-VN"/>
        </w:rPr>
      </w:pPr>
      <w:bookmarkStart w:id="173" w:name="_Toc217741322"/>
      <w:r>
        <w:rPr>
          <w:rFonts w:eastAsia="SimSun"/>
          <w:lang w:val="vi-VN"/>
        </w:rPr>
        <w:t>Kết luận</w:t>
      </w:r>
      <w:bookmarkEnd w:id="173"/>
    </w:p>
    <w:p w14:paraId="6B827C30" w14:textId="5ACD5880" w:rsidR="000F23E8" w:rsidRDefault="00550A60" w:rsidP="00550A60">
      <w:pPr>
        <w:pStyle w:val="Noidung"/>
        <w:rPr>
          <w:rFonts w:eastAsia="SimSun"/>
        </w:rPr>
      </w:pPr>
      <w:r w:rsidRPr="00550A60">
        <w:rPr>
          <w:rFonts w:eastAsia="SimSun"/>
        </w:rPr>
        <w:t xml:space="preserve">Sau bốn tuần tập trung nghiên cứu và phát triển, đề tài đã hoàn thành các mục tiêu đã đề ra, triển khai thành công một hệ thống </w:t>
      </w:r>
      <w:r w:rsidR="00FF42C4">
        <w:rPr>
          <w:rFonts w:eastAsia="SimSun"/>
        </w:rPr>
        <w:t>Backend</w:t>
      </w:r>
      <w:r w:rsidRPr="00550A60">
        <w:rPr>
          <w:rFonts w:eastAsia="SimSun"/>
        </w:rPr>
        <w:t xml:space="preserve"> làm nền tảng cho ứng dụng học tập trực tuyến theo định hướng hiện đại.</w:t>
      </w:r>
      <w:r w:rsidRPr="00C84FFC">
        <w:rPr>
          <w:rFonts w:eastAsia="SimSun"/>
        </w:rPr>
        <w:t xml:space="preserve"> </w:t>
      </w:r>
      <w:r w:rsidRPr="00550A60">
        <w:rPr>
          <w:rFonts w:eastAsia="SimSun"/>
        </w:rPr>
        <w:t xml:space="preserve">Kết quả nghiên cứu và triển khai của đề tài thể hiện qua ba thành phần kỹ thuật cốt lõi. </w:t>
      </w:r>
    </w:p>
    <w:p w14:paraId="45C36635" w14:textId="146E6E19" w:rsidR="00550A60" w:rsidRPr="00550A60" w:rsidRDefault="00550A60" w:rsidP="00550A60">
      <w:pPr>
        <w:pStyle w:val="Noidung"/>
        <w:rPr>
          <w:rFonts w:eastAsia="SimSun"/>
        </w:rPr>
      </w:pPr>
      <w:r w:rsidRPr="00550A60">
        <w:rPr>
          <w:rFonts w:eastAsia="SimSun"/>
        </w:rPr>
        <w:t>Thứ nhất, đề tài đã xây dựng một mô hình cơ sở dữ liệu quan hệ trên nền tảng PostgreSQL, được thiết kế nhằm quản lý hiệu quả các nghiệp vụ đặc thù của giáo dục đại học, bao gồm quản lý chương trình đào tạo theo chuẩn đầu ra, tổ chức ngân hàng câu hỏi và hỗ trợ các cơ chế mở rộng phục vụ tương tác học tập. Lược đồ dữ liệu được tổ chức có cấu trúc, tạo nền tảng cho việc mở rộng và khai thác dữ liệu trong các giai đoạn phát triển tiếp theo.</w:t>
      </w:r>
    </w:p>
    <w:p w14:paraId="2BC6B064" w14:textId="77777777" w:rsidR="00550A60" w:rsidRPr="00550A60" w:rsidRDefault="00550A60" w:rsidP="00550A60">
      <w:pPr>
        <w:pStyle w:val="Noidung"/>
        <w:rPr>
          <w:rFonts w:eastAsia="SimSun"/>
        </w:rPr>
      </w:pPr>
      <w:r w:rsidRPr="00550A60">
        <w:rPr>
          <w:rFonts w:eastAsia="SimSun"/>
        </w:rPr>
        <w:t>Thứ hai, một hệ thống API theo kiến trúc RESTful đã được thiết kế và triển khai, cung cấp giao diện lập trình ứng dụng cho các chức năng cốt lõi của hệ thống. Các API được bảo vệ thông qua cơ chế xác thực bằng JSON Web Token (JWT) kết hợp với phân quyền dựa trên vai trò (Role-Based Access Control – RBAC), qua đó đảm bảo yêu cầu về an toàn và toàn vẹn dữ liệu trong quá trình truy cập và vận hành.</w:t>
      </w:r>
    </w:p>
    <w:p w14:paraId="72325054" w14:textId="77777777" w:rsidR="00550A60" w:rsidRPr="00550A60" w:rsidRDefault="00550A60" w:rsidP="00550A60">
      <w:pPr>
        <w:pStyle w:val="Noidung"/>
        <w:rPr>
          <w:rFonts w:eastAsia="SimSun"/>
        </w:rPr>
      </w:pPr>
      <w:r w:rsidRPr="00550A60">
        <w:rPr>
          <w:rFonts w:eastAsia="SimSun"/>
        </w:rPr>
        <w:t>Thứ ba, hệ thống đã tích hợp các cơ chế tương tác thời gian thực thông qua việc kết hợp Socket.IO và Redis, cho phép triển khai các chức năng yêu cầu phản hồi tức thì, điển hình là luồng làm bài kiểm tra đồng bộ và cơ chế cập nhật trạng thái theo thời gian thực. Các chức năng này góp phần nâng cao mức độ tương tác và khả năng phản hồi của hệ thống đối với người dùng.</w:t>
      </w:r>
    </w:p>
    <w:p w14:paraId="3966F562" w14:textId="77777777" w:rsidR="000F23E8" w:rsidRDefault="00550A60" w:rsidP="00550A60">
      <w:pPr>
        <w:pStyle w:val="Noidung"/>
        <w:rPr>
          <w:rFonts w:eastAsia="SimSun"/>
        </w:rPr>
      </w:pPr>
      <w:r w:rsidRPr="00550A60">
        <w:rPr>
          <w:rFonts w:eastAsia="SimSun"/>
        </w:rPr>
        <w:lastRenderedPageBreak/>
        <w:t>Bên cạnh đó, toàn bộ hệ thống được container hóa bằng Docker, giúp đảm bảo tính nhất quán của môi trường triển khai và hỗ trợ khả năng vận hành linh hoạt trên nhiều nền tảng khác nhau.</w:t>
      </w:r>
      <w:r w:rsidR="000F23E8" w:rsidRPr="00C84FFC">
        <w:rPr>
          <w:rFonts w:eastAsia="SimSun"/>
        </w:rPr>
        <w:t xml:space="preserve"> </w:t>
      </w:r>
      <w:r w:rsidRPr="00550A60">
        <w:rPr>
          <w:rFonts w:eastAsia="SimSun"/>
        </w:rPr>
        <w:t xml:space="preserve">Từ các kết quả đạt được, đề tài mang lại những đóng góp đáng kể cả về mặt học thuật và thực tiễn. </w:t>
      </w:r>
    </w:p>
    <w:p w14:paraId="4C411A2A" w14:textId="1B5F8581" w:rsidR="00550A60" w:rsidRPr="00550A60" w:rsidRDefault="00550A60" w:rsidP="00550A60">
      <w:pPr>
        <w:pStyle w:val="Noidung"/>
        <w:rPr>
          <w:rFonts w:eastAsia="SimSun"/>
        </w:rPr>
      </w:pPr>
      <w:r w:rsidRPr="00550A60">
        <w:rPr>
          <w:rFonts w:eastAsia="SimSun"/>
        </w:rPr>
        <w:t xml:space="preserve">Về phương diện học thuật, đề tài đề xuất một mô hình kiến trúc tham khảo cho việc thiết kế hệ thống </w:t>
      </w:r>
      <w:r w:rsidR="00FF42C4">
        <w:rPr>
          <w:rFonts w:eastAsia="SimSun"/>
        </w:rPr>
        <w:t>Backend</w:t>
      </w:r>
      <w:r w:rsidRPr="00550A60">
        <w:rPr>
          <w:rFonts w:eastAsia="SimSun"/>
        </w:rPr>
        <w:t xml:space="preserve"> tích hợp quản lý học thuật theo chuẩn đầu ra với các cơ chế tương tác nâng cao. Việc áp dụng cách tiếp cận design-first trong xây dựng API cùng với mô hình phân lớp rõ ràng ở tầng </w:t>
      </w:r>
      <w:r w:rsidR="00FF42C4">
        <w:rPr>
          <w:rFonts w:eastAsia="SimSun"/>
        </w:rPr>
        <w:t>Backend</w:t>
      </w:r>
      <w:r w:rsidRPr="00550A60">
        <w:rPr>
          <w:rFonts w:eastAsia="SimSun"/>
        </w:rPr>
        <w:t xml:space="preserve"> cung cấp những kinh nghiệm có giá trị cho các nghiên cứu và dự án phát triển phần mềm giáo dục tương tự.</w:t>
      </w:r>
    </w:p>
    <w:p w14:paraId="238751DE" w14:textId="78396C73" w:rsidR="00A73ADC" w:rsidRDefault="00550A60" w:rsidP="00550A60">
      <w:pPr>
        <w:pStyle w:val="Noidung"/>
        <w:rPr>
          <w:rFonts w:eastAsia="SimSun"/>
        </w:rPr>
      </w:pPr>
      <w:r w:rsidRPr="00550A60">
        <w:rPr>
          <w:rFonts w:eastAsia="SimSun"/>
        </w:rPr>
        <w:t xml:space="preserve">Về phương diện thực tiễn, đề tài cung cấp một giải pháp </w:t>
      </w:r>
      <w:r w:rsidR="00FF42C4">
        <w:rPr>
          <w:rFonts w:eastAsia="SimSun"/>
        </w:rPr>
        <w:t>Backend</w:t>
      </w:r>
      <w:r w:rsidRPr="00550A60">
        <w:rPr>
          <w:rFonts w:eastAsia="SimSun"/>
        </w:rPr>
        <w:t xml:space="preserve"> khả thi, có khả năng mở rộng và thích ứng với các yêu cầu đặc thù của môi trường giáo dục đại học. Hệ thống được thiết kế để dễ dàng tích hợp với các ứng dụng phía người dùng (web hoặc thiết bị di động) và có tiềm năng triển khai thử nghiệm tại các khoa hoặc cơ sở đào tạo quy mô vừa, qua đó góp phần cải thiện hiệu quả quản lý và hỗ trợ hoạt động dạy – học.</w:t>
      </w:r>
    </w:p>
    <w:p w14:paraId="0CC0CD1B" w14:textId="08824FE7" w:rsidR="00A73ADC" w:rsidRDefault="00A73ADC" w:rsidP="00A73ADC">
      <w:pPr>
        <w:pStyle w:val="Heading2"/>
        <w:rPr>
          <w:rFonts w:eastAsia="SimSun"/>
          <w:lang w:val="vi-VN"/>
        </w:rPr>
      </w:pPr>
      <w:bookmarkStart w:id="174" w:name="_Toc217741323"/>
      <w:r>
        <w:rPr>
          <w:rFonts w:eastAsia="SimSun"/>
          <w:lang w:val="vi-VN"/>
        </w:rPr>
        <w:t>Hạn chế của đề tài</w:t>
      </w:r>
      <w:bookmarkEnd w:id="174"/>
    </w:p>
    <w:p w14:paraId="728715BB" w14:textId="77777777" w:rsidR="000F23E8" w:rsidRPr="000F23E8" w:rsidRDefault="000F23E8" w:rsidP="000F23E8">
      <w:pPr>
        <w:pStyle w:val="Noidung"/>
        <w:rPr>
          <w:rFonts w:eastAsia="SimSun"/>
        </w:rPr>
      </w:pPr>
      <w:r w:rsidRPr="000F23E8">
        <w:rPr>
          <w:rFonts w:eastAsia="SimSun"/>
        </w:rPr>
        <w:t>Bên cạnh những kết quả đã đạt được, đề tài vẫn tồn tại một số hạn chế nhất định cần được nhìn nhận một cách khách quan nhằm định hướng cho các cải tiến và mở rộng trong tương lai.</w:t>
      </w:r>
    </w:p>
    <w:p w14:paraId="6153DCB3" w14:textId="073F2553" w:rsidR="000F23E8" w:rsidRPr="000F23E8" w:rsidRDefault="000F23E8" w:rsidP="000F23E8">
      <w:pPr>
        <w:pStyle w:val="Noidung"/>
        <w:rPr>
          <w:rFonts w:eastAsia="SimSun"/>
          <w:b/>
        </w:rPr>
      </w:pPr>
      <w:r w:rsidRPr="000F23E8">
        <w:rPr>
          <w:rFonts w:eastAsia="SimSun"/>
          <w:b/>
        </w:rPr>
        <w:t>Về kiểm thử hệ thống</w:t>
      </w:r>
    </w:p>
    <w:p w14:paraId="6946A514" w14:textId="77777777" w:rsidR="000F23E8" w:rsidRPr="000F23E8" w:rsidRDefault="000F23E8" w:rsidP="000F23E8">
      <w:pPr>
        <w:pStyle w:val="Noidung"/>
        <w:rPr>
          <w:rFonts w:eastAsia="SimSun"/>
        </w:rPr>
      </w:pPr>
      <w:r w:rsidRPr="000F23E8">
        <w:rPr>
          <w:rFonts w:eastAsia="SimSun"/>
        </w:rPr>
        <w:t>Mặc dù hệ thống đã được kiểm thử chức năng và kiểm thử tích hợp trong quá trình phát triển, các hoạt động kiểm thử phi chức năng vẫn chưa được triển khai một cách toàn diện. Cụ thể, các kịch bản kiểm thử hiệu năng và kiểm thử tải với số lượng lớn người dùng giả lập chưa được thực hiện. Do đó, khả năng đáp ứng và mức độ ổn định của hệ thống trong điều kiện tải cao hoặc môi trường triển khai thực tế vẫn cần được đánh giá và xác nhận thông qua các thí nghiệm kiểm thử chuyên sâu hơn.</w:t>
      </w:r>
    </w:p>
    <w:p w14:paraId="3795E55C" w14:textId="3782A591" w:rsidR="000F23E8" w:rsidRPr="000F23E8" w:rsidRDefault="000F23E8" w:rsidP="000F23E8">
      <w:pPr>
        <w:pStyle w:val="Noidung"/>
        <w:rPr>
          <w:rFonts w:eastAsia="SimSun"/>
          <w:b/>
        </w:rPr>
      </w:pPr>
      <w:r w:rsidRPr="000F23E8">
        <w:rPr>
          <w:rFonts w:eastAsia="SimSun"/>
          <w:b/>
        </w:rPr>
        <w:t>Về kiến trúc hệ thống</w:t>
      </w:r>
    </w:p>
    <w:p w14:paraId="2D90A9AB" w14:textId="0C8CB8FE" w:rsidR="00A73ADC" w:rsidRPr="00A73ADC" w:rsidRDefault="000F23E8" w:rsidP="000F23E8">
      <w:pPr>
        <w:pStyle w:val="Noidung"/>
        <w:rPr>
          <w:rFonts w:eastAsia="SimSun"/>
        </w:rPr>
      </w:pPr>
      <w:r w:rsidRPr="000F23E8">
        <w:rPr>
          <w:rFonts w:eastAsia="SimSun"/>
        </w:rPr>
        <w:t xml:space="preserve">Hệ thống hiện tại được thiết kế theo kiến trúc monolithic modular, trong đó các phân hệ nghiệp vụ được tổ chức thành các module logic trong cùng một khối triển khai. Cách tiếp cận này phù hợp với quy mô và nguồn lực của giai đoạn phát triển </w:t>
      </w:r>
      <w:r w:rsidRPr="000F23E8">
        <w:rPr>
          <w:rFonts w:eastAsia="SimSun"/>
        </w:rPr>
        <w:lastRenderedPageBreak/>
        <w:t>ban đầu, giúp đơn giản hóa việc triển khai và kiểm soát hệ thống. Tuy nhiên, trong dài hạn, kiến trúc này có thể gặp hạn chế về khả năng mở rộng và bảo trì độc lập từng module khi quy mô hệ thống và số lượng người dùng tăng lên, đặc biệt khi so sánh với các kiến trúc phân tán như microservices.</w:t>
      </w:r>
    </w:p>
    <w:p w14:paraId="52FE5EFF" w14:textId="550FE35E" w:rsidR="00A73ADC" w:rsidRDefault="00A73ADC" w:rsidP="00A73ADC">
      <w:pPr>
        <w:pStyle w:val="Heading2"/>
        <w:rPr>
          <w:rFonts w:eastAsia="SimSun"/>
          <w:lang w:val="vi-VN"/>
        </w:rPr>
      </w:pPr>
      <w:bookmarkStart w:id="175" w:name="_Toc217741324"/>
      <w:r>
        <w:rPr>
          <w:rFonts w:eastAsia="SimSun"/>
          <w:lang w:val="vi-VN"/>
        </w:rPr>
        <w:t>Hướng phát triển trong tương lai</w:t>
      </w:r>
      <w:bookmarkEnd w:id="175"/>
    </w:p>
    <w:p w14:paraId="71B9B415" w14:textId="77777777" w:rsidR="000F23E8" w:rsidRPr="000F23E8" w:rsidRDefault="000F23E8" w:rsidP="000F23E8">
      <w:pPr>
        <w:pStyle w:val="Noidung"/>
        <w:rPr>
          <w:rFonts w:eastAsia="SimSun"/>
        </w:rPr>
      </w:pPr>
      <w:r w:rsidRPr="000F23E8">
        <w:rPr>
          <w:rFonts w:eastAsia="SimSun"/>
        </w:rPr>
        <w:t>Dựa trên những kết quả đã đạt được và các hạn chế đã được nhận diện, đề tài có thể được tiếp tục mở rộng và nâng cấp theo một số định hướng nghiên cứu và phát triển sau đây.</w:t>
      </w:r>
    </w:p>
    <w:p w14:paraId="05B92806" w14:textId="3C86B7BF" w:rsidR="000F23E8" w:rsidRPr="000F23E8" w:rsidRDefault="000F23E8" w:rsidP="000F23E8">
      <w:pPr>
        <w:pStyle w:val="Noidung"/>
        <w:rPr>
          <w:rFonts w:eastAsia="SimSun"/>
          <w:b/>
        </w:rPr>
      </w:pPr>
      <w:r w:rsidRPr="000F23E8">
        <w:rPr>
          <w:rFonts w:eastAsia="SimSun"/>
          <w:b/>
        </w:rPr>
        <w:t>Nâng cấp kiến trúc hệ thống theo hướng microservices</w:t>
      </w:r>
    </w:p>
    <w:p w14:paraId="2B4128DA" w14:textId="77777777" w:rsidR="000F23E8" w:rsidRPr="000F23E8" w:rsidRDefault="000F23E8" w:rsidP="000F23E8">
      <w:pPr>
        <w:pStyle w:val="Noidung"/>
        <w:rPr>
          <w:rFonts w:eastAsia="SimSun"/>
        </w:rPr>
      </w:pPr>
      <w:r w:rsidRPr="000F23E8">
        <w:rPr>
          <w:rFonts w:eastAsia="SimSun"/>
        </w:rPr>
        <w:t>Trong các giai đoạn phát triển tiếp theo, hệ thống có thể được tái cấu trúc từ kiến trúc monolithic modular sang kiến trúc microservices bằng cách tách các module có nghiệp vụ tương đối độc lập, chẳng hạn như phân hệ trò chơi hóa, phân hệ phân tích dữ liệu và phân hệ quản lý bài kiểm tra, thành các dịch vụ riêng biệt. Cách tiếp cận này cho phép từng dịch vụ được phát triển, triển khai và mở rộng độc lập, đồng thời tăng khả năng chịu tải và tính linh hoạt trong việc lựa chọn công nghệ phù hợp cho từng thành phần.</w:t>
      </w:r>
    </w:p>
    <w:p w14:paraId="2090B749" w14:textId="54D641F8" w:rsidR="000F23E8" w:rsidRPr="000F23E8" w:rsidRDefault="000F23E8" w:rsidP="000F23E8">
      <w:pPr>
        <w:pStyle w:val="Noidung"/>
        <w:rPr>
          <w:rFonts w:eastAsia="SimSun"/>
          <w:b/>
        </w:rPr>
      </w:pPr>
      <w:r w:rsidRPr="000F23E8">
        <w:rPr>
          <w:rFonts w:eastAsia="SimSun"/>
          <w:b/>
        </w:rPr>
        <w:t>Phát triển hệ thống phân tích và dự đoán dựa trên trí tuệ nhân tạ</w:t>
      </w:r>
      <w:r>
        <w:rPr>
          <w:rFonts w:eastAsia="SimSun"/>
          <w:b/>
        </w:rPr>
        <w:t>o</w:t>
      </w:r>
    </w:p>
    <w:p w14:paraId="6AD4376B" w14:textId="77777777" w:rsidR="000F23E8" w:rsidRPr="000F23E8" w:rsidRDefault="000F23E8" w:rsidP="000F23E8">
      <w:pPr>
        <w:pStyle w:val="Noidung"/>
        <w:rPr>
          <w:rFonts w:eastAsia="SimSun"/>
        </w:rPr>
      </w:pPr>
      <w:r w:rsidRPr="000F23E8">
        <w:rPr>
          <w:rFonts w:eastAsia="SimSun"/>
        </w:rPr>
        <w:t>Một hướng mở rộng quan trọng là khai thác dữ liệu học tập đã được thu thập để xây dựng các mô hình học máy (Machine Learning) nhằm phân tích hành vi học tập và dự đoán kết quả học tập của sinh viên. Trên cơ sở đó, hệ thống có thể hỗ trợ đưa ra các cảnh báo sớm cho giảng viên đối với những trường hợp có nguy cơ không đạt yêu cầu học tập. Ngoài ra, các kỹ thuật trí tuệ nhân tạo còn có thể được ứng dụng để cá nhân hóa lộ trình học tập và gợi ý nội dung phù hợp với năng lực và điểm hạn chế của từng người học.</w:t>
      </w:r>
    </w:p>
    <w:p w14:paraId="5A2EFE72" w14:textId="540FBF73" w:rsidR="000F23E8" w:rsidRPr="000F23E8" w:rsidRDefault="000F23E8" w:rsidP="000F23E8">
      <w:pPr>
        <w:pStyle w:val="Noidung"/>
        <w:rPr>
          <w:rFonts w:eastAsia="SimSun"/>
          <w:b/>
        </w:rPr>
      </w:pPr>
      <w:r w:rsidRPr="000F23E8">
        <w:rPr>
          <w:rFonts w:eastAsia="SimSun"/>
          <w:b/>
        </w:rPr>
        <w:t>Mở rộng các cơ chế tương tác và yếu tố cộng đồ</w:t>
      </w:r>
      <w:r>
        <w:rPr>
          <w:rFonts w:eastAsia="SimSun"/>
          <w:b/>
        </w:rPr>
        <w:t>ng</w:t>
      </w:r>
    </w:p>
    <w:p w14:paraId="57E430AE" w14:textId="77777777" w:rsidR="000F23E8" w:rsidRPr="000F23E8" w:rsidRDefault="000F23E8" w:rsidP="000F23E8">
      <w:pPr>
        <w:pStyle w:val="Noidung"/>
        <w:rPr>
          <w:rFonts w:eastAsia="SimSun"/>
        </w:rPr>
      </w:pPr>
      <w:r w:rsidRPr="000F23E8">
        <w:rPr>
          <w:rFonts w:eastAsia="SimSun"/>
        </w:rPr>
        <w:t xml:space="preserve">Để duy trì mức độ tham gia và tương tác lâu dài của người học, hệ sinh thái trò chơi hóa của hệ thống có thể được mở rộng thông qua việc bổ sung các tính năng mang tính cộng đồng và cạnh tranh cao hơn, chẳng hạn như cơ chế nhóm học tập (guilds), các sự kiện hoặc giải đấu học thuật định kỳ, cũng như hệ thống nhiệm vụ </w:t>
      </w:r>
      <w:r w:rsidRPr="000F23E8">
        <w:rPr>
          <w:rFonts w:eastAsia="SimSun"/>
        </w:rPr>
        <w:lastRenderedPageBreak/>
        <w:t>theo ngày hoặc theo tuần. Những tính năng này có thể góp phần tăng cường động lực học tập và thúc đẩy sự gắn kết giữa người học trong môi trường trực tuyến.</w:t>
      </w:r>
    </w:p>
    <w:p w14:paraId="0D0B1E95" w14:textId="55320E1F" w:rsidR="000F23E8" w:rsidRPr="000F23E8" w:rsidRDefault="000F23E8" w:rsidP="000F23E8">
      <w:pPr>
        <w:pStyle w:val="Noidung"/>
        <w:rPr>
          <w:rFonts w:eastAsia="SimSun"/>
          <w:b/>
        </w:rPr>
      </w:pPr>
      <w:r w:rsidRPr="000F23E8">
        <w:rPr>
          <w:rFonts w:eastAsia="SimSun"/>
          <w:b/>
        </w:rPr>
        <w:t>Tích hợp với các hệ thống và nền tảng bên ngoài</w:t>
      </w:r>
    </w:p>
    <w:p w14:paraId="7F5D9E41" w14:textId="7D38698D" w:rsidR="000F23E8" w:rsidRPr="000F23E8" w:rsidRDefault="000F23E8" w:rsidP="000F23E8">
      <w:pPr>
        <w:pStyle w:val="Noidung"/>
        <w:rPr>
          <w:rFonts w:eastAsia="SimSun"/>
        </w:rPr>
      </w:pPr>
      <w:r w:rsidRPr="000F23E8">
        <w:rPr>
          <w:rFonts w:eastAsia="SimSun"/>
        </w:rPr>
        <w:t>Hệ thống có thể được mở rộng khả năng liên thông thông qua việc xây dựng các cổng API công khai theo chuẩn xác thực hiện đại như OAuth 2.0. Điều này cho phép tích hợp với các hệ thống quản lý sinh viên của các cơ sở đào tạo, cũng như kết nối với các nền tảng cung cấp học liệu trực tuyến khác. Việc tích hợp này giúp hệ thống trở thành một thành phần trong hệ sinh thái số tổng thể của nhà trường, thay vì hoạt động như một ứng dụng độc lập.</w:t>
      </w:r>
    </w:p>
    <w:p w14:paraId="458D0D0A" w14:textId="0BE45924" w:rsidR="000F23E8" w:rsidRPr="000F23E8" w:rsidRDefault="000F23E8" w:rsidP="000F23E8">
      <w:pPr>
        <w:pStyle w:val="Noidung"/>
        <w:rPr>
          <w:rFonts w:eastAsia="SimSun"/>
          <w:b/>
        </w:rPr>
      </w:pPr>
      <w:r w:rsidRPr="000F23E8">
        <w:rPr>
          <w:rFonts w:eastAsia="SimSun"/>
          <w:b/>
        </w:rPr>
        <w:t>Hoàn thiện quy trình DevOps và vận hành hệ thố</w:t>
      </w:r>
      <w:r>
        <w:rPr>
          <w:rFonts w:eastAsia="SimSun"/>
          <w:b/>
        </w:rPr>
        <w:t>ng</w:t>
      </w:r>
    </w:p>
    <w:p w14:paraId="71BA8DCB" w14:textId="4F3A01FD" w:rsidR="00A73ADC" w:rsidRPr="00A73ADC" w:rsidRDefault="000F23E8" w:rsidP="000F23E8">
      <w:pPr>
        <w:pStyle w:val="Noidung"/>
        <w:rPr>
          <w:rFonts w:eastAsia="SimSun"/>
        </w:rPr>
      </w:pPr>
      <w:r w:rsidRPr="000F23E8">
        <w:rPr>
          <w:rFonts w:eastAsia="SimSun"/>
        </w:rPr>
        <w:t>Một hướng phát triển quan trọng khác là xây dựng và hoàn thiện quy trình Tích hợp liên tục và Triển khai liên tục (Continuous Integration/Continuous Deployment – CI/CD) bằng các công cụ tự động hóa phù hợp. Song song đó, hệ thống cần được bổ sung các cơ chế giám sát và ghi log tập trung nhằm theo dõi trạng thái vận hành, phát hiện sớm các sự cố và đánh giá hiệu năng trong môi trường sản xuất. Những cải tiến này sẽ góp phần nâng cao độ ổn định và khả năng duy trì lâu dài của hệ thống khi được triển khai ở quy mô thực tế.</w:t>
      </w:r>
    </w:p>
    <w:p w14:paraId="533298D7" w14:textId="77777777" w:rsidR="00A73ADC" w:rsidRPr="00A73ADC" w:rsidRDefault="00A73ADC" w:rsidP="00A73ADC">
      <w:pPr>
        <w:rPr>
          <w:rFonts w:eastAsia="SimSun"/>
          <w:lang w:val="vi-VN" w:eastAsia="x-none"/>
        </w:rPr>
      </w:pPr>
    </w:p>
    <w:p w14:paraId="74D1EE79" w14:textId="77777777" w:rsidR="00A73ADC" w:rsidRPr="00A73ADC" w:rsidRDefault="00A73ADC" w:rsidP="00A73ADC">
      <w:pPr>
        <w:rPr>
          <w:rFonts w:eastAsia="SimSun"/>
          <w:lang w:val="vi-VN" w:eastAsia="x-none"/>
        </w:rPr>
      </w:pPr>
    </w:p>
    <w:p w14:paraId="54A5F948" w14:textId="5D2C2DC0" w:rsidR="006C42C8" w:rsidRDefault="006C42C8">
      <w:pPr>
        <w:rPr>
          <w:sz w:val="26"/>
          <w:lang w:val="vi-VN"/>
        </w:rPr>
      </w:pPr>
      <w:r w:rsidRPr="00A024B5">
        <w:rPr>
          <w:lang w:val="vi-VN"/>
        </w:rPr>
        <w:br w:type="page"/>
      </w:r>
    </w:p>
    <w:p w14:paraId="02E3FB4A" w14:textId="0A590E42" w:rsidR="00A26F55" w:rsidRDefault="00F1313F" w:rsidP="006C42C8">
      <w:pPr>
        <w:pStyle w:val="Heading1"/>
        <w:numPr>
          <w:ilvl w:val="0"/>
          <w:numId w:val="0"/>
        </w:numPr>
        <w:ind w:left="431"/>
        <w:rPr>
          <w:caps w:val="0"/>
          <w:lang w:val="vi-VN"/>
        </w:rPr>
      </w:pPr>
      <w:bookmarkStart w:id="176" w:name="_Toc217741325"/>
      <w:r w:rsidRPr="00C84FFC">
        <w:rPr>
          <w:caps w:val="0"/>
          <w:lang w:val="vi-VN"/>
        </w:rPr>
        <w:lastRenderedPageBreak/>
        <w:t xml:space="preserve">DANH MỤC </w:t>
      </w:r>
      <w:r w:rsidR="001641D0">
        <w:rPr>
          <w:caps w:val="0"/>
        </w:rPr>
        <w:t>TÀI LIỆU THAM KHẢO</w:t>
      </w:r>
      <w:bookmarkEnd w:id="176"/>
    </w:p>
    <w:p w14:paraId="0077C4B5" w14:textId="77777777" w:rsidR="00486CA0" w:rsidRPr="008A1B79" w:rsidRDefault="00486CA0" w:rsidP="008A1B79">
      <w:pPr>
        <w:pStyle w:val="Bibliography"/>
        <w:spacing w:before="120" w:after="120" w:line="360" w:lineRule="auto"/>
        <w:rPr>
          <w:sz w:val="26"/>
          <w:szCs w:val="26"/>
        </w:rPr>
      </w:pPr>
      <w:r w:rsidRPr="008A1B79">
        <w:rPr>
          <w:sz w:val="26"/>
          <w:szCs w:val="26"/>
          <w:lang w:val="vi-VN" w:eastAsia="x-none"/>
        </w:rPr>
        <w:fldChar w:fldCharType="begin"/>
      </w:r>
      <w:r w:rsidRPr="008A1B79">
        <w:rPr>
          <w:sz w:val="26"/>
          <w:szCs w:val="26"/>
          <w:lang w:val="vi-VN" w:eastAsia="x-none"/>
        </w:rPr>
        <w:instrText xml:space="preserve"> ADDIN ZOTERO_BIBL {"uncited":[],"omitted":[],"custom":[]} CSL_BIBLIOGRAPHY </w:instrText>
      </w:r>
      <w:r w:rsidRPr="008A1B79">
        <w:rPr>
          <w:sz w:val="26"/>
          <w:szCs w:val="26"/>
          <w:lang w:val="vi-VN" w:eastAsia="x-none"/>
        </w:rPr>
        <w:fldChar w:fldCharType="separate"/>
      </w:r>
      <w:r w:rsidRPr="008A1B79">
        <w:rPr>
          <w:sz w:val="26"/>
          <w:szCs w:val="26"/>
        </w:rPr>
        <w:t>[1]</w:t>
      </w:r>
      <w:r w:rsidRPr="008A1B79">
        <w:rPr>
          <w:sz w:val="26"/>
          <w:szCs w:val="26"/>
        </w:rPr>
        <w:tab/>
        <w:t xml:space="preserve">Y. Chou and E. von Mechelen, </w:t>
      </w:r>
      <w:r w:rsidRPr="008A1B79">
        <w:rPr>
          <w:i/>
          <w:iCs/>
          <w:sz w:val="26"/>
          <w:szCs w:val="26"/>
        </w:rPr>
        <w:t>Actionable gamification: beyond points, badges, and leaderboards</w:t>
      </w:r>
      <w:r w:rsidRPr="008A1B79">
        <w:rPr>
          <w:sz w:val="26"/>
          <w:szCs w:val="26"/>
        </w:rPr>
        <w:t>. Fremont, CA: Octalysis Media, 2016.</w:t>
      </w:r>
    </w:p>
    <w:p w14:paraId="0DC1F361" w14:textId="77777777" w:rsidR="00486CA0" w:rsidRPr="008A1B79" w:rsidRDefault="00486CA0" w:rsidP="008A1B79">
      <w:pPr>
        <w:pStyle w:val="Bibliography"/>
        <w:spacing w:before="120" w:after="120" w:line="360" w:lineRule="auto"/>
        <w:rPr>
          <w:sz w:val="26"/>
          <w:szCs w:val="26"/>
        </w:rPr>
      </w:pPr>
      <w:r w:rsidRPr="008A1B79">
        <w:rPr>
          <w:sz w:val="26"/>
          <w:szCs w:val="26"/>
        </w:rPr>
        <w:t>[2]</w:t>
      </w:r>
      <w:r w:rsidRPr="008A1B79">
        <w:rPr>
          <w:sz w:val="26"/>
          <w:szCs w:val="26"/>
        </w:rPr>
        <w:tab/>
        <w:t xml:space="preserve">M. Casciaro and L. Mammino, </w:t>
      </w:r>
      <w:r w:rsidRPr="008A1B79">
        <w:rPr>
          <w:i/>
          <w:iCs/>
          <w:sz w:val="26"/>
          <w:szCs w:val="26"/>
        </w:rPr>
        <w:t>Node.js design patterns: design and implement production-grade Node.js applications using proven patterns and techniques, third edition</w:t>
      </w:r>
      <w:r w:rsidRPr="008A1B79">
        <w:rPr>
          <w:sz w:val="26"/>
          <w:szCs w:val="26"/>
        </w:rPr>
        <w:t>, 3rd ed. Place of publication not identified: Packt Publishing, 2020.</w:t>
      </w:r>
    </w:p>
    <w:p w14:paraId="64A28D5F" w14:textId="77777777" w:rsidR="00486CA0" w:rsidRPr="008A1B79" w:rsidRDefault="00486CA0" w:rsidP="008A1B79">
      <w:pPr>
        <w:pStyle w:val="Bibliography"/>
        <w:spacing w:before="120" w:after="120" w:line="360" w:lineRule="auto"/>
        <w:rPr>
          <w:sz w:val="26"/>
          <w:szCs w:val="26"/>
        </w:rPr>
      </w:pPr>
      <w:r w:rsidRPr="008A1B79">
        <w:rPr>
          <w:sz w:val="26"/>
          <w:szCs w:val="26"/>
        </w:rPr>
        <w:t>[3]</w:t>
      </w:r>
      <w:r w:rsidRPr="008A1B79">
        <w:rPr>
          <w:sz w:val="26"/>
          <w:szCs w:val="26"/>
        </w:rPr>
        <w:tab/>
        <w:t>“Express - Node.js web application framework.” Accessed: Nov. 09, 2025. [Online]. Available: https://expressjs.com/</w:t>
      </w:r>
    </w:p>
    <w:p w14:paraId="4B166AFB" w14:textId="77777777" w:rsidR="00486CA0" w:rsidRPr="008A1B79" w:rsidRDefault="00486CA0" w:rsidP="008A1B79">
      <w:pPr>
        <w:pStyle w:val="Bibliography"/>
        <w:spacing w:before="120" w:after="120" w:line="360" w:lineRule="auto"/>
        <w:rPr>
          <w:sz w:val="26"/>
          <w:szCs w:val="26"/>
        </w:rPr>
      </w:pPr>
      <w:r w:rsidRPr="008A1B79">
        <w:rPr>
          <w:sz w:val="26"/>
          <w:szCs w:val="26"/>
        </w:rPr>
        <w:t>[4]</w:t>
      </w:r>
      <w:r w:rsidRPr="008A1B79">
        <w:rPr>
          <w:sz w:val="26"/>
          <w:szCs w:val="26"/>
        </w:rPr>
        <w:tab/>
        <w:t>“Socket.IO.” Accessed: Nov. 09, 2025. [Online]. Available: https://socket.io/</w:t>
      </w:r>
    </w:p>
    <w:p w14:paraId="3612F9B3" w14:textId="77777777" w:rsidR="00486CA0" w:rsidRPr="008A1B79" w:rsidRDefault="00486CA0" w:rsidP="008A1B79">
      <w:pPr>
        <w:pStyle w:val="Bibliography"/>
        <w:spacing w:before="120" w:after="120" w:line="360" w:lineRule="auto"/>
        <w:rPr>
          <w:sz w:val="26"/>
          <w:szCs w:val="26"/>
        </w:rPr>
      </w:pPr>
      <w:r w:rsidRPr="008A1B79">
        <w:rPr>
          <w:sz w:val="26"/>
          <w:szCs w:val="26"/>
        </w:rPr>
        <w:t>[5]</w:t>
      </w:r>
      <w:r w:rsidRPr="008A1B79">
        <w:rPr>
          <w:sz w:val="26"/>
          <w:szCs w:val="26"/>
        </w:rPr>
        <w:tab/>
        <w:t>E.-H. El Bachari, M. El Adnani, and S. El Hajjaji, “An architecture for a smart learning management system,” presented at the 2018 International Conference on Information Technology and e-Services (ICITeS), Tangier, Morocco: 2018 International Conference on Information Technology and e-Services (ICITeS), Apr. 2018. doi: 10.1109/ICITeS.2018.8373307.</w:t>
      </w:r>
    </w:p>
    <w:p w14:paraId="11020BB1" w14:textId="77777777" w:rsidR="00486CA0" w:rsidRPr="008A1B79" w:rsidRDefault="00486CA0" w:rsidP="008A1B79">
      <w:pPr>
        <w:pStyle w:val="Bibliography"/>
        <w:spacing w:before="120" w:after="120" w:line="360" w:lineRule="auto"/>
        <w:rPr>
          <w:sz w:val="26"/>
          <w:szCs w:val="26"/>
        </w:rPr>
      </w:pPr>
      <w:r w:rsidRPr="008A1B79">
        <w:rPr>
          <w:sz w:val="26"/>
          <w:szCs w:val="26"/>
        </w:rPr>
        <w:t>[6]</w:t>
      </w:r>
      <w:r w:rsidRPr="008A1B79">
        <w:rPr>
          <w:sz w:val="26"/>
          <w:szCs w:val="26"/>
        </w:rPr>
        <w:tab/>
        <w:t xml:space="preserve">B. Jin, S. Sahni, and A. Shevat, </w:t>
      </w:r>
      <w:r w:rsidRPr="008A1B79">
        <w:rPr>
          <w:i/>
          <w:iCs/>
          <w:sz w:val="26"/>
          <w:szCs w:val="26"/>
        </w:rPr>
        <w:t>Designing Web APIs: Building APIs That Developers Love</w:t>
      </w:r>
      <w:r w:rsidRPr="008A1B79">
        <w:rPr>
          <w:sz w:val="26"/>
          <w:szCs w:val="26"/>
        </w:rPr>
        <w:t>. O’Reilly Media, 2018.</w:t>
      </w:r>
    </w:p>
    <w:p w14:paraId="699E4344" w14:textId="576A98EB" w:rsidR="00486CA0" w:rsidRPr="008A1B79" w:rsidRDefault="00486CA0" w:rsidP="008A1B79">
      <w:pPr>
        <w:spacing w:before="120" w:after="120" w:line="360" w:lineRule="auto"/>
        <w:rPr>
          <w:sz w:val="26"/>
          <w:szCs w:val="26"/>
          <w:lang w:val="vi-VN" w:eastAsia="x-none"/>
        </w:rPr>
      </w:pPr>
      <w:r w:rsidRPr="008A1B79">
        <w:rPr>
          <w:sz w:val="26"/>
          <w:szCs w:val="26"/>
          <w:lang w:val="vi-VN" w:eastAsia="x-none"/>
        </w:rPr>
        <w:fldChar w:fldCharType="end"/>
      </w:r>
    </w:p>
    <w:sectPr w:rsidR="00486CA0" w:rsidRPr="008A1B79" w:rsidSect="00550A60">
      <w:footerReference w:type="default" r:id="rId32"/>
      <w:pgSz w:w="11907" w:h="16840" w:code="9"/>
      <w:pgMar w:top="1134" w:right="1134" w:bottom="1134" w:left="1985" w:header="284" w:footer="57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770A19" w14:textId="77777777" w:rsidR="00C11EF2" w:rsidRDefault="00C11EF2" w:rsidP="00116727">
      <w:r>
        <w:separator/>
      </w:r>
    </w:p>
  </w:endnote>
  <w:endnote w:type="continuationSeparator" w:id="0">
    <w:p w14:paraId="354C3744" w14:textId="77777777" w:rsidR="00C11EF2" w:rsidRDefault="00C11EF2" w:rsidP="00116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Calibri Light">
    <w:panose1 w:val="020F0302020204030204"/>
    <w:charset w:val="A3"/>
    <w:family w:val="swiss"/>
    <w:pitch w:val="variable"/>
    <w:sig w:usb0="E4002EFF" w:usb1="C200247B" w:usb2="00000009" w:usb3="00000000" w:csb0="000001FF" w:csb1="00000000"/>
  </w:font>
  <w:font w:name="Arial">
    <w:panose1 w:val="020B0604020202020204"/>
    <w:charset w:val="A3"/>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D9B3D" w14:textId="237DB206" w:rsidR="00C82EEA" w:rsidRPr="007B120F" w:rsidRDefault="00C82EEA" w:rsidP="00023CC4">
    <w:pPr>
      <w:pStyle w:val="Footer"/>
      <w:framePr w:wrap="around" w:vAnchor="text" w:hAnchor="margin" w:xAlign="right" w:y="1"/>
      <w:rPr>
        <w:rStyle w:val="PageNumber"/>
      </w:rPr>
    </w:pPr>
    <w:r w:rsidRPr="007B120F">
      <w:rPr>
        <w:rStyle w:val="PageNumber"/>
      </w:rPr>
      <w:fldChar w:fldCharType="begin"/>
    </w:r>
    <w:r w:rsidRPr="007B120F">
      <w:rPr>
        <w:rStyle w:val="PageNumber"/>
      </w:rPr>
      <w:instrText xml:space="preserve">PAGE  </w:instrText>
    </w:r>
    <w:r w:rsidRPr="007B120F">
      <w:rPr>
        <w:rStyle w:val="PageNumber"/>
      </w:rPr>
      <w:fldChar w:fldCharType="separate"/>
    </w:r>
    <w:r>
      <w:rPr>
        <w:rStyle w:val="PageNumber"/>
        <w:noProof/>
      </w:rPr>
      <w:t>79</w:t>
    </w:r>
    <w:r w:rsidRPr="007B120F">
      <w:rPr>
        <w:rStyle w:val="PageNumber"/>
      </w:rPr>
      <w:fldChar w:fldCharType="end"/>
    </w:r>
  </w:p>
  <w:p w14:paraId="0519430A" w14:textId="77777777" w:rsidR="00C82EEA" w:rsidRPr="007B120F" w:rsidRDefault="00C82EE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E7B69" w14:textId="77777777" w:rsidR="00C82EEA" w:rsidRPr="007B120F" w:rsidRDefault="00C82EEA" w:rsidP="00023CC4">
    <w:pPr>
      <w:framePr w:wrap="around" w:vAnchor="text" w:hAnchor="margin" w:xAlign="right" w:y="1"/>
      <w:tabs>
        <w:tab w:val="center" w:pos="4320"/>
        <w:tab w:val="right" w:pos="8640"/>
      </w:tabs>
    </w:pPr>
    <w:r w:rsidRPr="007B120F">
      <w:fldChar w:fldCharType="begin"/>
    </w:r>
    <w:r w:rsidRPr="007B120F">
      <w:instrText xml:space="preserve">PAGE  </w:instrText>
    </w:r>
    <w:r w:rsidRPr="007B120F">
      <w:fldChar w:fldCharType="end"/>
    </w:r>
  </w:p>
  <w:p w14:paraId="1F416EB9" w14:textId="77777777" w:rsidR="00C82EEA" w:rsidRPr="007B120F" w:rsidRDefault="00C82EEA">
    <w:pPr>
      <w:tabs>
        <w:tab w:val="center" w:pos="4320"/>
        <w:tab w:val="right" w:pos="8640"/>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6F576" w14:textId="42624325" w:rsidR="00C82EEA" w:rsidRPr="00AE7CD0" w:rsidRDefault="00C82EEA" w:rsidP="00AE7CD0">
    <w:pPr>
      <w:pStyle w:val="Footer"/>
      <w:pBdr>
        <w:top w:val="thinThickSmallGap" w:sz="24" w:space="1" w:color="auto"/>
      </w:pBdr>
      <w:tabs>
        <w:tab w:val="clear" w:pos="8640"/>
        <w:tab w:val="right" w:pos="9072"/>
      </w:tabs>
      <w:rPr>
        <w:lang w:val="en-US"/>
      </w:rPr>
    </w:pPr>
    <w:r>
      <w:rPr>
        <w:lang w:val="en-US"/>
      </w:rPr>
      <w:t>Nguyễn Văn Tổng</w:t>
    </w:r>
    <w:r>
      <w:rPr>
        <w:lang w:val="en-US"/>
      </w:rPr>
      <w:tab/>
    </w:r>
    <w:r>
      <w:rPr>
        <w:lang w:val="en-US"/>
      </w:rPr>
      <w:tab/>
    </w:r>
    <w:r w:rsidRPr="00AE7CD0">
      <w:rPr>
        <w:lang w:val="en-US"/>
      </w:rPr>
      <w:fldChar w:fldCharType="begin"/>
    </w:r>
    <w:r w:rsidRPr="00AE7CD0">
      <w:rPr>
        <w:lang w:val="en-US"/>
      </w:rPr>
      <w:instrText xml:space="preserve"> PAGE   \* MERGEFORMAT </w:instrText>
    </w:r>
    <w:r w:rsidRPr="00AE7CD0">
      <w:rPr>
        <w:lang w:val="en-US"/>
      </w:rPr>
      <w:fldChar w:fldCharType="separate"/>
    </w:r>
    <w:r w:rsidR="004F1E86">
      <w:rPr>
        <w:noProof/>
        <w:lang w:val="en-US"/>
      </w:rPr>
      <w:t>26</w:t>
    </w:r>
    <w:r w:rsidRPr="00AE7CD0">
      <w:rPr>
        <w:noProof/>
        <w:lang w:val="en-U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AE624" w14:textId="0E7022CE" w:rsidR="00C82EEA" w:rsidRPr="005A017D" w:rsidRDefault="00C82EEA" w:rsidP="00A3222E">
    <w:pPr>
      <w:framePr w:w="316" w:wrap="around" w:vAnchor="text" w:hAnchor="page" w:x="21811" w:y="133"/>
      <w:tabs>
        <w:tab w:val="center" w:pos="4320"/>
        <w:tab w:val="right" w:pos="8640"/>
      </w:tabs>
      <w:rPr>
        <w:lang w:val="vi-VN"/>
      </w:rPr>
    </w:pPr>
    <w:r>
      <w:fldChar w:fldCharType="begin"/>
    </w:r>
    <w:r>
      <w:instrText xml:space="preserve">PAGE  </w:instrText>
    </w:r>
    <w:r>
      <w:fldChar w:fldCharType="separate"/>
    </w:r>
    <w:r w:rsidR="004F1E86">
      <w:rPr>
        <w:noProof/>
      </w:rPr>
      <w:t>27</w:t>
    </w:r>
    <w:r>
      <w:fldChar w:fldCharType="end"/>
    </w:r>
  </w:p>
  <w:p w14:paraId="213BAD13" w14:textId="6D649A40" w:rsidR="00C82EEA" w:rsidRPr="009A026E" w:rsidRDefault="00C82EEA" w:rsidP="004F1E86">
    <w:pPr>
      <w:pBdr>
        <w:top w:val="thinThickSmallGap" w:sz="24" w:space="1" w:color="auto"/>
      </w:pBdr>
      <w:tabs>
        <w:tab w:val="right" w:pos="14317"/>
      </w:tabs>
      <w:ind w:right="360"/>
      <w:rPr>
        <w:lang w:val="vi-VN"/>
      </w:rPr>
    </w:pPr>
    <w:r>
      <w:t>Nguyễn</w:t>
    </w:r>
    <w:r w:rsidR="004F1E86">
      <w:rPr>
        <w:lang w:val="vi-VN"/>
      </w:rPr>
      <w:t xml:space="preserve"> Văn Tổ</w:t>
    </w:r>
    <w:r w:rsidR="004F1E86">
      <w:t xml:space="preserve">ng </w:t>
    </w:r>
    <w:r w:rsidR="004F1E86">
      <w:tab/>
    </w:r>
    <w:r w:rsidR="004F1E86" w:rsidRPr="004F1E86">
      <w:rPr>
        <w:lang w:val="vi-VN"/>
      </w:rPr>
      <w:fldChar w:fldCharType="begin"/>
    </w:r>
    <w:r w:rsidR="004F1E86" w:rsidRPr="004F1E86">
      <w:rPr>
        <w:lang w:val="vi-VN"/>
      </w:rPr>
      <w:instrText xml:space="preserve"> PAGE   \* MERGEFORMAT </w:instrText>
    </w:r>
    <w:r w:rsidR="004F1E86" w:rsidRPr="004F1E86">
      <w:rPr>
        <w:lang w:val="vi-VN"/>
      </w:rPr>
      <w:fldChar w:fldCharType="separate"/>
    </w:r>
    <w:r w:rsidR="004F1E86">
      <w:rPr>
        <w:noProof/>
        <w:lang w:val="vi-VN"/>
      </w:rPr>
      <w:t>27</w:t>
    </w:r>
    <w:r w:rsidR="004F1E86" w:rsidRPr="004F1E86">
      <w:rPr>
        <w:noProof/>
        <w:lang w:val="vi-VN"/>
      </w:rPr>
      <w:fldChar w:fldCharType="end"/>
    </w:r>
    <w:r>
      <w:rPr>
        <w:lang w:val="vi-VN"/>
      </w:rPr>
      <w:tab/>
    </w:r>
    <w:r>
      <w:rPr>
        <w:lang w:val="vi-VN"/>
      </w:rPr>
      <w:tab/>
    </w:r>
    <w:r>
      <w:rPr>
        <w:lang w:val="vi-VN"/>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686DD" w14:textId="22A904C5" w:rsidR="00C82EEA" w:rsidRPr="009A026E" w:rsidRDefault="00C82EEA" w:rsidP="00550A60">
    <w:pPr>
      <w:pBdr>
        <w:top w:val="thinThickSmallGap" w:sz="24" w:space="0" w:color="auto"/>
      </w:pBdr>
      <w:tabs>
        <w:tab w:val="right" w:pos="8789"/>
      </w:tabs>
      <w:ind w:right="-1"/>
      <w:rPr>
        <w:lang w:val="vi-VN"/>
      </w:rPr>
    </w:pPr>
    <w:r>
      <w:t>Nguyễn</w:t>
    </w:r>
    <w:r>
      <w:rPr>
        <w:lang w:val="vi-VN"/>
      </w:rPr>
      <w:t xml:space="preserve"> Văn Tổng</w:t>
    </w:r>
    <w:r>
      <w:rPr>
        <w:lang w:val="vi-VN"/>
      </w:rPr>
      <w:tab/>
    </w:r>
    <w:r w:rsidRPr="00550A60">
      <w:rPr>
        <w:lang w:val="vi-VN"/>
      </w:rPr>
      <w:fldChar w:fldCharType="begin"/>
    </w:r>
    <w:r w:rsidRPr="00550A60">
      <w:rPr>
        <w:lang w:val="vi-VN"/>
      </w:rPr>
      <w:instrText xml:space="preserve"> PAGE   \* MERGEFORMAT </w:instrText>
    </w:r>
    <w:r w:rsidRPr="00550A60">
      <w:rPr>
        <w:lang w:val="vi-VN"/>
      </w:rPr>
      <w:fldChar w:fldCharType="separate"/>
    </w:r>
    <w:r w:rsidR="004F1E86">
      <w:rPr>
        <w:noProof/>
        <w:lang w:val="vi-VN"/>
      </w:rPr>
      <w:t>29</w:t>
    </w:r>
    <w:r w:rsidRPr="00550A60">
      <w:rPr>
        <w:noProof/>
        <w:lang w:val="vi-V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2675B6" w14:textId="77777777" w:rsidR="00C11EF2" w:rsidRDefault="00C11EF2" w:rsidP="00116727">
      <w:r>
        <w:separator/>
      </w:r>
    </w:p>
  </w:footnote>
  <w:footnote w:type="continuationSeparator" w:id="0">
    <w:p w14:paraId="6978148E" w14:textId="77777777" w:rsidR="00C11EF2" w:rsidRDefault="00C11EF2" w:rsidP="001167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747A0" w14:textId="77777777" w:rsidR="00C82EEA" w:rsidRDefault="00C82EEA">
    <w:pPr>
      <w:tabs>
        <w:tab w:val="center" w:pos="4320"/>
        <w:tab w:val="right" w:pos="8640"/>
      </w:tabs>
    </w:pPr>
  </w:p>
  <w:p w14:paraId="63337B99" w14:textId="1658451B" w:rsidR="00C82EEA" w:rsidRPr="00D677C8" w:rsidRDefault="00C82EEA" w:rsidP="00D677C8">
    <w:pPr>
      <w:pBdr>
        <w:bottom w:val="thickThinSmallGap" w:sz="24" w:space="1" w:color="auto"/>
      </w:pBdr>
      <w:tabs>
        <w:tab w:val="center" w:pos="4320"/>
        <w:tab w:val="right" w:pos="9072"/>
      </w:tabs>
      <w:rPr>
        <w:spacing w:val="-4"/>
      </w:rPr>
    </w:pPr>
    <w:r w:rsidRPr="00D677C8">
      <w:rPr>
        <w:bCs/>
        <w:spacing w:val="-4"/>
        <w:sz w:val="26"/>
        <w:szCs w:val="26"/>
      </w:rPr>
      <w:t>Xây</w:t>
    </w:r>
    <w:r w:rsidRPr="00D677C8">
      <w:rPr>
        <w:bCs/>
        <w:spacing w:val="-4"/>
        <w:sz w:val="26"/>
        <w:szCs w:val="26"/>
        <w:lang w:val="vi-VN"/>
      </w:rPr>
      <w:t xml:space="preserve"> dựng hệ thống </w:t>
    </w:r>
    <w:r>
      <w:rPr>
        <w:bCs/>
        <w:spacing w:val="-4"/>
        <w:sz w:val="26"/>
        <w:szCs w:val="26"/>
        <w:lang w:val="vi-VN"/>
      </w:rPr>
      <w:t>Backend</w:t>
    </w:r>
    <w:r w:rsidRPr="00D677C8">
      <w:rPr>
        <w:bCs/>
        <w:spacing w:val="-4"/>
        <w:sz w:val="26"/>
        <w:szCs w:val="26"/>
        <w:lang w:val="vi-VN"/>
      </w:rPr>
      <w:t xml:space="preserve"> cho nền tảng học tập trực tuyến có tích hợp yếu tố trò chơ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54003C"/>
    <w:multiLevelType w:val="hybridMultilevel"/>
    <w:tmpl w:val="82F6A3DE"/>
    <w:lvl w:ilvl="0" w:tplc="0C6022CC">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 w15:restartNumberingAfterBreak="0">
    <w:nsid w:val="1CE36EE6"/>
    <w:multiLevelType w:val="multilevel"/>
    <w:tmpl w:val="A0045262"/>
    <w:lvl w:ilvl="0">
      <w:start w:val="1"/>
      <w:numFmt w:val="decimal"/>
      <w:pStyle w:val="Heading1"/>
      <w:suff w:val="space"/>
      <w:lvlText w:val="CHƯƠNG %1."/>
      <w:lvlJc w:val="left"/>
      <w:pPr>
        <w:ind w:left="432" w:hanging="432"/>
      </w:pPr>
      <w:rPr>
        <w:rFonts w:ascii="Times New Roman" w:hAnsi="Times New Roman" w:hint="default"/>
        <w:b/>
        <w:i w:val="0"/>
        <w:sz w:val="26"/>
      </w:rPr>
    </w:lvl>
    <w:lvl w:ilvl="1">
      <w:start w:val="1"/>
      <w:numFmt w:val="decimal"/>
      <w:pStyle w:val="Heading2"/>
      <w:suff w:val="space"/>
      <w:lvlText w:val="%1.%2"/>
      <w:lvlJc w:val="left"/>
      <w:pPr>
        <w:ind w:left="576" w:hanging="576"/>
      </w:pPr>
      <w:rPr>
        <w:rFonts w:ascii="Times New Roman" w:hAnsi="Times New Roman" w:hint="default"/>
        <w:b/>
        <w:i w:val="0"/>
        <w:sz w:val="26"/>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val="0"/>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1BC6B73"/>
    <w:multiLevelType w:val="hybridMultilevel"/>
    <w:tmpl w:val="C388D94A"/>
    <w:lvl w:ilvl="0" w:tplc="0C6022CC">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30E21AFC"/>
    <w:multiLevelType w:val="multilevel"/>
    <w:tmpl w:val="615A26FE"/>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3A9B1CF8"/>
    <w:multiLevelType w:val="multilevel"/>
    <w:tmpl w:val="608AFE8E"/>
    <w:lvl w:ilvl="0">
      <w:start w:val="1"/>
      <w:numFmt w:val="decimal"/>
      <w:pStyle w:val="Heading10"/>
      <w:lvlText w:val="CHƯƠNG %1"/>
      <w:lvlJc w:val="left"/>
      <w:pPr>
        <w:tabs>
          <w:tab w:val="num" w:pos="0"/>
        </w:tabs>
        <w:ind w:left="432" w:hanging="432"/>
      </w:pPr>
      <w:rPr>
        <w:rFonts w:ascii="Times New Roman" w:hAnsi="Times New Roman" w:hint="default"/>
        <w:b/>
        <w:i w:val="0"/>
        <w:sz w:val="28"/>
      </w:rPr>
    </w:lvl>
    <w:lvl w:ilvl="1">
      <w:start w:val="1"/>
      <w:numFmt w:val="decimal"/>
      <w:pStyle w:val="Heading20"/>
      <w:lvlText w:val="2.%2"/>
      <w:lvlJc w:val="left"/>
      <w:pPr>
        <w:tabs>
          <w:tab w:val="num" w:pos="0"/>
        </w:tabs>
        <w:ind w:left="576" w:hanging="576"/>
      </w:pPr>
      <w:rPr>
        <w:rFonts w:ascii="Times New Roman" w:hAnsi="Times New Roman" w:hint="default"/>
        <w:b/>
        <w:i w:val="0"/>
        <w:sz w:val="26"/>
      </w:rPr>
    </w:lvl>
    <w:lvl w:ilvl="2">
      <w:start w:val="1"/>
      <w:numFmt w:val="decimal"/>
      <w:pStyle w:val="Heading30"/>
      <w:lvlText w:val="2.%2.%3"/>
      <w:lvlJc w:val="left"/>
      <w:pPr>
        <w:tabs>
          <w:tab w:val="num" w:pos="0"/>
        </w:tabs>
        <w:ind w:left="720" w:hanging="720"/>
      </w:pPr>
      <w:rPr>
        <w:rFonts w:ascii="Times New Roman" w:hAnsi="Times New Roman" w:hint="default"/>
        <w:b/>
        <w:i w:val="0"/>
        <w:sz w:val="26"/>
      </w:rPr>
    </w:lvl>
    <w:lvl w:ilvl="3">
      <w:start w:val="1"/>
      <w:numFmt w:val="decimal"/>
      <w:pStyle w:val="Heading40"/>
      <w:lvlText w:val="2.%2.%3.%4"/>
      <w:lvlJc w:val="left"/>
      <w:pPr>
        <w:tabs>
          <w:tab w:val="num" w:pos="0"/>
        </w:tabs>
        <w:ind w:left="864" w:hanging="864"/>
      </w:pPr>
      <w:rPr>
        <w:rFonts w:ascii="Times New Roman" w:hAnsi="Times New Roman" w:hint="default"/>
        <w:b/>
        <w:i w:val="0"/>
        <w:sz w:val="26"/>
      </w:rPr>
    </w:lvl>
    <w:lvl w:ilvl="4">
      <w:start w:val="1"/>
      <w:numFmt w:val="decimal"/>
      <w:pStyle w:val="Heading50"/>
      <w:lvlText w:val="%1.%2.%3.%4.%5"/>
      <w:lvlJc w:val="left"/>
      <w:pPr>
        <w:tabs>
          <w:tab w:val="num" w:pos="0"/>
        </w:tabs>
        <w:ind w:left="1008" w:hanging="1008"/>
      </w:pPr>
      <w:rPr>
        <w:rFonts w:hint="default"/>
      </w:rPr>
    </w:lvl>
    <w:lvl w:ilvl="5">
      <w:start w:val="1"/>
      <w:numFmt w:val="decimal"/>
      <w:pStyle w:val="Heading60"/>
      <w:lvlText w:val="%1.%2.%3.%4.%5.%6"/>
      <w:lvlJc w:val="left"/>
      <w:pPr>
        <w:tabs>
          <w:tab w:val="num" w:pos="0"/>
        </w:tabs>
        <w:ind w:left="1152" w:hanging="1152"/>
      </w:pPr>
      <w:rPr>
        <w:rFonts w:hint="default"/>
      </w:rPr>
    </w:lvl>
    <w:lvl w:ilvl="6">
      <w:start w:val="1"/>
      <w:numFmt w:val="decimal"/>
      <w:pStyle w:val="Heading70"/>
      <w:lvlText w:val="%1.%2.%3.%4.%5.%6.%7"/>
      <w:lvlJc w:val="left"/>
      <w:pPr>
        <w:tabs>
          <w:tab w:val="num" w:pos="0"/>
        </w:tabs>
        <w:ind w:left="1296" w:hanging="1296"/>
      </w:pPr>
      <w:rPr>
        <w:rFonts w:hint="default"/>
      </w:rPr>
    </w:lvl>
    <w:lvl w:ilvl="7">
      <w:start w:val="1"/>
      <w:numFmt w:val="decimal"/>
      <w:pStyle w:val="Heading80"/>
      <w:lvlText w:val="%1.%2.%3.%4.%5.%6.%7.%8"/>
      <w:lvlJc w:val="left"/>
      <w:pPr>
        <w:tabs>
          <w:tab w:val="num" w:pos="0"/>
        </w:tabs>
        <w:ind w:left="1440" w:hanging="1440"/>
      </w:pPr>
      <w:rPr>
        <w:rFonts w:hint="default"/>
      </w:rPr>
    </w:lvl>
    <w:lvl w:ilvl="8">
      <w:start w:val="1"/>
      <w:numFmt w:val="decimal"/>
      <w:pStyle w:val="Heading90"/>
      <w:lvlText w:val="%1.%2.%3.%4.%5.%6.%7.%8.%9"/>
      <w:lvlJc w:val="left"/>
      <w:pPr>
        <w:tabs>
          <w:tab w:val="num" w:pos="0"/>
        </w:tabs>
        <w:ind w:left="1584" w:hanging="1584"/>
      </w:pPr>
      <w:rPr>
        <w:rFonts w:hint="default"/>
      </w:rPr>
    </w:lvl>
  </w:abstractNum>
  <w:abstractNum w:abstractNumId="5" w15:restartNumberingAfterBreak="0">
    <w:nsid w:val="40D14B04"/>
    <w:multiLevelType w:val="hybridMultilevel"/>
    <w:tmpl w:val="5156C250"/>
    <w:lvl w:ilvl="0" w:tplc="0C6022CC">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15:restartNumberingAfterBreak="0">
    <w:nsid w:val="44010F28"/>
    <w:multiLevelType w:val="hybridMultilevel"/>
    <w:tmpl w:val="4300D754"/>
    <w:lvl w:ilvl="0" w:tplc="0C6022CC">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7" w15:restartNumberingAfterBreak="0">
    <w:nsid w:val="444C5DF4"/>
    <w:multiLevelType w:val="multilevel"/>
    <w:tmpl w:val="F866F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677027B"/>
    <w:multiLevelType w:val="multilevel"/>
    <w:tmpl w:val="269A4A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2018999820">
    <w:abstractNumId w:val="4"/>
  </w:num>
  <w:num w:numId="2" w16cid:durableId="393701962">
    <w:abstractNumId w:val="6"/>
  </w:num>
  <w:num w:numId="3" w16cid:durableId="1829638399">
    <w:abstractNumId w:val="0"/>
  </w:num>
  <w:num w:numId="4" w16cid:durableId="339086234">
    <w:abstractNumId w:val="8"/>
  </w:num>
  <w:num w:numId="5" w16cid:durableId="1004745380">
    <w:abstractNumId w:val="7"/>
  </w:num>
  <w:num w:numId="6" w16cid:durableId="822425606">
    <w:abstractNumId w:val="2"/>
  </w:num>
  <w:num w:numId="7" w16cid:durableId="1217006367">
    <w:abstractNumId w:val="3"/>
  </w:num>
  <w:num w:numId="8" w16cid:durableId="1328166990">
    <w:abstractNumId w:val="5"/>
  </w:num>
  <w:num w:numId="9" w16cid:durableId="644431286">
    <w:abstractNumId w:val="1"/>
  </w:num>
  <w:num w:numId="10" w16cid:durableId="1589583743">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wNDezMLYwNjcwMTVQ0lEKTi0uzszPAykwrAUA5ul3sSwAAAA="/>
  </w:docVars>
  <w:rsids>
    <w:rsidRoot w:val="00A92A3E"/>
    <w:rsid w:val="0000026C"/>
    <w:rsid w:val="00000475"/>
    <w:rsid w:val="000010C2"/>
    <w:rsid w:val="000029F3"/>
    <w:rsid w:val="000043D9"/>
    <w:rsid w:val="000055C8"/>
    <w:rsid w:val="00006016"/>
    <w:rsid w:val="00012425"/>
    <w:rsid w:val="00012520"/>
    <w:rsid w:val="000219D3"/>
    <w:rsid w:val="00022E3C"/>
    <w:rsid w:val="00023CC4"/>
    <w:rsid w:val="0002775A"/>
    <w:rsid w:val="00031646"/>
    <w:rsid w:val="00035548"/>
    <w:rsid w:val="0003654D"/>
    <w:rsid w:val="00040417"/>
    <w:rsid w:val="00040D7F"/>
    <w:rsid w:val="000412B2"/>
    <w:rsid w:val="0004143A"/>
    <w:rsid w:val="000415E2"/>
    <w:rsid w:val="00043F8A"/>
    <w:rsid w:val="0004647D"/>
    <w:rsid w:val="0004662A"/>
    <w:rsid w:val="000521D4"/>
    <w:rsid w:val="00052856"/>
    <w:rsid w:val="00052985"/>
    <w:rsid w:val="00056E25"/>
    <w:rsid w:val="00060FC3"/>
    <w:rsid w:val="00061AFB"/>
    <w:rsid w:val="00061EAE"/>
    <w:rsid w:val="00065518"/>
    <w:rsid w:val="00067E0A"/>
    <w:rsid w:val="00070D4D"/>
    <w:rsid w:val="00073744"/>
    <w:rsid w:val="0007473C"/>
    <w:rsid w:val="00075923"/>
    <w:rsid w:val="00075BD3"/>
    <w:rsid w:val="000846BE"/>
    <w:rsid w:val="000851AF"/>
    <w:rsid w:val="000858DD"/>
    <w:rsid w:val="000905E9"/>
    <w:rsid w:val="00092408"/>
    <w:rsid w:val="000A16FB"/>
    <w:rsid w:val="000A18B2"/>
    <w:rsid w:val="000A19AF"/>
    <w:rsid w:val="000A40BE"/>
    <w:rsid w:val="000A5B5B"/>
    <w:rsid w:val="000A5BE0"/>
    <w:rsid w:val="000A5FE2"/>
    <w:rsid w:val="000A6A14"/>
    <w:rsid w:val="000B2293"/>
    <w:rsid w:val="000B3671"/>
    <w:rsid w:val="000B3B74"/>
    <w:rsid w:val="000B40F9"/>
    <w:rsid w:val="000B4C57"/>
    <w:rsid w:val="000B72F6"/>
    <w:rsid w:val="000B73AA"/>
    <w:rsid w:val="000C07A4"/>
    <w:rsid w:val="000C19F7"/>
    <w:rsid w:val="000C6870"/>
    <w:rsid w:val="000D203F"/>
    <w:rsid w:val="000D2D75"/>
    <w:rsid w:val="000D2ECB"/>
    <w:rsid w:val="000D3EE5"/>
    <w:rsid w:val="000D4F48"/>
    <w:rsid w:val="000D7A19"/>
    <w:rsid w:val="000D7F79"/>
    <w:rsid w:val="000E13C1"/>
    <w:rsid w:val="000E39BE"/>
    <w:rsid w:val="000E5A10"/>
    <w:rsid w:val="000F11E0"/>
    <w:rsid w:val="000F23E8"/>
    <w:rsid w:val="000F410D"/>
    <w:rsid w:val="000F45E9"/>
    <w:rsid w:val="000F6130"/>
    <w:rsid w:val="00103645"/>
    <w:rsid w:val="00103C94"/>
    <w:rsid w:val="0010494A"/>
    <w:rsid w:val="00106058"/>
    <w:rsid w:val="00107344"/>
    <w:rsid w:val="00107AF5"/>
    <w:rsid w:val="00107DF5"/>
    <w:rsid w:val="00110CDC"/>
    <w:rsid w:val="0011194C"/>
    <w:rsid w:val="00111BC1"/>
    <w:rsid w:val="00114124"/>
    <w:rsid w:val="001142C5"/>
    <w:rsid w:val="00116727"/>
    <w:rsid w:val="001167E9"/>
    <w:rsid w:val="00126D75"/>
    <w:rsid w:val="00127572"/>
    <w:rsid w:val="00130A58"/>
    <w:rsid w:val="001336B5"/>
    <w:rsid w:val="001352C4"/>
    <w:rsid w:val="001367C7"/>
    <w:rsid w:val="00142D79"/>
    <w:rsid w:val="0014684B"/>
    <w:rsid w:val="00147A3B"/>
    <w:rsid w:val="00150C74"/>
    <w:rsid w:val="001525E5"/>
    <w:rsid w:val="00152F21"/>
    <w:rsid w:val="00154CAA"/>
    <w:rsid w:val="00156518"/>
    <w:rsid w:val="001628DA"/>
    <w:rsid w:val="00163BF7"/>
    <w:rsid w:val="001641D0"/>
    <w:rsid w:val="001652F3"/>
    <w:rsid w:val="001655B7"/>
    <w:rsid w:val="00173210"/>
    <w:rsid w:val="001770D8"/>
    <w:rsid w:val="001774A7"/>
    <w:rsid w:val="00180D1A"/>
    <w:rsid w:val="00181ECE"/>
    <w:rsid w:val="001823FA"/>
    <w:rsid w:val="00185F7D"/>
    <w:rsid w:val="001869B2"/>
    <w:rsid w:val="00192128"/>
    <w:rsid w:val="00193D0A"/>
    <w:rsid w:val="001A0CF6"/>
    <w:rsid w:val="001A27BC"/>
    <w:rsid w:val="001A2904"/>
    <w:rsid w:val="001A47C0"/>
    <w:rsid w:val="001A4D5E"/>
    <w:rsid w:val="001A5414"/>
    <w:rsid w:val="001B4283"/>
    <w:rsid w:val="001C0610"/>
    <w:rsid w:val="001D2163"/>
    <w:rsid w:val="001E2852"/>
    <w:rsid w:val="001E34D3"/>
    <w:rsid w:val="001E3827"/>
    <w:rsid w:val="001E491B"/>
    <w:rsid w:val="001E53A4"/>
    <w:rsid w:val="001F384E"/>
    <w:rsid w:val="001F56BD"/>
    <w:rsid w:val="001F73D4"/>
    <w:rsid w:val="001F79AF"/>
    <w:rsid w:val="002062E0"/>
    <w:rsid w:val="002144E5"/>
    <w:rsid w:val="0022380D"/>
    <w:rsid w:val="00224C4A"/>
    <w:rsid w:val="002254E2"/>
    <w:rsid w:val="002270AE"/>
    <w:rsid w:val="0022718F"/>
    <w:rsid w:val="0022736B"/>
    <w:rsid w:val="00232AD5"/>
    <w:rsid w:val="002341D4"/>
    <w:rsid w:val="00237397"/>
    <w:rsid w:val="0024086D"/>
    <w:rsid w:val="00246D14"/>
    <w:rsid w:val="00246D50"/>
    <w:rsid w:val="00250FAB"/>
    <w:rsid w:val="0025106E"/>
    <w:rsid w:val="00252ED2"/>
    <w:rsid w:val="00254930"/>
    <w:rsid w:val="00254BD7"/>
    <w:rsid w:val="00254D97"/>
    <w:rsid w:val="002555C9"/>
    <w:rsid w:val="00255ACB"/>
    <w:rsid w:val="00257800"/>
    <w:rsid w:val="00260223"/>
    <w:rsid w:val="0026035F"/>
    <w:rsid w:val="00260B56"/>
    <w:rsid w:val="002651A5"/>
    <w:rsid w:val="0026616B"/>
    <w:rsid w:val="00267A8C"/>
    <w:rsid w:val="002742A7"/>
    <w:rsid w:val="002768F3"/>
    <w:rsid w:val="0028015C"/>
    <w:rsid w:val="002802C7"/>
    <w:rsid w:val="00281CEC"/>
    <w:rsid w:val="002877A8"/>
    <w:rsid w:val="00287905"/>
    <w:rsid w:val="00293595"/>
    <w:rsid w:val="002941D8"/>
    <w:rsid w:val="00297919"/>
    <w:rsid w:val="002A6CBE"/>
    <w:rsid w:val="002B28D9"/>
    <w:rsid w:val="002B5260"/>
    <w:rsid w:val="002B5689"/>
    <w:rsid w:val="002B5EDA"/>
    <w:rsid w:val="002B6203"/>
    <w:rsid w:val="002B6D3B"/>
    <w:rsid w:val="002C1BF6"/>
    <w:rsid w:val="002C1FB6"/>
    <w:rsid w:val="002C24BD"/>
    <w:rsid w:val="002C5996"/>
    <w:rsid w:val="002C777D"/>
    <w:rsid w:val="002D0266"/>
    <w:rsid w:val="002D026B"/>
    <w:rsid w:val="002D3B62"/>
    <w:rsid w:val="002D4E64"/>
    <w:rsid w:val="002D717B"/>
    <w:rsid w:val="002E0A40"/>
    <w:rsid w:val="002E14F4"/>
    <w:rsid w:val="002E1B44"/>
    <w:rsid w:val="002E298D"/>
    <w:rsid w:val="002E4526"/>
    <w:rsid w:val="002E7442"/>
    <w:rsid w:val="002F20E4"/>
    <w:rsid w:val="003017E6"/>
    <w:rsid w:val="003018E2"/>
    <w:rsid w:val="00301C92"/>
    <w:rsid w:val="00302061"/>
    <w:rsid w:val="0030231C"/>
    <w:rsid w:val="003029AD"/>
    <w:rsid w:val="00302E71"/>
    <w:rsid w:val="00303993"/>
    <w:rsid w:val="003071A1"/>
    <w:rsid w:val="0031012B"/>
    <w:rsid w:val="003110D7"/>
    <w:rsid w:val="00311F72"/>
    <w:rsid w:val="003129D0"/>
    <w:rsid w:val="003166DD"/>
    <w:rsid w:val="00322C6D"/>
    <w:rsid w:val="003251CF"/>
    <w:rsid w:val="003345B9"/>
    <w:rsid w:val="003366B1"/>
    <w:rsid w:val="00343FA3"/>
    <w:rsid w:val="00344E0B"/>
    <w:rsid w:val="003450A7"/>
    <w:rsid w:val="00345B1A"/>
    <w:rsid w:val="003545AB"/>
    <w:rsid w:val="00357602"/>
    <w:rsid w:val="003602BB"/>
    <w:rsid w:val="00364B42"/>
    <w:rsid w:val="003653FE"/>
    <w:rsid w:val="003665DF"/>
    <w:rsid w:val="00366DF1"/>
    <w:rsid w:val="003674F8"/>
    <w:rsid w:val="00370918"/>
    <w:rsid w:val="00373F93"/>
    <w:rsid w:val="003744B4"/>
    <w:rsid w:val="00375236"/>
    <w:rsid w:val="0037625F"/>
    <w:rsid w:val="00385B42"/>
    <w:rsid w:val="00387DAA"/>
    <w:rsid w:val="00387EE1"/>
    <w:rsid w:val="00390117"/>
    <w:rsid w:val="00392567"/>
    <w:rsid w:val="00397735"/>
    <w:rsid w:val="003A199D"/>
    <w:rsid w:val="003A19B7"/>
    <w:rsid w:val="003A222F"/>
    <w:rsid w:val="003A3DD1"/>
    <w:rsid w:val="003A410D"/>
    <w:rsid w:val="003A44E2"/>
    <w:rsid w:val="003A47A4"/>
    <w:rsid w:val="003A5BAB"/>
    <w:rsid w:val="003B0F35"/>
    <w:rsid w:val="003B14DB"/>
    <w:rsid w:val="003C0D09"/>
    <w:rsid w:val="003C4730"/>
    <w:rsid w:val="003C5803"/>
    <w:rsid w:val="003D1B89"/>
    <w:rsid w:val="003D29EE"/>
    <w:rsid w:val="003E016E"/>
    <w:rsid w:val="003E4930"/>
    <w:rsid w:val="003E4A09"/>
    <w:rsid w:val="003E6A25"/>
    <w:rsid w:val="003E7321"/>
    <w:rsid w:val="003F5F75"/>
    <w:rsid w:val="003F7B28"/>
    <w:rsid w:val="00400C06"/>
    <w:rsid w:val="00401FC1"/>
    <w:rsid w:val="00402E36"/>
    <w:rsid w:val="0040348B"/>
    <w:rsid w:val="00403AFD"/>
    <w:rsid w:val="00403ED5"/>
    <w:rsid w:val="00403F67"/>
    <w:rsid w:val="00405BE2"/>
    <w:rsid w:val="00406E6D"/>
    <w:rsid w:val="00407F12"/>
    <w:rsid w:val="00411304"/>
    <w:rsid w:val="00411469"/>
    <w:rsid w:val="004124F2"/>
    <w:rsid w:val="0041304D"/>
    <w:rsid w:val="00414EC1"/>
    <w:rsid w:val="004221A3"/>
    <w:rsid w:val="004260FB"/>
    <w:rsid w:val="004266D3"/>
    <w:rsid w:val="004274ED"/>
    <w:rsid w:val="00432CC6"/>
    <w:rsid w:val="00434451"/>
    <w:rsid w:val="004368D5"/>
    <w:rsid w:val="004376AF"/>
    <w:rsid w:val="00437B56"/>
    <w:rsid w:val="00440E71"/>
    <w:rsid w:val="00442ACE"/>
    <w:rsid w:val="0044538C"/>
    <w:rsid w:val="00452479"/>
    <w:rsid w:val="00453569"/>
    <w:rsid w:val="00454ACB"/>
    <w:rsid w:val="00457EE1"/>
    <w:rsid w:val="0046051C"/>
    <w:rsid w:val="0046360A"/>
    <w:rsid w:val="00463C4B"/>
    <w:rsid w:val="004701F4"/>
    <w:rsid w:val="00472BA0"/>
    <w:rsid w:val="004731BC"/>
    <w:rsid w:val="0047362D"/>
    <w:rsid w:val="0047709E"/>
    <w:rsid w:val="004808F3"/>
    <w:rsid w:val="00481B31"/>
    <w:rsid w:val="004865BF"/>
    <w:rsid w:val="00486CA0"/>
    <w:rsid w:val="00490A3B"/>
    <w:rsid w:val="00493D32"/>
    <w:rsid w:val="00494D96"/>
    <w:rsid w:val="004975F1"/>
    <w:rsid w:val="004A0484"/>
    <w:rsid w:val="004A4D88"/>
    <w:rsid w:val="004B0DC6"/>
    <w:rsid w:val="004B0E7B"/>
    <w:rsid w:val="004B4683"/>
    <w:rsid w:val="004B5356"/>
    <w:rsid w:val="004B7B1C"/>
    <w:rsid w:val="004C0A9A"/>
    <w:rsid w:val="004D063C"/>
    <w:rsid w:val="004D1544"/>
    <w:rsid w:val="004D1E93"/>
    <w:rsid w:val="004D2B29"/>
    <w:rsid w:val="004D360A"/>
    <w:rsid w:val="004E3638"/>
    <w:rsid w:val="004E423D"/>
    <w:rsid w:val="004E478E"/>
    <w:rsid w:val="004E6979"/>
    <w:rsid w:val="004F0167"/>
    <w:rsid w:val="004F131D"/>
    <w:rsid w:val="004F1E86"/>
    <w:rsid w:val="00500000"/>
    <w:rsid w:val="00504457"/>
    <w:rsid w:val="005049B3"/>
    <w:rsid w:val="005051EB"/>
    <w:rsid w:val="00505A6A"/>
    <w:rsid w:val="00512BFF"/>
    <w:rsid w:val="0051305B"/>
    <w:rsid w:val="00513744"/>
    <w:rsid w:val="00514428"/>
    <w:rsid w:val="005148A2"/>
    <w:rsid w:val="0051564F"/>
    <w:rsid w:val="00515660"/>
    <w:rsid w:val="00516018"/>
    <w:rsid w:val="00531421"/>
    <w:rsid w:val="00533E3C"/>
    <w:rsid w:val="005428DD"/>
    <w:rsid w:val="0054704D"/>
    <w:rsid w:val="00550A60"/>
    <w:rsid w:val="005514ED"/>
    <w:rsid w:val="005524CB"/>
    <w:rsid w:val="00552791"/>
    <w:rsid w:val="00553C50"/>
    <w:rsid w:val="00555825"/>
    <w:rsid w:val="00557AE1"/>
    <w:rsid w:val="00560267"/>
    <w:rsid w:val="00560F8D"/>
    <w:rsid w:val="005624A6"/>
    <w:rsid w:val="00565402"/>
    <w:rsid w:val="0056552E"/>
    <w:rsid w:val="0056611C"/>
    <w:rsid w:val="00566DC0"/>
    <w:rsid w:val="00567913"/>
    <w:rsid w:val="00570AE5"/>
    <w:rsid w:val="005712E1"/>
    <w:rsid w:val="005741BC"/>
    <w:rsid w:val="00574BB7"/>
    <w:rsid w:val="00575C76"/>
    <w:rsid w:val="00577E51"/>
    <w:rsid w:val="0058124F"/>
    <w:rsid w:val="00581E68"/>
    <w:rsid w:val="00585182"/>
    <w:rsid w:val="0058670B"/>
    <w:rsid w:val="005920CA"/>
    <w:rsid w:val="005977B2"/>
    <w:rsid w:val="005A017D"/>
    <w:rsid w:val="005A05BD"/>
    <w:rsid w:val="005A45A6"/>
    <w:rsid w:val="005A6644"/>
    <w:rsid w:val="005B016E"/>
    <w:rsid w:val="005B2548"/>
    <w:rsid w:val="005B2665"/>
    <w:rsid w:val="005B63D8"/>
    <w:rsid w:val="005B7558"/>
    <w:rsid w:val="005B7611"/>
    <w:rsid w:val="005C44C1"/>
    <w:rsid w:val="005C44D3"/>
    <w:rsid w:val="005C5B67"/>
    <w:rsid w:val="005C7ED2"/>
    <w:rsid w:val="005D4965"/>
    <w:rsid w:val="005D548B"/>
    <w:rsid w:val="005D67EF"/>
    <w:rsid w:val="005D7169"/>
    <w:rsid w:val="005E29D8"/>
    <w:rsid w:val="005E4555"/>
    <w:rsid w:val="005E7721"/>
    <w:rsid w:val="005F07F7"/>
    <w:rsid w:val="005F0CBB"/>
    <w:rsid w:val="005F0E7B"/>
    <w:rsid w:val="005F1333"/>
    <w:rsid w:val="005F445B"/>
    <w:rsid w:val="005F4736"/>
    <w:rsid w:val="005F6531"/>
    <w:rsid w:val="00600AEE"/>
    <w:rsid w:val="00603DD1"/>
    <w:rsid w:val="006048E9"/>
    <w:rsid w:val="00605944"/>
    <w:rsid w:val="00607627"/>
    <w:rsid w:val="006106CA"/>
    <w:rsid w:val="00610FAB"/>
    <w:rsid w:val="006167D2"/>
    <w:rsid w:val="00617C26"/>
    <w:rsid w:val="006232D7"/>
    <w:rsid w:val="00627ECB"/>
    <w:rsid w:val="0063529E"/>
    <w:rsid w:val="00635F87"/>
    <w:rsid w:val="00636A97"/>
    <w:rsid w:val="00643CEF"/>
    <w:rsid w:val="00643D01"/>
    <w:rsid w:val="006472F7"/>
    <w:rsid w:val="00650B6D"/>
    <w:rsid w:val="00651646"/>
    <w:rsid w:val="0065174A"/>
    <w:rsid w:val="00651DF2"/>
    <w:rsid w:val="00654C53"/>
    <w:rsid w:val="00656271"/>
    <w:rsid w:val="00660BA1"/>
    <w:rsid w:val="006629EF"/>
    <w:rsid w:val="00662ACE"/>
    <w:rsid w:val="00662B34"/>
    <w:rsid w:val="00664C90"/>
    <w:rsid w:val="00667702"/>
    <w:rsid w:val="006678EA"/>
    <w:rsid w:val="00672212"/>
    <w:rsid w:val="00672745"/>
    <w:rsid w:val="00675B4C"/>
    <w:rsid w:val="00676A52"/>
    <w:rsid w:val="006817DB"/>
    <w:rsid w:val="00683997"/>
    <w:rsid w:val="00686DAF"/>
    <w:rsid w:val="00690A51"/>
    <w:rsid w:val="006924B9"/>
    <w:rsid w:val="00692881"/>
    <w:rsid w:val="00692AB6"/>
    <w:rsid w:val="00693D90"/>
    <w:rsid w:val="0069553A"/>
    <w:rsid w:val="00695962"/>
    <w:rsid w:val="006961F5"/>
    <w:rsid w:val="006A668C"/>
    <w:rsid w:val="006B13A6"/>
    <w:rsid w:val="006B1E7B"/>
    <w:rsid w:val="006B48E0"/>
    <w:rsid w:val="006B581C"/>
    <w:rsid w:val="006B5BC7"/>
    <w:rsid w:val="006C0001"/>
    <w:rsid w:val="006C23F4"/>
    <w:rsid w:val="006C42C8"/>
    <w:rsid w:val="006C544A"/>
    <w:rsid w:val="006C6486"/>
    <w:rsid w:val="006C6E20"/>
    <w:rsid w:val="006C7374"/>
    <w:rsid w:val="006D2252"/>
    <w:rsid w:val="006D4077"/>
    <w:rsid w:val="006E3242"/>
    <w:rsid w:val="006E5BAF"/>
    <w:rsid w:val="006F1EB7"/>
    <w:rsid w:val="006F284B"/>
    <w:rsid w:val="006F298B"/>
    <w:rsid w:val="006F48FC"/>
    <w:rsid w:val="006F649C"/>
    <w:rsid w:val="006F733C"/>
    <w:rsid w:val="007019BE"/>
    <w:rsid w:val="0070281D"/>
    <w:rsid w:val="00703EA8"/>
    <w:rsid w:val="00704687"/>
    <w:rsid w:val="00704B3A"/>
    <w:rsid w:val="00711ACE"/>
    <w:rsid w:val="00713249"/>
    <w:rsid w:val="00716753"/>
    <w:rsid w:val="00720AD1"/>
    <w:rsid w:val="0072638F"/>
    <w:rsid w:val="00726759"/>
    <w:rsid w:val="007302F4"/>
    <w:rsid w:val="00731512"/>
    <w:rsid w:val="00737080"/>
    <w:rsid w:val="007417BD"/>
    <w:rsid w:val="00742207"/>
    <w:rsid w:val="00746A35"/>
    <w:rsid w:val="00746C3F"/>
    <w:rsid w:val="007471C9"/>
    <w:rsid w:val="007546E6"/>
    <w:rsid w:val="00754751"/>
    <w:rsid w:val="00760AD4"/>
    <w:rsid w:val="00762551"/>
    <w:rsid w:val="00765D58"/>
    <w:rsid w:val="00766982"/>
    <w:rsid w:val="007677B9"/>
    <w:rsid w:val="00776945"/>
    <w:rsid w:val="007805B6"/>
    <w:rsid w:val="00781EB4"/>
    <w:rsid w:val="00791F6D"/>
    <w:rsid w:val="00797DBE"/>
    <w:rsid w:val="007A1488"/>
    <w:rsid w:val="007A2179"/>
    <w:rsid w:val="007A2B3A"/>
    <w:rsid w:val="007A413C"/>
    <w:rsid w:val="007A454D"/>
    <w:rsid w:val="007A69EA"/>
    <w:rsid w:val="007A71B8"/>
    <w:rsid w:val="007A77A5"/>
    <w:rsid w:val="007B120F"/>
    <w:rsid w:val="007B20D0"/>
    <w:rsid w:val="007B4691"/>
    <w:rsid w:val="007B4FBC"/>
    <w:rsid w:val="007C02C9"/>
    <w:rsid w:val="007C071B"/>
    <w:rsid w:val="007C1DC6"/>
    <w:rsid w:val="007C368B"/>
    <w:rsid w:val="007C5C07"/>
    <w:rsid w:val="007C6E44"/>
    <w:rsid w:val="007C77F4"/>
    <w:rsid w:val="007D10F0"/>
    <w:rsid w:val="007D1AF7"/>
    <w:rsid w:val="007E1507"/>
    <w:rsid w:val="007E16BB"/>
    <w:rsid w:val="007F44C6"/>
    <w:rsid w:val="007F7CE5"/>
    <w:rsid w:val="00802D17"/>
    <w:rsid w:val="008039D6"/>
    <w:rsid w:val="008045BB"/>
    <w:rsid w:val="00811C00"/>
    <w:rsid w:val="008148A3"/>
    <w:rsid w:val="00830163"/>
    <w:rsid w:val="008345CE"/>
    <w:rsid w:val="008351A2"/>
    <w:rsid w:val="008423C1"/>
    <w:rsid w:val="0084342C"/>
    <w:rsid w:val="00843ECB"/>
    <w:rsid w:val="00846DD2"/>
    <w:rsid w:val="008471F7"/>
    <w:rsid w:val="00850F44"/>
    <w:rsid w:val="00854390"/>
    <w:rsid w:val="008547EE"/>
    <w:rsid w:val="0085531C"/>
    <w:rsid w:val="008557D2"/>
    <w:rsid w:val="008562C8"/>
    <w:rsid w:val="00861F72"/>
    <w:rsid w:val="00866BAC"/>
    <w:rsid w:val="008711E1"/>
    <w:rsid w:val="008729AD"/>
    <w:rsid w:val="008731D7"/>
    <w:rsid w:val="008741E4"/>
    <w:rsid w:val="00874A79"/>
    <w:rsid w:val="00875782"/>
    <w:rsid w:val="00875CF5"/>
    <w:rsid w:val="00884C6A"/>
    <w:rsid w:val="00885A91"/>
    <w:rsid w:val="00885BC6"/>
    <w:rsid w:val="00887CCC"/>
    <w:rsid w:val="008904B8"/>
    <w:rsid w:val="008909B6"/>
    <w:rsid w:val="008918DE"/>
    <w:rsid w:val="00894C15"/>
    <w:rsid w:val="00894DBD"/>
    <w:rsid w:val="00895D2B"/>
    <w:rsid w:val="00896BBA"/>
    <w:rsid w:val="008A1B79"/>
    <w:rsid w:val="008A26EE"/>
    <w:rsid w:val="008A3789"/>
    <w:rsid w:val="008A4974"/>
    <w:rsid w:val="008A5DDC"/>
    <w:rsid w:val="008A6891"/>
    <w:rsid w:val="008B3090"/>
    <w:rsid w:val="008B3FB4"/>
    <w:rsid w:val="008C1DEC"/>
    <w:rsid w:val="008C2848"/>
    <w:rsid w:val="008C34C2"/>
    <w:rsid w:val="008C5851"/>
    <w:rsid w:val="008D2E62"/>
    <w:rsid w:val="008D4E70"/>
    <w:rsid w:val="008D5466"/>
    <w:rsid w:val="008D7CBC"/>
    <w:rsid w:val="008E0FA1"/>
    <w:rsid w:val="008E2625"/>
    <w:rsid w:val="008E3C0E"/>
    <w:rsid w:val="008E4A2F"/>
    <w:rsid w:val="008E575C"/>
    <w:rsid w:val="008E7217"/>
    <w:rsid w:val="008E765A"/>
    <w:rsid w:val="008E79F1"/>
    <w:rsid w:val="008F0335"/>
    <w:rsid w:val="008F231F"/>
    <w:rsid w:val="008F23E4"/>
    <w:rsid w:val="008F5B2A"/>
    <w:rsid w:val="008F5B7F"/>
    <w:rsid w:val="009022F1"/>
    <w:rsid w:val="00905937"/>
    <w:rsid w:val="00910A85"/>
    <w:rsid w:val="00912EA4"/>
    <w:rsid w:val="00913618"/>
    <w:rsid w:val="009200CB"/>
    <w:rsid w:val="0092014F"/>
    <w:rsid w:val="00922C39"/>
    <w:rsid w:val="00925058"/>
    <w:rsid w:val="0092616E"/>
    <w:rsid w:val="0092784F"/>
    <w:rsid w:val="0093037D"/>
    <w:rsid w:val="009319CD"/>
    <w:rsid w:val="009364B5"/>
    <w:rsid w:val="009462A3"/>
    <w:rsid w:val="00950449"/>
    <w:rsid w:val="0095061D"/>
    <w:rsid w:val="00950EAA"/>
    <w:rsid w:val="00952E57"/>
    <w:rsid w:val="009541EC"/>
    <w:rsid w:val="00954E19"/>
    <w:rsid w:val="00955D9A"/>
    <w:rsid w:val="00962404"/>
    <w:rsid w:val="009656B2"/>
    <w:rsid w:val="009663BF"/>
    <w:rsid w:val="00970425"/>
    <w:rsid w:val="00973ABE"/>
    <w:rsid w:val="009747D0"/>
    <w:rsid w:val="00987834"/>
    <w:rsid w:val="009923A1"/>
    <w:rsid w:val="00992F10"/>
    <w:rsid w:val="009A026E"/>
    <w:rsid w:val="009A46E7"/>
    <w:rsid w:val="009A510C"/>
    <w:rsid w:val="009A5481"/>
    <w:rsid w:val="009A59E6"/>
    <w:rsid w:val="009A69DC"/>
    <w:rsid w:val="009A6C18"/>
    <w:rsid w:val="009A784D"/>
    <w:rsid w:val="009B0572"/>
    <w:rsid w:val="009B1622"/>
    <w:rsid w:val="009B1968"/>
    <w:rsid w:val="009B2376"/>
    <w:rsid w:val="009B3269"/>
    <w:rsid w:val="009B32F9"/>
    <w:rsid w:val="009B623F"/>
    <w:rsid w:val="009C0A83"/>
    <w:rsid w:val="009C2442"/>
    <w:rsid w:val="009C5D1A"/>
    <w:rsid w:val="009C5D70"/>
    <w:rsid w:val="009D1EF4"/>
    <w:rsid w:val="009D2881"/>
    <w:rsid w:val="009D7BB7"/>
    <w:rsid w:val="009E0423"/>
    <w:rsid w:val="009E4AD6"/>
    <w:rsid w:val="009E5E25"/>
    <w:rsid w:val="009F286F"/>
    <w:rsid w:val="009F5C47"/>
    <w:rsid w:val="009F6E5D"/>
    <w:rsid w:val="00A01B98"/>
    <w:rsid w:val="00A02052"/>
    <w:rsid w:val="00A024B5"/>
    <w:rsid w:val="00A02F82"/>
    <w:rsid w:val="00A04D68"/>
    <w:rsid w:val="00A12A29"/>
    <w:rsid w:val="00A22B46"/>
    <w:rsid w:val="00A24427"/>
    <w:rsid w:val="00A2525C"/>
    <w:rsid w:val="00A260F0"/>
    <w:rsid w:val="00A26F55"/>
    <w:rsid w:val="00A27C8B"/>
    <w:rsid w:val="00A3222E"/>
    <w:rsid w:val="00A33135"/>
    <w:rsid w:val="00A374E0"/>
    <w:rsid w:val="00A401CD"/>
    <w:rsid w:val="00A403D7"/>
    <w:rsid w:val="00A432DE"/>
    <w:rsid w:val="00A53E28"/>
    <w:rsid w:val="00A57B77"/>
    <w:rsid w:val="00A616DA"/>
    <w:rsid w:val="00A62495"/>
    <w:rsid w:val="00A62DC6"/>
    <w:rsid w:val="00A65C46"/>
    <w:rsid w:val="00A701DC"/>
    <w:rsid w:val="00A73ADC"/>
    <w:rsid w:val="00A740F1"/>
    <w:rsid w:val="00A748A6"/>
    <w:rsid w:val="00A76AC7"/>
    <w:rsid w:val="00A779FC"/>
    <w:rsid w:val="00A810C4"/>
    <w:rsid w:val="00A817A8"/>
    <w:rsid w:val="00A838CF"/>
    <w:rsid w:val="00A84FF8"/>
    <w:rsid w:val="00A85E13"/>
    <w:rsid w:val="00A85FC4"/>
    <w:rsid w:val="00A879A4"/>
    <w:rsid w:val="00A87B8A"/>
    <w:rsid w:val="00A92A3E"/>
    <w:rsid w:val="00A92FD6"/>
    <w:rsid w:val="00A95C5F"/>
    <w:rsid w:val="00A96E9F"/>
    <w:rsid w:val="00AA71BA"/>
    <w:rsid w:val="00AB1BC5"/>
    <w:rsid w:val="00AB5004"/>
    <w:rsid w:val="00AB6E73"/>
    <w:rsid w:val="00AB7807"/>
    <w:rsid w:val="00AC0FF8"/>
    <w:rsid w:val="00AC1EBB"/>
    <w:rsid w:val="00AC2DF0"/>
    <w:rsid w:val="00AC2FA7"/>
    <w:rsid w:val="00AC31A5"/>
    <w:rsid w:val="00AC47E9"/>
    <w:rsid w:val="00AC61D2"/>
    <w:rsid w:val="00AE1D92"/>
    <w:rsid w:val="00AE5BB6"/>
    <w:rsid w:val="00AE7CD0"/>
    <w:rsid w:val="00AF1693"/>
    <w:rsid w:val="00AF4644"/>
    <w:rsid w:val="00B0371B"/>
    <w:rsid w:val="00B041E6"/>
    <w:rsid w:val="00B042FB"/>
    <w:rsid w:val="00B146AE"/>
    <w:rsid w:val="00B16B10"/>
    <w:rsid w:val="00B204B9"/>
    <w:rsid w:val="00B21AAA"/>
    <w:rsid w:val="00B25CAF"/>
    <w:rsid w:val="00B351BA"/>
    <w:rsid w:val="00B400EB"/>
    <w:rsid w:val="00B40320"/>
    <w:rsid w:val="00B4487E"/>
    <w:rsid w:val="00B46FAF"/>
    <w:rsid w:val="00B5572B"/>
    <w:rsid w:val="00B6000D"/>
    <w:rsid w:val="00B60271"/>
    <w:rsid w:val="00B65D0A"/>
    <w:rsid w:val="00B66DDF"/>
    <w:rsid w:val="00B66FEB"/>
    <w:rsid w:val="00B672AE"/>
    <w:rsid w:val="00B72AD2"/>
    <w:rsid w:val="00B7345C"/>
    <w:rsid w:val="00B74419"/>
    <w:rsid w:val="00B74625"/>
    <w:rsid w:val="00B76785"/>
    <w:rsid w:val="00B80374"/>
    <w:rsid w:val="00B81AD7"/>
    <w:rsid w:val="00B83EA9"/>
    <w:rsid w:val="00B84B68"/>
    <w:rsid w:val="00B855E2"/>
    <w:rsid w:val="00B9260B"/>
    <w:rsid w:val="00B938C4"/>
    <w:rsid w:val="00B97EEE"/>
    <w:rsid w:val="00BA1177"/>
    <w:rsid w:val="00BA57C7"/>
    <w:rsid w:val="00BA5FB2"/>
    <w:rsid w:val="00BA6962"/>
    <w:rsid w:val="00BA79C7"/>
    <w:rsid w:val="00BB5C5B"/>
    <w:rsid w:val="00BB70CD"/>
    <w:rsid w:val="00BB738F"/>
    <w:rsid w:val="00BB73F1"/>
    <w:rsid w:val="00BC0365"/>
    <w:rsid w:val="00BC1979"/>
    <w:rsid w:val="00BC285F"/>
    <w:rsid w:val="00BC40A7"/>
    <w:rsid w:val="00BC4470"/>
    <w:rsid w:val="00BC5BE8"/>
    <w:rsid w:val="00BD1D2E"/>
    <w:rsid w:val="00BD3C65"/>
    <w:rsid w:val="00BD4CA7"/>
    <w:rsid w:val="00BD4D6B"/>
    <w:rsid w:val="00BE0BE7"/>
    <w:rsid w:val="00BE17D6"/>
    <w:rsid w:val="00BE24A3"/>
    <w:rsid w:val="00BE2876"/>
    <w:rsid w:val="00BE499E"/>
    <w:rsid w:val="00BF4B0B"/>
    <w:rsid w:val="00BF56BD"/>
    <w:rsid w:val="00BF671C"/>
    <w:rsid w:val="00BF791E"/>
    <w:rsid w:val="00C00981"/>
    <w:rsid w:val="00C026A5"/>
    <w:rsid w:val="00C03369"/>
    <w:rsid w:val="00C11EF2"/>
    <w:rsid w:val="00C12116"/>
    <w:rsid w:val="00C161A4"/>
    <w:rsid w:val="00C22B73"/>
    <w:rsid w:val="00C244A4"/>
    <w:rsid w:val="00C33048"/>
    <w:rsid w:val="00C33C08"/>
    <w:rsid w:val="00C34FFD"/>
    <w:rsid w:val="00C35142"/>
    <w:rsid w:val="00C40EF3"/>
    <w:rsid w:val="00C46682"/>
    <w:rsid w:val="00C60B83"/>
    <w:rsid w:val="00C60F92"/>
    <w:rsid w:val="00C61108"/>
    <w:rsid w:val="00C61C7C"/>
    <w:rsid w:val="00C63A5C"/>
    <w:rsid w:val="00C64340"/>
    <w:rsid w:val="00C64910"/>
    <w:rsid w:val="00C66989"/>
    <w:rsid w:val="00C7360E"/>
    <w:rsid w:val="00C73F83"/>
    <w:rsid w:val="00C77743"/>
    <w:rsid w:val="00C82EEA"/>
    <w:rsid w:val="00C84FFC"/>
    <w:rsid w:val="00C9129B"/>
    <w:rsid w:val="00C9297E"/>
    <w:rsid w:val="00CA2A1B"/>
    <w:rsid w:val="00CA34FD"/>
    <w:rsid w:val="00CB4E38"/>
    <w:rsid w:val="00CB62F3"/>
    <w:rsid w:val="00CC043E"/>
    <w:rsid w:val="00CC24B2"/>
    <w:rsid w:val="00CC2DE6"/>
    <w:rsid w:val="00CC49C4"/>
    <w:rsid w:val="00CC4FEC"/>
    <w:rsid w:val="00CC7B3A"/>
    <w:rsid w:val="00CD07F5"/>
    <w:rsid w:val="00CD2216"/>
    <w:rsid w:val="00CD2ABE"/>
    <w:rsid w:val="00CD389B"/>
    <w:rsid w:val="00CD7198"/>
    <w:rsid w:val="00CD71C9"/>
    <w:rsid w:val="00CD766D"/>
    <w:rsid w:val="00CE0724"/>
    <w:rsid w:val="00CE2F09"/>
    <w:rsid w:val="00CE3C52"/>
    <w:rsid w:val="00CE5F76"/>
    <w:rsid w:val="00CE7510"/>
    <w:rsid w:val="00CF06D3"/>
    <w:rsid w:val="00CF41FD"/>
    <w:rsid w:val="00CF64DA"/>
    <w:rsid w:val="00D00F5F"/>
    <w:rsid w:val="00D05BDC"/>
    <w:rsid w:val="00D05F07"/>
    <w:rsid w:val="00D10362"/>
    <w:rsid w:val="00D105C9"/>
    <w:rsid w:val="00D10A3D"/>
    <w:rsid w:val="00D10C29"/>
    <w:rsid w:val="00D12C88"/>
    <w:rsid w:val="00D132A6"/>
    <w:rsid w:val="00D14CB5"/>
    <w:rsid w:val="00D16267"/>
    <w:rsid w:val="00D25A6E"/>
    <w:rsid w:val="00D3017C"/>
    <w:rsid w:val="00D36ADC"/>
    <w:rsid w:val="00D36C02"/>
    <w:rsid w:val="00D37225"/>
    <w:rsid w:val="00D37E73"/>
    <w:rsid w:val="00D4151C"/>
    <w:rsid w:val="00D428D4"/>
    <w:rsid w:val="00D46279"/>
    <w:rsid w:val="00D46FBE"/>
    <w:rsid w:val="00D50A37"/>
    <w:rsid w:val="00D524EE"/>
    <w:rsid w:val="00D528D9"/>
    <w:rsid w:val="00D54C2A"/>
    <w:rsid w:val="00D553D0"/>
    <w:rsid w:val="00D60973"/>
    <w:rsid w:val="00D6256A"/>
    <w:rsid w:val="00D62EA2"/>
    <w:rsid w:val="00D62FA4"/>
    <w:rsid w:val="00D64400"/>
    <w:rsid w:val="00D64513"/>
    <w:rsid w:val="00D64F3A"/>
    <w:rsid w:val="00D67268"/>
    <w:rsid w:val="00D677C8"/>
    <w:rsid w:val="00D67BB0"/>
    <w:rsid w:val="00D727A1"/>
    <w:rsid w:val="00D742FB"/>
    <w:rsid w:val="00D775D6"/>
    <w:rsid w:val="00D80789"/>
    <w:rsid w:val="00D80D9A"/>
    <w:rsid w:val="00D87F92"/>
    <w:rsid w:val="00D92400"/>
    <w:rsid w:val="00D94BE9"/>
    <w:rsid w:val="00DA08B1"/>
    <w:rsid w:val="00DA1DDF"/>
    <w:rsid w:val="00DA2AE5"/>
    <w:rsid w:val="00DA3DEE"/>
    <w:rsid w:val="00DA453A"/>
    <w:rsid w:val="00DA4931"/>
    <w:rsid w:val="00DA4E2A"/>
    <w:rsid w:val="00DB1A0B"/>
    <w:rsid w:val="00DB21F6"/>
    <w:rsid w:val="00DB5CD9"/>
    <w:rsid w:val="00DB5FD5"/>
    <w:rsid w:val="00DB6CC7"/>
    <w:rsid w:val="00DC016D"/>
    <w:rsid w:val="00DC6091"/>
    <w:rsid w:val="00DD22D4"/>
    <w:rsid w:val="00DD3276"/>
    <w:rsid w:val="00DD38DB"/>
    <w:rsid w:val="00DD439E"/>
    <w:rsid w:val="00DD451A"/>
    <w:rsid w:val="00DD53BF"/>
    <w:rsid w:val="00DD7673"/>
    <w:rsid w:val="00DE00FF"/>
    <w:rsid w:val="00DE0CC9"/>
    <w:rsid w:val="00DE172D"/>
    <w:rsid w:val="00DE1A12"/>
    <w:rsid w:val="00DE27E0"/>
    <w:rsid w:val="00DE3189"/>
    <w:rsid w:val="00DE4A99"/>
    <w:rsid w:val="00DE76DA"/>
    <w:rsid w:val="00DE7F01"/>
    <w:rsid w:val="00DE7FC9"/>
    <w:rsid w:val="00DF05B5"/>
    <w:rsid w:val="00DF05C9"/>
    <w:rsid w:val="00DF1E1A"/>
    <w:rsid w:val="00DF34BD"/>
    <w:rsid w:val="00DF5320"/>
    <w:rsid w:val="00DF7149"/>
    <w:rsid w:val="00E00262"/>
    <w:rsid w:val="00E005C1"/>
    <w:rsid w:val="00E00DED"/>
    <w:rsid w:val="00E0432F"/>
    <w:rsid w:val="00E112CF"/>
    <w:rsid w:val="00E12C90"/>
    <w:rsid w:val="00E13BEF"/>
    <w:rsid w:val="00E143B2"/>
    <w:rsid w:val="00E1525E"/>
    <w:rsid w:val="00E156CC"/>
    <w:rsid w:val="00E27E73"/>
    <w:rsid w:val="00E30621"/>
    <w:rsid w:val="00E324EA"/>
    <w:rsid w:val="00E33DB5"/>
    <w:rsid w:val="00E352D3"/>
    <w:rsid w:val="00E36511"/>
    <w:rsid w:val="00E42438"/>
    <w:rsid w:val="00E436AB"/>
    <w:rsid w:val="00E541BC"/>
    <w:rsid w:val="00E54AA6"/>
    <w:rsid w:val="00E60E33"/>
    <w:rsid w:val="00E625B5"/>
    <w:rsid w:val="00E6616D"/>
    <w:rsid w:val="00E66BB2"/>
    <w:rsid w:val="00E67A7F"/>
    <w:rsid w:val="00E67BE3"/>
    <w:rsid w:val="00E70860"/>
    <w:rsid w:val="00E73358"/>
    <w:rsid w:val="00E7373C"/>
    <w:rsid w:val="00E73D47"/>
    <w:rsid w:val="00E74A17"/>
    <w:rsid w:val="00E752F0"/>
    <w:rsid w:val="00E75F38"/>
    <w:rsid w:val="00E8081F"/>
    <w:rsid w:val="00E81A87"/>
    <w:rsid w:val="00E82465"/>
    <w:rsid w:val="00E8328A"/>
    <w:rsid w:val="00E87CCD"/>
    <w:rsid w:val="00E93B1D"/>
    <w:rsid w:val="00EA13A1"/>
    <w:rsid w:val="00EA31D4"/>
    <w:rsid w:val="00EA767A"/>
    <w:rsid w:val="00EB0667"/>
    <w:rsid w:val="00EB1358"/>
    <w:rsid w:val="00EB2E83"/>
    <w:rsid w:val="00EC3B39"/>
    <w:rsid w:val="00EC66C1"/>
    <w:rsid w:val="00EC6C1C"/>
    <w:rsid w:val="00EC7189"/>
    <w:rsid w:val="00EC7538"/>
    <w:rsid w:val="00ED1B5F"/>
    <w:rsid w:val="00ED287E"/>
    <w:rsid w:val="00EE57C0"/>
    <w:rsid w:val="00EE6124"/>
    <w:rsid w:val="00EE6740"/>
    <w:rsid w:val="00EE77E9"/>
    <w:rsid w:val="00EE7FDE"/>
    <w:rsid w:val="00EF1D25"/>
    <w:rsid w:val="00EF4DD3"/>
    <w:rsid w:val="00EF67CD"/>
    <w:rsid w:val="00F02C0F"/>
    <w:rsid w:val="00F1313F"/>
    <w:rsid w:val="00F2087F"/>
    <w:rsid w:val="00F210ED"/>
    <w:rsid w:val="00F24751"/>
    <w:rsid w:val="00F30ED7"/>
    <w:rsid w:val="00F35EBF"/>
    <w:rsid w:val="00F368D1"/>
    <w:rsid w:val="00F370E9"/>
    <w:rsid w:val="00F37FB0"/>
    <w:rsid w:val="00F431CD"/>
    <w:rsid w:val="00F434F6"/>
    <w:rsid w:val="00F5195D"/>
    <w:rsid w:val="00F53294"/>
    <w:rsid w:val="00F55830"/>
    <w:rsid w:val="00F56493"/>
    <w:rsid w:val="00F61E0F"/>
    <w:rsid w:val="00F63980"/>
    <w:rsid w:val="00F64A77"/>
    <w:rsid w:val="00F66235"/>
    <w:rsid w:val="00F70B81"/>
    <w:rsid w:val="00F72314"/>
    <w:rsid w:val="00F74968"/>
    <w:rsid w:val="00F76280"/>
    <w:rsid w:val="00F7715C"/>
    <w:rsid w:val="00F807F2"/>
    <w:rsid w:val="00F809E6"/>
    <w:rsid w:val="00F811DE"/>
    <w:rsid w:val="00F82187"/>
    <w:rsid w:val="00F852B8"/>
    <w:rsid w:val="00F87D97"/>
    <w:rsid w:val="00F87FA1"/>
    <w:rsid w:val="00F91C5B"/>
    <w:rsid w:val="00F91F09"/>
    <w:rsid w:val="00F94AAA"/>
    <w:rsid w:val="00F962E7"/>
    <w:rsid w:val="00F9680C"/>
    <w:rsid w:val="00FA05A8"/>
    <w:rsid w:val="00FA6C9E"/>
    <w:rsid w:val="00FB0FD2"/>
    <w:rsid w:val="00FB20F1"/>
    <w:rsid w:val="00FB440F"/>
    <w:rsid w:val="00FB4FDE"/>
    <w:rsid w:val="00FB7791"/>
    <w:rsid w:val="00FC459B"/>
    <w:rsid w:val="00FC56F5"/>
    <w:rsid w:val="00FC5EB6"/>
    <w:rsid w:val="00FC5FF4"/>
    <w:rsid w:val="00FC63A5"/>
    <w:rsid w:val="00FD12C1"/>
    <w:rsid w:val="00FD6356"/>
    <w:rsid w:val="00FD6DB9"/>
    <w:rsid w:val="00FD70DD"/>
    <w:rsid w:val="00FE05C1"/>
    <w:rsid w:val="00FE1D19"/>
    <w:rsid w:val="00FE28B5"/>
    <w:rsid w:val="00FE2AE1"/>
    <w:rsid w:val="00FE75DC"/>
    <w:rsid w:val="00FF1116"/>
    <w:rsid w:val="00FF130A"/>
    <w:rsid w:val="00FF186C"/>
    <w:rsid w:val="00FF42C4"/>
    <w:rsid w:val="00FF6221"/>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D8E552"/>
  <w15:chartTrackingRefBased/>
  <w15:docId w15:val="{3D764EA2-E1F2-4714-BF09-2961544D1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vi-VN" w:eastAsia="vi-V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DF1"/>
    <w:rPr>
      <w:rFonts w:ascii="Times New Roman" w:eastAsia="Times New Roman" w:hAnsi="Times New Roman"/>
      <w:sz w:val="24"/>
      <w:szCs w:val="24"/>
      <w:lang w:val="en-US" w:eastAsia="en-US"/>
    </w:rPr>
  </w:style>
  <w:style w:type="paragraph" w:styleId="Heading1">
    <w:name w:val="heading 1"/>
    <w:basedOn w:val="Normal"/>
    <w:next w:val="Normal"/>
    <w:link w:val="Heading1Char"/>
    <w:uiPriority w:val="9"/>
    <w:qFormat/>
    <w:rsid w:val="00973ABE"/>
    <w:pPr>
      <w:keepNext/>
      <w:numPr>
        <w:numId w:val="9"/>
      </w:numPr>
      <w:spacing w:before="120" w:after="120" w:line="360" w:lineRule="auto"/>
      <w:jc w:val="center"/>
      <w:outlineLvl w:val="0"/>
    </w:pPr>
    <w:rPr>
      <w:b/>
      <w:caps/>
      <w:sz w:val="28"/>
      <w:lang w:val="x-none" w:eastAsia="x-none"/>
    </w:rPr>
  </w:style>
  <w:style w:type="paragraph" w:styleId="Heading2">
    <w:name w:val="heading 2"/>
    <w:basedOn w:val="Normal"/>
    <w:next w:val="Normal"/>
    <w:link w:val="Heading2Char"/>
    <w:uiPriority w:val="9"/>
    <w:qFormat/>
    <w:rsid w:val="00973ABE"/>
    <w:pPr>
      <w:keepNext/>
      <w:numPr>
        <w:ilvl w:val="1"/>
        <w:numId w:val="9"/>
      </w:numPr>
      <w:spacing w:before="120" w:after="120" w:line="360" w:lineRule="auto"/>
      <w:outlineLvl w:val="1"/>
    </w:pPr>
    <w:rPr>
      <w:b/>
      <w:sz w:val="26"/>
      <w:lang w:val="x-none" w:eastAsia="x-none"/>
    </w:rPr>
  </w:style>
  <w:style w:type="paragraph" w:styleId="Heading3">
    <w:name w:val="heading 3"/>
    <w:basedOn w:val="Normal"/>
    <w:next w:val="Normal"/>
    <w:link w:val="Heading3Char"/>
    <w:uiPriority w:val="9"/>
    <w:qFormat/>
    <w:rsid w:val="00973ABE"/>
    <w:pPr>
      <w:keepNext/>
      <w:keepLines/>
      <w:numPr>
        <w:ilvl w:val="2"/>
        <w:numId w:val="9"/>
      </w:numPr>
      <w:spacing w:before="120" w:after="120" w:line="360" w:lineRule="auto"/>
      <w:outlineLvl w:val="2"/>
    </w:pPr>
    <w:rPr>
      <w:rFonts w:eastAsia="SimSun"/>
      <w:b/>
      <w:bCs/>
      <w:sz w:val="26"/>
      <w:lang w:val="x-none" w:eastAsia="x-none"/>
    </w:rPr>
  </w:style>
  <w:style w:type="paragraph" w:styleId="Heading4">
    <w:name w:val="heading 4"/>
    <w:basedOn w:val="Normal"/>
    <w:next w:val="Normal"/>
    <w:link w:val="Heading4Char"/>
    <w:uiPriority w:val="9"/>
    <w:qFormat/>
    <w:rsid w:val="00F82187"/>
    <w:pPr>
      <w:keepNext/>
      <w:keepLines/>
      <w:numPr>
        <w:ilvl w:val="3"/>
        <w:numId w:val="9"/>
      </w:numPr>
      <w:spacing w:before="120" w:after="120" w:line="360" w:lineRule="auto"/>
      <w:ind w:left="862" w:hanging="862"/>
      <w:outlineLvl w:val="3"/>
    </w:pPr>
    <w:rPr>
      <w:rFonts w:eastAsia="SimSun"/>
      <w:bCs/>
      <w:i/>
      <w:iCs/>
      <w:color w:val="000000" w:themeColor="text1"/>
      <w:sz w:val="26"/>
      <w:lang w:val="x-none" w:eastAsia="x-none"/>
    </w:rPr>
  </w:style>
  <w:style w:type="paragraph" w:styleId="Heading5">
    <w:name w:val="heading 5"/>
    <w:basedOn w:val="Normal"/>
    <w:next w:val="Normal"/>
    <w:link w:val="Heading5Char"/>
    <w:uiPriority w:val="9"/>
    <w:qFormat/>
    <w:rsid w:val="00D67BB0"/>
    <w:pPr>
      <w:keepNext/>
      <w:keepLines/>
      <w:numPr>
        <w:ilvl w:val="4"/>
        <w:numId w:val="9"/>
      </w:numPr>
      <w:spacing w:before="200"/>
      <w:outlineLvl w:val="4"/>
    </w:pPr>
    <w:rPr>
      <w:rFonts w:ascii="Cambria" w:eastAsia="SimSun" w:hAnsi="Cambria"/>
      <w:color w:val="243F60"/>
      <w:lang w:val="x-none" w:eastAsia="x-none"/>
    </w:rPr>
  </w:style>
  <w:style w:type="paragraph" w:styleId="Heading6">
    <w:name w:val="heading 6"/>
    <w:basedOn w:val="Normal"/>
    <w:next w:val="Normal"/>
    <w:link w:val="Heading6Char"/>
    <w:uiPriority w:val="9"/>
    <w:qFormat/>
    <w:rsid w:val="00D67BB0"/>
    <w:pPr>
      <w:keepNext/>
      <w:keepLines/>
      <w:numPr>
        <w:ilvl w:val="5"/>
        <w:numId w:val="9"/>
      </w:numPr>
      <w:spacing w:before="200"/>
      <w:outlineLvl w:val="5"/>
    </w:pPr>
    <w:rPr>
      <w:rFonts w:ascii="Cambria" w:eastAsia="SimSun" w:hAnsi="Cambria"/>
      <w:i/>
      <w:iCs/>
      <w:color w:val="243F60"/>
      <w:lang w:val="x-none" w:eastAsia="x-none"/>
    </w:rPr>
  </w:style>
  <w:style w:type="paragraph" w:styleId="Heading7">
    <w:name w:val="heading 7"/>
    <w:basedOn w:val="Normal"/>
    <w:next w:val="Normal"/>
    <w:link w:val="Heading7Char"/>
    <w:uiPriority w:val="9"/>
    <w:qFormat/>
    <w:rsid w:val="00D67BB0"/>
    <w:pPr>
      <w:keepNext/>
      <w:keepLines/>
      <w:numPr>
        <w:ilvl w:val="6"/>
        <w:numId w:val="9"/>
      </w:numPr>
      <w:spacing w:before="200"/>
      <w:outlineLvl w:val="6"/>
    </w:pPr>
    <w:rPr>
      <w:rFonts w:ascii="Cambria" w:eastAsia="SimSun" w:hAnsi="Cambria"/>
      <w:i/>
      <w:iCs/>
      <w:color w:val="404040"/>
      <w:lang w:val="x-none" w:eastAsia="x-none"/>
    </w:rPr>
  </w:style>
  <w:style w:type="paragraph" w:styleId="Heading8">
    <w:name w:val="heading 8"/>
    <w:basedOn w:val="Normal"/>
    <w:next w:val="Normal"/>
    <w:link w:val="Heading8Char"/>
    <w:uiPriority w:val="9"/>
    <w:qFormat/>
    <w:rsid w:val="00D67BB0"/>
    <w:pPr>
      <w:keepNext/>
      <w:keepLines/>
      <w:numPr>
        <w:ilvl w:val="7"/>
        <w:numId w:val="9"/>
      </w:numPr>
      <w:spacing w:before="200"/>
      <w:outlineLvl w:val="7"/>
    </w:pPr>
    <w:rPr>
      <w:rFonts w:ascii="Cambria" w:eastAsia="SimSun" w:hAnsi="Cambria"/>
      <w:color w:val="404040"/>
      <w:sz w:val="20"/>
      <w:szCs w:val="20"/>
      <w:lang w:val="x-none" w:eastAsia="x-none"/>
    </w:rPr>
  </w:style>
  <w:style w:type="paragraph" w:styleId="Heading9">
    <w:name w:val="heading 9"/>
    <w:basedOn w:val="Normal"/>
    <w:next w:val="Normal"/>
    <w:link w:val="Heading9Char"/>
    <w:uiPriority w:val="9"/>
    <w:qFormat/>
    <w:rsid w:val="00D67BB0"/>
    <w:pPr>
      <w:keepNext/>
      <w:keepLines/>
      <w:numPr>
        <w:ilvl w:val="8"/>
        <w:numId w:val="9"/>
      </w:numPr>
      <w:spacing w:before="200"/>
      <w:outlineLvl w:val="8"/>
    </w:pPr>
    <w:rPr>
      <w:rFonts w:ascii="Cambria" w:eastAsia="SimSun"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73ABE"/>
    <w:rPr>
      <w:rFonts w:ascii="Times New Roman" w:eastAsia="Times New Roman" w:hAnsi="Times New Roman"/>
      <w:b/>
      <w:caps/>
      <w:sz w:val="28"/>
      <w:szCs w:val="24"/>
      <w:lang w:val="x-none" w:eastAsia="x-none"/>
    </w:rPr>
  </w:style>
  <w:style w:type="character" w:customStyle="1" w:styleId="Heading2Char">
    <w:name w:val="Heading 2 Char"/>
    <w:link w:val="Heading2"/>
    <w:uiPriority w:val="9"/>
    <w:rsid w:val="00973ABE"/>
    <w:rPr>
      <w:rFonts w:ascii="Times New Roman" w:eastAsia="Times New Roman" w:hAnsi="Times New Roman"/>
      <w:b/>
      <w:sz w:val="26"/>
      <w:szCs w:val="24"/>
      <w:lang w:val="x-none" w:eastAsia="x-none"/>
    </w:rPr>
  </w:style>
  <w:style w:type="paragraph" w:styleId="BodyTextIndent">
    <w:name w:val="Body Text Indent"/>
    <w:basedOn w:val="Normal"/>
    <w:link w:val="BodyTextIndentChar"/>
    <w:rsid w:val="00A92A3E"/>
    <w:pPr>
      <w:ind w:firstLine="720"/>
    </w:pPr>
    <w:rPr>
      <w:lang w:val="x-none" w:eastAsia="x-none"/>
    </w:rPr>
  </w:style>
  <w:style w:type="character" w:customStyle="1" w:styleId="BodyTextIndentChar">
    <w:name w:val="Body Text Indent Char"/>
    <w:link w:val="BodyTextIndent"/>
    <w:rsid w:val="00A92A3E"/>
    <w:rPr>
      <w:rFonts w:ascii="Times New Roman" w:eastAsia="Times New Roman" w:hAnsi="Times New Roman" w:cs="Times New Roman"/>
      <w:sz w:val="24"/>
      <w:szCs w:val="24"/>
    </w:rPr>
  </w:style>
  <w:style w:type="paragraph" w:styleId="Footer">
    <w:name w:val="footer"/>
    <w:basedOn w:val="Normal"/>
    <w:link w:val="FooterChar"/>
    <w:uiPriority w:val="99"/>
    <w:qFormat/>
    <w:rsid w:val="00A92A3E"/>
    <w:pPr>
      <w:tabs>
        <w:tab w:val="center" w:pos="4320"/>
        <w:tab w:val="right" w:pos="8640"/>
      </w:tabs>
    </w:pPr>
    <w:rPr>
      <w:lang w:val="x-none" w:eastAsia="x-none"/>
    </w:rPr>
  </w:style>
  <w:style w:type="character" w:customStyle="1" w:styleId="FooterChar">
    <w:name w:val="Footer Char"/>
    <w:link w:val="Footer"/>
    <w:uiPriority w:val="99"/>
    <w:rsid w:val="00A92A3E"/>
    <w:rPr>
      <w:rFonts w:ascii="Times New Roman" w:eastAsia="Times New Roman" w:hAnsi="Times New Roman" w:cs="Times New Roman"/>
      <w:sz w:val="24"/>
      <w:szCs w:val="24"/>
    </w:rPr>
  </w:style>
  <w:style w:type="character" w:styleId="PageNumber">
    <w:name w:val="page number"/>
    <w:basedOn w:val="DefaultParagraphFont"/>
    <w:rsid w:val="00A92A3E"/>
  </w:style>
  <w:style w:type="paragraph" w:styleId="ListParagraph">
    <w:name w:val="List Paragraph"/>
    <w:basedOn w:val="Normal"/>
    <w:uiPriority w:val="34"/>
    <w:qFormat/>
    <w:rsid w:val="00D67BB0"/>
    <w:pPr>
      <w:ind w:left="720"/>
      <w:contextualSpacing/>
    </w:pPr>
  </w:style>
  <w:style w:type="character" w:customStyle="1" w:styleId="Heading3Char">
    <w:name w:val="Heading 3 Char"/>
    <w:link w:val="Heading3"/>
    <w:uiPriority w:val="9"/>
    <w:rsid w:val="00973ABE"/>
    <w:rPr>
      <w:rFonts w:ascii="Times New Roman" w:eastAsia="SimSun" w:hAnsi="Times New Roman"/>
      <w:b/>
      <w:bCs/>
      <w:sz w:val="26"/>
      <w:szCs w:val="24"/>
      <w:lang w:val="x-none" w:eastAsia="x-none"/>
    </w:rPr>
  </w:style>
  <w:style w:type="character" w:customStyle="1" w:styleId="Heading4Char">
    <w:name w:val="Heading 4 Char"/>
    <w:link w:val="Heading4"/>
    <w:uiPriority w:val="9"/>
    <w:rsid w:val="00F82187"/>
    <w:rPr>
      <w:rFonts w:ascii="Times New Roman" w:eastAsia="SimSun" w:hAnsi="Times New Roman"/>
      <w:bCs/>
      <w:i/>
      <w:iCs/>
      <w:color w:val="000000" w:themeColor="text1"/>
      <w:sz w:val="26"/>
      <w:szCs w:val="24"/>
      <w:lang w:val="x-none" w:eastAsia="x-none"/>
    </w:rPr>
  </w:style>
  <w:style w:type="character" w:customStyle="1" w:styleId="Heading5Char">
    <w:name w:val="Heading 5 Char"/>
    <w:link w:val="Heading5"/>
    <w:uiPriority w:val="9"/>
    <w:rsid w:val="00D67BB0"/>
    <w:rPr>
      <w:rFonts w:ascii="Cambria" w:eastAsia="SimSun" w:hAnsi="Cambria"/>
      <w:color w:val="243F60"/>
      <w:sz w:val="24"/>
      <w:szCs w:val="24"/>
      <w:lang w:val="x-none" w:eastAsia="x-none"/>
    </w:rPr>
  </w:style>
  <w:style w:type="character" w:customStyle="1" w:styleId="Heading6Char">
    <w:name w:val="Heading 6 Char"/>
    <w:link w:val="Heading6"/>
    <w:uiPriority w:val="9"/>
    <w:rsid w:val="00D67BB0"/>
    <w:rPr>
      <w:rFonts w:ascii="Cambria" w:eastAsia="SimSun" w:hAnsi="Cambria"/>
      <w:i/>
      <w:iCs/>
      <w:color w:val="243F60"/>
      <w:sz w:val="24"/>
      <w:szCs w:val="24"/>
      <w:lang w:val="x-none" w:eastAsia="x-none"/>
    </w:rPr>
  </w:style>
  <w:style w:type="character" w:customStyle="1" w:styleId="Heading7Char">
    <w:name w:val="Heading 7 Char"/>
    <w:link w:val="Heading7"/>
    <w:uiPriority w:val="9"/>
    <w:rsid w:val="00D67BB0"/>
    <w:rPr>
      <w:rFonts w:ascii="Cambria" w:eastAsia="SimSun" w:hAnsi="Cambria"/>
      <w:i/>
      <w:iCs/>
      <w:color w:val="404040"/>
      <w:sz w:val="24"/>
      <w:szCs w:val="24"/>
      <w:lang w:val="x-none" w:eastAsia="x-none"/>
    </w:rPr>
  </w:style>
  <w:style w:type="character" w:customStyle="1" w:styleId="Heading8Char">
    <w:name w:val="Heading 8 Char"/>
    <w:link w:val="Heading8"/>
    <w:uiPriority w:val="9"/>
    <w:rsid w:val="00D67BB0"/>
    <w:rPr>
      <w:rFonts w:ascii="Cambria" w:eastAsia="SimSun" w:hAnsi="Cambria"/>
      <w:color w:val="404040"/>
      <w:lang w:val="x-none" w:eastAsia="x-none"/>
    </w:rPr>
  </w:style>
  <w:style w:type="character" w:customStyle="1" w:styleId="Heading9Char">
    <w:name w:val="Heading 9 Char"/>
    <w:link w:val="Heading9"/>
    <w:uiPriority w:val="9"/>
    <w:rsid w:val="00D67BB0"/>
    <w:rPr>
      <w:rFonts w:ascii="Cambria" w:eastAsia="SimSun" w:hAnsi="Cambria"/>
      <w:i/>
      <w:iCs/>
      <w:color w:val="404040"/>
      <w:lang w:val="x-none" w:eastAsia="x-none"/>
    </w:rPr>
  </w:style>
  <w:style w:type="table" w:styleId="TableGrid">
    <w:name w:val="Table Grid"/>
    <w:basedOn w:val="TableNormal"/>
    <w:uiPriority w:val="39"/>
    <w:rsid w:val="006C64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rsid w:val="00254BD7"/>
    <w:pPr>
      <w:tabs>
        <w:tab w:val="center" w:pos="4320"/>
        <w:tab w:val="right" w:pos="8640"/>
      </w:tabs>
    </w:pPr>
  </w:style>
  <w:style w:type="paragraph" w:styleId="DocumentMap">
    <w:name w:val="Document Map"/>
    <w:basedOn w:val="Normal"/>
    <w:link w:val="DocumentMapChar"/>
    <w:uiPriority w:val="99"/>
    <w:semiHidden/>
    <w:unhideWhenUsed/>
    <w:rsid w:val="00E00262"/>
    <w:rPr>
      <w:rFonts w:ascii="Tahoma" w:hAnsi="Tahoma"/>
      <w:sz w:val="16"/>
      <w:szCs w:val="16"/>
      <w:lang w:val="x-none"/>
    </w:rPr>
  </w:style>
  <w:style w:type="character" w:customStyle="1" w:styleId="DocumentMapChar">
    <w:name w:val="Document Map Char"/>
    <w:link w:val="DocumentMap"/>
    <w:uiPriority w:val="99"/>
    <w:semiHidden/>
    <w:rsid w:val="00E00262"/>
    <w:rPr>
      <w:rFonts w:ascii="Tahoma" w:eastAsia="Times New Roman" w:hAnsi="Tahoma" w:cs="Tahoma"/>
      <w:sz w:val="16"/>
      <w:szCs w:val="16"/>
      <w:lang w:eastAsia="en-US"/>
    </w:rPr>
  </w:style>
  <w:style w:type="paragraph" w:customStyle="1" w:styleId="Heading10">
    <w:name w:val="Heading 1_0"/>
    <w:basedOn w:val="Normal"/>
    <w:next w:val="Normal0"/>
    <w:link w:val="Heading1Char0"/>
    <w:rsid w:val="00A92A3E"/>
    <w:pPr>
      <w:keepNext/>
      <w:numPr>
        <w:numId w:val="1"/>
      </w:numPr>
      <w:jc w:val="center"/>
      <w:outlineLvl w:val="0"/>
    </w:pPr>
    <w:rPr>
      <w:b/>
      <w:sz w:val="28"/>
    </w:rPr>
  </w:style>
  <w:style w:type="paragraph" w:customStyle="1" w:styleId="Normal0">
    <w:name w:val="Normal_0"/>
    <w:qFormat/>
    <w:rsid w:val="00A92A3E"/>
    <w:rPr>
      <w:rFonts w:ascii="Times New Roman" w:eastAsia="Times New Roman" w:hAnsi="Times New Roman"/>
      <w:sz w:val="24"/>
      <w:szCs w:val="24"/>
      <w:lang w:val="en-US" w:eastAsia="en-US"/>
    </w:rPr>
  </w:style>
  <w:style w:type="character" w:customStyle="1" w:styleId="Heading1Char0">
    <w:name w:val="Heading 1 Char_0"/>
    <w:link w:val="Heading10"/>
    <w:rsid w:val="00A92A3E"/>
    <w:rPr>
      <w:rFonts w:ascii="Times New Roman" w:eastAsia="Times New Roman" w:hAnsi="Times New Roman"/>
      <w:b/>
      <w:sz w:val="28"/>
      <w:szCs w:val="24"/>
      <w:lang w:val="en-US" w:eastAsia="en-US"/>
    </w:rPr>
  </w:style>
  <w:style w:type="paragraph" w:customStyle="1" w:styleId="Heading20">
    <w:name w:val="Heading 2_0"/>
    <w:basedOn w:val="Normal"/>
    <w:next w:val="Normal0"/>
    <w:link w:val="Heading2Char0"/>
    <w:rsid w:val="00A92A3E"/>
    <w:pPr>
      <w:keepNext/>
      <w:numPr>
        <w:ilvl w:val="1"/>
        <w:numId w:val="1"/>
      </w:numPr>
      <w:jc w:val="center"/>
      <w:outlineLvl w:val="1"/>
    </w:pPr>
    <w:rPr>
      <w:b/>
      <w:sz w:val="40"/>
    </w:rPr>
  </w:style>
  <w:style w:type="character" w:customStyle="1" w:styleId="Heading2Char0">
    <w:name w:val="Heading 2 Char_0"/>
    <w:link w:val="Heading20"/>
    <w:rsid w:val="00A92A3E"/>
    <w:rPr>
      <w:rFonts w:ascii="Times New Roman" w:eastAsia="Times New Roman" w:hAnsi="Times New Roman"/>
      <w:b/>
      <w:sz w:val="40"/>
      <w:szCs w:val="24"/>
      <w:lang w:val="en-US" w:eastAsia="en-US"/>
    </w:rPr>
  </w:style>
  <w:style w:type="paragraph" w:customStyle="1" w:styleId="Heading30">
    <w:name w:val="Heading 3_0"/>
    <w:basedOn w:val="Normal"/>
    <w:next w:val="Normal0"/>
    <w:link w:val="Heading3Char0"/>
    <w:uiPriority w:val="9"/>
    <w:rsid w:val="007E1507"/>
    <w:pPr>
      <w:keepNext/>
      <w:keepLines/>
      <w:numPr>
        <w:ilvl w:val="2"/>
        <w:numId w:val="1"/>
      </w:numPr>
      <w:spacing w:before="200"/>
      <w:outlineLvl w:val="2"/>
    </w:pPr>
    <w:rPr>
      <w:rFonts w:eastAsia="SimSun"/>
      <w:b/>
      <w:bCs/>
      <w:sz w:val="26"/>
    </w:rPr>
  </w:style>
  <w:style w:type="character" w:customStyle="1" w:styleId="Heading3Char0">
    <w:name w:val="Heading 3 Char_0"/>
    <w:link w:val="Heading30"/>
    <w:uiPriority w:val="9"/>
    <w:rsid w:val="007E1507"/>
    <w:rPr>
      <w:rFonts w:ascii="Times New Roman" w:eastAsia="SimSun" w:hAnsi="Times New Roman"/>
      <w:b/>
      <w:bCs/>
      <w:sz w:val="26"/>
      <w:szCs w:val="24"/>
      <w:lang w:val="en-US" w:eastAsia="en-US"/>
    </w:rPr>
  </w:style>
  <w:style w:type="paragraph" w:customStyle="1" w:styleId="Heading40">
    <w:name w:val="Heading 4_0"/>
    <w:basedOn w:val="Normal"/>
    <w:next w:val="Normal0"/>
    <w:link w:val="Heading4Char0"/>
    <w:uiPriority w:val="9"/>
    <w:qFormat/>
    <w:rsid w:val="00D67BB0"/>
    <w:pPr>
      <w:keepNext/>
      <w:keepLines/>
      <w:numPr>
        <w:ilvl w:val="3"/>
        <w:numId w:val="1"/>
      </w:numPr>
      <w:spacing w:before="200"/>
      <w:outlineLvl w:val="3"/>
    </w:pPr>
    <w:rPr>
      <w:rFonts w:ascii="Cambria" w:eastAsia="SimSun" w:hAnsi="Cambria"/>
      <w:b/>
      <w:bCs/>
      <w:i/>
      <w:iCs/>
      <w:color w:val="4F81BD"/>
    </w:rPr>
  </w:style>
  <w:style w:type="character" w:customStyle="1" w:styleId="Heading4Char0">
    <w:name w:val="Heading 4 Char_0"/>
    <w:link w:val="Heading40"/>
    <w:uiPriority w:val="9"/>
    <w:rsid w:val="00D67BB0"/>
    <w:rPr>
      <w:rFonts w:ascii="Cambria" w:eastAsia="SimSun" w:hAnsi="Cambria"/>
      <w:b/>
      <w:bCs/>
      <w:i/>
      <w:iCs/>
      <w:color w:val="4F81BD"/>
      <w:sz w:val="24"/>
      <w:szCs w:val="24"/>
      <w:lang w:val="en-US" w:eastAsia="en-US"/>
    </w:rPr>
  </w:style>
  <w:style w:type="paragraph" w:customStyle="1" w:styleId="Heading50">
    <w:name w:val="Heading 5_0"/>
    <w:basedOn w:val="Normal"/>
    <w:next w:val="Normal0"/>
    <w:link w:val="Heading5Char0"/>
    <w:uiPriority w:val="9"/>
    <w:qFormat/>
    <w:rsid w:val="00D67BB0"/>
    <w:pPr>
      <w:keepNext/>
      <w:keepLines/>
      <w:numPr>
        <w:ilvl w:val="4"/>
        <w:numId w:val="1"/>
      </w:numPr>
      <w:spacing w:before="200"/>
      <w:outlineLvl w:val="4"/>
    </w:pPr>
    <w:rPr>
      <w:rFonts w:ascii="Cambria" w:eastAsia="SimSun" w:hAnsi="Cambria"/>
      <w:color w:val="243F60"/>
    </w:rPr>
  </w:style>
  <w:style w:type="character" w:customStyle="1" w:styleId="Heading5Char0">
    <w:name w:val="Heading 5 Char_0"/>
    <w:link w:val="Heading50"/>
    <w:uiPriority w:val="9"/>
    <w:rsid w:val="00D67BB0"/>
    <w:rPr>
      <w:rFonts w:ascii="Cambria" w:eastAsia="SimSun" w:hAnsi="Cambria"/>
      <w:color w:val="243F60"/>
      <w:sz w:val="24"/>
      <w:szCs w:val="24"/>
      <w:lang w:val="en-US" w:eastAsia="en-US"/>
    </w:rPr>
  </w:style>
  <w:style w:type="paragraph" w:customStyle="1" w:styleId="Heading60">
    <w:name w:val="Heading 6_0"/>
    <w:basedOn w:val="Normal"/>
    <w:next w:val="Normal0"/>
    <w:link w:val="Heading6Char0"/>
    <w:uiPriority w:val="9"/>
    <w:qFormat/>
    <w:rsid w:val="00D67BB0"/>
    <w:pPr>
      <w:keepNext/>
      <w:keepLines/>
      <w:numPr>
        <w:ilvl w:val="5"/>
        <w:numId w:val="1"/>
      </w:numPr>
      <w:spacing w:before="200"/>
      <w:outlineLvl w:val="5"/>
    </w:pPr>
    <w:rPr>
      <w:rFonts w:ascii="Cambria" w:eastAsia="SimSun" w:hAnsi="Cambria"/>
      <w:i/>
      <w:iCs/>
      <w:color w:val="243F60"/>
    </w:rPr>
  </w:style>
  <w:style w:type="character" w:customStyle="1" w:styleId="Heading6Char0">
    <w:name w:val="Heading 6 Char_0"/>
    <w:link w:val="Heading60"/>
    <w:uiPriority w:val="9"/>
    <w:rsid w:val="00D67BB0"/>
    <w:rPr>
      <w:rFonts w:ascii="Cambria" w:eastAsia="SimSun" w:hAnsi="Cambria"/>
      <w:i/>
      <w:iCs/>
      <w:color w:val="243F60"/>
      <w:sz w:val="24"/>
      <w:szCs w:val="24"/>
      <w:lang w:val="en-US" w:eastAsia="en-US"/>
    </w:rPr>
  </w:style>
  <w:style w:type="paragraph" w:customStyle="1" w:styleId="Heading70">
    <w:name w:val="Heading 7_0"/>
    <w:basedOn w:val="Normal"/>
    <w:next w:val="Normal0"/>
    <w:link w:val="Heading7Char0"/>
    <w:uiPriority w:val="9"/>
    <w:qFormat/>
    <w:rsid w:val="00D67BB0"/>
    <w:pPr>
      <w:keepNext/>
      <w:keepLines/>
      <w:numPr>
        <w:ilvl w:val="6"/>
        <w:numId w:val="1"/>
      </w:numPr>
      <w:spacing w:before="200"/>
      <w:outlineLvl w:val="6"/>
    </w:pPr>
    <w:rPr>
      <w:rFonts w:ascii="Cambria" w:eastAsia="SimSun" w:hAnsi="Cambria"/>
      <w:i/>
      <w:iCs/>
      <w:color w:val="404040"/>
    </w:rPr>
  </w:style>
  <w:style w:type="character" w:customStyle="1" w:styleId="Heading7Char0">
    <w:name w:val="Heading 7 Char_0"/>
    <w:link w:val="Heading70"/>
    <w:uiPriority w:val="9"/>
    <w:rsid w:val="00D67BB0"/>
    <w:rPr>
      <w:rFonts w:ascii="Cambria" w:eastAsia="SimSun" w:hAnsi="Cambria"/>
      <w:i/>
      <w:iCs/>
      <w:color w:val="404040"/>
      <w:sz w:val="24"/>
      <w:szCs w:val="24"/>
      <w:lang w:val="en-US" w:eastAsia="en-US"/>
    </w:rPr>
  </w:style>
  <w:style w:type="paragraph" w:customStyle="1" w:styleId="Heading80">
    <w:name w:val="Heading 8_0"/>
    <w:basedOn w:val="Normal"/>
    <w:next w:val="Normal0"/>
    <w:link w:val="Heading8Char0"/>
    <w:uiPriority w:val="9"/>
    <w:qFormat/>
    <w:rsid w:val="00D67BB0"/>
    <w:pPr>
      <w:keepNext/>
      <w:keepLines/>
      <w:numPr>
        <w:ilvl w:val="7"/>
        <w:numId w:val="1"/>
      </w:numPr>
      <w:spacing w:before="200"/>
      <w:outlineLvl w:val="7"/>
    </w:pPr>
    <w:rPr>
      <w:rFonts w:ascii="Cambria" w:eastAsia="SimSun" w:hAnsi="Cambria"/>
      <w:color w:val="404040"/>
      <w:sz w:val="20"/>
      <w:szCs w:val="20"/>
    </w:rPr>
  </w:style>
  <w:style w:type="character" w:customStyle="1" w:styleId="Heading8Char0">
    <w:name w:val="Heading 8 Char_0"/>
    <w:link w:val="Heading80"/>
    <w:uiPriority w:val="9"/>
    <w:rsid w:val="00D67BB0"/>
    <w:rPr>
      <w:rFonts w:ascii="Cambria" w:eastAsia="SimSun" w:hAnsi="Cambria"/>
      <w:color w:val="404040"/>
      <w:lang w:val="en-US" w:eastAsia="en-US"/>
    </w:rPr>
  </w:style>
  <w:style w:type="paragraph" w:customStyle="1" w:styleId="Heading90">
    <w:name w:val="Heading 9_0"/>
    <w:basedOn w:val="Normal"/>
    <w:next w:val="Normal0"/>
    <w:link w:val="Heading9Char0"/>
    <w:uiPriority w:val="9"/>
    <w:qFormat/>
    <w:rsid w:val="00D67BB0"/>
    <w:pPr>
      <w:keepNext/>
      <w:keepLines/>
      <w:numPr>
        <w:ilvl w:val="8"/>
        <w:numId w:val="1"/>
      </w:numPr>
      <w:spacing w:before="200"/>
      <w:outlineLvl w:val="8"/>
    </w:pPr>
    <w:rPr>
      <w:rFonts w:ascii="Cambria" w:eastAsia="SimSun" w:hAnsi="Cambria"/>
      <w:i/>
      <w:iCs/>
      <w:color w:val="404040"/>
      <w:sz w:val="20"/>
      <w:szCs w:val="20"/>
    </w:rPr>
  </w:style>
  <w:style w:type="character" w:customStyle="1" w:styleId="Heading9Char0">
    <w:name w:val="Heading 9 Char_0"/>
    <w:link w:val="Heading90"/>
    <w:uiPriority w:val="9"/>
    <w:rsid w:val="00D67BB0"/>
    <w:rPr>
      <w:rFonts w:ascii="Cambria" w:eastAsia="SimSun" w:hAnsi="Cambria"/>
      <w:i/>
      <w:iCs/>
      <w:color w:val="404040"/>
      <w:lang w:val="en-US" w:eastAsia="en-US"/>
    </w:rPr>
  </w:style>
  <w:style w:type="paragraph" w:styleId="TOCHeading">
    <w:name w:val="TOC Heading"/>
    <w:basedOn w:val="Heading1"/>
    <w:next w:val="Normal"/>
    <w:uiPriority w:val="39"/>
    <w:unhideWhenUsed/>
    <w:qFormat/>
    <w:rsid w:val="003071A1"/>
    <w:pPr>
      <w:keepLines/>
      <w:numPr>
        <w:numId w:val="0"/>
      </w:numPr>
      <w:spacing w:before="240" w:line="259" w:lineRule="auto"/>
      <w:jc w:val="left"/>
      <w:outlineLvl w:val="9"/>
    </w:pPr>
    <w:rPr>
      <w:rFonts w:ascii="Calibri Light" w:hAnsi="Calibri Light"/>
      <w:b w:val="0"/>
      <w:color w:val="2F5496"/>
      <w:sz w:val="32"/>
      <w:szCs w:val="32"/>
      <w:lang w:val="en-US" w:eastAsia="en-US"/>
    </w:rPr>
  </w:style>
  <w:style w:type="paragraph" w:styleId="TOC1">
    <w:name w:val="toc 1"/>
    <w:basedOn w:val="Normal"/>
    <w:next w:val="Normal"/>
    <w:autoRedefine/>
    <w:uiPriority w:val="39"/>
    <w:unhideWhenUsed/>
    <w:rsid w:val="002D3B62"/>
    <w:pPr>
      <w:tabs>
        <w:tab w:val="right" w:leader="dot" w:pos="9062"/>
      </w:tabs>
      <w:spacing w:before="120" w:after="120" w:line="360" w:lineRule="auto"/>
    </w:pPr>
    <w:rPr>
      <w:sz w:val="26"/>
    </w:rPr>
  </w:style>
  <w:style w:type="paragraph" w:styleId="TOC2">
    <w:name w:val="toc 2"/>
    <w:basedOn w:val="Normal"/>
    <w:next w:val="Normal"/>
    <w:autoRedefine/>
    <w:uiPriority w:val="39"/>
    <w:unhideWhenUsed/>
    <w:rsid w:val="002D3B62"/>
    <w:pPr>
      <w:spacing w:before="120" w:after="120" w:line="360" w:lineRule="auto"/>
      <w:ind w:left="238"/>
    </w:pPr>
    <w:rPr>
      <w:sz w:val="26"/>
    </w:rPr>
  </w:style>
  <w:style w:type="paragraph" w:styleId="TOC3">
    <w:name w:val="toc 3"/>
    <w:basedOn w:val="Normal"/>
    <w:next w:val="Normal"/>
    <w:autoRedefine/>
    <w:uiPriority w:val="39"/>
    <w:unhideWhenUsed/>
    <w:rsid w:val="002D3B62"/>
    <w:pPr>
      <w:spacing w:before="120" w:after="120" w:line="360" w:lineRule="auto"/>
      <w:ind w:left="482"/>
    </w:pPr>
    <w:rPr>
      <w:sz w:val="26"/>
    </w:rPr>
  </w:style>
  <w:style w:type="character" w:styleId="Hyperlink">
    <w:name w:val="Hyperlink"/>
    <w:uiPriority w:val="99"/>
    <w:unhideWhenUsed/>
    <w:rsid w:val="003071A1"/>
    <w:rPr>
      <w:color w:val="0563C1"/>
      <w:u w:val="single"/>
    </w:rPr>
  </w:style>
  <w:style w:type="paragraph" w:customStyle="1" w:styleId="Noidung">
    <w:name w:val="Noidung"/>
    <w:basedOn w:val="Normal"/>
    <w:link w:val="NoidungChar"/>
    <w:qFormat/>
    <w:rsid w:val="00C82EEA"/>
    <w:pPr>
      <w:spacing w:before="120" w:after="120" w:line="360" w:lineRule="auto"/>
      <w:ind w:firstLine="680"/>
      <w:jc w:val="both"/>
    </w:pPr>
    <w:rPr>
      <w:sz w:val="26"/>
      <w:lang w:val="vi-VN"/>
    </w:rPr>
  </w:style>
  <w:style w:type="character" w:customStyle="1" w:styleId="NoidungChar">
    <w:name w:val="Noidung Char"/>
    <w:basedOn w:val="DefaultParagraphFont"/>
    <w:link w:val="Noidung"/>
    <w:rsid w:val="00C82EEA"/>
    <w:rPr>
      <w:rFonts w:ascii="Times New Roman" w:eastAsia="Times New Roman" w:hAnsi="Times New Roman"/>
      <w:sz w:val="26"/>
      <w:szCs w:val="24"/>
      <w:lang w:eastAsia="en-US"/>
    </w:rPr>
  </w:style>
  <w:style w:type="paragraph" w:styleId="TOC4">
    <w:name w:val="toc 4"/>
    <w:basedOn w:val="Normal"/>
    <w:next w:val="Normal"/>
    <w:autoRedefine/>
    <w:uiPriority w:val="39"/>
    <w:unhideWhenUsed/>
    <w:rsid w:val="009A510C"/>
    <w:pPr>
      <w:spacing w:after="100"/>
      <w:ind w:left="720"/>
    </w:pPr>
    <w:rPr>
      <w:sz w:val="26"/>
    </w:rPr>
  </w:style>
  <w:style w:type="paragraph" w:styleId="NormalWeb">
    <w:name w:val="Normal (Web)"/>
    <w:basedOn w:val="Normal"/>
    <w:uiPriority w:val="99"/>
    <w:unhideWhenUsed/>
    <w:rsid w:val="00252ED2"/>
    <w:pPr>
      <w:spacing w:before="100" w:beforeAutospacing="1" w:after="100" w:afterAutospacing="1"/>
    </w:pPr>
    <w:rPr>
      <w:lang w:val="vi-VN" w:eastAsia="vi-VN"/>
    </w:rPr>
  </w:style>
  <w:style w:type="character" w:styleId="Strong">
    <w:name w:val="Strong"/>
    <w:basedOn w:val="DefaultParagraphFont"/>
    <w:uiPriority w:val="22"/>
    <w:qFormat/>
    <w:rsid w:val="00252ED2"/>
    <w:rPr>
      <w:b/>
      <w:bCs/>
    </w:rPr>
  </w:style>
  <w:style w:type="paragraph" w:styleId="Bibliography">
    <w:name w:val="Bibliography"/>
    <w:basedOn w:val="Normal"/>
    <w:next w:val="Normal"/>
    <w:uiPriority w:val="37"/>
    <w:unhideWhenUsed/>
    <w:rsid w:val="00252ED2"/>
    <w:pPr>
      <w:tabs>
        <w:tab w:val="left" w:pos="384"/>
      </w:tabs>
      <w:ind w:left="384" w:hanging="384"/>
    </w:pPr>
  </w:style>
  <w:style w:type="paragraph" w:styleId="Caption">
    <w:name w:val="caption"/>
    <w:basedOn w:val="Normal"/>
    <w:next w:val="Normal"/>
    <w:uiPriority w:val="35"/>
    <w:unhideWhenUsed/>
    <w:qFormat/>
    <w:rsid w:val="00C82EEA"/>
    <w:pPr>
      <w:ind w:firstLine="680"/>
      <w:jc w:val="center"/>
    </w:pPr>
    <w:rPr>
      <w:iCs/>
      <w:sz w:val="26"/>
      <w:szCs w:val="18"/>
    </w:rPr>
  </w:style>
  <w:style w:type="paragraph" w:styleId="TableofFigures">
    <w:name w:val="table of figures"/>
    <w:basedOn w:val="Normal"/>
    <w:next w:val="Normal"/>
    <w:uiPriority w:val="99"/>
    <w:unhideWhenUsed/>
    <w:rsid w:val="00DF1E1A"/>
    <w:pPr>
      <w:spacing w:line="360" w:lineRule="auto"/>
    </w:pPr>
    <w:rPr>
      <w:sz w:val="26"/>
    </w:rPr>
  </w:style>
  <w:style w:type="paragraph" w:customStyle="1" w:styleId="code">
    <w:name w:val="code"/>
    <w:basedOn w:val="Noidung"/>
    <w:link w:val="codeChar"/>
    <w:qFormat/>
    <w:rsid w:val="009E4AD6"/>
    <w:pPr>
      <w:pBdr>
        <w:top w:val="dotted" w:sz="4" w:space="1" w:color="auto"/>
        <w:left w:val="dotted" w:sz="4" w:space="4" w:color="auto"/>
        <w:bottom w:val="dotted" w:sz="4" w:space="1" w:color="auto"/>
        <w:right w:val="dotted" w:sz="4" w:space="4" w:color="auto"/>
      </w:pBdr>
      <w:jc w:val="left"/>
    </w:pPr>
    <w:rPr>
      <w:rFonts w:ascii="Courier New" w:hAnsi="Courier New"/>
      <w:color w:val="000000" w:themeColor="text1"/>
    </w:rPr>
  </w:style>
  <w:style w:type="character" w:customStyle="1" w:styleId="codeChar">
    <w:name w:val="code Char"/>
    <w:basedOn w:val="NoidungChar"/>
    <w:link w:val="code"/>
    <w:rsid w:val="009E4AD6"/>
    <w:rPr>
      <w:rFonts w:ascii="Courier New" w:eastAsia="Times New Roman" w:hAnsi="Courier New"/>
      <w:color w:val="000000" w:themeColor="text1"/>
      <w:sz w:val="26"/>
      <w:szCs w:val="24"/>
      <w:lang w:eastAsia="en-US"/>
    </w:rPr>
  </w:style>
  <w:style w:type="character" w:customStyle="1" w:styleId="UnresolvedMention1">
    <w:name w:val="Unresolved Mention1"/>
    <w:basedOn w:val="DefaultParagraphFont"/>
    <w:uiPriority w:val="99"/>
    <w:semiHidden/>
    <w:unhideWhenUsed/>
    <w:rsid w:val="002D717B"/>
    <w:rPr>
      <w:color w:val="605E5C"/>
      <w:shd w:val="clear" w:color="auto" w:fill="E1DFDD"/>
    </w:rPr>
  </w:style>
  <w:style w:type="paragraph" w:customStyle="1" w:styleId="noidungbang">
    <w:name w:val="noidung_bang"/>
    <w:basedOn w:val="Normal"/>
    <w:link w:val="noidungbangChar"/>
    <w:qFormat/>
    <w:rsid w:val="00257800"/>
    <w:pPr>
      <w:jc w:val="both"/>
    </w:pPr>
    <w:rPr>
      <w:rFonts w:eastAsiaTheme="minorHAnsi" w:cstheme="minorBidi"/>
      <w:sz w:val="26"/>
      <w:szCs w:val="22"/>
    </w:rPr>
  </w:style>
  <w:style w:type="character" w:customStyle="1" w:styleId="noidungbangChar">
    <w:name w:val="noidung_bang Char"/>
    <w:basedOn w:val="DefaultParagraphFont"/>
    <w:link w:val="noidungbang"/>
    <w:rsid w:val="00257800"/>
    <w:rPr>
      <w:rFonts w:ascii="Times New Roman" w:eastAsiaTheme="minorHAnsi" w:hAnsi="Times New Roman" w:cstheme="minorBidi"/>
      <w:sz w:val="26"/>
      <w:szCs w:val="22"/>
      <w:lang w:val="en-US" w:eastAsia="en-US"/>
    </w:rPr>
  </w:style>
  <w:style w:type="paragraph" w:styleId="NoSpacing">
    <w:name w:val="No Spacing"/>
    <w:uiPriority w:val="1"/>
    <w:qFormat/>
    <w:rsid w:val="00E93B1D"/>
    <w:rPr>
      <w:rFonts w:ascii="Times New Roman" w:eastAsia="Times New Roman" w:hAnsi="Times New Roman"/>
      <w:sz w:val="24"/>
      <w:szCs w:val="24"/>
      <w:lang w:val="en-US" w:eastAsia="en-US"/>
    </w:rPr>
  </w:style>
  <w:style w:type="paragraph" w:styleId="Title">
    <w:name w:val="Title"/>
    <w:basedOn w:val="Normal"/>
    <w:next w:val="Normal"/>
    <w:link w:val="TitleChar"/>
    <w:uiPriority w:val="10"/>
    <w:qFormat/>
    <w:rsid w:val="00690A51"/>
    <w:pPr>
      <w:spacing w:after="80"/>
      <w:contextualSpacing/>
    </w:pPr>
    <w:rPr>
      <w:rFonts w:asciiTheme="majorHAnsi" w:eastAsiaTheme="majorEastAsia" w:hAnsiTheme="majorHAnsi" w:cstheme="majorBidi"/>
      <w:spacing w:val="-10"/>
      <w:kern w:val="28"/>
      <w:sz w:val="56"/>
      <w:szCs w:val="56"/>
      <w:lang w:val="vi-VN"/>
      <w14:ligatures w14:val="standardContextual"/>
    </w:rPr>
  </w:style>
  <w:style w:type="character" w:customStyle="1" w:styleId="TitleChar">
    <w:name w:val="Title Char"/>
    <w:basedOn w:val="DefaultParagraphFont"/>
    <w:link w:val="Title"/>
    <w:uiPriority w:val="10"/>
    <w:rsid w:val="00690A51"/>
    <w:rPr>
      <w:rFonts w:asciiTheme="majorHAnsi" w:eastAsiaTheme="majorEastAsia" w:hAnsiTheme="majorHAnsi" w:cstheme="majorBidi"/>
      <w:spacing w:val="-10"/>
      <w:kern w:val="28"/>
      <w:sz w:val="56"/>
      <w:szCs w:val="56"/>
      <w:lang w:eastAsia="en-US"/>
      <w14:ligatures w14:val="standardContextual"/>
    </w:rPr>
  </w:style>
  <w:style w:type="paragraph" w:styleId="Subtitle">
    <w:name w:val="Subtitle"/>
    <w:basedOn w:val="Normal"/>
    <w:next w:val="Normal"/>
    <w:link w:val="SubtitleChar"/>
    <w:uiPriority w:val="11"/>
    <w:qFormat/>
    <w:rsid w:val="00690A51"/>
    <w:pPr>
      <w:numPr>
        <w:ilvl w:val="1"/>
      </w:numPr>
      <w:spacing w:after="160" w:line="259" w:lineRule="auto"/>
    </w:pPr>
    <w:rPr>
      <w:rFonts w:eastAsiaTheme="majorEastAsia" w:cstheme="majorBidi"/>
      <w:color w:val="595959" w:themeColor="text1" w:themeTint="A6"/>
      <w:spacing w:val="15"/>
      <w:kern w:val="2"/>
      <w:sz w:val="28"/>
      <w:szCs w:val="28"/>
      <w:lang w:val="vi-VN"/>
      <w14:ligatures w14:val="standardContextual"/>
    </w:rPr>
  </w:style>
  <w:style w:type="character" w:customStyle="1" w:styleId="SubtitleChar">
    <w:name w:val="Subtitle Char"/>
    <w:basedOn w:val="DefaultParagraphFont"/>
    <w:link w:val="Subtitle"/>
    <w:uiPriority w:val="11"/>
    <w:rsid w:val="00690A51"/>
    <w:rPr>
      <w:rFonts w:ascii="Times New Roman" w:eastAsiaTheme="majorEastAsia" w:hAnsi="Times New Roman" w:cstheme="majorBidi"/>
      <w:color w:val="595959" w:themeColor="text1" w:themeTint="A6"/>
      <w:spacing w:val="15"/>
      <w:kern w:val="2"/>
      <w:sz w:val="28"/>
      <w:szCs w:val="28"/>
      <w:lang w:eastAsia="en-US"/>
      <w14:ligatures w14:val="standardContextual"/>
    </w:rPr>
  </w:style>
  <w:style w:type="paragraph" w:styleId="Quote">
    <w:name w:val="Quote"/>
    <w:basedOn w:val="Normal"/>
    <w:next w:val="Normal"/>
    <w:link w:val="QuoteChar"/>
    <w:uiPriority w:val="29"/>
    <w:qFormat/>
    <w:rsid w:val="00690A51"/>
    <w:pPr>
      <w:spacing w:before="160" w:after="160" w:line="259" w:lineRule="auto"/>
      <w:jc w:val="center"/>
    </w:pPr>
    <w:rPr>
      <w:rFonts w:eastAsiaTheme="minorHAnsi" w:cstheme="minorBidi"/>
      <w:i/>
      <w:iCs/>
      <w:color w:val="404040" w:themeColor="text1" w:themeTint="BF"/>
      <w:kern w:val="2"/>
      <w:sz w:val="26"/>
      <w:szCs w:val="22"/>
      <w:lang w:val="vi-VN"/>
      <w14:ligatures w14:val="standardContextual"/>
    </w:rPr>
  </w:style>
  <w:style w:type="character" w:customStyle="1" w:styleId="QuoteChar">
    <w:name w:val="Quote Char"/>
    <w:basedOn w:val="DefaultParagraphFont"/>
    <w:link w:val="Quote"/>
    <w:uiPriority w:val="29"/>
    <w:rsid w:val="00690A51"/>
    <w:rPr>
      <w:rFonts w:ascii="Times New Roman" w:eastAsiaTheme="minorHAnsi" w:hAnsi="Times New Roman" w:cstheme="minorBidi"/>
      <w:i/>
      <w:iCs/>
      <w:color w:val="404040" w:themeColor="text1" w:themeTint="BF"/>
      <w:kern w:val="2"/>
      <w:sz w:val="26"/>
      <w:szCs w:val="22"/>
      <w:lang w:eastAsia="en-US"/>
      <w14:ligatures w14:val="standardContextual"/>
    </w:rPr>
  </w:style>
  <w:style w:type="character" w:styleId="IntenseEmphasis">
    <w:name w:val="Intense Emphasis"/>
    <w:basedOn w:val="DefaultParagraphFont"/>
    <w:uiPriority w:val="21"/>
    <w:qFormat/>
    <w:rsid w:val="00690A51"/>
    <w:rPr>
      <w:i/>
      <w:iCs/>
      <w:color w:val="2F5496" w:themeColor="accent1" w:themeShade="BF"/>
    </w:rPr>
  </w:style>
  <w:style w:type="paragraph" w:styleId="IntenseQuote">
    <w:name w:val="Intense Quote"/>
    <w:basedOn w:val="Normal"/>
    <w:next w:val="Normal"/>
    <w:link w:val="IntenseQuoteChar"/>
    <w:uiPriority w:val="30"/>
    <w:qFormat/>
    <w:rsid w:val="00690A51"/>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cstheme="minorBidi"/>
      <w:i/>
      <w:iCs/>
      <w:color w:val="2F5496" w:themeColor="accent1" w:themeShade="BF"/>
      <w:kern w:val="2"/>
      <w:sz w:val="26"/>
      <w:szCs w:val="22"/>
      <w:lang w:val="vi-VN"/>
      <w14:ligatures w14:val="standardContextual"/>
    </w:rPr>
  </w:style>
  <w:style w:type="character" w:customStyle="1" w:styleId="IntenseQuoteChar">
    <w:name w:val="Intense Quote Char"/>
    <w:basedOn w:val="DefaultParagraphFont"/>
    <w:link w:val="IntenseQuote"/>
    <w:uiPriority w:val="30"/>
    <w:rsid w:val="00690A51"/>
    <w:rPr>
      <w:rFonts w:ascii="Times New Roman" w:eastAsiaTheme="minorHAnsi" w:hAnsi="Times New Roman" w:cstheme="minorBidi"/>
      <w:i/>
      <w:iCs/>
      <w:color w:val="2F5496" w:themeColor="accent1" w:themeShade="BF"/>
      <w:kern w:val="2"/>
      <w:sz w:val="26"/>
      <w:szCs w:val="22"/>
      <w:lang w:eastAsia="en-US"/>
      <w14:ligatures w14:val="standardContextual"/>
    </w:rPr>
  </w:style>
  <w:style w:type="character" w:styleId="IntenseReference">
    <w:name w:val="Intense Reference"/>
    <w:basedOn w:val="DefaultParagraphFont"/>
    <w:uiPriority w:val="32"/>
    <w:qFormat/>
    <w:rsid w:val="00690A51"/>
    <w:rPr>
      <w:b/>
      <w:bCs/>
      <w:smallCaps/>
      <w:color w:val="2F5496" w:themeColor="accent1" w:themeShade="BF"/>
      <w:spacing w:val="5"/>
    </w:rPr>
  </w:style>
  <w:style w:type="paragraph" w:customStyle="1" w:styleId="msonormal0">
    <w:name w:val="msonormal"/>
    <w:basedOn w:val="Normal"/>
    <w:rsid w:val="00690A51"/>
    <w:pPr>
      <w:spacing w:before="100" w:beforeAutospacing="1" w:after="100" w:afterAutospacing="1"/>
    </w:pPr>
    <w:rPr>
      <w:lang w:val="vi-VN" w:eastAsia="vi-VN"/>
    </w:rPr>
  </w:style>
  <w:style w:type="paragraph" w:customStyle="1" w:styleId="code-line">
    <w:name w:val="code-line"/>
    <w:basedOn w:val="Normal"/>
    <w:rsid w:val="00690A51"/>
    <w:pPr>
      <w:spacing w:before="100" w:beforeAutospacing="1" w:after="100" w:afterAutospacing="1"/>
    </w:pPr>
    <w:rPr>
      <w:lang w:val="vi-VN" w:eastAsia="vi-VN"/>
    </w:rPr>
  </w:style>
  <w:style w:type="paragraph" w:styleId="HTMLPreformatted">
    <w:name w:val="HTML Preformatted"/>
    <w:basedOn w:val="Normal"/>
    <w:link w:val="HTMLPreformattedChar"/>
    <w:uiPriority w:val="99"/>
    <w:semiHidden/>
    <w:unhideWhenUsed/>
    <w:rsid w:val="00690A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690A51"/>
    <w:rPr>
      <w:rFonts w:ascii="Courier New" w:eastAsia="Times New Roman" w:hAnsi="Courier New" w:cs="Courier New"/>
    </w:rPr>
  </w:style>
  <w:style w:type="character" w:styleId="HTMLCode">
    <w:name w:val="HTML Code"/>
    <w:basedOn w:val="DefaultParagraphFont"/>
    <w:uiPriority w:val="99"/>
    <w:semiHidden/>
    <w:unhideWhenUsed/>
    <w:rsid w:val="00690A51"/>
    <w:rPr>
      <w:rFonts w:ascii="Courier New" w:eastAsia="Times New Roman" w:hAnsi="Courier New" w:cs="Courier New"/>
      <w:sz w:val="20"/>
      <w:szCs w:val="20"/>
    </w:rPr>
  </w:style>
  <w:style w:type="paragraph" w:styleId="TOC5">
    <w:name w:val="toc 5"/>
    <w:basedOn w:val="Normal"/>
    <w:next w:val="Normal"/>
    <w:autoRedefine/>
    <w:uiPriority w:val="39"/>
    <w:unhideWhenUsed/>
    <w:rsid w:val="0030231C"/>
    <w:pPr>
      <w:spacing w:after="100" w:line="278" w:lineRule="auto"/>
      <w:ind w:left="960"/>
    </w:pPr>
    <w:rPr>
      <w:rFonts w:asciiTheme="minorHAnsi" w:eastAsiaTheme="minorEastAsia" w:hAnsiTheme="minorHAnsi" w:cstheme="minorBidi"/>
      <w:kern w:val="2"/>
      <w:lang w:val="vi-VN" w:eastAsia="vi-VN"/>
      <w14:ligatures w14:val="standardContextual"/>
    </w:rPr>
  </w:style>
  <w:style w:type="paragraph" w:styleId="TOC6">
    <w:name w:val="toc 6"/>
    <w:basedOn w:val="Normal"/>
    <w:next w:val="Normal"/>
    <w:autoRedefine/>
    <w:uiPriority w:val="39"/>
    <w:unhideWhenUsed/>
    <w:rsid w:val="0030231C"/>
    <w:pPr>
      <w:spacing w:after="100" w:line="278" w:lineRule="auto"/>
      <w:ind w:left="1200"/>
    </w:pPr>
    <w:rPr>
      <w:rFonts w:asciiTheme="minorHAnsi" w:eastAsiaTheme="minorEastAsia" w:hAnsiTheme="minorHAnsi" w:cstheme="minorBidi"/>
      <w:kern w:val="2"/>
      <w:lang w:val="vi-VN" w:eastAsia="vi-VN"/>
      <w14:ligatures w14:val="standardContextual"/>
    </w:rPr>
  </w:style>
  <w:style w:type="paragraph" w:styleId="TOC7">
    <w:name w:val="toc 7"/>
    <w:basedOn w:val="Normal"/>
    <w:next w:val="Normal"/>
    <w:autoRedefine/>
    <w:uiPriority w:val="39"/>
    <w:unhideWhenUsed/>
    <w:rsid w:val="0030231C"/>
    <w:pPr>
      <w:spacing w:after="100" w:line="278" w:lineRule="auto"/>
      <w:ind w:left="1440"/>
    </w:pPr>
    <w:rPr>
      <w:rFonts w:asciiTheme="minorHAnsi" w:eastAsiaTheme="minorEastAsia" w:hAnsiTheme="minorHAnsi" w:cstheme="minorBidi"/>
      <w:kern w:val="2"/>
      <w:lang w:val="vi-VN" w:eastAsia="vi-VN"/>
      <w14:ligatures w14:val="standardContextual"/>
    </w:rPr>
  </w:style>
  <w:style w:type="paragraph" w:styleId="TOC8">
    <w:name w:val="toc 8"/>
    <w:basedOn w:val="Normal"/>
    <w:next w:val="Normal"/>
    <w:autoRedefine/>
    <w:uiPriority w:val="39"/>
    <w:unhideWhenUsed/>
    <w:rsid w:val="0030231C"/>
    <w:pPr>
      <w:spacing w:after="100" w:line="278" w:lineRule="auto"/>
      <w:ind w:left="1680"/>
    </w:pPr>
    <w:rPr>
      <w:rFonts w:asciiTheme="minorHAnsi" w:eastAsiaTheme="minorEastAsia" w:hAnsiTheme="minorHAnsi" w:cstheme="minorBidi"/>
      <w:kern w:val="2"/>
      <w:lang w:val="vi-VN" w:eastAsia="vi-VN"/>
      <w14:ligatures w14:val="standardContextual"/>
    </w:rPr>
  </w:style>
  <w:style w:type="paragraph" w:styleId="TOC9">
    <w:name w:val="toc 9"/>
    <w:basedOn w:val="Normal"/>
    <w:next w:val="Normal"/>
    <w:autoRedefine/>
    <w:uiPriority w:val="39"/>
    <w:unhideWhenUsed/>
    <w:rsid w:val="0030231C"/>
    <w:pPr>
      <w:spacing w:after="100" w:line="278" w:lineRule="auto"/>
      <w:ind w:left="1920"/>
    </w:pPr>
    <w:rPr>
      <w:rFonts w:asciiTheme="minorHAnsi" w:eastAsiaTheme="minorEastAsia" w:hAnsiTheme="minorHAnsi" w:cstheme="minorBidi"/>
      <w:kern w:val="2"/>
      <w:lang w:val="vi-VN" w:eastAsia="vi-VN"/>
      <w14:ligatures w14:val="standardContextual"/>
    </w:rPr>
  </w:style>
  <w:style w:type="character" w:customStyle="1" w:styleId="UnresolvedMention2">
    <w:name w:val="Unresolved Mention2"/>
    <w:basedOn w:val="DefaultParagraphFont"/>
    <w:uiPriority w:val="99"/>
    <w:semiHidden/>
    <w:unhideWhenUsed/>
    <w:rsid w:val="0030231C"/>
    <w:rPr>
      <w:color w:val="605E5C"/>
      <w:shd w:val="clear" w:color="auto" w:fill="E1DFDD"/>
    </w:rPr>
  </w:style>
  <w:style w:type="character" w:customStyle="1" w:styleId="HeaderChar">
    <w:name w:val="Header Char"/>
    <w:basedOn w:val="DefaultParagraphFont"/>
    <w:link w:val="Header"/>
    <w:rsid w:val="009663BF"/>
    <w:rPr>
      <w:rFonts w:ascii="Times New Roman" w:eastAsia="Times New Roman" w:hAnsi="Times New Roman"/>
      <w:sz w:val="24"/>
      <w:szCs w:val="24"/>
      <w:lang w:val="en-US" w:eastAsia="en-US"/>
    </w:rPr>
  </w:style>
  <w:style w:type="character" w:customStyle="1" w:styleId="hljs-punctuation">
    <w:name w:val="hljs-punctuation"/>
    <w:basedOn w:val="DefaultParagraphFont"/>
    <w:rsid w:val="00257800"/>
  </w:style>
  <w:style w:type="character" w:customStyle="1" w:styleId="hljs-attr">
    <w:name w:val="hljs-attr"/>
    <w:basedOn w:val="DefaultParagraphFont"/>
    <w:rsid w:val="00257800"/>
  </w:style>
  <w:style w:type="character" w:customStyle="1" w:styleId="hljs-literal">
    <w:name w:val="hljs-literal"/>
    <w:basedOn w:val="DefaultParagraphFont"/>
    <w:rsid w:val="00257800"/>
  </w:style>
  <w:style w:type="character" w:customStyle="1" w:styleId="hljs-keyword">
    <w:name w:val="hljs-keyword"/>
    <w:basedOn w:val="DefaultParagraphFont"/>
    <w:rsid w:val="00257800"/>
  </w:style>
  <w:style w:type="character" w:customStyle="1" w:styleId="hljs-number">
    <w:name w:val="hljs-number"/>
    <w:basedOn w:val="DefaultParagraphFont"/>
    <w:rsid w:val="00257800"/>
  </w:style>
  <w:style w:type="character" w:customStyle="1" w:styleId="hljs-string">
    <w:name w:val="hljs-string"/>
    <w:basedOn w:val="DefaultParagraphFont"/>
    <w:rsid w:val="00257800"/>
  </w:style>
  <w:style w:type="character" w:customStyle="1" w:styleId="hljs-property">
    <w:name w:val="hljs-property"/>
    <w:basedOn w:val="DefaultParagraphFont"/>
    <w:rsid w:val="00257800"/>
  </w:style>
  <w:style w:type="character" w:customStyle="1" w:styleId="hljs-title">
    <w:name w:val="hljs-title"/>
    <w:basedOn w:val="DefaultParagraphFont"/>
    <w:rsid w:val="00257800"/>
  </w:style>
  <w:style w:type="character" w:customStyle="1" w:styleId="hljs-comment">
    <w:name w:val="hljs-comment"/>
    <w:basedOn w:val="DefaultParagraphFont"/>
    <w:rsid w:val="00257800"/>
  </w:style>
  <w:style w:type="character" w:customStyle="1" w:styleId="hljs-variable">
    <w:name w:val="hljs-variable"/>
    <w:basedOn w:val="DefaultParagraphFont"/>
    <w:rsid w:val="00257800"/>
  </w:style>
  <w:style w:type="character" w:customStyle="1" w:styleId="hljs-function">
    <w:name w:val="hljs-function"/>
    <w:basedOn w:val="DefaultParagraphFont"/>
    <w:rsid w:val="00257800"/>
  </w:style>
  <w:style w:type="character" w:customStyle="1" w:styleId="hljs-params">
    <w:name w:val="hljs-params"/>
    <w:basedOn w:val="DefaultParagraphFont"/>
    <w:rsid w:val="00257800"/>
  </w:style>
  <w:style w:type="character" w:customStyle="1" w:styleId="hljs-operator">
    <w:name w:val="hljs-operator"/>
    <w:basedOn w:val="DefaultParagraphFont"/>
    <w:rsid w:val="00257800"/>
  </w:style>
  <w:style w:type="character" w:styleId="Emphasis">
    <w:name w:val="Emphasis"/>
    <w:basedOn w:val="DefaultParagraphFont"/>
    <w:uiPriority w:val="20"/>
    <w:qFormat/>
    <w:rsid w:val="00257800"/>
    <w:rPr>
      <w:i/>
      <w:iCs/>
    </w:rPr>
  </w:style>
  <w:style w:type="paragraph" w:customStyle="1" w:styleId="my-2">
    <w:name w:val="my-2"/>
    <w:basedOn w:val="Normal"/>
    <w:rsid w:val="002B28D9"/>
    <w:pPr>
      <w:spacing w:before="100" w:beforeAutospacing="1" w:after="100" w:afterAutospacing="1"/>
    </w:pPr>
    <w:rPr>
      <w:lang w:val="vi-VN" w:eastAsia="vi-VN"/>
    </w:rPr>
  </w:style>
  <w:style w:type="paragraph" w:customStyle="1" w:styleId="ng-star-inserted">
    <w:name w:val="ng-star-inserted"/>
    <w:basedOn w:val="Normal"/>
    <w:rsid w:val="009A46E7"/>
    <w:pPr>
      <w:spacing w:before="100" w:beforeAutospacing="1" w:after="100" w:afterAutospacing="1"/>
    </w:pPr>
    <w:rPr>
      <w:lang w:val="vi-VN" w:eastAsia="vi-VN"/>
    </w:rPr>
  </w:style>
  <w:style w:type="character" w:customStyle="1" w:styleId="ng-star-inserted1">
    <w:name w:val="ng-star-inserted1"/>
    <w:basedOn w:val="DefaultParagraphFont"/>
    <w:rsid w:val="009A46E7"/>
  </w:style>
  <w:style w:type="character" w:customStyle="1" w:styleId="inline-code">
    <w:name w:val="inline-code"/>
    <w:basedOn w:val="DefaultParagraphFont"/>
    <w:rsid w:val="0004647D"/>
  </w:style>
  <w:style w:type="character" w:customStyle="1" w:styleId="citation-182">
    <w:name w:val="citation-182"/>
    <w:basedOn w:val="DefaultParagraphFont"/>
    <w:rsid w:val="009F5C47"/>
  </w:style>
  <w:style w:type="character" w:customStyle="1" w:styleId="citation-181">
    <w:name w:val="citation-181"/>
    <w:basedOn w:val="DefaultParagraphFont"/>
    <w:rsid w:val="009F5C47"/>
  </w:style>
  <w:style w:type="character" w:customStyle="1" w:styleId="citation-180">
    <w:name w:val="citation-180"/>
    <w:basedOn w:val="DefaultParagraphFont"/>
    <w:rsid w:val="009F5C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709199">
      <w:bodyDiv w:val="1"/>
      <w:marLeft w:val="0"/>
      <w:marRight w:val="0"/>
      <w:marTop w:val="0"/>
      <w:marBottom w:val="0"/>
      <w:divBdr>
        <w:top w:val="none" w:sz="0" w:space="0" w:color="auto"/>
        <w:left w:val="none" w:sz="0" w:space="0" w:color="auto"/>
        <w:bottom w:val="none" w:sz="0" w:space="0" w:color="auto"/>
        <w:right w:val="none" w:sz="0" w:space="0" w:color="auto"/>
      </w:divBdr>
    </w:div>
    <w:div w:id="130826700">
      <w:bodyDiv w:val="1"/>
      <w:marLeft w:val="0"/>
      <w:marRight w:val="0"/>
      <w:marTop w:val="0"/>
      <w:marBottom w:val="0"/>
      <w:divBdr>
        <w:top w:val="none" w:sz="0" w:space="0" w:color="auto"/>
        <w:left w:val="none" w:sz="0" w:space="0" w:color="auto"/>
        <w:bottom w:val="none" w:sz="0" w:space="0" w:color="auto"/>
        <w:right w:val="none" w:sz="0" w:space="0" w:color="auto"/>
      </w:divBdr>
      <w:divsChild>
        <w:div w:id="1260521790">
          <w:marLeft w:val="0"/>
          <w:marRight w:val="0"/>
          <w:marTop w:val="60"/>
          <w:marBottom w:val="60"/>
          <w:divBdr>
            <w:top w:val="none" w:sz="0" w:space="0" w:color="auto"/>
            <w:left w:val="none" w:sz="0" w:space="0" w:color="auto"/>
            <w:bottom w:val="none" w:sz="0" w:space="0" w:color="auto"/>
            <w:right w:val="none" w:sz="0" w:space="0" w:color="auto"/>
          </w:divBdr>
        </w:div>
      </w:divsChild>
    </w:div>
    <w:div w:id="194855195">
      <w:bodyDiv w:val="1"/>
      <w:marLeft w:val="0"/>
      <w:marRight w:val="0"/>
      <w:marTop w:val="0"/>
      <w:marBottom w:val="0"/>
      <w:divBdr>
        <w:top w:val="none" w:sz="0" w:space="0" w:color="auto"/>
        <w:left w:val="none" w:sz="0" w:space="0" w:color="auto"/>
        <w:bottom w:val="none" w:sz="0" w:space="0" w:color="auto"/>
        <w:right w:val="none" w:sz="0" w:space="0" w:color="auto"/>
      </w:divBdr>
    </w:div>
    <w:div w:id="424303682">
      <w:bodyDiv w:val="1"/>
      <w:marLeft w:val="0"/>
      <w:marRight w:val="0"/>
      <w:marTop w:val="0"/>
      <w:marBottom w:val="0"/>
      <w:divBdr>
        <w:top w:val="none" w:sz="0" w:space="0" w:color="auto"/>
        <w:left w:val="none" w:sz="0" w:space="0" w:color="auto"/>
        <w:bottom w:val="none" w:sz="0" w:space="0" w:color="auto"/>
        <w:right w:val="none" w:sz="0" w:space="0" w:color="auto"/>
      </w:divBdr>
    </w:div>
    <w:div w:id="457643930">
      <w:bodyDiv w:val="1"/>
      <w:marLeft w:val="0"/>
      <w:marRight w:val="0"/>
      <w:marTop w:val="0"/>
      <w:marBottom w:val="0"/>
      <w:divBdr>
        <w:top w:val="none" w:sz="0" w:space="0" w:color="auto"/>
        <w:left w:val="none" w:sz="0" w:space="0" w:color="auto"/>
        <w:bottom w:val="none" w:sz="0" w:space="0" w:color="auto"/>
        <w:right w:val="none" w:sz="0" w:space="0" w:color="auto"/>
      </w:divBdr>
    </w:div>
    <w:div w:id="595285889">
      <w:bodyDiv w:val="1"/>
      <w:marLeft w:val="0"/>
      <w:marRight w:val="0"/>
      <w:marTop w:val="0"/>
      <w:marBottom w:val="0"/>
      <w:divBdr>
        <w:top w:val="none" w:sz="0" w:space="0" w:color="auto"/>
        <w:left w:val="none" w:sz="0" w:space="0" w:color="auto"/>
        <w:bottom w:val="none" w:sz="0" w:space="0" w:color="auto"/>
        <w:right w:val="none" w:sz="0" w:space="0" w:color="auto"/>
      </w:divBdr>
    </w:div>
    <w:div w:id="635330768">
      <w:bodyDiv w:val="1"/>
      <w:marLeft w:val="0"/>
      <w:marRight w:val="0"/>
      <w:marTop w:val="0"/>
      <w:marBottom w:val="0"/>
      <w:divBdr>
        <w:top w:val="none" w:sz="0" w:space="0" w:color="auto"/>
        <w:left w:val="none" w:sz="0" w:space="0" w:color="auto"/>
        <w:bottom w:val="none" w:sz="0" w:space="0" w:color="auto"/>
        <w:right w:val="none" w:sz="0" w:space="0" w:color="auto"/>
      </w:divBdr>
    </w:div>
    <w:div w:id="708072746">
      <w:bodyDiv w:val="1"/>
      <w:marLeft w:val="0"/>
      <w:marRight w:val="0"/>
      <w:marTop w:val="0"/>
      <w:marBottom w:val="0"/>
      <w:divBdr>
        <w:top w:val="none" w:sz="0" w:space="0" w:color="auto"/>
        <w:left w:val="none" w:sz="0" w:space="0" w:color="auto"/>
        <w:bottom w:val="none" w:sz="0" w:space="0" w:color="auto"/>
        <w:right w:val="none" w:sz="0" w:space="0" w:color="auto"/>
      </w:divBdr>
    </w:div>
    <w:div w:id="715472356">
      <w:bodyDiv w:val="1"/>
      <w:marLeft w:val="0"/>
      <w:marRight w:val="0"/>
      <w:marTop w:val="0"/>
      <w:marBottom w:val="0"/>
      <w:divBdr>
        <w:top w:val="none" w:sz="0" w:space="0" w:color="auto"/>
        <w:left w:val="none" w:sz="0" w:space="0" w:color="auto"/>
        <w:bottom w:val="none" w:sz="0" w:space="0" w:color="auto"/>
        <w:right w:val="none" w:sz="0" w:space="0" w:color="auto"/>
      </w:divBdr>
    </w:div>
    <w:div w:id="799150782">
      <w:bodyDiv w:val="1"/>
      <w:marLeft w:val="0"/>
      <w:marRight w:val="0"/>
      <w:marTop w:val="0"/>
      <w:marBottom w:val="0"/>
      <w:divBdr>
        <w:top w:val="none" w:sz="0" w:space="0" w:color="auto"/>
        <w:left w:val="none" w:sz="0" w:space="0" w:color="auto"/>
        <w:bottom w:val="none" w:sz="0" w:space="0" w:color="auto"/>
        <w:right w:val="none" w:sz="0" w:space="0" w:color="auto"/>
      </w:divBdr>
    </w:div>
    <w:div w:id="823817454">
      <w:bodyDiv w:val="1"/>
      <w:marLeft w:val="0"/>
      <w:marRight w:val="0"/>
      <w:marTop w:val="0"/>
      <w:marBottom w:val="0"/>
      <w:divBdr>
        <w:top w:val="none" w:sz="0" w:space="0" w:color="auto"/>
        <w:left w:val="none" w:sz="0" w:space="0" w:color="auto"/>
        <w:bottom w:val="none" w:sz="0" w:space="0" w:color="auto"/>
        <w:right w:val="none" w:sz="0" w:space="0" w:color="auto"/>
      </w:divBdr>
    </w:div>
    <w:div w:id="927617489">
      <w:bodyDiv w:val="1"/>
      <w:marLeft w:val="0"/>
      <w:marRight w:val="0"/>
      <w:marTop w:val="0"/>
      <w:marBottom w:val="0"/>
      <w:divBdr>
        <w:top w:val="none" w:sz="0" w:space="0" w:color="auto"/>
        <w:left w:val="none" w:sz="0" w:space="0" w:color="auto"/>
        <w:bottom w:val="none" w:sz="0" w:space="0" w:color="auto"/>
        <w:right w:val="none" w:sz="0" w:space="0" w:color="auto"/>
      </w:divBdr>
    </w:div>
    <w:div w:id="938102306">
      <w:bodyDiv w:val="1"/>
      <w:marLeft w:val="0"/>
      <w:marRight w:val="0"/>
      <w:marTop w:val="0"/>
      <w:marBottom w:val="0"/>
      <w:divBdr>
        <w:top w:val="none" w:sz="0" w:space="0" w:color="auto"/>
        <w:left w:val="none" w:sz="0" w:space="0" w:color="auto"/>
        <w:bottom w:val="none" w:sz="0" w:space="0" w:color="auto"/>
        <w:right w:val="none" w:sz="0" w:space="0" w:color="auto"/>
      </w:divBdr>
      <w:divsChild>
        <w:div w:id="151454639">
          <w:marLeft w:val="0"/>
          <w:marRight w:val="0"/>
          <w:marTop w:val="0"/>
          <w:marBottom w:val="0"/>
          <w:divBdr>
            <w:top w:val="none" w:sz="0" w:space="0" w:color="auto"/>
            <w:left w:val="none" w:sz="0" w:space="0" w:color="auto"/>
            <w:bottom w:val="none" w:sz="0" w:space="0" w:color="auto"/>
            <w:right w:val="none" w:sz="0" w:space="0" w:color="auto"/>
          </w:divBdr>
          <w:divsChild>
            <w:div w:id="1490243620">
              <w:marLeft w:val="0"/>
              <w:marRight w:val="0"/>
              <w:marTop w:val="0"/>
              <w:marBottom w:val="0"/>
              <w:divBdr>
                <w:top w:val="none" w:sz="0" w:space="0" w:color="auto"/>
                <w:left w:val="none" w:sz="0" w:space="0" w:color="auto"/>
                <w:bottom w:val="none" w:sz="0" w:space="0" w:color="auto"/>
                <w:right w:val="none" w:sz="0" w:space="0" w:color="auto"/>
              </w:divBdr>
              <w:divsChild>
                <w:div w:id="317802932">
                  <w:marLeft w:val="0"/>
                  <w:marRight w:val="0"/>
                  <w:marTop w:val="0"/>
                  <w:marBottom w:val="0"/>
                  <w:divBdr>
                    <w:top w:val="none" w:sz="0" w:space="0" w:color="auto"/>
                    <w:left w:val="none" w:sz="0" w:space="0" w:color="auto"/>
                    <w:bottom w:val="none" w:sz="0" w:space="0" w:color="auto"/>
                    <w:right w:val="none" w:sz="0" w:space="0" w:color="auto"/>
                  </w:divBdr>
                  <w:divsChild>
                    <w:div w:id="1465540872">
                      <w:marLeft w:val="0"/>
                      <w:marRight w:val="0"/>
                      <w:marTop w:val="0"/>
                      <w:marBottom w:val="0"/>
                      <w:divBdr>
                        <w:top w:val="none" w:sz="0" w:space="0" w:color="auto"/>
                        <w:left w:val="none" w:sz="0" w:space="0" w:color="auto"/>
                        <w:bottom w:val="none" w:sz="0" w:space="0" w:color="auto"/>
                        <w:right w:val="none" w:sz="0" w:space="0" w:color="auto"/>
                      </w:divBdr>
                      <w:divsChild>
                        <w:div w:id="960379817">
                          <w:marLeft w:val="0"/>
                          <w:marRight w:val="0"/>
                          <w:marTop w:val="0"/>
                          <w:marBottom w:val="0"/>
                          <w:divBdr>
                            <w:top w:val="none" w:sz="0" w:space="0" w:color="auto"/>
                            <w:left w:val="none" w:sz="0" w:space="0" w:color="auto"/>
                            <w:bottom w:val="none" w:sz="0" w:space="0" w:color="auto"/>
                            <w:right w:val="none" w:sz="0" w:space="0" w:color="auto"/>
                          </w:divBdr>
                          <w:divsChild>
                            <w:div w:id="1507548792">
                              <w:marLeft w:val="0"/>
                              <w:marRight w:val="0"/>
                              <w:marTop w:val="0"/>
                              <w:marBottom w:val="0"/>
                              <w:divBdr>
                                <w:top w:val="none" w:sz="0" w:space="0" w:color="auto"/>
                                <w:left w:val="none" w:sz="0" w:space="0" w:color="auto"/>
                                <w:bottom w:val="none" w:sz="0" w:space="0" w:color="auto"/>
                                <w:right w:val="none" w:sz="0" w:space="0" w:color="auto"/>
                              </w:divBdr>
                              <w:divsChild>
                                <w:div w:id="1520243942">
                                  <w:marLeft w:val="0"/>
                                  <w:marRight w:val="0"/>
                                  <w:marTop w:val="0"/>
                                  <w:marBottom w:val="0"/>
                                  <w:divBdr>
                                    <w:top w:val="none" w:sz="0" w:space="0" w:color="auto"/>
                                    <w:left w:val="none" w:sz="0" w:space="0" w:color="auto"/>
                                    <w:bottom w:val="none" w:sz="0" w:space="0" w:color="auto"/>
                                    <w:right w:val="none" w:sz="0" w:space="0" w:color="auto"/>
                                  </w:divBdr>
                                  <w:divsChild>
                                    <w:div w:id="928580480">
                                      <w:marLeft w:val="0"/>
                                      <w:marRight w:val="0"/>
                                      <w:marTop w:val="0"/>
                                      <w:marBottom w:val="0"/>
                                      <w:divBdr>
                                        <w:top w:val="none" w:sz="0" w:space="0" w:color="auto"/>
                                        <w:left w:val="none" w:sz="0" w:space="0" w:color="auto"/>
                                        <w:bottom w:val="none" w:sz="0" w:space="0" w:color="auto"/>
                                        <w:right w:val="none" w:sz="0" w:space="0" w:color="auto"/>
                                      </w:divBdr>
                                      <w:divsChild>
                                        <w:div w:id="197416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5055224">
                  <w:marLeft w:val="0"/>
                  <w:marRight w:val="0"/>
                  <w:marTop w:val="0"/>
                  <w:marBottom w:val="0"/>
                  <w:divBdr>
                    <w:top w:val="none" w:sz="0" w:space="0" w:color="auto"/>
                    <w:left w:val="none" w:sz="0" w:space="0" w:color="auto"/>
                    <w:bottom w:val="none" w:sz="0" w:space="0" w:color="auto"/>
                    <w:right w:val="none" w:sz="0" w:space="0" w:color="auto"/>
                  </w:divBdr>
                  <w:divsChild>
                    <w:div w:id="1390884739">
                      <w:marLeft w:val="0"/>
                      <w:marRight w:val="0"/>
                      <w:marTop w:val="0"/>
                      <w:marBottom w:val="0"/>
                      <w:divBdr>
                        <w:top w:val="none" w:sz="0" w:space="0" w:color="auto"/>
                        <w:left w:val="none" w:sz="0" w:space="0" w:color="auto"/>
                        <w:bottom w:val="none" w:sz="0" w:space="0" w:color="auto"/>
                        <w:right w:val="none" w:sz="0" w:space="0" w:color="auto"/>
                      </w:divBdr>
                      <w:divsChild>
                        <w:div w:id="1087994807">
                          <w:marLeft w:val="0"/>
                          <w:marRight w:val="0"/>
                          <w:marTop w:val="0"/>
                          <w:marBottom w:val="0"/>
                          <w:divBdr>
                            <w:top w:val="none" w:sz="0" w:space="0" w:color="auto"/>
                            <w:left w:val="none" w:sz="0" w:space="0" w:color="auto"/>
                            <w:bottom w:val="none" w:sz="0" w:space="0" w:color="auto"/>
                            <w:right w:val="none" w:sz="0" w:space="0" w:color="auto"/>
                          </w:divBdr>
                          <w:divsChild>
                            <w:div w:id="17005268">
                              <w:marLeft w:val="30"/>
                              <w:marRight w:val="30"/>
                              <w:marTop w:val="0"/>
                              <w:marBottom w:val="30"/>
                              <w:divBdr>
                                <w:top w:val="none" w:sz="0" w:space="0" w:color="auto"/>
                                <w:left w:val="none" w:sz="0" w:space="0" w:color="auto"/>
                                <w:bottom w:val="none" w:sz="0" w:space="0" w:color="auto"/>
                                <w:right w:val="none" w:sz="0" w:space="0" w:color="auto"/>
                              </w:divBdr>
                              <w:divsChild>
                                <w:div w:id="381708926">
                                  <w:marLeft w:val="0"/>
                                  <w:marRight w:val="-15"/>
                                  <w:marTop w:val="0"/>
                                  <w:marBottom w:val="30"/>
                                  <w:divBdr>
                                    <w:top w:val="single" w:sz="6" w:space="0" w:color="F9FBFD"/>
                                    <w:left w:val="single" w:sz="6" w:space="9" w:color="F9FBFD"/>
                                    <w:bottom w:val="none" w:sz="0" w:space="0" w:color="auto"/>
                                    <w:right w:val="single" w:sz="6" w:space="5" w:color="F9FBFD"/>
                                  </w:divBdr>
                                  <w:divsChild>
                                    <w:div w:id="1465924779">
                                      <w:marLeft w:val="-15"/>
                                      <w:marRight w:val="-15"/>
                                      <w:marTop w:val="0"/>
                                      <w:marBottom w:val="0"/>
                                      <w:divBdr>
                                        <w:top w:val="none" w:sz="0" w:space="0" w:color="E4E4E4"/>
                                        <w:left w:val="none" w:sz="0" w:space="0" w:color="E4E4E4"/>
                                        <w:bottom w:val="none" w:sz="0" w:space="0" w:color="E4E4E4"/>
                                        <w:right w:val="none" w:sz="0" w:space="0" w:color="E4E4E4"/>
                                      </w:divBdr>
                                      <w:divsChild>
                                        <w:div w:id="1080297351">
                                          <w:marLeft w:val="0"/>
                                          <w:marRight w:val="0"/>
                                          <w:marTop w:val="0"/>
                                          <w:marBottom w:val="0"/>
                                          <w:divBdr>
                                            <w:top w:val="none" w:sz="0" w:space="0" w:color="auto"/>
                                            <w:left w:val="none" w:sz="0" w:space="0" w:color="auto"/>
                                            <w:bottom w:val="none" w:sz="0" w:space="0" w:color="auto"/>
                                            <w:right w:val="none" w:sz="0" w:space="0" w:color="auto"/>
                                          </w:divBdr>
                                          <w:divsChild>
                                            <w:div w:id="57739800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136213976">
                                  <w:marLeft w:val="0"/>
                                  <w:marRight w:val="-15"/>
                                  <w:marTop w:val="0"/>
                                  <w:marBottom w:val="30"/>
                                  <w:divBdr>
                                    <w:top w:val="single" w:sz="6" w:space="0" w:color="F9FBFD"/>
                                    <w:left w:val="single" w:sz="6" w:space="9" w:color="F9FBFD"/>
                                    <w:bottom w:val="none" w:sz="0" w:space="0" w:color="auto"/>
                                    <w:right w:val="single" w:sz="6" w:space="5" w:color="F9FBFD"/>
                                  </w:divBdr>
                                  <w:divsChild>
                                    <w:div w:id="1146429591">
                                      <w:marLeft w:val="-15"/>
                                      <w:marRight w:val="-15"/>
                                      <w:marTop w:val="0"/>
                                      <w:marBottom w:val="0"/>
                                      <w:divBdr>
                                        <w:top w:val="none" w:sz="0" w:space="0" w:color="E4E4E4"/>
                                        <w:left w:val="none" w:sz="0" w:space="0" w:color="E4E4E4"/>
                                        <w:bottom w:val="none" w:sz="0" w:space="0" w:color="E4E4E4"/>
                                        <w:right w:val="none" w:sz="0" w:space="0" w:color="E4E4E4"/>
                                      </w:divBdr>
                                      <w:divsChild>
                                        <w:div w:id="2141072656">
                                          <w:marLeft w:val="0"/>
                                          <w:marRight w:val="0"/>
                                          <w:marTop w:val="0"/>
                                          <w:marBottom w:val="0"/>
                                          <w:divBdr>
                                            <w:top w:val="none" w:sz="0" w:space="0" w:color="auto"/>
                                            <w:left w:val="none" w:sz="0" w:space="0" w:color="auto"/>
                                            <w:bottom w:val="none" w:sz="0" w:space="0" w:color="auto"/>
                                            <w:right w:val="none" w:sz="0" w:space="0" w:color="auto"/>
                                          </w:divBdr>
                                          <w:divsChild>
                                            <w:div w:id="42592505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02082482">
                                  <w:marLeft w:val="0"/>
                                  <w:marRight w:val="-15"/>
                                  <w:marTop w:val="0"/>
                                  <w:marBottom w:val="30"/>
                                  <w:divBdr>
                                    <w:top w:val="single" w:sz="6" w:space="0" w:color="E1E9F7"/>
                                    <w:left w:val="single" w:sz="6" w:space="8" w:color="E1E9F7"/>
                                    <w:bottom w:val="none" w:sz="0" w:space="0" w:color="auto"/>
                                    <w:right w:val="single" w:sz="6" w:space="4" w:color="E1E9F7"/>
                                  </w:divBdr>
                                  <w:divsChild>
                                    <w:div w:id="2121607481">
                                      <w:marLeft w:val="-15"/>
                                      <w:marRight w:val="-15"/>
                                      <w:marTop w:val="0"/>
                                      <w:marBottom w:val="0"/>
                                      <w:divBdr>
                                        <w:top w:val="none" w:sz="0" w:space="0" w:color="D8D8D8"/>
                                        <w:left w:val="none" w:sz="0" w:space="0" w:color="D8D8D8"/>
                                        <w:bottom w:val="none" w:sz="0" w:space="0" w:color="D8D8D8"/>
                                        <w:right w:val="none" w:sz="0" w:space="0" w:color="D8D8D8"/>
                                      </w:divBdr>
                                      <w:divsChild>
                                        <w:div w:id="1205096607">
                                          <w:marLeft w:val="0"/>
                                          <w:marRight w:val="0"/>
                                          <w:marTop w:val="0"/>
                                          <w:marBottom w:val="0"/>
                                          <w:divBdr>
                                            <w:top w:val="none" w:sz="0" w:space="0" w:color="auto"/>
                                            <w:left w:val="none" w:sz="0" w:space="0" w:color="auto"/>
                                            <w:bottom w:val="none" w:sz="0" w:space="0" w:color="auto"/>
                                            <w:right w:val="none" w:sz="0" w:space="0" w:color="auto"/>
                                          </w:divBdr>
                                          <w:divsChild>
                                            <w:div w:id="159963115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2833435">
          <w:marLeft w:val="0"/>
          <w:marRight w:val="0"/>
          <w:marTop w:val="0"/>
          <w:marBottom w:val="0"/>
          <w:divBdr>
            <w:top w:val="none" w:sz="0" w:space="0" w:color="auto"/>
            <w:left w:val="none" w:sz="0" w:space="0" w:color="auto"/>
            <w:bottom w:val="none" w:sz="0" w:space="0" w:color="auto"/>
            <w:right w:val="none" w:sz="0" w:space="0" w:color="auto"/>
          </w:divBdr>
          <w:divsChild>
            <w:div w:id="1284800487">
              <w:marLeft w:val="0"/>
              <w:marRight w:val="0"/>
              <w:marTop w:val="0"/>
              <w:marBottom w:val="0"/>
              <w:divBdr>
                <w:top w:val="single" w:sz="12" w:space="1" w:color="0B57D0"/>
                <w:left w:val="single" w:sz="12" w:space="2" w:color="0B57D0"/>
                <w:bottom w:val="single" w:sz="12" w:space="1" w:color="0B57D0"/>
                <w:right w:val="single" w:sz="12" w:space="2" w:color="0B57D0"/>
              </w:divBdr>
              <w:divsChild>
                <w:div w:id="128018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327799">
      <w:bodyDiv w:val="1"/>
      <w:marLeft w:val="0"/>
      <w:marRight w:val="0"/>
      <w:marTop w:val="0"/>
      <w:marBottom w:val="0"/>
      <w:divBdr>
        <w:top w:val="none" w:sz="0" w:space="0" w:color="auto"/>
        <w:left w:val="none" w:sz="0" w:space="0" w:color="auto"/>
        <w:bottom w:val="none" w:sz="0" w:space="0" w:color="auto"/>
        <w:right w:val="none" w:sz="0" w:space="0" w:color="auto"/>
      </w:divBdr>
    </w:div>
    <w:div w:id="1200895705">
      <w:bodyDiv w:val="1"/>
      <w:marLeft w:val="0"/>
      <w:marRight w:val="0"/>
      <w:marTop w:val="0"/>
      <w:marBottom w:val="0"/>
      <w:divBdr>
        <w:top w:val="none" w:sz="0" w:space="0" w:color="auto"/>
        <w:left w:val="none" w:sz="0" w:space="0" w:color="auto"/>
        <w:bottom w:val="none" w:sz="0" w:space="0" w:color="auto"/>
        <w:right w:val="none" w:sz="0" w:space="0" w:color="auto"/>
      </w:divBdr>
    </w:div>
    <w:div w:id="1247349816">
      <w:bodyDiv w:val="1"/>
      <w:marLeft w:val="0"/>
      <w:marRight w:val="0"/>
      <w:marTop w:val="0"/>
      <w:marBottom w:val="0"/>
      <w:divBdr>
        <w:top w:val="none" w:sz="0" w:space="0" w:color="auto"/>
        <w:left w:val="none" w:sz="0" w:space="0" w:color="auto"/>
        <w:bottom w:val="none" w:sz="0" w:space="0" w:color="auto"/>
        <w:right w:val="none" w:sz="0" w:space="0" w:color="auto"/>
      </w:divBdr>
      <w:divsChild>
        <w:div w:id="1394622535">
          <w:marLeft w:val="0"/>
          <w:marRight w:val="0"/>
          <w:marTop w:val="60"/>
          <w:marBottom w:val="60"/>
          <w:divBdr>
            <w:top w:val="none" w:sz="0" w:space="0" w:color="auto"/>
            <w:left w:val="none" w:sz="0" w:space="0" w:color="auto"/>
            <w:bottom w:val="none" w:sz="0" w:space="0" w:color="auto"/>
            <w:right w:val="none" w:sz="0" w:space="0" w:color="auto"/>
          </w:divBdr>
        </w:div>
      </w:divsChild>
    </w:div>
    <w:div w:id="1314486899">
      <w:bodyDiv w:val="1"/>
      <w:marLeft w:val="0"/>
      <w:marRight w:val="0"/>
      <w:marTop w:val="0"/>
      <w:marBottom w:val="0"/>
      <w:divBdr>
        <w:top w:val="none" w:sz="0" w:space="0" w:color="auto"/>
        <w:left w:val="none" w:sz="0" w:space="0" w:color="auto"/>
        <w:bottom w:val="none" w:sz="0" w:space="0" w:color="auto"/>
        <w:right w:val="none" w:sz="0" w:space="0" w:color="auto"/>
      </w:divBdr>
    </w:div>
    <w:div w:id="1345130374">
      <w:bodyDiv w:val="1"/>
      <w:marLeft w:val="0"/>
      <w:marRight w:val="0"/>
      <w:marTop w:val="0"/>
      <w:marBottom w:val="0"/>
      <w:divBdr>
        <w:top w:val="none" w:sz="0" w:space="0" w:color="auto"/>
        <w:left w:val="none" w:sz="0" w:space="0" w:color="auto"/>
        <w:bottom w:val="none" w:sz="0" w:space="0" w:color="auto"/>
        <w:right w:val="none" w:sz="0" w:space="0" w:color="auto"/>
      </w:divBdr>
    </w:div>
    <w:div w:id="1427340912">
      <w:bodyDiv w:val="1"/>
      <w:marLeft w:val="0"/>
      <w:marRight w:val="0"/>
      <w:marTop w:val="0"/>
      <w:marBottom w:val="0"/>
      <w:divBdr>
        <w:top w:val="none" w:sz="0" w:space="0" w:color="auto"/>
        <w:left w:val="none" w:sz="0" w:space="0" w:color="auto"/>
        <w:bottom w:val="none" w:sz="0" w:space="0" w:color="auto"/>
        <w:right w:val="none" w:sz="0" w:space="0" w:color="auto"/>
      </w:divBdr>
    </w:div>
    <w:div w:id="1452089451">
      <w:bodyDiv w:val="1"/>
      <w:marLeft w:val="0"/>
      <w:marRight w:val="0"/>
      <w:marTop w:val="0"/>
      <w:marBottom w:val="0"/>
      <w:divBdr>
        <w:top w:val="none" w:sz="0" w:space="0" w:color="auto"/>
        <w:left w:val="none" w:sz="0" w:space="0" w:color="auto"/>
        <w:bottom w:val="none" w:sz="0" w:space="0" w:color="auto"/>
        <w:right w:val="none" w:sz="0" w:space="0" w:color="auto"/>
      </w:divBdr>
    </w:div>
    <w:div w:id="1525745246">
      <w:bodyDiv w:val="1"/>
      <w:marLeft w:val="0"/>
      <w:marRight w:val="0"/>
      <w:marTop w:val="0"/>
      <w:marBottom w:val="0"/>
      <w:divBdr>
        <w:top w:val="none" w:sz="0" w:space="0" w:color="auto"/>
        <w:left w:val="none" w:sz="0" w:space="0" w:color="auto"/>
        <w:bottom w:val="none" w:sz="0" w:space="0" w:color="auto"/>
        <w:right w:val="none" w:sz="0" w:space="0" w:color="auto"/>
      </w:divBdr>
    </w:div>
    <w:div w:id="1531456221">
      <w:bodyDiv w:val="1"/>
      <w:marLeft w:val="0"/>
      <w:marRight w:val="0"/>
      <w:marTop w:val="0"/>
      <w:marBottom w:val="0"/>
      <w:divBdr>
        <w:top w:val="none" w:sz="0" w:space="0" w:color="auto"/>
        <w:left w:val="none" w:sz="0" w:space="0" w:color="auto"/>
        <w:bottom w:val="none" w:sz="0" w:space="0" w:color="auto"/>
        <w:right w:val="none" w:sz="0" w:space="0" w:color="auto"/>
      </w:divBdr>
    </w:div>
    <w:div w:id="1536385189">
      <w:bodyDiv w:val="1"/>
      <w:marLeft w:val="0"/>
      <w:marRight w:val="0"/>
      <w:marTop w:val="0"/>
      <w:marBottom w:val="0"/>
      <w:divBdr>
        <w:top w:val="none" w:sz="0" w:space="0" w:color="auto"/>
        <w:left w:val="none" w:sz="0" w:space="0" w:color="auto"/>
        <w:bottom w:val="none" w:sz="0" w:space="0" w:color="auto"/>
        <w:right w:val="none" w:sz="0" w:space="0" w:color="auto"/>
      </w:divBdr>
    </w:div>
    <w:div w:id="1573194601">
      <w:bodyDiv w:val="1"/>
      <w:marLeft w:val="0"/>
      <w:marRight w:val="0"/>
      <w:marTop w:val="0"/>
      <w:marBottom w:val="0"/>
      <w:divBdr>
        <w:top w:val="none" w:sz="0" w:space="0" w:color="auto"/>
        <w:left w:val="none" w:sz="0" w:space="0" w:color="auto"/>
        <w:bottom w:val="none" w:sz="0" w:space="0" w:color="auto"/>
        <w:right w:val="none" w:sz="0" w:space="0" w:color="auto"/>
      </w:divBdr>
      <w:divsChild>
        <w:div w:id="289752813">
          <w:marLeft w:val="0"/>
          <w:marRight w:val="0"/>
          <w:marTop w:val="0"/>
          <w:marBottom w:val="0"/>
          <w:divBdr>
            <w:top w:val="none" w:sz="0" w:space="0" w:color="auto"/>
            <w:left w:val="none" w:sz="0" w:space="0" w:color="auto"/>
            <w:bottom w:val="none" w:sz="0" w:space="0" w:color="auto"/>
            <w:right w:val="none" w:sz="0" w:space="0" w:color="auto"/>
          </w:divBdr>
          <w:divsChild>
            <w:div w:id="718700073">
              <w:marLeft w:val="0"/>
              <w:marRight w:val="0"/>
              <w:marTop w:val="0"/>
              <w:marBottom w:val="0"/>
              <w:divBdr>
                <w:top w:val="none" w:sz="0" w:space="0" w:color="auto"/>
                <w:left w:val="none" w:sz="0" w:space="0" w:color="auto"/>
                <w:bottom w:val="none" w:sz="0" w:space="0" w:color="auto"/>
                <w:right w:val="none" w:sz="0" w:space="0" w:color="auto"/>
              </w:divBdr>
              <w:divsChild>
                <w:div w:id="1565409613">
                  <w:marLeft w:val="0"/>
                  <w:marRight w:val="0"/>
                  <w:marTop w:val="0"/>
                  <w:marBottom w:val="0"/>
                  <w:divBdr>
                    <w:top w:val="none" w:sz="0" w:space="0" w:color="auto"/>
                    <w:left w:val="none" w:sz="0" w:space="0" w:color="auto"/>
                    <w:bottom w:val="none" w:sz="0" w:space="0" w:color="auto"/>
                    <w:right w:val="none" w:sz="0" w:space="0" w:color="auto"/>
                  </w:divBdr>
                  <w:divsChild>
                    <w:div w:id="1193108019">
                      <w:marLeft w:val="0"/>
                      <w:marRight w:val="0"/>
                      <w:marTop w:val="0"/>
                      <w:marBottom w:val="0"/>
                      <w:divBdr>
                        <w:top w:val="none" w:sz="0" w:space="0" w:color="auto"/>
                        <w:left w:val="none" w:sz="0" w:space="0" w:color="auto"/>
                        <w:bottom w:val="none" w:sz="0" w:space="0" w:color="auto"/>
                        <w:right w:val="none" w:sz="0" w:space="0" w:color="auto"/>
                      </w:divBdr>
                      <w:divsChild>
                        <w:div w:id="1699891907">
                          <w:marLeft w:val="0"/>
                          <w:marRight w:val="0"/>
                          <w:marTop w:val="0"/>
                          <w:marBottom w:val="0"/>
                          <w:divBdr>
                            <w:top w:val="none" w:sz="0" w:space="0" w:color="auto"/>
                            <w:left w:val="none" w:sz="0" w:space="0" w:color="auto"/>
                            <w:bottom w:val="none" w:sz="0" w:space="0" w:color="auto"/>
                            <w:right w:val="none" w:sz="0" w:space="0" w:color="auto"/>
                          </w:divBdr>
                          <w:divsChild>
                            <w:div w:id="133181950">
                              <w:marLeft w:val="0"/>
                              <w:marRight w:val="0"/>
                              <w:marTop w:val="0"/>
                              <w:marBottom w:val="0"/>
                              <w:divBdr>
                                <w:top w:val="none" w:sz="0" w:space="0" w:color="auto"/>
                                <w:left w:val="none" w:sz="0" w:space="0" w:color="auto"/>
                                <w:bottom w:val="none" w:sz="0" w:space="0" w:color="auto"/>
                                <w:right w:val="none" w:sz="0" w:space="0" w:color="auto"/>
                              </w:divBdr>
                              <w:divsChild>
                                <w:div w:id="1574848777">
                                  <w:marLeft w:val="0"/>
                                  <w:marRight w:val="0"/>
                                  <w:marTop w:val="0"/>
                                  <w:marBottom w:val="0"/>
                                  <w:divBdr>
                                    <w:top w:val="none" w:sz="0" w:space="0" w:color="auto"/>
                                    <w:left w:val="none" w:sz="0" w:space="0" w:color="auto"/>
                                    <w:bottom w:val="none" w:sz="0" w:space="0" w:color="auto"/>
                                    <w:right w:val="none" w:sz="0" w:space="0" w:color="auto"/>
                                  </w:divBdr>
                                  <w:divsChild>
                                    <w:div w:id="10569875">
                                      <w:marLeft w:val="0"/>
                                      <w:marRight w:val="0"/>
                                      <w:marTop w:val="0"/>
                                      <w:marBottom w:val="0"/>
                                      <w:divBdr>
                                        <w:top w:val="none" w:sz="0" w:space="0" w:color="auto"/>
                                        <w:left w:val="none" w:sz="0" w:space="0" w:color="auto"/>
                                        <w:bottom w:val="none" w:sz="0" w:space="0" w:color="auto"/>
                                        <w:right w:val="none" w:sz="0" w:space="0" w:color="auto"/>
                                      </w:divBdr>
                                      <w:divsChild>
                                        <w:div w:id="165688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4783146">
                  <w:marLeft w:val="0"/>
                  <w:marRight w:val="0"/>
                  <w:marTop w:val="0"/>
                  <w:marBottom w:val="0"/>
                  <w:divBdr>
                    <w:top w:val="none" w:sz="0" w:space="0" w:color="auto"/>
                    <w:left w:val="none" w:sz="0" w:space="0" w:color="auto"/>
                    <w:bottom w:val="none" w:sz="0" w:space="0" w:color="auto"/>
                    <w:right w:val="none" w:sz="0" w:space="0" w:color="auto"/>
                  </w:divBdr>
                  <w:divsChild>
                    <w:div w:id="1262027041">
                      <w:marLeft w:val="0"/>
                      <w:marRight w:val="0"/>
                      <w:marTop w:val="0"/>
                      <w:marBottom w:val="0"/>
                      <w:divBdr>
                        <w:top w:val="none" w:sz="0" w:space="0" w:color="auto"/>
                        <w:left w:val="none" w:sz="0" w:space="0" w:color="auto"/>
                        <w:bottom w:val="none" w:sz="0" w:space="0" w:color="auto"/>
                        <w:right w:val="none" w:sz="0" w:space="0" w:color="auto"/>
                      </w:divBdr>
                      <w:divsChild>
                        <w:div w:id="1085296564">
                          <w:marLeft w:val="0"/>
                          <w:marRight w:val="0"/>
                          <w:marTop w:val="0"/>
                          <w:marBottom w:val="0"/>
                          <w:divBdr>
                            <w:top w:val="none" w:sz="0" w:space="0" w:color="auto"/>
                            <w:left w:val="none" w:sz="0" w:space="0" w:color="auto"/>
                            <w:bottom w:val="none" w:sz="0" w:space="0" w:color="auto"/>
                            <w:right w:val="none" w:sz="0" w:space="0" w:color="auto"/>
                          </w:divBdr>
                          <w:divsChild>
                            <w:div w:id="121965747">
                              <w:marLeft w:val="30"/>
                              <w:marRight w:val="30"/>
                              <w:marTop w:val="0"/>
                              <w:marBottom w:val="30"/>
                              <w:divBdr>
                                <w:top w:val="none" w:sz="0" w:space="0" w:color="auto"/>
                                <w:left w:val="none" w:sz="0" w:space="0" w:color="auto"/>
                                <w:bottom w:val="none" w:sz="0" w:space="0" w:color="auto"/>
                                <w:right w:val="none" w:sz="0" w:space="0" w:color="auto"/>
                              </w:divBdr>
                              <w:divsChild>
                                <w:div w:id="1643922077">
                                  <w:marLeft w:val="0"/>
                                  <w:marRight w:val="-15"/>
                                  <w:marTop w:val="0"/>
                                  <w:marBottom w:val="30"/>
                                  <w:divBdr>
                                    <w:top w:val="single" w:sz="6" w:space="0" w:color="F9FBFD"/>
                                    <w:left w:val="single" w:sz="6" w:space="9" w:color="F9FBFD"/>
                                    <w:bottom w:val="none" w:sz="0" w:space="0" w:color="auto"/>
                                    <w:right w:val="single" w:sz="6" w:space="5" w:color="F9FBFD"/>
                                  </w:divBdr>
                                  <w:divsChild>
                                    <w:div w:id="281349854">
                                      <w:marLeft w:val="-15"/>
                                      <w:marRight w:val="-15"/>
                                      <w:marTop w:val="0"/>
                                      <w:marBottom w:val="0"/>
                                      <w:divBdr>
                                        <w:top w:val="none" w:sz="0" w:space="0" w:color="E4E4E4"/>
                                        <w:left w:val="none" w:sz="0" w:space="0" w:color="E4E4E4"/>
                                        <w:bottom w:val="none" w:sz="0" w:space="0" w:color="E4E4E4"/>
                                        <w:right w:val="none" w:sz="0" w:space="0" w:color="E4E4E4"/>
                                      </w:divBdr>
                                      <w:divsChild>
                                        <w:div w:id="1300453639">
                                          <w:marLeft w:val="0"/>
                                          <w:marRight w:val="0"/>
                                          <w:marTop w:val="0"/>
                                          <w:marBottom w:val="0"/>
                                          <w:divBdr>
                                            <w:top w:val="none" w:sz="0" w:space="0" w:color="auto"/>
                                            <w:left w:val="none" w:sz="0" w:space="0" w:color="auto"/>
                                            <w:bottom w:val="none" w:sz="0" w:space="0" w:color="auto"/>
                                            <w:right w:val="none" w:sz="0" w:space="0" w:color="auto"/>
                                          </w:divBdr>
                                          <w:divsChild>
                                            <w:div w:id="94203311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68990936">
                                  <w:marLeft w:val="0"/>
                                  <w:marRight w:val="-15"/>
                                  <w:marTop w:val="0"/>
                                  <w:marBottom w:val="30"/>
                                  <w:divBdr>
                                    <w:top w:val="single" w:sz="6" w:space="0" w:color="F9FBFD"/>
                                    <w:left w:val="single" w:sz="6" w:space="9" w:color="F9FBFD"/>
                                    <w:bottom w:val="none" w:sz="0" w:space="0" w:color="auto"/>
                                    <w:right w:val="single" w:sz="6" w:space="5" w:color="F9FBFD"/>
                                  </w:divBdr>
                                  <w:divsChild>
                                    <w:div w:id="1394544201">
                                      <w:marLeft w:val="-15"/>
                                      <w:marRight w:val="-15"/>
                                      <w:marTop w:val="0"/>
                                      <w:marBottom w:val="0"/>
                                      <w:divBdr>
                                        <w:top w:val="none" w:sz="0" w:space="0" w:color="E4E4E4"/>
                                        <w:left w:val="none" w:sz="0" w:space="0" w:color="E4E4E4"/>
                                        <w:bottom w:val="none" w:sz="0" w:space="0" w:color="E4E4E4"/>
                                        <w:right w:val="none" w:sz="0" w:space="0" w:color="E4E4E4"/>
                                      </w:divBdr>
                                      <w:divsChild>
                                        <w:div w:id="1017347229">
                                          <w:marLeft w:val="0"/>
                                          <w:marRight w:val="0"/>
                                          <w:marTop w:val="0"/>
                                          <w:marBottom w:val="0"/>
                                          <w:divBdr>
                                            <w:top w:val="none" w:sz="0" w:space="0" w:color="auto"/>
                                            <w:left w:val="none" w:sz="0" w:space="0" w:color="auto"/>
                                            <w:bottom w:val="none" w:sz="0" w:space="0" w:color="auto"/>
                                            <w:right w:val="none" w:sz="0" w:space="0" w:color="auto"/>
                                          </w:divBdr>
                                          <w:divsChild>
                                            <w:div w:id="281957283">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214804156">
                                  <w:marLeft w:val="0"/>
                                  <w:marRight w:val="-15"/>
                                  <w:marTop w:val="0"/>
                                  <w:marBottom w:val="30"/>
                                  <w:divBdr>
                                    <w:top w:val="single" w:sz="6" w:space="0" w:color="E1E9F7"/>
                                    <w:left w:val="single" w:sz="6" w:space="8" w:color="E1E9F7"/>
                                    <w:bottom w:val="none" w:sz="0" w:space="0" w:color="auto"/>
                                    <w:right w:val="single" w:sz="6" w:space="4" w:color="E1E9F7"/>
                                  </w:divBdr>
                                  <w:divsChild>
                                    <w:div w:id="52120333">
                                      <w:marLeft w:val="-15"/>
                                      <w:marRight w:val="-15"/>
                                      <w:marTop w:val="0"/>
                                      <w:marBottom w:val="0"/>
                                      <w:divBdr>
                                        <w:top w:val="none" w:sz="0" w:space="0" w:color="D8D8D8"/>
                                        <w:left w:val="none" w:sz="0" w:space="0" w:color="D8D8D8"/>
                                        <w:bottom w:val="none" w:sz="0" w:space="0" w:color="D8D8D8"/>
                                        <w:right w:val="none" w:sz="0" w:space="0" w:color="D8D8D8"/>
                                      </w:divBdr>
                                      <w:divsChild>
                                        <w:div w:id="407848878">
                                          <w:marLeft w:val="0"/>
                                          <w:marRight w:val="0"/>
                                          <w:marTop w:val="0"/>
                                          <w:marBottom w:val="0"/>
                                          <w:divBdr>
                                            <w:top w:val="none" w:sz="0" w:space="0" w:color="auto"/>
                                            <w:left w:val="none" w:sz="0" w:space="0" w:color="auto"/>
                                            <w:bottom w:val="none" w:sz="0" w:space="0" w:color="auto"/>
                                            <w:right w:val="none" w:sz="0" w:space="0" w:color="auto"/>
                                          </w:divBdr>
                                          <w:divsChild>
                                            <w:div w:id="688138957">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2273397">
          <w:marLeft w:val="0"/>
          <w:marRight w:val="0"/>
          <w:marTop w:val="0"/>
          <w:marBottom w:val="0"/>
          <w:divBdr>
            <w:top w:val="none" w:sz="0" w:space="0" w:color="auto"/>
            <w:left w:val="none" w:sz="0" w:space="0" w:color="auto"/>
            <w:bottom w:val="none" w:sz="0" w:space="0" w:color="auto"/>
            <w:right w:val="none" w:sz="0" w:space="0" w:color="auto"/>
          </w:divBdr>
          <w:divsChild>
            <w:div w:id="774981566">
              <w:marLeft w:val="0"/>
              <w:marRight w:val="0"/>
              <w:marTop w:val="0"/>
              <w:marBottom w:val="0"/>
              <w:divBdr>
                <w:top w:val="single" w:sz="12" w:space="1" w:color="0B57D0"/>
                <w:left w:val="single" w:sz="12" w:space="2" w:color="0B57D0"/>
                <w:bottom w:val="single" w:sz="12" w:space="1" w:color="0B57D0"/>
                <w:right w:val="single" w:sz="12" w:space="2" w:color="0B57D0"/>
              </w:divBdr>
              <w:divsChild>
                <w:div w:id="8350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30541">
      <w:bodyDiv w:val="1"/>
      <w:marLeft w:val="0"/>
      <w:marRight w:val="0"/>
      <w:marTop w:val="0"/>
      <w:marBottom w:val="0"/>
      <w:divBdr>
        <w:top w:val="none" w:sz="0" w:space="0" w:color="auto"/>
        <w:left w:val="none" w:sz="0" w:space="0" w:color="auto"/>
        <w:bottom w:val="none" w:sz="0" w:space="0" w:color="auto"/>
        <w:right w:val="none" w:sz="0" w:space="0" w:color="auto"/>
      </w:divBdr>
    </w:div>
    <w:div w:id="1678145701">
      <w:bodyDiv w:val="1"/>
      <w:marLeft w:val="0"/>
      <w:marRight w:val="0"/>
      <w:marTop w:val="0"/>
      <w:marBottom w:val="0"/>
      <w:divBdr>
        <w:top w:val="none" w:sz="0" w:space="0" w:color="auto"/>
        <w:left w:val="none" w:sz="0" w:space="0" w:color="auto"/>
        <w:bottom w:val="none" w:sz="0" w:space="0" w:color="auto"/>
        <w:right w:val="none" w:sz="0" w:space="0" w:color="auto"/>
      </w:divBdr>
    </w:div>
    <w:div w:id="1688798031">
      <w:bodyDiv w:val="1"/>
      <w:marLeft w:val="0"/>
      <w:marRight w:val="0"/>
      <w:marTop w:val="0"/>
      <w:marBottom w:val="0"/>
      <w:divBdr>
        <w:top w:val="none" w:sz="0" w:space="0" w:color="auto"/>
        <w:left w:val="none" w:sz="0" w:space="0" w:color="auto"/>
        <w:bottom w:val="none" w:sz="0" w:space="0" w:color="auto"/>
        <w:right w:val="none" w:sz="0" w:space="0" w:color="auto"/>
      </w:divBdr>
    </w:div>
    <w:div w:id="1796945734">
      <w:bodyDiv w:val="1"/>
      <w:marLeft w:val="0"/>
      <w:marRight w:val="0"/>
      <w:marTop w:val="0"/>
      <w:marBottom w:val="0"/>
      <w:divBdr>
        <w:top w:val="none" w:sz="0" w:space="0" w:color="auto"/>
        <w:left w:val="none" w:sz="0" w:space="0" w:color="auto"/>
        <w:bottom w:val="none" w:sz="0" w:space="0" w:color="auto"/>
        <w:right w:val="none" w:sz="0" w:space="0" w:color="auto"/>
      </w:divBdr>
    </w:div>
    <w:div w:id="1842156281">
      <w:bodyDiv w:val="1"/>
      <w:marLeft w:val="0"/>
      <w:marRight w:val="0"/>
      <w:marTop w:val="0"/>
      <w:marBottom w:val="0"/>
      <w:divBdr>
        <w:top w:val="none" w:sz="0" w:space="0" w:color="auto"/>
        <w:left w:val="none" w:sz="0" w:space="0" w:color="auto"/>
        <w:bottom w:val="none" w:sz="0" w:space="0" w:color="auto"/>
        <w:right w:val="none" w:sz="0" w:space="0" w:color="auto"/>
      </w:divBdr>
    </w:div>
    <w:div w:id="1977223500">
      <w:bodyDiv w:val="1"/>
      <w:marLeft w:val="0"/>
      <w:marRight w:val="0"/>
      <w:marTop w:val="0"/>
      <w:marBottom w:val="0"/>
      <w:divBdr>
        <w:top w:val="none" w:sz="0" w:space="0" w:color="auto"/>
        <w:left w:val="none" w:sz="0" w:space="0" w:color="auto"/>
        <w:bottom w:val="none" w:sz="0" w:space="0" w:color="auto"/>
        <w:right w:val="none" w:sz="0" w:space="0" w:color="auto"/>
      </w:divBdr>
    </w:div>
    <w:div w:id="21403405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oter" Target="footer4.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74D1C-92B2-43B6-AA3E-3268D482A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90</Pages>
  <Words>20384</Words>
  <Characters>116193</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TRƯỜNG ĐẠI HỌC TRÀ VINH</vt:lpstr>
    </vt:vector>
  </TitlesOfParts>
  <Company/>
  <LinksUpToDate>false</LinksUpToDate>
  <CharactersWithSpaces>136305</CharactersWithSpaces>
  <SharedDoc>false</SharedDoc>
  <HLinks>
    <vt:vector size="132" baseType="variant">
      <vt:variant>
        <vt:i4>1376306</vt:i4>
      </vt:variant>
      <vt:variant>
        <vt:i4>131</vt:i4>
      </vt:variant>
      <vt:variant>
        <vt:i4>0</vt:i4>
      </vt:variant>
      <vt:variant>
        <vt:i4>5</vt:i4>
      </vt:variant>
      <vt:variant>
        <vt:lpwstr/>
      </vt:variant>
      <vt:variant>
        <vt:lpwstr>_Toc181946654</vt:lpwstr>
      </vt:variant>
      <vt:variant>
        <vt:i4>1376306</vt:i4>
      </vt:variant>
      <vt:variant>
        <vt:i4>125</vt:i4>
      </vt:variant>
      <vt:variant>
        <vt:i4>0</vt:i4>
      </vt:variant>
      <vt:variant>
        <vt:i4>5</vt:i4>
      </vt:variant>
      <vt:variant>
        <vt:lpwstr/>
      </vt:variant>
      <vt:variant>
        <vt:lpwstr>_Toc181946653</vt:lpwstr>
      </vt:variant>
      <vt:variant>
        <vt:i4>1376306</vt:i4>
      </vt:variant>
      <vt:variant>
        <vt:i4>119</vt:i4>
      </vt:variant>
      <vt:variant>
        <vt:i4>0</vt:i4>
      </vt:variant>
      <vt:variant>
        <vt:i4>5</vt:i4>
      </vt:variant>
      <vt:variant>
        <vt:lpwstr/>
      </vt:variant>
      <vt:variant>
        <vt:lpwstr>_Toc181946652</vt:lpwstr>
      </vt:variant>
      <vt:variant>
        <vt:i4>1376306</vt:i4>
      </vt:variant>
      <vt:variant>
        <vt:i4>113</vt:i4>
      </vt:variant>
      <vt:variant>
        <vt:i4>0</vt:i4>
      </vt:variant>
      <vt:variant>
        <vt:i4>5</vt:i4>
      </vt:variant>
      <vt:variant>
        <vt:lpwstr/>
      </vt:variant>
      <vt:variant>
        <vt:lpwstr>_Toc181946651</vt:lpwstr>
      </vt:variant>
      <vt:variant>
        <vt:i4>1376306</vt:i4>
      </vt:variant>
      <vt:variant>
        <vt:i4>107</vt:i4>
      </vt:variant>
      <vt:variant>
        <vt:i4>0</vt:i4>
      </vt:variant>
      <vt:variant>
        <vt:i4>5</vt:i4>
      </vt:variant>
      <vt:variant>
        <vt:lpwstr/>
      </vt:variant>
      <vt:variant>
        <vt:lpwstr>_Toc181946650</vt:lpwstr>
      </vt:variant>
      <vt:variant>
        <vt:i4>1310770</vt:i4>
      </vt:variant>
      <vt:variant>
        <vt:i4>101</vt:i4>
      </vt:variant>
      <vt:variant>
        <vt:i4>0</vt:i4>
      </vt:variant>
      <vt:variant>
        <vt:i4>5</vt:i4>
      </vt:variant>
      <vt:variant>
        <vt:lpwstr/>
      </vt:variant>
      <vt:variant>
        <vt:lpwstr>_Toc181946649</vt:lpwstr>
      </vt:variant>
      <vt:variant>
        <vt:i4>1310770</vt:i4>
      </vt:variant>
      <vt:variant>
        <vt:i4>95</vt:i4>
      </vt:variant>
      <vt:variant>
        <vt:i4>0</vt:i4>
      </vt:variant>
      <vt:variant>
        <vt:i4>5</vt:i4>
      </vt:variant>
      <vt:variant>
        <vt:lpwstr/>
      </vt:variant>
      <vt:variant>
        <vt:lpwstr>_Toc181946648</vt:lpwstr>
      </vt:variant>
      <vt:variant>
        <vt:i4>1310770</vt:i4>
      </vt:variant>
      <vt:variant>
        <vt:i4>89</vt:i4>
      </vt:variant>
      <vt:variant>
        <vt:i4>0</vt:i4>
      </vt:variant>
      <vt:variant>
        <vt:i4>5</vt:i4>
      </vt:variant>
      <vt:variant>
        <vt:lpwstr/>
      </vt:variant>
      <vt:variant>
        <vt:lpwstr>_Toc181946647</vt:lpwstr>
      </vt:variant>
      <vt:variant>
        <vt:i4>1310770</vt:i4>
      </vt:variant>
      <vt:variant>
        <vt:i4>83</vt:i4>
      </vt:variant>
      <vt:variant>
        <vt:i4>0</vt:i4>
      </vt:variant>
      <vt:variant>
        <vt:i4>5</vt:i4>
      </vt:variant>
      <vt:variant>
        <vt:lpwstr/>
      </vt:variant>
      <vt:variant>
        <vt:lpwstr>_Toc181946646</vt:lpwstr>
      </vt:variant>
      <vt:variant>
        <vt:i4>1310770</vt:i4>
      </vt:variant>
      <vt:variant>
        <vt:i4>77</vt:i4>
      </vt:variant>
      <vt:variant>
        <vt:i4>0</vt:i4>
      </vt:variant>
      <vt:variant>
        <vt:i4>5</vt:i4>
      </vt:variant>
      <vt:variant>
        <vt:lpwstr/>
      </vt:variant>
      <vt:variant>
        <vt:lpwstr>_Toc181946645</vt:lpwstr>
      </vt:variant>
      <vt:variant>
        <vt:i4>1310770</vt:i4>
      </vt:variant>
      <vt:variant>
        <vt:i4>71</vt:i4>
      </vt:variant>
      <vt:variant>
        <vt:i4>0</vt:i4>
      </vt:variant>
      <vt:variant>
        <vt:i4>5</vt:i4>
      </vt:variant>
      <vt:variant>
        <vt:lpwstr/>
      </vt:variant>
      <vt:variant>
        <vt:lpwstr>_Toc181946644</vt:lpwstr>
      </vt:variant>
      <vt:variant>
        <vt:i4>1310770</vt:i4>
      </vt:variant>
      <vt:variant>
        <vt:i4>65</vt:i4>
      </vt:variant>
      <vt:variant>
        <vt:i4>0</vt:i4>
      </vt:variant>
      <vt:variant>
        <vt:i4>5</vt:i4>
      </vt:variant>
      <vt:variant>
        <vt:lpwstr/>
      </vt:variant>
      <vt:variant>
        <vt:lpwstr>_Toc181946643</vt:lpwstr>
      </vt:variant>
      <vt:variant>
        <vt:i4>1310770</vt:i4>
      </vt:variant>
      <vt:variant>
        <vt:i4>59</vt:i4>
      </vt:variant>
      <vt:variant>
        <vt:i4>0</vt:i4>
      </vt:variant>
      <vt:variant>
        <vt:i4>5</vt:i4>
      </vt:variant>
      <vt:variant>
        <vt:lpwstr/>
      </vt:variant>
      <vt:variant>
        <vt:lpwstr>_Toc181946642</vt:lpwstr>
      </vt:variant>
      <vt:variant>
        <vt:i4>1310770</vt:i4>
      </vt:variant>
      <vt:variant>
        <vt:i4>53</vt:i4>
      </vt:variant>
      <vt:variant>
        <vt:i4>0</vt:i4>
      </vt:variant>
      <vt:variant>
        <vt:i4>5</vt:i4>
      </vt:variant>
      <vt:variant>
        <vt:lpwstr/>
      </vt:variant>
      <vt:variant>
        <vt:lpwstr>_Toc181946641</vt:lpwstr>
      </vt:variant>
      <vt:variant>
        <vt:i4>1310770</vt:i4>
      </vt:variant>
      <vt:variant>
        <vt:i4>47</vt:i4>
      </vt:variant>
      <vt:variant>
        <vt:i4>0</vt:i4>
      </vt:variant>
      <vt:variant>
        <vt:i4>5</vt:i4>
      </vt:variant>
      <vt:variant>
        <vt:lpwstr/>
      </vt:variant>
      <vt:variant>
        <vt:lpwstr>_Toc181946640</vt:lpwstr>
      </vt:variant>
      <vt:variant>
        <vt:i4>1245234</vt:i4>
      </vt:variant>
      <vt:variant>
        <vt:i4>41</vt:i4>
      </vt:variant>
      <vt:variant>
        <vt:i4>0</vt:i4>
      </vt:variant>
      <vt:variant>
        <vt:i4>5</vt:i4>
      </vt:variant>
      <vt:variant>
        <vt:lpwstr/>
      </vt:variant>
      <vt:variant>
        <vt:lpwstr>_Toc181946639</vt:lpwstr>
      </vt:variant>
      <vt:variant>
        <vt:i4>1245234</vt:i4>
      </vt:variant>
      <vt:variant>
        <vt:i4>35</vt:i4>
      </vt:variant>
      <vt:variant>
        <vt:i4>0</vt:i4>
      </vt:variant>
      <vt:variant>
        <vt:i4>5</vt:i4>
      </vt:variant>
      <vt:variant>
        <vt:lpwstr/>
      </vt:variant>
      <vt:variant>
        <vt:lpwstr>_Toc181946638</vt:lpwstr>
      </vt:variant>
      <vt:variant>
        <vt:i4>1245234</vt:i4>
      </vt:variant>
      <vt:variant>
        <vt:i4>29</vt:i4>
      </vt:variant>
      <vt:variant>
        <vt:i4>0</vt:i4>
      </vt:variant>
      <vt:variant>
        <vt:i4>5</vt:i4>
      </vt:variant>
      <vt:variant>
        <vt:lpwstr/>
      </vt:variant>
      <vt:variant>
        <vt:lpwstr>_Toc181946637</vt:lpwstr>
      </vt:variant>
      <vt:variant>
        <vt:i4>1245234</vt:i4>
      </vt:variant>
      <vt:variant>
        <vt:i4>23</vt:i4>
      </vt:variant>
      <vt:variant>
        <vt:i4>0</vt:i4>
      </vt:variant>
      <vt:variant>
        <vt:i4>5</vt:i4>
      </vt:variant>
      <vt:variant>
        <vt:lpwstr/>
      </vt:variant>
      <vt:variant>
        <vt:lpwstr>_Toc181946636</vt:lpwstr>
      </vt:variant>
      <vt:variant>
        <vt:i4>1245234</vt:i4>
      </vt:variant>
      <vt:variant>
        <vt:i4>17</vt:i4>
      </vt:variant>
      <vt:variant>
        <vt:i4>0</vt:i4>
      </vt:variant>
      <vt:variant>
        <vt:i4>5</vt:i4>
      </vt:variant>
      <vt:variant>
        <vt:lpwstr/>
      </vt:variant>
      <vt:variant>
        <vt:lpwstr>_Toc181946635</vt:lpwstr>
      </vt:variant>
      <vt:variant>
        <vt:i4>1245234</vt:i4>
      </vt:variant>
      <vt:variant>
        <vt:i4>11</vt:i4>
      </vt:variant>
      <vt:variant>
        <vt:i4>0</vt:i4>
      </vt:variant>
      <vt:variant>
        <vt:i4>5</vt:i4>
      </vt:variant>
      <vt:variant>
        <vt:lpwstr/>
      </vt:variant>
      <vt:variant>
        <vt:lpwstr>_Toc181946634</vt:lpwstr>
      </vt:variant>
      <vt:variant>
        <vt:i4>1245234</vt:i4>
      </vt:variant>
      <vt:variant>
        <vt:i4>5</vt:i4>
      </vt:variant>
      <vt:variant>
        <vt:i4>0</vt:i4>
      </vt:variant>
      <vt:variant>
        <vt:i4>5</vt:i4>
      </vt:variant>
      <vt:variant>
        <vt:lpwstr/>
      </vt:variant>
      <vt:variant>
        <vt:lpwstr>_Toc1819466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TRÀ VINH</dc:title>
  <dc:subject/>
  <dc:creator>Danthanh</dc:creator>
  <cp:keywords/>
  <dc:description/>
  <cp:lastModifiedBy>Tổng Nguyễn Văn</cp:lastModifiedBy>
  <cp:revision>18</cp:revision>
  <cp:lastPrinted>2025-12-27T08:29:00Z</cp:lastPrinted>
  <dcterms:created xsi:type="dcterms:W3CDTF">2025-12-26T23:59:00Z</dcterms:created>
  <dcterms:modified xsi:type="dcterms:W3CDTF">2025-12-27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qnLfJb6"/&gt;&lt;style id="http://www.zotero.org/styles/ieee" locale="en-US" hasBibliography="1" bibliographyStyleHasBeenSet="1"/&gt;&lt;prefs&gt;&lt;pref name="fieldType" value="Field"/&gt;&lt;/prefs&gt;&lt;/data&gt;</vt:lpwstr>
  </property>
</Properties>
</file>